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 ContentType="image/tiff"/>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E504D3" w14:textId="77777777" w:rsidR="008D499E" w:rsidRPr="00BE702E" w:rsidRDefault="008D499E" w:rsidP="008D499E">
      <w:pPr>
        <w:pStyle w:val="Standa"/>
        <w:rPr>
          <w:lang w:val="en-US"/>
        </w:rPr>
      </w:pPr>
      <w:r w:rsidRPr="00BE702E">
        <w:rPr>
          <w:lang w:val="en-US"/>
        </w:rPr>
        <w:t>DOI: 10.1002</w:t>
      </w:r>
      <w:proofErr w:type="gramStart"/>
      <w:r w:rsidRPr="00BE702E">
        <w:rPr>
          <w:lang w:val="en-US"/>
        </w:rPr>
        <w:t>/(</w:t>
      </w:r>
      <w:proofErr w:type="gramEnd"/>
      <w:r w:rsidRPr="00BE702E">
        <w:rPr>
          <w:lang w:val="en-US"/>
        </w:rPr>
        <w:t xml:space="preserve">(please add manuscript number)) </w:t>
      </w:r>
    </w:p>
    <w:p w14:paraId="74F6CA05" w14:textId="77777777" w:rsidR="008D499E" w:rsidRPr="00BE702E" w:rsidRDefault="008D499E" w:rsidP="008D499E">
      <w:pPr>
        <w:pStyle w:val="Standa"/>
        <w:rPr>
          <w:lang w:val="en-US"/>
        </w:rPr>
      </w:pPr>
      <w:r w:rsidRPr="00BE702E">
        <w:rPr>
          <w:b/>
          <w:bCs/>
          <w:lang w:val="en-US"/>
        </w:rPr>
        <w:t xml:space="preserve">Article type: </w:t>
      </w:r>
      <w:r w:rsidR="00936BA1" w:rsidRPr="00BE702E">
        <w:rPr>
          <w:b/>
          <w:bCs/>
          <w:lang w:val="en-US"/>
        </w:rPr>
        <w:t>Full paper</w:t>
      </w:r>
    </w:p>
    <w:p w14:paraId="3AB12AF0" w14:textId="77777777" w:rsidR="008D499E" w:rsidRPr="00BE702E" w:rsidRDefault="008D499E" w:rsidP="008D499E">
      <w:pPr>
        <w:pStyle w:val="Standa"/>
        <w:rPr>
          <w:lang w:val="en-US"/>
        </w:rPr>
      </w:pPr>
    </w:p>
    <w:p w14:paraId="39C8FC40" w14:textId="77777777" w:rsidR="008D499E" w:rsidRPr="00BE702E" w:rsidRDefault="008D499E" w:rsidP="008D499E">
      <w:pPr>
        <w:pStyle w:val="Standa"/>
        <w:rPr>
          <w:lang w:val="en-US"/>
        </w:rPr>
      </w:pPr>
    </w:p>
    <w:p w14:paraId="6E81EC87" w14:textId="77777777" w:rsidR="008D499E" w:rsidRPr="00BE702E" w:rsidRDefault="008D499E" w:rsidP="008D499E">
      <w:pPr>
        <w:pStyle w:val="Title2"/>
        <w:rPr>
          <w:b w:val="0"/>
        </w:rPr>
      </w:pPr>
      <w:bookmarkStart w:id="0" w:name="_GoBack"/>
      <w:r w:rsidRPr="00BE702E">
        <w:rPr>
          <w:bCs/>
          <w:sz w:val="32"/>
        </w:rPr>
        <w:t xml:space="preserve">Biocompatibility of Amine-Functionalized </w:t>
      </w:r>
      <w:bookmarkEnd w:id="0"/>
      <w:r w:rsidRPr="00BE702E">
        <w:rPr>
          <w:bCs/>
          <w:sz w:val="32"/>
        </w:rPr>
        <w:t>Silica Nanoparticles: The Role of Surface Coverage</w:t>
      </w:r>
    </w:p>
    <w:p w14:paraId="095BE99D" w14:textId="77777777" w:rsidR="008D499E" w:rsidRPr="00BE702E" w:rsidRDefault="008D499E" w:rsidP="008D499E">
      <w:pPr>
        <w:pStyle w:val="Tableofcontents"/>
      </w:pPr>
    </w:p>
    <w:p w14:paraId="261DD52C" w14:textId="77777777" w:rsidR="003F5DC4" w:rsidRPr="00BE702E" w:rsidRDefault="003F5DC4" w:rsidP="003F5DC4">
      <w:pPr>
        <w:pStyle w:val="AuthorsFull"/>
      </w:pPr>
      <w:r w:rsidRPr="00BE702E">
        <w:rPr>
          <w:rFonts w:ascii="Microsoft JhengHei" w:eastAsia="Microsoft JhengHei" w:hAnsi="Microsoft JhengHei"/>
          <w:lang w:eastAsia="zh-TW"/>
        </w:rPr>
        <w:t>I-</w:t>
      </w:r>
      <w:r w:rsidRPr="00BE702E">
        <w:rPr>
          <w:rFonts w:ascii="Microsoft JhengHei" w:eastAsia="Microsoft JhengHei" w:hAnsi="Microsoft JhengHei" w:cs="Microsoft JhengHei"/>
          <w:lang w:eastAsia="zh-TW"/>
        </w:rPr>
        <w:t xml:space="preserve">Lun Hsiao, Susanne Fritsch-Decker, Arnold Leidner, Marco Al-Rawi, Vanessa Hug, Silvia </w:t>
      </w:r>
      <w:proofErr w:type="spellStart"/>
      <w:r w:rsidRPr="00BE702E">
        <w:rPr>
          <w:rFonts w:ascii="Microsoft JhengHei" w:eastAsia="Microsoft JhengHei" w:hAnsi="Microsoft JhengHei" w:cs="Microsoft JhengHei"/>
          <w:lang w:eastAsia="zh-TW"/>
        </w:rPr>
        <w:t>Diabaté</w:t>
      </w:r>
      <w:proofErr w:type="spellEnd"/>
      <w:r w:rsidRPr="00BE702E">
        <w:rPr>
          <w:rFonts w:ascii="Microsoft JhengHei" w:eastAsia="Microsoft JhengHei" w:hAnsi="Microsoft JhengHei" w:cs="Microsoft JhengHei"/>
          <w:lang w:eastAsia="zh-TW"/>
        </w:rPr>
        <w:t xml:space="preserve">, Stephan L </w:t>
      </w:r>
      <w:proofErr w:type="spellStart"/>
      <w:r w:rsidRPr="00BE702E">
        <w:rPr>
          <w:rFonts w:ascii="Microsoft JhengHei" w:eastAsia="Microsoft JhengHei" w:hAnsi="Microsoft JhengHei" w:cs="Microsoft JhengHei"/>
          <w:lang w:eastAsia="zh-TW"/>
        </w:rPr>
        <w:t>Grage</w:t>
      </w:r>
      <w:proofErr w:type="spellEnd"/>
      <w:r w:rsidRPr="00BE702E">
        <w:rPr>
          <w:rFonts w:ascii="Microsoft JhengHei" w:eastAsia="Microsoft JhengHei" w:hAnsi="Microsoft JhengHei" w:cs="Microsoft JhengHei"/>
          <w:lang w:eastAsia="zh-TW"/>
        </w:rPr>
        <w:t xml:space="preserve">, Matthias </w:t>
      </w:r>
      <w:proofErr w:type="spellStart"/>
      <w:r w:rsidRPr="00BE702E">
        <w:rPr>
          <w:rFonts w:ascii="Microsoft JhengHei" w:eastAsia="Microsoft JhengHei" w:hAnsi="Microsoft JhengHei" w:cs="Microsoft JhengHei"/>
          <w:lang w:eastAsia="zh-TW"/>
        </w:rPr>
        <w:t>Meffert</w:t>
      </w:r>
      <w:proofErr w:type="spellEnd"/>
      <w:r w:rsidRPr="00BE702E">
        <w:rPr>
          <w:rFonts w:ascii="Microsoft JhengHei" w:eastAsia="Microsoft JhengHei" w:hAnsi="Microsoft JhengHei" w:cs="Microsoft JhengHei"/>
          <w:lang w:eastAsia="zh-TW"/>
        </w:rPr>
        <w:t xml:space="preserve">, Tobias </w:t>
      </w:r>
      <w:proofErr w:type="spellStart"/>
      <w:r w:rsidRPr="00BE702E">
        <w:rPr>
          <w:rFonts w:ascii="Microsoft JhengHei" w:eastAsia="Microsoft JhengHei" w:hAnsi="Microsoft JhengHei" w:cs="Microsoft JhengHei"/>
          <w:lang w:eastAsia="zh-TW"/>
        </w:rPr>
        <w:t>Stoeger</w:t>
      </w:r>
      <w:proofErr w:type="spellEnd"/>
      <w:r w:rsidRPr="00BE702E">
        <w:rPr>
          <w:rFonts w:ascii="Microsoft JhengHei" w:eastAsia="Microsoft JhengHei" w:hAnsi="Microsoft JhengHei" w:cs="Microsoft JhengHei"/>
          <w:lang w:eastAsia="zh-TW"/>
        </w:rPr>
        <w:t xml:space="preserve">, Dagmar </w:t>
      </w:r>
      <w:proofErr w:type="spellStart"/>
      <w:r w:rsidRPr="00BE702E">
        <w:rPr>
          <w:rFonts w:ascii="Microsoft JhengHei" w:eastAsia="Microsoft JhengHei" w:hAnsi="Microsoft JhengHei" w:cs="Microsoft JhengHei"/>
          <w:lang w:eastAsia="zh-TW"/>
        </w:rPr>
        <w:t>Gerthsen</w:t>
      </w:r>
      <w:proofErr w:type="spellEnd"/>
      <w:r w:rsidRPr="00BE702E">
        <w:rPr>
          <w:rFonts w:ascii="Microsoft JhengHei" w:eastAsia="Microsoft JhengHei" w:hAnsi="Microsoft JhengHei" w:cs="Microsoft JhengHei"/>
          <w:lang w:eastAsia="zh-TW"/>
        </w:rPr>
        <w:t>, Anne S. Ulrich,</w:t>
      </w:r>
      <w:r w:rsidRPr="00BE702E">
        <w:t xml:space="preserve"> </w:t>
      </w:r>
      <w:r w:rsidRPr="00BE702E">
        <w:rPr>
          <w:rFonts w:ascii="Microsoft JhengHei" w:eastAsia="Microsoft JhengHei" w:hAnsi="Microsoft JhengHei" w:cs="Microsoft JhengHei"/>
          <w:lang w:eastAsia="zh-TW"/>
        </w:rPr>
        <w:t>Christof M. Niemeyer, and Carsten Weiss</w:t>
      </w:r>
      <w:r w:rsidRPr="00BE702E">
        <w:t>*</w:t>
      </w:r>
    </w:p>
    <w:p w14:paraId="6187C81B" w14:textId="77777777" w:rsidR="008D499E" w:rsidRPr="00BE702E" w:rsidRDefault="008D499E" w:rsidP="008D499E">
      <w:pPr>
        <w:pStyle w:val="Tableofcontents"/>
      </w:pPr>
    </w:p>
    <w:p w14:paraId="3114ACD2" w14:textId="77777777" w:rsidR="008D499E" w:rsidRPr="00BE702E" w:rsidRDefault="008D499E" w:rsidP="008D499E">
      <w:pPr>
        <w:pStyle w:val="Dedication0"/>
      </w:pPr>
      <w:r w:rsidRPr="00BE702E">
        <w:t>((Optional Dedication))</w:t>
      </w:r>
    </w:p>
    <w:p w14:paraId="0136B52E" w14:textId="77777777" w:rsidR="008D499E" w:rsidRPr="00BE702E" w:rsidRDefault="008D499E" w:rsidP="008D499E">
      <w:pPr>
        <w:pStyle w:val="Tableofcontents"/>
      </w:pPr>
    </w:p>
    <w:p w14:paraId="2AD164BA" w14:textId="77777777" w:rsidR="008D499E" w:rsidRPr="00BE702E" w:rsidRDefault="008D499E" w:rsidP="008D499E">
      <w:pPr>
        <w:pStyle w:val="Addresses"/>
      </w:pPr>
      <w:r w:rsidRPr="00BE702E">
        <w:t xml:space="preserve">Dr. I.L. Hsiao, Dr. S. Fritsch-Decker, </w:t>
      </w:r>
      <w:r w:rsidR="008D4131" w:rsidRPr="00BE702E">
        <w:t>Dr. M. Al-Rawi,</w:t>
      </w:r>
      <w:r w:rsidR="00412530" w:rsidRPr="00BE702E">
        <w:t xml:space="preserve"> </w:t>
      </w:r>
      <w:r w:rsidR="008D4131" w:rsidRPr="00BE702E">
        <w:t xml:space="preserve">V. Hug, </w:t>
      </w:r>
      <w:r w:rsidR="00412530" w:rsidRPr="00BE702E">
        <w:t xml:space="preserve">Dr. S. </w:t>
      </w:r>
      <w:proofErr w:type="spellStart"/>
      <w:r w:rsidR="00412530" w:rsidRPr="00BE702E">
        <w:t>Diabaté</w:t>
      </w:r>
      <w:proofErr w:type="spellEnd"/>
      <w:r w:rsidR="00412530" w:rsidRPr="00BE702E">
        <w:t xml:space="preserve">, </w:t>
      </w:r>
      <w:r w:rsidRPr="00BE702E">
        <w:t xml:space="preserve">PD Dr. C. Weiss </w:t>
      </w:r>
    </w:p>
    <w:p w14:paraId="3E120432" w14:textId="77777777" w:rsidR="008D499E" w:rsidRPr="00BE702E" w:rsidRDefault="008D499E" w:rsidP="008D499E">
      <w:pPr>
        <w:pStyle w:val="Addresses"/>
      </w:pPr>
      <w:r w:rsidRPr="00BE702E">
        <w:t>Institute of Toxicology and Genetics, Karlsruhe Institute of Technology, Campus North, Hermann-von-Helmholtz-Platz 1, D-76344 Eggenstein-Leopoldshafen, Germany</w:t>
      </w:r>
      <w:r w:rsidRPr="00BE702E">
        <w:br/>
        <w:t>E-mail: carsten.weiss@kit.edu</w:t>
      </w:r>
    </w:p>
    <w:p w14:paraId="5437C239" w14:textId="77777777" w:rsidR="008D499E" w:rsidRPr="00BE702E" w:rsidRDefault="001A732A" w:rsidP="008D499E">
      <w:pPr>
        <w:pStyle w:val="Addresses"/>
      </w:pPr>
      <w:r w:rsidRPr="00BE702E">
        <w:t xml:space="preserve">Dr. </w:t>
      </w:r>
      <w:r w:rsidR="008D499E" w:rsidRPr="00BE702E">
        <w:t>A. Leidner, Prof. Dr. C.M. Niemeyer</w:t>
      </w:r>
      <w:r w:rsidR="008D499E" w:rsidRPr="00BE702E">
        <w:br/>
        <w:t>Institute of Biological Interfaces (IBG-1), Karlsruhe Institute of Technology, Campus North, Hermann-von-Helmholtz-Platz 1, D-76344 Eggenstein-Leopoldshafen, Germany</w:t>
      </w:r>
    </w:p>
    <w:p w14:paraId="7A22F4F2" w14:textId="77777777" w:rsidR="008D499E" w:rsidRPr="00BE702E" w:rsidRDefault="008D499E" w:rsidP="008D499E">
      <w:pPr>
        <w:pStyle w:val="Standa"/>
        <w:rPr>
          <w:rFonts w:eastAsia="PMingLiU"/>
          <w:lang w:val="en-US" w:eastAsia="zh-TW"/>
        </w:rPr>
      </w:pPr>
      <w:r w:rsidRPr="00BE702E">
        <w:rPr>
          <w:rFonts w:eastAsia="PMingLiU"/>
          <w:lang w:val="en-US" w:eastAsia="zh-TW"/>
        </w:rPr>
        <w:t>Dr. S.L. Grage, Prof. Dr. A.S. Ulrich</w:t>
      </w:r>
    </w:p>
    <w:p w14:paraId="2A1BEBDD" w14:textId="77777777" w:rsidR="008D499E" w:rsidRPr="00BE702E" w:rsidRDefault="008D499E" w:rsidP="008D499E">
      <w:pPr>
        <w:pStyle w:val="Standa"/>
        <w:rPr>
          <w:bCs/>
          <w:lang w:val="en-US"/>
        </w:rPr>
      </w:pPr>
      <w:r w:rsidRPr="00BE702E">
        <w:rPr>
          <w:lang w:val="en-US"/>
        </w:rPr>
        <w:t>Institute of Biological Interfaces (IBG-2), Karlsruhe Institute of Technology, Campus North, Hermann-von-Helmholtz-Platz 1, D-76344 Eggenstein-Leopoldshafen, Germany</w:t>
      </w:r>
    </w:p>
    <w:p w14:paraId="0C34522F" w14:textId="77777777" w:rsidR="00C5364C" w:rsidRPr="00BE702E" w:rsidRDefault="00C5364C" w:rsidP="008D499E">
      <w:pPr>
        <w:pStyle w:val="Standa"/>
        <w:rPr>
          <w:rFonts w:eastAsia="PMingLiU"/>
          <w:lang w:val="en-US" w:eastAsia="zh-TW"/>
        </w:rPr>
      </w:pPr>
      <w:r w:rsidRPr="00BE702E">
        <w:rPr>
          <w:rFonts w:eastAsia="PMingLiU"/>
          <w:lang w:val="en-US" w:eastAsia="zh-TW"/>
        </w:rPr>
        <w:t xml:space="preserve">Dr. T. </w:t>
      </w:r>
      <w:proofErr w:type="spellStart"/>
      <w:r w:rsidRPr="00BE702E">
        <w:rPr>
          <w:rFonts w:eastAsia="PMingLiU"/>
          <w:lang w:val="en-US" w:eastAsia="zh-TW"/>
        </w:rPr>
        <w:t>St</w:t>
      </w:r>
      <w:r w:rsidR="00435D61" w:rsidRPr="00BE702E">
        <w:rPr>
          <w:rFonts w:eastAsia="PMingLiU"/>
          <w:lang w:val="en-US" w:eastAsia="zh-TW"/>
        </w:rPr>
        <w:t>oe</w:t>
      </w:r>
      <w:r w:rsidRPr="00BE702E">
        <w:rPr>
          <w:rFonts w:eastAsia="PMingLiU"/>
          <w:lang w:val="en-US" w:eastAsia="zh-TW"/>
        </w:rPr>
        <w:t>ger</w:t>
      </w:r>
      <w:proofErr w:type="spellEnd"/>
    </w:p>
    <w:p w14:paraId="4E4180D5" w14:textId="77777777" w:rsidR="00C5364C" w:rsidRPr="00BE702E" w:rsidRDefault="00C5364C" w:rsidP="008D499E">
      <w:pPr>
        <w:pStyle w:val="Standa"/>
        <w:rPr>
          <w:rFonts w:eastAsia="PMingLiU"/>
          <w:lang w:val="en-US" w:eastAsia="zh-TW"/>
        </w:rPr>
      </w:pPr>
      <w:r w:rsidRPr="00BE702E">
        <w:rPr>
          <w:rFonts w:eastAsia="PMingLiU"/>
          <w:lang w:val="en-US" w:eastAsia="zh-TW"/>
        </w:rPr>
        <w:t xml:space="preserve">German Research Center for Environmental Health (GmbH), </w:t>
      </w:r>
      <w:proofErr w:type="spellStart"/>
      <w:r w:rsidRPr="00BE702E">
        <w:rPr>
          <w:rFonts w:eastAsia="PMingLiU"/>
          <w:lang w:val="en-US" w:eastAsia="zh-TW"/>
        </w:rPr>
        <w:t>Ingolstädter</w:t>
      </w:r>
      <w:proofErr w:type="spellEnd"/>
      <w:r w:rsidRPr="00BE702E">
        <w:rPr>
          <w:rFonts w:eastAsia="PMingLiU"/>
          <w:lang w:val="en-US" w:eastAsia="zh-TW"/>
        </w:rPr>
        <w:t xml:space="preserve"> </w:t>
      </w:r>
      <w:proofErr w:type="spellStart"/>
      <w:r w:rsidRPr="00BE702E">
        <w:rPr>
          <w:rFonts w:eastAsia="PMingLiU"/>
          <w:lang w:val="en-US" w:eastAsia="zh-TW"/>
        </w:rPr>
        <w:t>Landstraße</w:t>
      </w:r>
      <w:proofErr w:type="spellEnd"/>
      <w:r w:rsidRPr="00BE702E">
        <w:rPr>
          <w:rFonts w:eastAsia="PMingLiU"/>
          <w:lang w:val="en-US" w:eastAsia="zh-TW"/>
        </w:rPr>
        <w:t xml:space="preserve"> 1, D-85764 </w:t>
      </w:r>
      <w:proofErr w:type="spellStart"/>
      <w:r w:rsidRPr="00BE702E">
        <w:rPr>
          <w:rFonts w:eastAsia="PMingLiU"/>
          <w:lang w:val="en-US" w:eastAsia="zh-TW"/>
        </w:rPr>
        <w:t>Neuherberg</w:t>
      </w:r>
      <w:proofErr w:type="spellEnd"/>
      <w:r w:rsidRPr="00BE702E">
        <w:rPr>
          <w:rFonts w:eastAsia="PMingLiU"/>
          <w:lang w:val="en-US" w:eastAsia="zh-TW"/>
        </w:rPr>
        <w:t>, Germany</w:t>
      </w:r>
    </w:p>
    <w:p w14:paraId="41F84837" w14:textId="77777777" w:rsidR="00C5364C" w:rsidRPr="00BE702E" w:rsidRDefault="00C5364C" w:rsidP="008D499E">
      <w:pPr>
        <w:pStyle w:val="Standa"/>
        <w:rPr>
          <w:rFonts w:eastAsia="PMingLiU"/>
          <w:lang w:val="en-US" w:eastAsia="zh-TW"/>
        </w:rPr>
      </w:pPr>
      <w:r w:rsidRPr="00BE702E">
        <w:rPr>
          <w:rFonts w:eastAsia="PMingLiU"/>
          <w:lang w:val="en-US" w:eastAsia="zh-TW"/>
        </w:rPr>
        <w:t>Prof. Dr. D. Gerthsen,</w:t>
      </w:r>
      <w:r w:rsidR="00C26A25" w:rsidRPr="00BE702E">
        <w:rPr>
          <w:rFonts w:eastAsia="PMingLiU"/>
          <w:lang w:val="en-US" w:eastAsia="zh-TW"/>
        </w:rPr>
        <w:t xml:space="preserve"> Dr. M. Meffert</w:t>
      </w:r>
    </w:p>
    <w:p w14:paraId="6CF741D7" w14:textId="77777777" w:rsidR="00C5364C" w:rsidRPr="00BE702E" w:rsidRDefault="00C5364C" w:rsidP="008D499E">
      <w:pPr>
        <w:pStyle w:val="Standa"/>
        <w:rPr>
          <w:lang w:val="en-US"/>
        </w:rPr>
      </w:pPr>
      <w:proofErr w:type="gramStart"/>
      <w:r w:rsidRPr="00BE702E">
        <w:rPr>
          <w:rFonts w:eastAsia="PMingLiU"/>
          <w:lang w:val="en-US" w:eastAsia="zh-TW"/>
        </w:rPr>
        <w:t>Laboratory for Electron Microscopy, Karlsruhe</w:t>
      </w:r>
      <w:r w:rsidRPr="00BE702E">
        <w:rPr>
          <w:lang w:val="en-US"/>
        </w:rPr>
        <w:t xml:space="preserve"> Institute of Technology, Campus South, Engesserstr.</w:t>
      </w:r>
      <w:proofErr w:type="gramEnd"/>
      <w:r w:rsidRPr="00BE702E">
        <w:rPr>
          <w:lang w:val="en-US"/>
        </w:rPr>
        <w:t xml:space="preserve"> 7, D-76131 Karlsruhe, Germany</w:t>
      </w:r>
    </w:p>
    <w:p w14:paraId="64A5C978" w14:textId="77777777" w:rsidR="00C5364C" w:rsidRPr="00BE702E" w:rsidRDefault="00964E8E" w:rsidP="008D499E">
      <w:pPr>
        <w:pStyle w:val="Standa"/>
        <w:rPr>
          <w:bCs/>
          <w:color w:val="000000" w:themeColor="text1"/>
          <w:lang w:val="en-US"/>
        </w:rPr>
      </w:pPr>
      <w:r w:rsidRPr="00BE702E">
        <w:rPr>
          <w:bCs/>
          <w:color w:val="000000" w:themeColor="text1"/>
          <w:lang w:val="en-US"/>
        </w:rPr>
        <w:t>Dr. I.L. Hsiao</w:t>
      </w:r>
    </w:p>
    <w:p w14:paraId="472EDDE1" w14:textId="77777777" w:rsidR="00964E8E" w:rsidRPr="00BE702E" w:rsidRDefault="00964E8E" w:rsidP="008D499E">
      <w:pPr>
        <w:pStyle w:val="Standa"/>
        <w:rPr>
          <w:bCs/>
          <w:color w:val="000000" w:themeColor="text1"/>
          <w:lang w:val="en-US"/>
        </w:rPr>
      </w:pPr>
      <w:r w:rsidRPr="00BE702E">
        <w:rPr>
          <w:bCs/>
          <w:color w:val="000000" w:themeColor="text1"/>
          <w:lang w:val="en-US"/>
        </w:rPr>
        <w:t>School of Food Safety, College of Nutrition, Taipei Medical University, Taipei, Taiwan</w:t>
      </w:r>
    </w:p>
    <w:p w14:paraId="6C02E00B" w14:textId="77777777" w:rsidR="008D499E" w:rsidRPr="00BE702E" w:rsidRDefault="008D499E" w:rsidP="008D499E">
      <w:pPr>
        <w:pStyle w:val="Standa"/>
        <w:rPr>
          <w:lang w:val="en-US"/>
        </w:rPr>
      </w:pPr>
      <w:r w:rsidRPr="00BE702E">
        <w:rPr>
          <w:bCs/>
          <w:lang w:val="en-US"/>
        </w:rPr>
        <w:t>Keywords: silica nanoparticles, surface-functionalization, surface-characterization, macrophage</w:t>
      </w:r>
      <w:r w:rsidR="00D441B6" w:rsidRPr="00BE702E">
        <w:rPr>
          <w:bCs/>
          <w:lang w:val="en-US"/>
        </w:rPr>
        <w:t>s</w:t>
      </w:r>
      <w:r w:rsidRPr="00BE702E">
        <w:rPr>
          <w:bCs/>
          <w:lang w:val="en-US"/>
        </w:rPr>
        <w:t>, cytotoxicity</w:t>
      </w:r>
    </w:p>
    <w:p w14:paraId="455A07FF" w14:textId="77777777" w:rsidR="008D499E" w:rsidRPr="00BE702E" w:rsidRDefault="008D499E" w:rsidP="008D499E">
      <w:pPr>
        <w:pStyle w:val="Abstract"/>
      </w:pPr>
    </w:p>
    <w:p w14:paraId="29F1A12C" w14:textId="77777777" w:rsidR="006C348C" w:rsidRPr="00BE702E" w:rsidRDefault="006C348C" w:rsidP="008D499E">
      <w:pPr>
        <w:pStyle w:val="Abstract"/>
        <w:rPr>
          <w:b/>
        </w:rPr>
      </w:pPr>
      <w:r w:rsidRPr="00BE702E">
        <w:rPr>
          <w:b/>
        </w:rPr>
        <w:t>Abstract</w:t>
      </w:r>
    </w:p>
    <w:p w14:paraId="35C0DF2A" w14:textId="170E8952" w:rsidR="008D499E" w:rsidRPr="00BE702E" w:rsidRDefault="00D43D07" w:rsidP="008D499E">
      <w:pPr>
        <w:pStyle w:val="Abstract"/>
      </w:pPr>
      <w:r w:rsidRPr="00BE702E">
        <w:t>Here, we used</w:t>
      </w:r>
      <w:r w:rsidRPr="00BE702E">
        <w:rPr>
          <w:b/>
        </w:rPr>
        <w:t xml:space="preserve"> </w:t>
      </w:r>
      <w:r w:rsidRPr="00BE702E">
        <w:t>a</w:t>
      </w:r>
      <w:r w:rsidR="008D499E" w:rsidRPr="00BE702E">
        <w:t>morp</w:t>
      </w:r>
      <w:r w:rsidR="00680CC8" w:rsidRPr="00BE702E">
        <w:t xml:space="preserve">hous silica nanoparticles (NPs), </w:t>
      </w:r>
      <w:r w:rsidRPr="00BE702E">
        <w:t>one of the most abundant nanomaterial</w:t>
      </w:r>
      <w:r w:rsidR="00680CC8" w:rsidRPr="00BE702E">
        <w:t>s,</w:t>
      </w:r>
      <w:r w:rsidRPr="00BE702E">
        <w:t xml:space="preserve"> as an example to illustrate the utmost importance of surface coverage by functional groups which criticall</w:t>
      </w:r>
      <w:r w:rsidR="002E5A32" w:rsidRPr="00BE702E">
        <w:t xml:space="preserve">y determines biocompatibility. </w:t>
      </w:r>
      <w:r w:rsidRPr="00BE702E">
        <w:t xml:space="preserve">Silica NPs were </w:t>
      </w:r>
      <w:r w:rsidR="008D499E" w:rsidRPr="00BE702E">
        <w:t>functionalized with increasing amounts of amin</w:t>
      </w:r>
      <w:r w:rsidR="00680CC8" w:rsidRPr="00BE702E">
        <w:t>o</w:t>
      </w:r>
      <w:r w:rsidR="008D499E" w:rsidRPr="00BE702E">
        <w:t xml:space="preserve"> groups</w:t>
      </w:r>
      <w:r w:rsidR="00680CC8" w:rsidRPr="00BE702E">
        <w:t>,</w:t>
      </w:r>
      <w:r w:rsidRPr="00BE702E">
        <w:t xml:space="preserve"> and the number of </w:t>
      </w:r>
      <w:r w:rsidR="006C101F" w:rsidRPr="00BE702E">
        <w:t>surface exposed groups was quantified and characterized</w:t>
      </w:r>
      <w:r w:rsidR="008D499E" w:rsidRPr="00BE702E">
        <w:t xml:space="preserve"> by detailed NMR and fluorescamine binding studies</w:t>
      </w:r>
      <w:r w:rsidR="006C101F" w:rsidRPr="00BE702E">
        <w:t>.</w:t>
      </w:r>
      <w:r w:rsidR="008D499E" w:rsidRPr="00BE702E">
        <w:t xml:space="preserve"> </w:t>
      </w:r>
      <w:r w:rsidR="006C101F" w:rsidRPr="00BE702E">
        <w:t>Subsequent biocompatibility studies</w:t>
      </w:r>
      <w:r w:rsidR="0087000F" w:rsidRPr="00BE702E">
        <w:t xml:space="preserve"> in the absence of serum </w:t>
      </w:r>
      <w:r w:rsidR="002E5A32" w:rsidRPr="00BE702E">
        <w:t>demonstrate</w:t>
      </w:r>
      <w:r w:rsidR="0087000F" w:rsidRPr="00BE702E">
        <w:t xml:space="preserve"> that</w:t>
      </w:r>
      <w:r w:rsidR="00680CC8" w:rsidRPr="00BE702E">
        <w:t>,</w:t>
      </w:r>
      <w:r w:rsidR="0087000F" w:rsidRPr="00BE702E">
        <w:t xml:space="preserve"> irrespective of surface </w:t>
      </w:r>
      <w:r w:rsidR="0087000F" w:rsidRPr="00BE702E">
        <w:lastRenderedPageBreak/>
        <w:t>modification</w:t>
      </w:r>
      <w:r w:rsidR="00680CC8" w:rsidRPr="00BE702E">
        <w:t>,</w:t>
      </w:r>
      <w:r w:rsidR="0087000F" w:rsidRPr="00BE702E">
        <w:t xml:space="preserve"> both plain and amine-modified sil</w:t>
      </w:r>
      <w:r w:rsidR="002E5A32" w:rsidRPr="00BE702E">
        <w:t>ica NPs trigger cell death in</w:t>
      </w:r>
      <w:r w:rsidR="0087000F" w:rsidRPr="00BE702E">
        <w:t xml:space="preserve"> RAW</w:t>
      </w:r>
      <w:r w:rsidR="00287D88" w:rsidRPr="00BE702E">
        <w:t xml:space="preserve"> </w:t>
      </w:r>
      <w:r w:rsidR="0087000F" w:rsidRPr="00BE702E">
        <w:t xml:space="preserve">264.7 macrophages. The </w:t>
      </w:r>
      <w:r w:rsidR="0087000F" w:rsidRPr="00BE702E">
        <w:rPr>
          <w:i/>
        </w:rPr>
        <w:t>in vitro</w:t>
      </w:r>
      <w:r w:rsidR="0087000F" w:rsidRPr="00BE702E">
        <w:t xml:space="preserve"> results could be </w:t>
      </w:r>
      <w:r w:rsidR="00680CC8" w:rsidRPr="00BE702E">
        <w:t>confirmed</w:t>
      </w:r>
      <w:r w:rsidR="0087000F" w:rsidRPr="00BE702E">
        <w:t xml:space="preserve"> </w:t>
      </w:r>
      <w:r w:rsidR="0087000F" w:rsidRPr="00BE702E">
        <w:rPr>
          <w:i/>
        </w:rPr>
        <w:t>in vivo</w:t>
      </w:r>
      <w:r w:rsidR="0087000F" w:rsidRPr="00BE702E">
        <w:t xml:space="preserve"> and were predictive for the inflammatory potential in murine lung</w:t>
      </w:r>
      <w:r w:rsidR="004B65C5" w:rsidRPr="00BE702E">
        <w:t>s</w:t>
      </w:r>
      <w:r w:rsidR="0087000F" w:rsidRPr="00BE702E">
        <w:t xml:space="preserve">. </w:t>
      </w:r>
      <w:r w:rsidR="00680CC8" w:rsidRPr="00BE702E">
        <w:t>In the presence of serum proteins, on the other hand, a</w:t>
      </w:r>
      <w:r w:rsidR="0087000F" w:rsidRPr="00BE702E">
        <w:t xml:space="preserve"> r</w:t>
      </w:r>
      <w:r w:rsidR="008D499E" w:rsidRPr="00BE702E">
        <w:t>eplacement of only 10% of surface-active silanol groups</w:t>
      </w:r>
      <w:r w:rsidR="00680CC8" w:rsidRPr="00BE702E">
        <w:t xml:space="preserve"> by amines</w:t>
      </w:r>
      <w:r w:rsidR="008D499E" w:rsidRPr="00BE702E">
        <w:t xml:space="preserve"> </w:t>
      </w:r>
      <w:r w:rsidR="00680CC8" w:rsidRPr="00BE702E">
        <w:t>was</w:t>
      </w:r>
      <w:r w:rsidR="008D499E" w:rsidRPr="00BE702E">
        <w:t xml:space="preserve"> sufficient to suppress cytotoxicity</w:t>
      </w:r>
      <w:r w:rsidR="00680CC8" w:rsidRPr="00BE702E">
        <w:t xml:space="preserve">, emphasizing the relevance of </w:t>
      </w:r>
      <w:r w:rsidR="004B65C5" w:rsidRPr="00BE702E">
        <w:t>exposure</w:t>
      </w:r>
      <w:r w:rsidR="00680CC8" w:rsidRPr="00BE702E">
        <w:t xml:space="preserve"> conditions</w:t>
      </w:r>
      <w:r w:rsidR="008D499E" w:rsidRPr="00BE702E">
        <w:t>.</w:t>
      </w:r>
      <w:r w:rsidR="00E200BF" w:rsidRPr="00BE702E">
        <w:t xml:space="preserve"> </w:t>
      </w:r>
      <w:r w:rsidR="0001347D" w:rsidRPr="00BE702E">
        <w:t xml:space="preserve">Mechanistic investigations identified a key role of lysosomal injury for cytotoxicity only in the presence, but not in the absence, of serum proteins. In conclusion, this work shows the </w:t>
      </w:r>
      <w:r w:rsidR="00680CC8" w:rsidRPr="00BE702E">
        <w:t xml:space="preserve">critical need to </w:t>
      </w:r>
      <w:r w:rsidR="00D96E6A" w:rsidRPr="00BE702E">
        <w:t xml:space="preserve">rigorously </w:t>
      </w:r>
      <w:r w:rsidR="00680CC8" w:rsidRPr="00BE702E">
        <w:t xml:space="preserve">characterize </w:t>
      </w:r>
      <w:r w:rsidR="0001347D" w:rsidRPr="00BE702E">
        <w:t xml:space="preserve">the surface coverage of NPs </w:t>
      </w:r>
      <w:r w:rsidR="00D96E6A" w:rsidRPr="00BE702E">
        <w:t xml:space="preserve">by </w:t>
      </w:r>
      <w:r w:rsidR="00680CC8" w:rsidRPr="00BE702E">
        <w:t>their constituent</w:t>
      </w:r>
      <w:r w:rsidR="00D96E6A" w:rsidRPr="00BE702E">
        <w:t xml:space="preserve"> functional groups</w:t>
      </w:r>
      <w:r w:rsidR="00680CC8" w:rsidRPr="00BE702E">
        <w:t>,</w:t>
      </w:r>
      <w:r w:rsidR="00D96E6A" w:rsidRPr="00BE702E">
        <w:t xml:space="preserve"> </w:t>
      </w:r>
      <w:r w:rsidR="00680CC8" w:rsidRPr="00BE702E">
        <w:t>as well as</w:t>
      </w:r>
      <w:r w:rsidR="0001347D" w:rsidRPr="00BE702E">
        <w:t xml:space="preserve"> the impact of serum</w:t>
      </w:r>
      <w:r w:rsidR="00680CC8" w:rsidRPr="00BE702E">
        <w:t>,</w:t>
      </w:r>
      <w:r w:rsidR="0001347D" w:rsidRPr="00BE702E">
        <w:t xml:space="preserve"> to reliably establish </w:t>
      </w:r>
      <w:r w:rsidR="00E200BF" w:rsidRPr="00BE702E">
        <w:t xml:space="preserve">quantitative nanostructure activity relationships </w:t>
      </w:r>
      <w:r w:rsidR="00D96E6A" w:rsidRPr="00BE702E">
        <w:t>and develop safe nanomaterials.</w:t>
      </w:r>
    </w:p>
    <w:p w14:paraId="433E215A" w14:textId="77777777" w:rsidR="008D499E" w:rsidRPr="00BE702E" w:rsidRDefault="008D499E" w:rsidP="008D499E">
      <w:pPr>
        <w:pStyle w:val="Standa"/>
        <w:rPr>
          <w:lang w:val="en-US"/>
        </w:rPr>
      </w:pPr>
    </w:p>
    <w:p w14:paraId="41926465" w14:textId="77777777" w:rsidR="008D499E" w:rsidRPr="00BE702E" w:rsidRDefault="008D499E" w:rsidP="008D499E">
      <w:pPr>
        <w:pStyle w:val="Standa"/>
        <w:rPr>
          <w:lang w:val="en-US"/>
        </w:rPr>
      </w:pPr>
    </w:p>
    <w:p w14:paraId="28224358" w14:textId="77777777" w:rsidR="008D499E" w:rsidRPr="00BE702E" w:rsidRDefault="008D499E" w:rsidP="008D499E">
      <w:pPr>
        <w:pStyle w:val="Standa"/>
        <w:rPr>
          <w:lang w:val="en-US"/>
        </w:rPr>
      </w:pPr>
    </w:p>
    <w:p w14:paraId="457E59D7" w14:textId="77777777" w:rsidR="008D499E" w:rsidRPr="00BE702E" w:rsidRDefault="008D499E" w:rsidP="008D499E">
      <w:pPr>
        <w:pStyle w:val="Standa"/>
        <w:rPr>
          <w:lang w:val="en-US"/>
        </w:rPr>
      </w:pPr>
    </w:p>
    <w:p w14:paraId="1B4962E7" w14:textId="77777777" w:rsidR="008D499E" w:rsidRPr="00BE702E" w:rsidRDefault="008D499E" w:rsidP="008D499E">
      <w:pPr>
        <w:pStyle w:val="Standa"/>
        <w:rPr>
          <w:lang w:val="en-US"/>
        </w:rPr>
      </w:pPr>
    </w:p>
    <w:p w14:paraId="6963EA91" w14:textId="77777777" w:rsidR="00BE728A" w:rsidRPr="00BE702E" w:rsidRDefault="00BE728A" w:rsidP="008D499E">
      <w:pPr>
        <w:pStyle w:val="Standa"/>
        <w:rPr>
          <w:lang w:val="en-US"/>
        </w:rPr>
      </w:pPr>
    </w:p>
    <w:p w14:paraId="392AB4C9" w14:textId="77777777" w:rsidR="00140A85" w:rsidRPr="00BE702E" w:rsidRDefault="00140A85" w:rsidP="008D499E">
      <w:pPr>
        <w:pStyle w:val="MainText"/>
        <w:jc w:val="both"/>
        <w:rPr>
          <w:b/>
        </w:rPr>
      </w:pPr>
      <w:r w:rsidRPr="00BE702E">
        <w:rPr>
          <w:b/>
        </w:rPr>
        <w:t>Introduction</w:t>
      </w:r>
    </w:p>
    <w:p w14:paraId="36666361" w14:textId="77777777" w:rsidR="008D499E" w:rsidRPr="00BE702E" w:rsidRDefault="008D499E" w:rsidP="008D499E">
      <w:pPr>
        <w:pStyle w:val="MainText"/>
        <w:jc w:val="both"/>
      </w:pPr>
      <w:r w:rsidRPr="00BE702E">
        <w:t>Amorphous silica nanoparticles (SiO</w:t>
      </w:r>
      <w:r w:rsidRPr="00BE702E">
        <w:rPr>
          <w:vertAlign w:val="subscript"/>
        </w:rPr>
        <w:t>2</w:t>
      </w:r>
      <w:r w:rsidRPr="00BE702E">
        <w:t xml:space="preserve"> NPs) represent the most abundant manufactured nanomaterial and are frequently used in consumer products or as food additives.</w:t>
      </w:r>
      <w:r w:rsidR="00763C8D" w:rsidRPr="00BE702E">
        <w:fldChar w:fldCharType="begin" w:fldLock="1"/>
      </w:r>
      <w:r w:rsidR="007266FB" w:rsidRPr="00BE702E">
        <w:instrText>ADDIN CSL_CITATION {"citationItems":[{"id":"ITEM-1","itemData":{"DOI":"10.1007/s10646-008-0210-4","ISBN":"1064600802104","ISSN":"09639292","PMID":"18454314","abstract":"Exposure assessment is crucial for risk assessment for nanomaterials. We propose a framework to aid exposure assessment in consumer products. We determined the location of the nanomaterials and the chemical identify of the 580 products listed in the inventory maintained by the Woodrow Wilson International Center for Scholars, of which 37% used nanoparticles suspended in liquids, whereas &lt;1% contained \"free airborne nanoparticles\". C(60) is currently only used as suspended nanoparticles in liquids and nanosilver is used more as surface bound nanoparticles than as particles suspended in liquids. Based on the location of the nanostructure we were able to further group the products into categories of: (1) expected, (2) possible, and (3) no expected exposure. Most products fall into the category of expected exposure, but we were not able to complete a quantitative exposure assessment mainly due to the lack of information on the concentration of the nanomaterial in the products--a problem that regulators and industry will have to address if we are to have realistic exposure assessment in the future. To illustrate the workability of our procedure, we applied it to four product scenarios using the best estimates available and/or worst-case assumptions. Using the best estimates available and/or worst-case assumptions we estimated the consumer exposure to be 26, 15, and 44 microg kg(-1) bw year(-1) for a facial lotion, a fluid product, and a spray product containing nanoparticles, respectively. The application of sun lotion containing 2% nanoparticles result in an exposure of 56.7 mg kg(-1) bw d(-1) for a 2-year-old child, if the amounts applied correspond to the European Commission recommendations on use of sunscreen.","author":[{"dropping-particle":"","family":"Hansen","given":"Steffen Foss","non-dropping-particle":"","parse-names":false,"suffix":""},{"dropping-particle":"","family":"Michelson","given":"Evan S.","non-dropping-particle":"","parse-names":false,"suffix":""},{"dropping-particle":"","family":"Kamper","given":"Anja","non-dropping-particle":"","parse-names":false,"suffix":""},{"dropping-particle":"","family":"Borling","given":"Pernille","non-dropping-particle":"","parse-names":false,"suffix":""},{"dropping-particle":"","family":"Stuer-Lauridsen","given":"Frank","non-dropping-particle":"","parse-names":false,"suffix":""},{"dropping-particle":"","family":"Baun","given":"Anders","non-dropping-particle":"","parse-names":false,"suffix":""}],"container-title":"Ecotoxicology","id":"ITEM-1","issue":"5","issued":{"date-parts":[["2008"]]},"page":"438-447","title":"Categorization framework to aid exposure assessment of nanomaterials in consumer products","type":"article","volume":"17"},"uris":["http://www.mendeley.com/documents/?uuid=7a3f3ecd-ecce-41ba-9918-8bbbc3965c95"]}],"mendeley":{"formattedCitation":"&lt;sup&gt;[1]&lt;/sup&gt;","plainTextFormattedCitation":"[1]","previouslyFormattedCitation":"&lt;sup&gt;[1]&lt;/sup&gt;"},"properties":{"noteIndex":0},"schema":"https://github.com/citation-style-language/schema/raw/master/csl-citation.json"}</w:instrText>
      </w:r>
      <w:r w:rsidR="00763C8D" w:rsidRPr="00BE702E">
        <w:fldChar w:fldCharType="separate"/>
      </w:r>
      <w:r w:rsidR="00763C8D" w:rsidRPr="00BE702E">
        <w:rPr>
          <w:noProof/>
          <w:vertAlign w:val="superscript"/>
        </w:rPr>
        <w:t>[1]</w:t>
      </w:r>
      <w:r w:rsidR="00763C8D" w:rsidRPr="00BE702E">
        <w:fldChar w:fldCharType="end"/>
      </w:r>
      <w:r w:rsidRPr="00BE702E">
        <w:t xml:space="preserve"> In recent years, they also gained interest in the field of nanomedicine for gene or drug delivery, in cancer therapy, and for imaging purposes.</w:t>
      </w:r>
      <w:r w:rsidR="00763C8D" w:rsidRPr="00BE702E">
        <w:fldChar w:fldCharType="begin" w:fldLock="1"/>
      </w:r>
      <w:r w:rsidR="007266FB" w:rsidRPr="00BE702E">
        <w:instrText>ADDIN CSL_CITATION {"citationItems":[{"id":"ITEM-1","itemData":{"DOI":"10.1016/j.nantod.2013.04.007","ISBN":"2122633255","ISSN":"17480132","PMID":"23997809","abstract":"Nanomedicine, the use of nanotechnology for biomedical applications, has potential to change the landscape of the diagnosis and therapy of many diseases. In the past several decades, the advancement in nanotechnology and material science has resulted in a large number of organic and inorganic nanomedicine platforms. Silica nanoparticles (NPs), which exhibit many unique properties, offer a promising drug delivery platform to realize the potential of nanomedicine. Mesoporous silica NPs have been extensively reviewed previously. Here we review the current state of the development and application of nonporous silica NPs for drug delivery and molecular imaging.","author":[{"dropping-particle":"","family":"Tang","given":"Li","non-dropping-particle":"","parse-names":false,"suffix":""},{"dropping-particle":"","family":"Cheng","given":"Jianjun","non-dropping-particle":"","parse-names":false,"suffix":""}],"container-title":"Nano Today","id":"ITEM-1","issue":"3","issued":{"date-parts":[["2013"]]},"page":"290-312","publisher":"Elsevier Ltd","title":"Nonporous silica nanoparticles for nanomedicine application","type":"article-journal","volume":"8"},"uris":["http://www.mendeley.com/documents/?uuid=2014889e-9681-4230-88ac-6e0e645951eb"]}],"mendeley":{"formattedCitation":"&lt;sup&gt;[2]&lt;/sup&gt;","plainTextFormattedCitation":"[2]","previouslyFormattedCitation":"&lt;sup&gt;[2]&lt;/sup&gt;"},"properties":{"noteIndex":0},"schema":"https://github.com/citation-style-language/schema/raw/master/csl-citation.json"}</w:instrText>
      </w:r>
      <w:r w:rsidR="00763C8D" w:rsidRPr="00BE702E">
        <w:fldChar w:fldCharType="separate"/>
      </w:r>
      <w:r w:rsidR="00763C8D" w:rsidRPr="00BE702E">
        <w:rPr>
          <w:noProof/>
          <w:vertAlign w:val="superscript"/>
        </w:rPr>
        <w:t>[2]</w:t>
      </w:r>
      <w:r w:rsidR="00763C8D" w:rsidRPr="00BE702E">
        <w:fldChar w:fldCharType="end"/>
      </w:r>
      <w:r w:rsidRPr="00BE702E">
        <w:t xml:space="preserve"> This is because SiO</w:t>
      </w:r>
      <w:r w:rsidRPr="00BE702E">
        <w:rPr>
          <w:vertAlign w:val="subscript"/>
        </w:rPr>
        <w:t>2</w:t>
      </w:r>
      <w:r w:rsidRPr="00BE702E">
        <w:t xml:space="preserve"> NPs can be synthesized in various well-defined sizes and can be easily surface modified and coupled with biomolecules. For example, PEGylated (i.e. surface coated by polyethylene glycol) ultra-small SiO</w:t>
      </w:r>
      <w:r w:rsidRPr="00BE702E">
        <w:rPr>
          <w:vertAlign w:val="subscript"/>
        </w:rPr>
        <w:t>2</w:t>
      </w:r>
      <w:r w:rsidRPr="00BE702E">
        <w:t xml:space="preserve"> NPs labeled by an NIR-dye as well as radioactive tracers, known as C-dots, can be used as multimodal imaging devices to detect melanoma, highlighting their safety in the first human clinical trial.</w:t>
      </w:r>
      <w:r w:rsidR="00763C8D" w:rsidRPr="00BE702E">
        <w:fldChar w:fldCharType="begin" w:fldLock="1"/>
      </w:r>
      <w:r w:rsidR="007266FB" w:rsidRPr="00BE702E">
        <w:instrText>ADDIN CSL_CITATION {"citationItems":[{"id":"ITEM-1","itemData":{"DOI":"10.1126/scitranslmed.3009524","ISBN":"1946-6242 (Electronic)\\r1946-6234 (Linking)","ISSN":"1946-6242","PMID":"25355699","abstract":"A first-in-human clinical trial of ultrasmall inorganic hybrid nanoparticles, \"C dots\" (Cornell dots), in patients with metastatic melanoma is described for the imaging of cancer. These renally excreted silica particles were labeled with (124)I for positron emission tomography (PET) imaging and modified with cRGDY peptides for molecular targeting. (124)I-cRGDY-PEG-C dot particles are inherently fluorescent, containing the dye, Cy5, so they may be used as hybrid PET-optical imaging agents for lesion detection, cancer staging, and treatment management in humans. However, the clinical translation of nanoparticle probes, including quantum dots, has not kept pace with the accelerated growth in minimally invasive surgical tools that rely on optical imaging agents. The safety, pharmacokinetics, clearance properties, and radiation dosimetry of (124)I-cRGDY-PEG-C dots were assessed by serial PET and computerized tomography after intravenous administration in patients. Metabolic profiles and laboratory tests of blood and urine specimens, obtained before and after particle injection, were monitored over a 2-week interval. Findings are consistent with a well-tolerated inorganic particle tracer exhibiting in vivo stability and distinct, reproducible pharmacokinetic signatures defined by renal excretion. No toxic or adverse events attributable to the particles were observed. Coupled with preferential uptake and localization of the probe at sites of disease, these first-in-human results suggest safe use of these particles in human cancer diagnostics.","author":[{"dropping-particle":"","family":"Phillips","given":"Evan","non-dropping-particle":"","parse-names":false,"suffix":""},{"dropping-particle":"","family":"Penate-Medina","given":"Oula","non-dropping-particle":"","parse-names":false,"suffix":""},{"dropping-particle":"","family":"Zanzonico","given":"Pat B","non-dropping-particle":"","parse-names":false,"suffix":""},{"dropping-particle":"","family":"Carvajal","given":"Richard D","non-dropping-particle":"","parse-names":false,"suffix":""},{"dropping-particle":"","family":"Mohan","given":"Pauliah","non-dropping-particle":"","parse-names":false,"suffix":""},{"dropping-particle":"","family":"Ye","given":"Yunpeng","non-dropping-particle":"","parse-names":false,"suffix":""},{"dropping-particle":"","family":"Humm","given":"John","non-dropping-particle":"","parse-names":false,"suffix":""},{"dropping-particle":"","family":"Gönen","given":"Mithat","non-dropping-particle":"","parse-names":false,"suffix":""},{"dropping-particle":"","family":"Kalaigian","given":"Hovanes","non-dropping-particle":"","parse-names":false,"suffix":""},{"dropping-particle":"","family":"Schöder","given":"Heiko","non-dropping-particle":"","parse-names":false,"suffix":""},{"dropping-particle":"","family":"Strauss","given":"H William","non-dropping-particle":"","parse-names":false,"suffix":""},{"dropping-particle":"","family":"Larson","given":"Steven M","non-dropping-particle":"","parse-names":false,"suffix":""},{"dropping-particle":"","family":"Wiesner","given":"Ulrich","non-dropping-particle":"","parse-names":false,"suffix":""},{"dropping-particle":"","family":"Bradbury","given":"Michelle S","non-dropping-particle":"","parse-names":false,"suffix":""}],"container-title":"Science translational medicine","id":"ITEM-1","issue":"260","issued":{"date-parts":[["2014"]]},"page":"260ra149","title":"Clinical translation of an ultrasmall inorganic optical-PET imaging nanoparticle probe.","type":"article-journal","volume":"6"},"uris":["http://www.mendeley.com/documents/?uuid=7511a4c9-ee8b-32f4-ae81-7b817fe0ab2d"]}],"mendeley":{"formattedCitation":"&lt;sup&gt;[3]&lt;/sup&gt;","plainTextFormattedCitation":"[3]","previouslyFormattedCitation":"&lt;sup&gt;[3]&lt;/sup&gt;"},"properties":{"noteIndex":0},"schema":"https://github.com/citation-style-language/schema/raw/master/csl-citation.json"}</w:instrText>
      </w:r>
      <w:r w:rsidR="00763C8D" w:rsidRPr="00BE702E">
        <w:fldChar w:fldCharType="separate"/>
      </w:r>
      <w:r w:rsidR="00763C8D" w:rsidRPr="00BE702E">
        <w:rPr>
          <w:noProof/>
          <w:vertAlign w:val="superscript"/>
        </w:rPr>
        <w:t>[3]</w:t>
      </w:r>
      <w:r w:rsidR="00763C8D" w:rsidRPr="00BE702E">
        <w:fldChar w:fldCharType="end"/>
      </w:r>
      <w:r w:rsidRPr="00BE702E">
        <w:t xml:space="preserve"> </w:t>
      </w:r>
    </w:p>
    <w:p w14:paraId="10FF4A58" w14:textId="77777777" w:rsidR="008D499E" w:rsidRPr="00BE702E" w:rsidRDefault="008D499E" w:rsidP="008D499E">
      <w:pPr>
        <w:pStyle w:val="MainText"/>
        <w:jc w:val="both"/>
      </w:pPr>
      <w:r w:rsidRPr="00BE702E">
        <w:t>Amine-functionalization is very popular to modify the surface of SiO</w:t>
      </w:r>
      <w:r w:rsidRPr="00BE702E">
        <w:rPr>
          <w:vertAlign w:val="subscript"/>
        </w:rPr>
        <w:t>2</w:t>
      </w:r>
      <w:r w:rsidRPr="00BE702E">
        <w:t xml:space="preserve"> NPs. The amin</w:t>
      </w:r>
      <w:r w:rsidR="002C5629" w:rsidRPr="00BE702E">
        <w:t>o</w:t>
      </w:r>
      <w:r w:rsidRPr="00BE702E">
        <w:t xml:space="preserve"> group can be easily coupled further to other frequently used </w:t>
      </w:r>
      <w:proofErr w:type="spellStart"/>
      <w:r w:rsidRPr="00BE702E">
        <w:t>crosslinkers</w:t>
      </w:r>
      <w:proofErr w:type="spellEnd"/>
      <w:r w:rsidRPr="00BE702E">
        <w:t>, such as n-</w:t>
      </w:r>
      <w:proofErr w:type="spellStart"/>
      <w:r w:rsidRPr="00BE702E">
        <w:t>hydroxysuccinimide</w:t>
      </w:r>
      <w:proofErr w:type="spellEnd"/>
      <w:r w:rsidRPr="00BE702E">
        <w:t xml:space="preserve"> (NHS) and </w:t>
      </w:r>
      <w:proofErr w:type="spellStart"/>
      <w:r w:rsidRPr="00BE702E">
        <w:t>maleimide</w:t>
      </w:r>
      <w:proofErr w:type="spellEnd"/>
      <w:r w:rsidRPr="00BE702E">
        <w:t xml:space="preserve">-functionalized linkers which are able to bind </w:t>
      </w:r>
      <w:r w:rsidRPr="00BE702E">
        <w:lastRenderedPageBreak/>
        <w:t>thiol-containing proteins.</w:t>
      </w:r>
      <w:r w:rsidR="00763C8D" w:rsidRPr="00BE702E">
        <w:fldChar w:fldCharType="begin" w:fldLock="1"/>
      </w:r>
      <w:r w:rsidR="007266FB" w:rsidRPr="00BE702E">
        <w:instrText>ADDIN CSL_CITATION {"citationItems":[{"id":"ITEM-1","itemData":{"DOI":"10.1098/rsta.2009.0273","ISBN":"2168-4790","ISSN":"1364-503X","PMID":"20156828","abstract":"Inorganic colloidal nanoparticles are very small, nanoscale objects with inorganic cores that are dispersed in a solvent. Depending on the material they consist of, nanoparticles can possess a number of different properties such as high electron density and strong optical absorption (e.g. metal particles, in particular Au), photoluminescence in the form of fluorescence (semiconductor quantum dots, e.g. CdSe or CdTe) or phosphorescence (doped oxide materials, e.g. Y(2)O(3)), or magnetic moment (e.g. iron oxide or cobalt nanoparticles). Prerequisite for every possible application is the proper surface functionalization of such nanoparticles, which determines their interaction with the environment. These interactions ultimately affect the colloidal stability of the particles, and may yield to a controlled assembly or to the delivery of nanoparticles to a target, e.g. by appropriate functional molecules on the particle surface. This work aims to review different strategies of surface modification and functionalization of inorganic colloidal nanoparticles with a special focus on the material systems gold and semiconductor nanoparticles, such as CdSe/ZnS. However, the discussed strategies are often of general nature and apply in the same way to nanoparticles of other materials.","author":[{"dropping-particle":"","family":"Sperling","given":"R A","non-dropping-particle":"","parse-names":false,"suffix":""},{"dropping-particle":"","family":"Parak","given":"W J","non-dropping-particle":"","parse-names":false,"suffix":""}],"container-title":"Philosophical transactions. Series A, Mathematical, physical, and engineering sciences","id":"ITEM-1","issue":"1915","issued":{"date-parts":[["2010"]]},"page":"1333-1383","title":"Surface modification, functionalization and bioconjugation of colloidal inorganic nanoparticles.","type":"article-journal","volume":"368"},"uris":["http://www.mendeley.com/documents/?uuid=90dda780-a7b7-4caf-9e1e-fe3ad55f7d1b"]}],"mendeley":{"formattedCitation":"&lt;sup&gt;[4]&lt;/sup&gt;","plainTextFormattedCitation":"[4]","previouslyFormattedCitation":"&lt;sup&gt;[4]&lt;/sup&gt;"},"properties":{"noteIndex":0},"schema":"https://github.com/citation-style-language/schema/raw/master/csl-citation.json"}</w:instrText>
      </w:r>
      <w:r w:rsidR="00763C8D" w:rsidRPr="00BE702E">
        <w:fldChar w:fldCharType="separate"/>
      </w:r>
      <w:r w:rsidR="00763C8D" w:rsidRPr="00BE702E">
        <w:rPr>
          <w:noProof/>
          <w:vertAlign w:val="superscript"/>
        </w:rPr>
        <w:t>[4]</w:t>
      </w:r>
      <w:r w:rsidR="00763C8D" w:rsidRPr="00BE702E">
        <w:fldChar w:fldCharType="end"/>
      </w:r>
      <w:r w:rsidRPr="00BE702E">
        <w:t xml:space="preserve"> Due to their positive charge, amin</w:t>
      </w:r>
      <w:r w:rsidR="003310F6" w:rsidRPr="00BE702E">
        <w:t>e</w:t>
      </w:r>
      <w:r w:rsidRPr="00BE702E">
        <w:t>-modified SiO</w:t>
      </w:r>
      <w:r w:rsidRPr="00BE702E">
        <w:rPr>
          <w:vertAlign w:val="subscript"/>
        </w:rPr>
        <w:t>2</w:t>
      </w:r>
      <w:r w:rsidRPr="00BE702E">
        <w:t xml:space="preserve"> NPs bind strongly to DNA and are thus suitable as gene transfer vectors with potential applications in gene therapy.</w:t>
      </w:r>
      <w:r w:rsidR="00C33787" w:rsidRPr="00BE702E">
        <w:fldChar w:fldCharType="begin" w:fldLock="1"/>
      </w:r>
      <w:r w:rsidR="007266FB" w:rsidRPr="00BE702E">
        <w:instrText>ADDIN CSL_CITATION {"citationItems":[{"id":"ITEM-1","itemData":{"DOI":"10.1016/S0928-4931(02)00238-2","ISSN":"09284931","author":[{"dropping-particle":"","family":"Csogör","given":"Zs.","non-dropping-particle":"","parse-names":false,"suffix":""},{"dropping-particle":"","family":"Nacken","given":"M","non-dropping-particle":"","parse-names":false,"suffix":""},{"dropping-particle":"","family":"Sameti","given":"M","non-dropping-particle":"","parse-names":false,"suffix":""}],"container-title":"Materials Science and Engineering: C","id":"ITEM-1","issued":{"date-parts":[["2003"]]},"page":"93-97","title":"Modified silica particles for gene delivery","type":"article","volume":"23"},"uris":["http://www.mendeley.com/documents/?uuid=2de8bc6f-d7c3-43ef-9c87-f44d65f01e89"]}],"mendeley":{"formattedCitation":"&lt;sup&gt;[5]&lt;/sup&gt;","plainTextFormattedCitation":"[5]","previouslyFormattedCitation":"&lt;sup&gt;[5]&lt;/sup&gt;"},"properties":{"noteIndex":0},"schema":"https://github.com/citation-style-language/schema/raw/master/csl-citation.json"}</w:instrText>
      </w:r>
      <w:r w:rsidR="00C33787" w:rsidRPr="00BE702E">
        <w:fldChar w:fldCharType="separate"/>
      </w:r>
      <w:r w:rsidR="00C33787" w:rsidRPr="00BE702E">
        <w:rPr>
          <w:noProof/>
          <w:vertAlign w:val="superscript"/>
        </w:rPr>
        <w:t>[5]</w:t>
      </w:r>
      <w:r w:rsidR="00C33787" w:rsidRPr="00BE702E">
        <w:fldChar w:fldCharType="end"/>
      </w:r>
      <w:r w:rsidRPr="00BE702E">
        <w:t xml:space="preserve"> </w:t>
      </w:r>
      <w:r w:rsidR="008B5AB5" w:rsidRPr="00BE702E">
        <w:t>Given</w:t>
      </w:r>
      <w:r w:rsidRPr="00BE702E">
        <w:t xml:space="preserve"> the variety of potential applications of silica-based nanomaterials and specifically of amin</w:t>
      </w:r>
      <w:r w:rsidR="003310F6" w:rsidRPr="00BE702E">
        <w:t>e</w:t>
      </w:r>
      <w:r w:rsidRPr="00BE702E">
        <w:t>-modified SiO</w:t>
      </w:r>
      <w:r w:rsidRPr="00BE702E">
        <w:rPr>
          <w:vertAlign w:val="subscript"/>
        </w:rPr>
        <w:t>2</w:t>
      </w:r>
      <w:r w:rsidRPr="00BE702E">
        <w:t xml:space="preserve"> NPs, it is important to assess putative hazards for humans.</w:t>
      </w:r>
      <w:r w:rsidR="00C33787" w:rsidRPr="00BE702E">
        <w:fldChar w:fldCharType="begin" w:fldLock="1"/>
      </w:r>
      <w:r w:rsidR="007266FB" w:rsidRPr="00BE702E">
        <w:instrText>ADDIN CSL_CITATION {"citationItems":[{"id":"ITEM-1","itemData":{"DOI":"10.1007/s00204-011-0707-0","ISBN":"0020401006425","ISSN":"16112156","PMID":"21681667","author":[{"dropping-particle":"","family":"Weiss","given":"Cartsten","non-dropping-particle":"","parse-names":false,"suffix":""},{"dropping-particle":"","family":"Diabaté","given":"Silvia","non-dropping-particle":"","parse-names":false,"suffix":""}],"container-title":"Archives of Toxicology","id":"ITEM-1","issue":"7","issued":{"date-parts":[["2011"]]},"page":"705-706","title":"A special issue on nanotoxicology","type":"article-journal","volume":"85"},"uris":["http://www.mendeley.com/documents/?uuid=52c399e9-7cd6-423e-931c-f73f1aa403ca"]},{"id":"ITEM-2","itemData":{"DOI":"10.1007/s00204-014-1383-7","ISSN":"14320738","PMID":"25326817","abstract":"Nanotechnology offers enormous potential for technological progress. Fortunately, early and intensive efforts have been invested in investigating toxicology and safety aspects of this new technology. However, despite there being more than 6,000 publications on nanotoxicology, some key questions still have to be answered and paradigms need to be challenged. Here, we present a view on the field of nanotoxicology to stimulate the discussion on major knowledge gaps and the critical appraisal of concepts or dogma. First, in the ongoing debate as to whether nanoparticles may harbour a specific toxicity due to their size, we support the view that there is at present no evidence of 'nanospecific' mechanisms of action; no step-change in hazard was observed so far for particles below 100 nm in one dimension. Therefore, it seems unjustified to consider all consumer products containing nanoparticles a priori as hazardous. Second, there is no evidence so far that fundamentally different biokinetics of nanoparticles would trigger toxicity. However, data are sparse whether nanoparticles may accumulate to an extent high enough to cause chronic adverse effects. To facilitate hazard assessment, we propose to group nanomaterials into three categories according to the route of exposure and mode of action, respectively: Category 1 comprises nanomaterials for which toxicity is mediated by the specific chemical properties of its components, such as released ions or functional groups on the surface. Nanomaterials belonging to this category have to be evaluated on a case-by-case basis, depending on their chemical identity. Category 2 focuses on rigid biopersistent respirable fibrous nanomaterials with a specific geometry and high aspect ratio (so-called WHO fibres). For these fibres, hazard assessment can be based on the experiences with asbestos. Category 3 focuses on respirable granular biodurable particles (GBP) which, after inhalation, may cause inflammation and secondary mutagenicity that may finally lead to lung cancer. After intravenous, oral or dermal exposure, nanoscaled GBPs investigated apparently did not show 'nanospecific' effects so far. Hazard assessment of GBPs may be based on the knowledge available for granular particles. In conclusion, we believe the proposed categorization system will facilitate future hazard assessments.","author":[{"dropping-particle":"","family":"Gebel","given":"Thomas","non-dropping-particle":"","parse-names":false,"suffix":""},{"dropping-particle":"","family":"Foth","given":"Heidi","non-dropping-particle":"","parse-names":false,"suffix":""},{"dropping-particle":"","family":"Damm","given":"Georg","non-dropping-particle":"","parse-names":false,"suffix":""},{"dropping-particle":"","family":"Freyberger","given":"Alexius","non-dropping-particle":"","parse-names":false,"suffix":""},{"dropping-particle":"","family":"Kramer","given":"Peter Jurgen","non-dropping-particle":"","parse-names":false,"suffix":""},{"dropping-particle":"","family":"Lilienblum","given":"Werner","non-dropping-particle":"","parse-names":false,"suffix":""},{"dropping-particle":"","family":"Roehl","given":"Claudia","non-dropping-particle":"","parse-names":false,"suffix":""},{"dropping-particle":"","family":"Schupp","given":"Thomas","non-dropping-particle":"","parse-names":false,"suffix":""},{"dropping-particle":"","family":"Weiss","given":"Carsten","non-dropping-particle":"","parse-names":false,"suffix":""},{"dropping-particle":"","family":"Wollin","given":"Klaus Michael","non-dropping-particle":"","parse-names":false,"suffix":""},{"dropping-particle":"","family":"Hengstler","given":"Jan Georg","non-dropping-particle":"","parse-names":false,"suffix":""}],"container-title":"Archives of Toxicology","id":"ITEM-2","issue":"12","issued":{"date-parts":[["2014"]]},"page":"2191-2211","title":"Manufactured nanomaterials: categorization and approaches to hazard assessment","type":"article","volume":"88"},"uris":["http://www.mendeley.com/documents/?uuid=121c6470-c432-4cdb-aa48-aef9f9fd8c38"]},{"id":"ITEM-3","itemData":{"DOI":"10.1016/j.nantod.2014.05.001","ISBN":"1878-044X; 1748-0132","ISSN":"1878044X","abstract":"There is an urgent need to establish a fundamental understanding of the mechanisms of nanomaterial (NM) interaction with living systems and the environment, in order for regulation of NMs to keep pace with their increasing industrial application. Identification of critical properties (physicochemical descriptors) that confer the ability to induce harm in biological systems is crucial, enabling both prediction of impacts from related NMs (via quantitative nanostructure-activity relationships (QNARs) and read-across approaches) and development of strategies to ensure these features are avoided or minimised in NM production in the future (\"safety by design\"). A number of challenges to successful implementation of such a strategy exist, including: (i) the lack of widely available systematically varied libraries of NMs to enable generation of sufficiently robust datasets for development and validation of QNARs; (ii) the fact that many physicochemical properties of pristine NMs are inter-related and thus cannot be varied systematically in isolation from others (e.g. increasing surface charge may impact on hydrophobicity, or changing the shape of a NM may introduce defects or alter the atomic configuration of the surface); and (iii) the effect of ageing, transformation and biomolecule coating of NMs under environmental or biological conditions. A novel approach to identify interlinked physicochemical properties, and on this basis identify overarching descriptors (axes or principle components) which can be used to correlate with toxicity is proposed. An example of the approach is provided, using three principle components which we suggest can be utilised to fully describe each NM, these being the intrinsic (inherent) properties of the NM, composition (which we propose as a separate parameter) and extrinsic properties (interaction with media, molecular coronas etc.). ?? 2014 The Authors.","author":[{"dropping-particle":"","family":"Lynch","given":"Iseult","non-dropping-particle":"","parse-names":false,"suffix":""},{"dropping-particle":"","family":"Weiss","given":"Carsten","non-dropping-particle":"","parse-names":false,"suffix":""},{"dropping-particle":"","family":"Valsami-Jones","given":"Eugenia","non-dropping-particle":"","parse-names":false,"suffix":""}],"container-title":"Nano Today","id":"ITEM-3","issue":"3","issued":{"date-parts":[["2014"]]},"page":"266-270","title":"A strategy for grouping of nanomaterials based on key physico-chemical descriptors as a basis for safer-by-design NMs","type":"article","volume":"9"},"uris":["http://www.mendeley.com/documents/?uuid=25d38abd-1b72-43bb-b596-e37d1c8090c3"]}],"mendeley":{"formattedCitation":"&lt;sup&gt;[6–8]&lt;/sup&gt;","plainTextFormattedCitation":"[6–8]","previouslyFormattedCitation":"&lt;sup&gt;[6–8]&lt;/sup&gt;"},"properties":{"noteIndex":0},"schema":"https://github.com/citation-style-language/schema/raw/master/csl-citation.json"}</w:instrText>
      </w:r>
      <w:r w:rsidR="00C33787" w:rsidRPr="00BE702E">
        <w:fldChar w:fldCharType="separate"/>
      </w:r>
      <w:r w:rsidR="00C33787" w:rsidRPr="00BE702E">
        <w:rPr>
          <w:noProof/>
          <w:vertAlign w:val="superscript"/>
        </w:rPr>
        <w:t>[6–8]</w:t>
      </w:r>
      <w:r w:rsidR="00C33787" w:rsidRPr="00BE702E">
        <w:fldChar w:fldCharType="end"/>
      </w:r>
    </w:p>
    <w:p w14:paraId="2CD3DE19" w14:textId="77777777" w:rsidR="008D499E" w:rsidRPr="00BE702E" w:rsidRDefault="008D499E" w:rsidP="008D499E">
      <w:pPr>
        <w:pStyle w:val="MainText"/>
        <w:jc w:val="both"/>
      </w:pPr>
      <w:r w:rsidRPr="00BE702E">
        <w:t>Although SiO</w:t>
      </w:r>
      <w:r w:rsidRPr="00BE702E">
        <w:rPr>
          <w:vertAlign w:val="subscript"/>
        </w:rPr>
        <w:t>2</w:t>
      </w:r>
      <w:r w:rsidRPr="00BE702E">
        <w:t xml:space="preserve"> NPs are generally considered to be non-toxic, some adverse effects have been described in cell culture as well as in animal models, such as cytotoxicity, hemolysis and inflammation.</w:t>
      </w:r>
      <w:r w:rsidR="00044E95" w:rsidRPr="00BE702E">
        <w:fldChar w:fldCharType="begin" w:fldLock="1"/>
      </w:r>
      <w:r w:rsidR="007266FB" w:rsidRPr="00BE702E">
        <w:instrText>ADDIN CSL_CITATION {"citationItems":[{"id":"ITEM-1","itemData":{"DOI":"10.1002/smll.200800926","ISBN":"1613-6810","ISSN":"16136810","PMID":"19051185","abstract":"A study was conducted to demonstrate the use of mesoporous silica nanoparticles (MSN) for reducing hemolytic activity towards mammalian red blood cells (RBC). The study also investigated the interaction of a commercially available amorphous silica material with RBCs under similar experimental conditions, to compare with the hymolytic properties of other nonporous silica materials. The RBCs were isolated from the freshly obtained EDTA-stabilized rabbit blood by centrifugation and purified by washing with sterile isotonic phosphate saline-buffered solution (PBS). Dilution was performed after purification, to yield a stable suspension of RBCs in PBS. The RBC suspensions were mixed with 1.2 cm3 of PBS suspensions, with various concentrations of amorphous silica or MSN. The investigations revealed absence of hemolysis of RBCs in the samples of MSNs at concentrations, ranging 20-100 μgcm-3.","author":[{"dropping-particle":"","family":"Slowing","given":"I I","non-dropping-particle":"","parse-names":false,"suffix":""},{"dropping-particle":"","family":"Wu","given":"C.-W.","non-dropping-particle":"","parse-names":false,"suffix":""},{"dropping-particle":"","family":"Vivero-Escoto","given":"J L","non-dropping-particle":"","parse-names":false,"suffix":""},{"dropping-particle":"","family":"Lin","given":"V S Y","non-dropping-particle":"","parse-names":false,"suffix":""}],"container-title":"Small","id":"ITEM-1","issue":"1","issued":{"date-parts":[["2009"]]},"page":"57-62","title":"Mesoporous silica nanoparticles for reducing hemolytic activity towards mammalian red blood cells","type":"article-journal","volume":"5"},"uris":["http://www.mendeley.com/documents/?uuid=5aacc44f-002e-4317-806b-fb544a7f3f43"]},{"id":"ITEM-2","itemData":{"DOI":"10.1016/j.toxlet.2008.10.012","ISSN":"0378-4274","PMID":"19022359","abstract":"Oxidative stress and inflammatory responses induced by silica nanoparticles were evaluated both in mice and in RAW264.7 cell line. Single treatment of silica nanoparticles (50mg/kg, i.p.) led to the activation of peritoneal macrophages, the increased blood level of IL-1beta and TNF-alpha, and the increased level of nitric oxide released from the peritoneal macrophages. mRNA expressions of inflammation-related genes such as IL-1, IL-6, TNF-alpha, iNOS, and COX-2 were also elevated in the cultured peritoneal macrophages harvested from the treated mice. When the viability of splenocytes from the mice treated with silica nanoparticles (50mg/kg, 100mg/kg, and 250mg/kg, i.p.) was measured, the viability of splenocytes was significantly decreased in the higher dose-treated groups (100mg/kg, 200mg/kg i.p.). However, cell proliferation without cytotoxicity was shown in group treated with relatively low dose of 50mg/kg i.p. When leukocyte subtypes of mouse spleen were evaluated using flow cytometry analysis, it was found that the distributions of NK cells and T cells were increased to 184.8% and 115.1% of control, respectively, while that of B cells was decreased to 87.7%. To elucidate the pro-inflammatory mechanism of silica nanoparticles in vivo, in vitro study using RAW 264.7 cell line which is derived from mouse peritoneal macrophage was done. Treatment of silica nanoparticles to the cultured RAW264.7 cells led to the reactive oxygen species (ROS) generation with a decreased intracellular GSH. In accordance with ROS generation, silica nanoparticles increased the level of nitric oxide released from the cultured macrophage cell line. These results suggested that silica nanoparticles generate ROS and the generated ROS may trigger the pro-inflammatory responses both in vivo and in vitro.","author":[{"dropping-particle":"","family":"Park","given":"Eun-Jung","non-dropping-particle":"","parse-names":false,"suffix":""},{"dropping-particle":"","family":"Park","given":"Kwangsik","non-dropping-particle":"","parse-names":false,"suffix":""}],"container-title":"Toxicol. Lett.","id":"ITEM-2","issue":"1","issued":{"date-parts":[["2009"]]},"page":"18-25","title":"Oxidative stress and pro-inflammatory responses induced by silica nanoparticles in vivo and in vitro.","type":"article-journal","volume":"184"},"uris":["http://www.mendeley.com/documents/?uuid=e46b8c81-ba20-441d-91ea-6ff971931b59"]},{"id":"ITEM-3","itemData":{"DOI":"10.1007/s00204-010-0642-5","ISBN":"0020401006425","ISSN":"03405761","PMID":"21240478","abstract":"Engineered amorphous silica nanoparticles (SiO(2)-NPs) are widely used in dyes, varnishes, plastics and glue, as well as in pharmaceuticals, cosmetics and food. Novel composite SiO(2)-NPs are promising multifunctional devices and combine labels for subsequent tracking and are functionalized e.g. to specifically target cells to deliver their cargo. However, biological and potential toxic effects of SiO(2)-NPs are insufficiently understood. The aim of this study was to determine the uptake and fate of SiO(2)-NPs in mammalian cells. Also, silica submicron particles (SiO(2)-SMPs) were included in the studies in order to identify effects, which are only observed for nano-sized SiO(2) particles. Fluorescently labelled SiO(2)-NPs (nominal size 70 nm) and SiO(2)-SMPs (nominal size 200 and 500 nm) were used to examine cytotoxicity, cellular uptake and localization in human cervical carcinoma cells (HeLa). Particle uptake and intracellular localization in mitochondria, endosomes, lysosomes and nuclei were studied by wide field and confocal laser scanning fluorescence microscopy. Physicochemical characterization of SiO(2)-NPs by transmission electron microscopy and dynamic light scattering revealed a spherical morphology and a monodisperse size distribution. In the presence of serum, all SiO(2) particles are non-toxic. However, in the absence of serum SiO(2)-NPs but not SiO(2)-SMPs are highly toxic. SiO(2) particles, irrespective of size, were detected in the cytosol and accumulated in endosomal compartments of HeLa cells. No accumulation of SiO(2) particles in nuclei or mitochondria of HeLa cells could be observed. In contrast to SiO(2)-SMPs, SiO(2)-NPs are preferentially localized in lysosomes.","author":[{"dropping-particle":"","family":"Al-Rawi","given":"Marco","non-dropping-particle":"","parse-names":false,"suffix":""},{"dropping-particle":"","family":"Diabaté","given":"Silvia","non-dropping-particle":"","parse-names":false,"suffix":""},{"dropping-particle":"","family":"Weiss","given":"Carsten","non-dropping-particle":"","parse-names":false,"suffix":""}],"container-title":"Archives of Toxicology","id":"ITEM-3","issue":"7","issued":{"date-parts":[["2011"]]},"page":"813-826","title":"Uptake and intracellular localization of submicron and nano-sized SiO 2 particles in HeLa cells","type":"article-journal","volume":"85"},"uris":["http://www.mendeley.com/documents/?uuid=c2614fb4-0543-3cac-a38e-4e5be21ef0d9"]},{"id":"ITEM-4","itemData":{"DOI":"10.3109/17435390.2011.652206","ISSN":"1743-5404","abstract":"In cell culture studies, foetal calf serum (FCS) comprising numerous different proteins is added, which might coat the surface of engineered nanomaterials (ENMs) and thus could profoundly alter their biological activities. In this study, a panel of industrially most relevant metal oxide nanoparticles (NPs) was screened for toxic effects in A549 lung epithelial cells and RAW264.7 macrophages in the presence and absence of FCS. In medium without FCS amorphous SiO 2 -NPs were the most cytotoxic NPs and induced a significant pro-inflammatory response in both cell types. An increased anti-oxidative response after exposure to SiO 2 -NPs was, however, only observed in RAW264.7 macrophages. Furthermore, pre-coating of SiO 2 -NPs with FCS proteins or simply bovine serum albumin abrogated responses in A549 lung epithelial cells. Thus, the protein corona bound to the surface of SiO 2 -NPs suppresses their biological effects, an issue which needs to be more carefully considered for in vitro–in vivo extrapolations.","author":[{"dropping-particle":"","family":"Panas","given":"A","non-dropping-particle":"","parse-names":false,"suffix":""},{"dropping-particle":"","family":"Marquardt","given":"C","non-dropping-particle":"","parse-names":false,"suffix":""},{"dropping-particle":"","family":"Nalcaci","given":"O","non-dropping-particle":"","parse-names":false,"suffix":""},{"dropping-particle":"","family":"Bockhorn","given":"H","non-dropping-particle":"","parse-names":false,"suffix":""},{"dropping-particle":"","family":"Baumann","given":"W","non-dropping-particle":"","parse-names":false,"suffix":""},{"dropping-particle":"","family":"Paur","given":"H.-R","non-dropping-particle":"","parse-names":false,"suffix":""},{"dropping-particle":"","family":"Mülhopt","given":"S","non-dropping-particle":"","parse-names":false,"suffix":""},{"dropping-particle":"","family":"Diabaté","given":"S","non-dropping-particle":"","parse-names":false,"suffix":""},{"dropping-particle":"","family":"Weiss","given":"C","non-dropping-particle":"","parse-names":false,"suffix":""}],"container-title":"Nanotoxicology","id":"ITEM-4","issue":"3","issued":{"date-parts":[["2013"]]},"page":"259-273","title":"Screening of different metal oxide nanoparticles reveals selective toxicity and inflammatory potential of silica nanoparticles in lung epithelial cells and macrophages","type":"article-journal","volume":"7"},"uris":["http://www.mendeley.com/documents/?uuid=18433dfa-57a2-3cd2-b7b4-ec5cd409ccbf"]},{"id":"ITEM-5","itemData":{"DOI":"10.3762/bjnano.5.171","ISSN":"21904286","PMID":"25247141","abstract":"BACKGROUND: Investigations on adverse biological effects of nanoparticles (NPs) in the lung by in vitro studies are usually performed under submerged conditions where NPs are suspended in cell culture media. However, the behaviour of nanoparticles such as agglomeration and sedimentation in such complex suspensions is difficult to control and hence the deposited cellular dose often remains unknown. Moreover, the cellular responses to NPs under submerged culture conditions might differ from those observed at physiological settings at the air-liquid interface.\\n\\nRESULTS: In order to avoid problems because of an altered behaviour of the nanoparticles in cell culture medium and to mimic a more realistic situation relevant for inhalation, human A549 lung epithelial cells were exposed to aerosols at the air-liquid interphase (ALI) by using the ALI deposition apparatus (ALIDA). The application of an electrostatic field allowed for particle deposition efficiencies that were higher by a factor of more than 20 compared to the unmodified VITROCELL deposition system. We studied two different amorphous silica nanoparticles (particles produced by flame synthesis and particles produced in suspension by the Stöber method). Aerosols with well-defined particle sizes and concentrations were generated by using a commercial electrospray generator or an atomizer. Only the electrospray method allowed for the generation of an aerosol containing monodisperse NPs. However, the deposited mass and surface dose of the particles was too low to induce cellular responses. Therefore, we generated the aerosol with an atomizer which supplied agglomerates and thus allowed a particle deposition with a three orders of magnitude higher mass and of surface doses on lung cells that induced significant biological effects. The deposited dose was estimated and independently validated by measurements using either transmission electron microscopy or, in case of labelled NPs, by fluorescence analyses. Surprisingly, cells exposed at the ALI were less sensitive to silica NPs as evidenced by reduced cytotoxicity and inflammatory responses.\\n\\nCONCLUSION: Amorphous silica NPs induced qualitatively similar cellular responses under submerged conditions and at the ALI. However, submerged exposure to NPs triggers stronger effects at much lower cellular doses. Hence, more studies are warranted to decipher whether cells at the ALI are in general less vulnerable to NPs or specific NPs show different activities…","author":[{"dropping-particle":"","family":"Panas","given":"Alicja","non-dropping-particle":"","parse-names":false,"suffix":""},{"dropping-particle":"","family":"Comouth","given":"Andreas","non-dropping-particle":"","parse-names":false,"suffix":""},{"dropping-particle":"","family":"Saathoff","given":"Harald","non-dropping-particle":"","parse-names":false,"suffix":""},{"dropping-particle":"","family":"Leisner","given":"Thomas","non-dropping-particle":"","parse-names":false,"suffix":""},{"dropping-particle":"","family":"Al-Rawi","given":"Marco","non-dropping-particle":"","parse-names":false,"suffix":""},{"dropping-particle":"","family":"Simon","given":"Michael","non-dropping-particle":"","parse-names":false,"suffix":""},{"dropping-particle":"","family":"Seemann","given":"Gunnar","non-dropping-particle":"","parse-names":false,"suffix":""},{"dropping-particle":"","family":"Dössel","given":"Olaf","non-dropping-particle":"","parse-names":false,"suffix":""},{"dropping-particle":"","family":"Mülhopt","given":"Sonja","non-dropping-particle":"","parse-names":false,"suffix":""},{"dropping-particle":"","family":"Paur","given":"Hanns Rudolf","non-dropping-particle":"","parse-names":false,"suffix":""},{"dropping-particle":"","family":"Fritsch-Decker","given":"Susanne","non-dropping-particle":"","parse-names":false,"suffix":""},{"dropping-particle":"","family":"Weiss","given":"Carsten","non-dropping-particle":"","parse-names":false,"suffix":""},{"dropping-particle":"","family":"Diabaté","given":"Silvia","non-dropping-particle":"","parse-names":false,"suffix":""}],"container-title":"Beilstein Journal of Nanotechnology","id":"ITEM-5","issue":"1","issued":{"date-parts":[["2014"]]},"page":"1590-1602","title":"Silica nanoparticles are less toxic to human lung cells when deposited at the air-liquid interface compared to conventional submerged exposure","type":"article-journal","volume":"5"},"uris":["http://www.mendeley.com/documents/?uuid=aeff8944-46c2-4ebf-8466-4f1151d9cea1"]}],"mendeley":{"formattedCitation":"&lt;sup&gt;[9–13]&lt;/sup&gt;","plainTextFormattedCitation":"[9–13]","previouslyFormattedCitation":"&lt;sup&gt;[9–13]&lt;/sup&gt;"},"properties":{"noteIndex":0},"schema":"https://github.com/citation-style-language/schema/raw/master/csl-citation.json"}</w:instrText>
      </w:r>
      <w:r w:rsidR="00044E95" w:rsidRPr="00BE702E">
        <w:fldChar w:fldCharType="separate"/>
      </w:r>
      <w:r w:rsidR="00044E95" w:rsidRPr="00BE702E">
        <w:rPr>
          <w:noProof/>
          <w:vertAlign w:val="superscript"/>
        </w:rPr>
        <w:t>[9–13]</w:t>
      </w:r>
      <w:r w:rsidR="00044E95" w:rsidRPr="00BE702E">
        <w:fldChar w:fldCharType="end"/>
      </w:r>
      <w:r w:rsidRPr="00BE702E">
        <w:t xml:space="preserve"> Toxicity most likely results from strong interactions between silanol groups on the unmodified silica surface and biological membranes composed of lipids and proteins.</w:t>
      </w:r>
      <w:r w:rsidRPr="00BE702E">
        <w:rPr>
          <w:vertAlign w:val="superscript"/>
        </w:rPr>
        <w:t>[9]</w:t>
      </w:r>
      <w:r w:rsidRPr="00BE702E">
        <w:t xml:space="preserve"> Amin</w:t>
      </w:r>
      <w:r w:rsidR="003310F6" w:rsidRPr="00BE702E">
        <w:t>e</w:t>
      </w:r>
      <w:r w:rsidRPr="00BE702E">
        <w:t>-modified amorphous SiO</w:t>
      </w:r>
      <w:r w:rsidRPr="00BE702E">
        <w:rPr>
          <w:vertAlign w:val="subscript"/>
        </w:rPr>
        <w:t>2</w:t>
      </w:r>
      <w:r w:rsidRPr="00BE702E">
        <w:t xml:space="preserve"> NPs were shown to be less toxic than pristine SiO2 NPs </w:t>
      </w:r>
      <w:r w:rsidRPr="00BE702E">
        <w:rPr>
          <w:i/>
        </w:rPr>
        <w:t>in vitro</w:t>
      </w:r>
      <w:r w:rsidRPr="00BE702E">
        <w:t xml:space="preserve"> and </w:t>
      </w:r>
      <w:r w:rsidRPr="00BE702E">
        <w:rPr>
          <w:i/>
        </w:rPr>
        <w:t>in vivo</w:t>
      </w:r>
      <w:r w:rsidRPr="00BE702E">
        <w:t>.</w:t>
      </w:r>
      <w:r w:rsidR="00044E95" w:rsidRPr="00BE702E">
        <w:fldChar w:fldCharType="begin" w:fldLock="1"/>
      </w:r>
      <w:r w:rsidR="007266FB" w:rsidRPr="00BE702E">
        <w:instrText>ADDIN CSL_CITATION {"citationItems":[{"id":"ITEM-1","itemData":{"DOI":"10.1016/j.bbrc.2012.09.132","ISBN":"0006-291x","ISSN":"0006291X","PMID":"23044420","abstract":"Recently, nanomaterials have been utilized in various fields. In particular, amorphous nanosilica particles are increasingly being used in a range of applications, including cosmetics, food technology, and medical diagnostics. However, there is concern that the unique characteristics of nanomaterials might induce undesirable effects. The roles played by the physical characteristics of nanomaterials in cellular responses have not yet been elucidated precisely. Here, by using nanosilica particles (nSPs) with a diameter of 70. nm whose surface was either unmodified (nSP70) or modified with amine (nSP70-N) or carboxyl groups (nSP70-C), we examined the relationship between the surface properties of nSPs and cellular responses such as cytotoxicity, reactive oxygen species (ROS) generation, and DNA damage. To compare the cytotoxicity of nSP70, nSP70-N, or nSP70-C, we examined in vitro cell viability after nSP treatment. Although the susceptibility of each cell line to the nSPs was different, nSP70-C and nSP70-N showed lower cytotoxicity than nSP70 in all cell lines. Furthermore, the generation of ROS and induction of DNA damage in nSP70-C- and nSP70-N-treated cells were lower than those in nSP70-treated cells. These results suggest that the surface properties of nSP70 play an important role in determining its safety, and surface modification of nSP70 with amine or carboxyl groups may be useful for the development of safer nSPs. We hope that our results will contribute to the development of safer nanomaterials. © 2012 Elsevier Inc.","author":[{"dropping-particle":"","family":"Yoshida","given":"Tokuyuki","non-dropping-particle":"","parse-names":false,"suffix":""},{"dropping-particle":"","family":"Yoshioka","given":"Yasuo","non-dropping-particle":"","parse-names":false,"suffix":""},{"dropping-particle":"","family":"Matsuyama","given":"Keigo","non-dropping-particle":"","parse-names":false,"suffix":""},{"dropping-particle":"","family":"Nakazato","given":"Yasutaro","non-dropping-particle":"","parse-names":false,"suffix":""},{"dropping-particle":"","family":"Tochigi","given":"Saeko","non-dropping-particle":"","parse-names":false,"suffix":""},{"dropping-particle":"","family":"Hirai","given":"Toshiro","non-dropping-particle":"","parse-names":false,"suffix":""},{"dropping-particle":"","family":"Kondoh","given":"Sayuri","non-dropping-particle":"","parse-names":false,"suffix":""},{"dropping-particle":"","family":"Nagano","given":"Kazuya","non-dropping-particle":"","parse-names":false,"suffix":""},{"dropping-particle":"","family":"Abe","given":"Yasuhiro","non-dropping-particle":"","parse-names":false,"suffix":""},{"dropping-particle":"","family":"Kamada","given":"Haruhiko","non-dropping-particle":"","parse-names":false,"suffix":""},{"dropping-particle":"","family":"Tsunoda","given":"Shin ichi","non-dropping-particle":"","parse-names":false,"suffix":""},{"dropping-particle":"","family":"Nabeshi","given":"Hiromi","non-dropping-particle":"","parse-names":false,"suffix":""},{"dropping-particle":"","family":"Yoshikawa","given":"Tomoaki","non-dropping-particle":"","parse-names":false,"suffix":""},{"dropping-particle":"","family":"Tsutsumi","given":"Yasuo","non-dropping-particle":"","parse-names":false,"suffix":""}],"container-title":"Biochemical and Biophysical Research Communications","id":"ITEM-1","issue":"4","issued":{"date-parts":[["2012"]]},"page":"748-752","publisher":"Elsevier Inc.","title":"Surface modification of amorphous nanosilica particles suppresses nanosilica-induced cytotoxicity, ROS generation, and DNA damage in various mammalian cells","type":"article-journal","volume":"427"},"uris":["http://www.mendeley.com/documents/?uuid=39d9f241-bdad-40e0-ae94-ecdece26864e"]},{"id":"ITEM-2","itemData":{"DOI":"10.2147/IJN.S57396","ISBN":"1178-2013 (Electronic)\\r1176-9114 (Linking)","ISSN":"11782013","PMID":"24940059","abstract":"BACKGROUND: Silica (SiO₂) nanoparticles (NPs) are widely used in diverse industrial and biomedical applications. Their applicability depends on surface modifications, which can limit potential health problems.\\n\\nOBJECTIVE: To assess the potential impact of SiO₂ NP exposure and NPs chemical modifications in allergic airway inflammation.\\n\\nMETHODS: Mice were sensitized by five repetitive intraperitoneal injections of ovalbumin/aluminum hydroxide (1 μg) over 42 days, then intratracheally instilled with plain or modified SiO₂ NPs (50 μg/mouse), and subsequently aerosol challenged for 20 minutes with ovalbumin. One or 5 days later, allergic inflammation was evaluated by cell differentiation of bronchoalveolar lavage fluid, lung function and gene expression and histopathology, as well as electron and confocal microscopy of pulmonary tissue.\\n\\nRESULTS: Plain SiO₂ NPs induced proinflammatory and immunomodulatory effects in vivo, highlighted by enhanced infiltration of inflammatory cells in the bronchoalveolar lavage fluid, induction of a pulmonary T helper type 2 (Th2) cytokine pattern, differentiation of type 2 macrophages, and by morphological changes in the lung of sensitized mice. These effects were dramatically attenuated using surface-functionalized NPs with amino and phosphate groups, but not with polyethylene glycol. The role of macrophages in taking up SiO₂ NPs was confirmed by flow cytometry, confocal microscopy, and gene expression analysis.\\n\\nCONCLUSION: Our data suggest that amino and phosphate surface modifications, but not polyethylene glycol (PEG), mitigate the proinflammatory and immunomodulatory effect of SiO₂ NPs in allergic airway inflammation, paving the way for new strategies in the production of nanomaterials with lower health impact for humans.","author":[{"dropping-particle":"","family":"Marzaioli","given":"Viviana","non-dropping-particle":"","parse-names":false,"suffix":""},{"dropping-particle":"","family":"Aguilar-Pimentel","given":"Juan Antonio","non-dropping-particle":"","parse-names":false,"suffix":""},{"dropping-particle":"","family":"Weichenmeier","given":"Ingrid","non-dropping-particle":"","parse-names":false,"suffix":""},{"dropping-particle":"","family":"Luxenhofer","given":"Georg","non-dropping-particle":"","parse-names":false,"suffix":""},{"dropping-particle":"","family":"Wiemann","given":"Martin","non-dropping-particle":"","parse-names":false,"suffix":""},{"dropping-particle":"","family":"Landsiedel","given":"Robert","non-dropping-particle":"","parse-names":false,"suffix":""},{"dropping-particle":"","family":"Wohlleben","given":"Wendel","non-dropping-particle":"","parse-names":false,"suffix":""},{"dropping-particle":"","family":"Eiden","given":"Stefanie","non-dropping-particle":"","parse-names":false,"suffix":""},{"dropping-particle":"","family":"Mempel","given":"Martin","non-dropping-particle":"","parse-names":false,"suffix":""},{"dropping-particle":"","family":"Behrendt","given":"Heidrun","non-dropping-particle":"","parse-names":false,"suffix":""},{"dropping-particle":"","family":"Schmidt-Weber","given":"Carsten","non-dropping-particle":"","parse-names":false,"suffix":""},{"dropping-particle":"","family":"Gutermuth","given":"Jan","non-dropping-particle":"","parse-names":false,"suffix":""},{"dropping-particle":"","family":"Alessandrini","given":"Francesca","non-dropping-particle":"","parse-names":false,"suffix":""}],"container-title":"International Journal of Nanomedicine","id":"ITEM-2","issue":"1","issued":{"date-parts":[["2014"]]},"page":"2815-2827","title":"Surface modifications of silica nanoparticles are crucial for their inert versus proinflammatory and immunomodulatory properties","type":"article-journal","volume":"9"},"uris":["http://www.mendeley.com/documents/?uuid=54fa50ac-db29-4a0a-9932-99bbb48bbd73"]}],"mendeley":{"formattedCitation":"&lt;sup&gt;[14,15]&lt;/sup&gt;","plainTextFormattedCitation":"[14,15]","previouslyFormattedCitation":"&lt;sup&gt;[14,15]&lt;/sup&gt;"},"properties":{"noteIndex":0},"schema":"https://github.com/citation-style-language/schema/raw/master/csl-citation.json"}</w:instrText>
      </w:r>
      <w:r w:rsidR="00044E95" w:rsidRPr="00BE702E">
        <w:fldChar w:fldCharType="separate"/>
      </w:r>
      <w:r w:rsidR="00044E95" w:rsidRPr="00BE702E">
        <w:rPr>
          <w:noProof/>
          <w:vertAlign w:val="superscript"/>
        </w:rPr>
        <w:t>[14,15]</w:t>
      </w:r>
      <w:r w:rsidR="00044E95" w:rsidRPr="00BE702E">
        <w:fldChar w:fldCharType="end"/>
      </w:r>
      <w:r w:rsidRPr="00BE702E">
        <w:t xml:space="preserve"> However, contradictory reports also exist.</w:t>
      </w:r>
      <w:r w:rsidR="00044E95" w:rsidRPr="00BE702E">
        <w:fldChar w:fldCharType="begin" w:fldLock="1"/>
      </w:r>
      <w:r w:rsidR="007266FB" w:rsidRPr="00BE702E">
        <w:instrText>ADDIN CSL_CITATION {"citationItems":[{"id":"ITEM-1","itemData":{"DOI":"10.1007/s11051-014-2738-y","ISSN":"1572896X","abstract":"Silica nanoparticles are particularly interesting for medical applications because of the high inertness and chemical stability of silica material. However, at the nanoscale their innocuousness must be carefully verified before clinical use. The aim of this study was to investigate the in vitro biological toxicity of silica nanoparticles depending on their surface chemical functionalization. To that purpose, three kinds of 50 nm fluorescent silica-based nanoparticles were synthesized: (1) sterically stabilized silica nanoparticles coated with neutral polyethylene glycol molecules, (2) positively charged silica nanoparticles coated with amine groups, and (3) negatively charged silica nanoparticles coated with carboxylic acid groups. RAW 264.7 murine macrophages were incubated for 20 h with each kind of nanoparticles. Their cellular uptake and adsorption at the cell membrane were assessed by a fluorimetric assay, and cellular responses were evaluated in terms of cytotoxicity, pro-inflammatory factor production, and oxidative stress. Results showed that the highly positively charged nanoparticle were the most adsorbed at cell surface and triggered more cytotoxicity than other nanoparticle types. To conclude, this study clearly demonstrated that silica nanoparticles surface functionalization represents a key parameter in their cellular uptake and biological toxicity. © 2014, Springer Science+Business Media Dordrecht.","author":[{"dropping-particle":"","family":"Kurtz-Chalot","given":"A.","non-dropping-particle":"","parse-names":false,"suffix":""},{"dropping-particle":"","family":"Klein","given":"J. P.","non-dropping-particle":"","parse-names":false,"suffix":""},{"dropping-particle":"","family":"Pourchez","given":"J.","non-dropping-particle":"","parse-names":false,"suffix":""},{"dropping-particle":"","family":"Boudard","given":"D.","non-dropping-particle":"","parse-names":false,"suffix":""},{"dropping-particle":"","family":"Bin","given":"V.","non-dropping-particle":"","parse-names":false,"suffix":""},{"dropping-particle":"","family":"Alcantara","given":"G. B.","non-dropping-particle":"","parse-names":false,"suffix":""},{"dropping-particle":"","family":"Martini","given":"M.","non-dropping-particle":"","parse-names":false,"suffix":""},{"dropping-particle":"","family":"Cottier","given":"M.","non-dropping-particle":"","parse-names":false,"suffix":""},{"dropping-particle":"","family":"Forest","given":"V.","non-dropping-particle":"","parse-names":false,"suffix":""}],"container-title":"Journal of Nanoparticle Research","id":"ITEM-1","issue":"11","issued":{"date-parts":[["2014"]]},"page":"2738","title":"Adsorption at cell surface and cellular uptake of silica nanoparticles with different surface chemical functionalizations: impact on cytotoxicity","type":"article-journal","volume":"16"},"uris":["http://www.mendeley.com/documents/?uuid=1d7037cd-e586-4b90-a7bf-5577e619361b"]},{"id":"ITEM-2","itemData":{"DOI":"10.1021/nn2013904","ISBN":"1936-0851","ISSN":"19360851","PMID":"21630682","abstract":"Understanding the toxicity of silica nanoparticles (SiO(2)) on the cellular level is crucial for rational design of these nanomaterials for biomedical applications. Herein, we explore the impacts of geometry, porosity, and surface charge of SiO(2) on cellular toxicity and hemolytic activity. Nonporous Stöber silica nanospheres (115 nm diameter), mesoporous silica nanospheres (120 nm diameter, aspect ratio 1), mesoporous silica nanorods with aspect ratio of 2, 4, and 8 (width by length 80 × 200 nm, 150 × 600 nm, 130 × 1000 nm), and their cationic counterparts were evaluated on macrophages, lung carcinoma cells, and human erythrocytes. It was shown that the toxicity of SiO(2) is cell-type dependent and that surface charge and pore size govern cellular toxicity. Using inductively coupled plasma mass spectrometry, the cellular association of SiO(2) was quantitated with the association amount increasing in the following order: mesoporous SiO(2) (aspect ratio 1, 2, 4, 8) &lt; amine-modified mesoporous SiO(2) (aspect ratio 1, 2, 4, 8) &lt; amine-modified nonporous Stöber SiO(2) &lt; nonporous Stöber SiO(2). Geometry did not seem to influence the extent of SiO(2) association at early or extended time points. The level of cellular association of the nanoparticles was directly linked to the extent of plasma membrane damage, suggesting a biological cause-and-effect relationship. Hemolysis assay showed that the hemolytic activity was porosity- and geometry-dependent for bare SiO(2) and surface-charge-dependent for amine-modified SiO(2). A good correlation between hemolytic activity and cellular association was found on a similar dosage basis. These results can provide useful guidelines for the rational design of SiO(2) in nanomedicine.","author":[{"dropping-particle":"","family":"Yu","given":"Tian","non-dropping-particle":"","parse-names":false,"suffix":""},{"dropping-particle":"","family":"Malugin","given":"Alexander","non-dropping-particle":"","parse-names":false,"suffix":""},{"dropping-particle":"","family":"Ghandehari","given":"Hamidreza","non-dropping-particle":"","parse-names":false,"suffix":""}],"container-title":"ACS Nano","id":"ITEM-2","issue":"7","issued":{"date-parts":[["2011"]]},"page":"5717-5728","title":"Impact of silica nanoparticle design on cellular toxicity and hemolytic activity","type":"article-journal","volume":"5"},"uris":["http://www.mendeley.com/documents/?uuid=10c131e4-6cf6-4cc0-8d5f-ace1efb34e07"]}],"mendeley":{"formattedCitation":"&lt;sup&gt;[16,17]&lt;/sup&gt;","plainTextFormattedCitation":"[16,17]","previouslyFormattedCitation":"&lt;sup&gt;[16,17]&lt;/sup&gt;"},"properties":{"noteIndex":0},"schema":"https://github.com/citation-style-language/schema/raw/master/csl-citation.json"}</w:instrText>
      </w:r>
      <w:r w:rsidR="00044E95" w:rsidRPr="00BE702E">
        <w:fldChar w:fldCharType="separate"/>
      </w:r>
      <w:r w:rsidR="00044E95" w:rsidRPr="00BE702E">
        <w:rPr>
          <w:noProof/>
          <w:vertAlign w:val="superscript"/>
        </w:rPr>
        <w:t>[16,17]</w:t>
      </w:r>
      <w:r w:rsidR="00044E95" w:rsidRPr="00BE702E">
        <w:fldChar w:fldCharType="end"/>
      </w:r>
    </w:p>
    <w:p w14:paraId="56FC2D89" w14:textId="77777777" w:rsidR="008D499E" w:rsidRPr="00BE702E" w:rsidRDefault="008D499E" w:rsidP="008D499E">
      <w:pPr>
        <w:pStyle w:val="MainText"/>
        <w:jc w:val="both"/>
      </w:pPr>
      <w:r w:rsidRPr="00BE702E">
        <w:t xml:space="preserve">One possible reason for the </w:t>
      </w:r>
      <w:r w:rsidR="00D124CE" w:rsidRPr="00BE702E">
        <w:t>discrepancy in the findings regarding</w:t>
      </w:r>
      <w:r w:rsidRPr="00BE702E">
        <w:t xml:space="preserve"> the role of amine-modifications of the silica surface for toxicity might stem from differences in the quantitative coverage by the functional groups. </w:t>
      </w:r>
      <w:r w:rsidRPr="00BE702E" w:rsidDel="0051643D">
        <w:t xml:space="preserve">It is assumed that </w:t>
      </w:r>
      <w:r w:rsidRPr="00BE702E">
        <w:t>replacement of reactive silanol groups by amin</w:t>
      </w:r>
      <w:r w:rsidR="002C5629" w:rsidRPr="00BE702E">
        <w:t xml:space="preserve">o </w:t>
      </w:r>
      <w:r w:rsidRPr="00BE702E">
        <w:t>groups prevents their detrimental interaction with cells.</w:t>
      </w:r>
      <w:r w:rsidR="00044E95" w:rsidRPr="00BE702E">
        <w:fldChar w:fldCharType="begin" w:fldLock="1"/>
      </w:r>
      <w:r w:rsidR="007266FB" w:rsidRPr="00BE702E">
        <w:instrText>ADDIN CSL_CITATION {"citationItems":[{"id":"ITEM-1","itemData":{"DOI":"10.1021/nn2013904","ISBN":"1936-0851","ISSN":"19360851","PMID":"21630682","abstract":"Understanding the toxicity of silica nanoparticles (SiO(2)) on the cellular level is crucial for rational design of these nanomaterials for biomedical applications. Herein, we explore the impacts of geometry, porosity, and surface charge of SiO(2) on cellular toxicity and hemolytic activity. Nonporous Stöber silica nanospheres (115 nm diameter), mesoporous silica nanospheres (120 nm diameter, aspect ratio 1), mesoporous silica nanorods with aspect ratio of 2, 4, and 8 (width by length 80 × 200 nm, 150 × 600 nm, 130 × 1000 nm), and their cationic counterparts were evaluated on macrophages, lung carcinoma cells, and human erythrocytes. It was shown that the toxicity of SiO(2) is cell-type dependent and that surface charge and pore size govern cellular toxicity. Using inductively coupled plasma mass spectrometry, the cellular association of SiO(2) was quantitated with the association amount increasing in the following order: mesoporous SiO(2) (aspect ratio 1, 2, 4, 8) &lt; amine-modified mesoporous SiO(2) (aspect ratio 1, 2, 4, 8) &lt; amine-modified nonporous Stöber SiO(2) &lt; nonporous Stöber SiO(2). Geometry did not seem to influence the extent of SiO(2) association at early or extended time points. The level of cellular association of the nanoparticles was directly linked to the extent of plasma membrane damage, suggesting a biological cause-and-effect relationship. Hemolysis assay showed that the hemolytic activity was porosity- and geometry-dependent for bare SiO(2) and surface-charge-dependent for amine-modified SiO(2). A good correlation between hemolytic activity and cellular association was found on a similar dosage basis. These results can provide useful guidelines for the rational design of SiO(2) in nanomedicine.","author":[{"dropping-particle":"","family":"Yu","given":"Tian","non-dropping-particle":"","parse-names":false,"suffix":""},{"dropping-particle":"","family":"Malugin","given":"Alexander","non-dropping-particle":"","parse-names":false,"suffix":""},{"dropping-particle":"","family":"Ghandehari","given":"Hamidreza","non-dropping-particle":"","parse-names":false,"suffix":""}],"container-title":"ACS Nano","id":"ITEM-1","issue":"7","issued":{"date-parts":[["2011"]]},"page":"5717-5728","title":"Impact of silica nanoparticle design on cellular toxicity and hemolytic activity","type":"article-journal","volume":"5"},"uris":["http://www.mendeley.com/documents/?uuid=10c131e4-6cf6-4cc0-8d5f-ace1efb34e07"]},{"id":"ITEM-2","itemData":{"DOI":"10.1016/j.toxlet.2015.11.006","ISSN":"18793169","PMID":"26562768","abstract":"Amorphous silica nanoparticles (NPs) possess unique material properties that make them ideal for many different applications. However, the impact of these materials on human and environmental health needs to be established. We investigated nonporous silica NPs both bare and modified with amine functional groups (3-aminopropyltriethoxysilane (APTES)) in order to evaluate the effect of surface chemistry on biocompatibility. In vitro data showed there to be little to no cytotoxicity in a human lung cancer epithelial cell line (A549) for bare silica NPs and amine-functionalized NPs using doses based on both mass concentration (below 200μg/mL) and exposed total surface area (below 14m2/L). To assess lung inflammation, C57BL/6 mice were administered bare or amine-functionalized silica NPs via intra-tracheal instillation. Two doses (0.1 and 0.5mg NPs/mouse) were tested using the in vivo model. At the higher dose used, bare silica NPs elicited a significantly higher inflammatory response, as evidence by increased neutrophils and total protein in bronchoalveolar lavage (BAL) fluid compared to amine-functionalized NPs. From this study, we conclude that functionalization of nonporous silica NPs with APTES molecules reduces murine lung inflammation and improves the overall biocompatibility of the nanomaterial.","author":[{"dropping-particle":"","family":"Morris","given":"Angie S.","non-dropping-particle":"","parse-names":false,"suffix":""},{"dropping-particle":"","family":"Adamcakova-Dodd","given":"Andrea","non-dropping-particle":"","parse-names":false,"suffix":""},{"dropping-particle":"","family":"Lehman","given":"Sean E.","non-dropping-particle":"","parse-names":false,"suffix":""},{"dropping-particle":"","family":"Wongrakpanich","given":"Amaraporn","non-dropping-particle":"","parse-names":false,"suffix":""},{"dropping-particle":"","family":"Thorne","given":"Peter S.","non-dropping-particle":"","parse-names":false,"suffix":""},{"dropping-particle":"","family":"Larsen","given":"Sarah C.","non-dropping-particle":"","parse-names":false,"suffix":""},{"dropping-particle":"","family":"Salem","given":"Aliasger K.","non-dropping-particle":"","parse-names":false,"suffix":""}],"container-title":"Toxicology Letters","id":"ITEM-2","issued":{"date-parts":[["2016"]]},"page":"207-215","publisher":"Elsevier Ireland Ltd","title":"Amine modification of nonporous silica nanoparticles reduces inflammatory response following intratracheal instillation in murine lungs","type":"article-journal","volume":"241"},"uris":["http://www.mendeley.com/documents/?uuid=05ee010e-f56f-4112-9da7-2f263358d1c3"]}],"mendeley":{"formattedCitation":"&lt;sup&gt;[17,18]&lt;/sup&gt;","plainTextFormattedCitation":"[17,18]","previouslyFormattedCitation":"&lt;sup&gt;[17,18]&lt;/sup&gt;"},"properties":{"noteIndex":0},"schema":"https://github.com/citation-style-language/schema/raw/master/csl-citation.json"}</w:instrText>
      </w:r>
      <w:r w:rsidR="00044E95" w:rsidRPr="00BE702E">
        <w:fldChar w:fldCharType="separate"/>
      </w:r>
      <w:r w:rsidR="00044E95" w:rsidRPr="00BE702E">
        <w:rPr>
          <w:noProof/>
          <w:vertAlign w:val="superscript"/>
        </w:rPr>
        <w:t>[17,18]</w:t>
      </w:r>
      <w:r w:rsidR="00044E95" w:rsidRPr="00BE702E">
        <w:fldChar w:fldCharType="end"/>
      </w:r>
      <w:r w:rsidRPr="00BE702E">
        <w:t xml:space="preserve"> However, it has not been determined yet, how much of the silica surface needs to be covered by amin</w:t>
      </w:r>
      <w:r w:rsidR="002C5629" w:rsidRPr="00BE702E">
        <w:t xml:space="preserve">o </w:t>
      </w:r>
      <w:r w:rsidRPr="00BE702E">
        <w:t>groups to suppress toxicity. Interestingly, amin</w:t>
      </w:r>
      <w:r w:rsidR="002C5629" w:rsidRPr="00BE702E">
        <w:t>o</w:t>
      </w:r>
      <w:r w:rsidRPr="00BE702E">
        <w:t xml:space="preserve"> groups are protonated at lower pH, as found in the endolysosomal compartment of cells, which leads to lysosomal rupture due to influx of water - an adverse outcome pathway also known as the so-called “proton sponge effect”.</w:t>
      </w:r>
      <w:r w:rsidR="00044E95" w:rsidRPr="00BE702E">
        <w:fldChar w:fldCharType="begin" w:fldLock="1"/>
      </w:r>
      <w:r w:rsidR="007266FB" w:rsidRPr="00BE702E">
        <w:instrText>ADDIN CSL_CITATION {"citationItems":[{"id":"ITEM-1","itemData":{"DOI":"10.1073/pnas.92.16.7297","ISBN":"0027-8424 (Print)\\r0027-8424 (Linking)","ISSN":"0027-8424","PMID":"7638184","abstract":"Several polycations possessing substantial buffering capacity below physiological pH, such as lipopolyamines and polyamidoamine polymers, are efficient transfection agents per se--i.e., without the addition of cell targeting or membrane-disruption agents. This observation led us to test the cationic polymer polyethylenimine (PEI) for its gene-delivery potential. Indeed, every third atom of PEI is a protonable amino nitrogen atom, which makes the polymeric network an effective \"proton sponge\" at virtually any pH. Luciferase reporter gene transfer with this polycation into a variety of cell lines and primary cells gave results comparable to, or even better than, lipopolyamines. Cytotoxicity was low and seen only at concentrations well above those required for optimal transfection. Delivery of oligonucleotides into embryonic neurons was followed by using a fluorescent probe. Virtually all neurons showed nuclear labeling, with no toxic effects. The optimal PEI cation/anion balance for in vitro transfection is only slightly on the cationic side, which is advantageous for in vivo delivery. Indeed, intracerebral luciferase gene transfer into newborn mice gave results comparable (for a given amount of DNA) to the in vitro transfection of primary rat brain endothelial cells or chicken embryonic neurons. Together, these properties make PEI a promising vector for gene therapy and an outstanding core for the design of more sophisticated devices. Our hypothesis is that its efficiency relies on extensive lysosome buffering that protects DNA from nuclease degradation, and consequent lysosomal swelling and rupture that provide an escape mechanism for the PEI/DNA particles.","author":[{"dropping-particle":"","family":"Boussif","given":"O.","non-dropping-particle":"","parse-names":false,"suffix":""},{"dropping-particle":"","family":"Lezoualc'h","given":"F.","non-dropping-particle":"","parse-names":false,"suffix":""},{"dropping-particle":"","family":"Zanta","given":"M. A.","non-dropping-particle":"","parse-names":false,"suffix":""},{"dropping-particle":"","family":"Mergny","given":"M. D.","non-dropping-particle":"","parse-names":false,"suffix":""},{"dropping-particle":"","family":"Scherman","given":"D.","non-dropping-particle":"","parse-names":false,"suffix":""},{"dropping-particle":"","family":"Demeneix","given":"B.","non-dropping-particle":"","parse-names":false,"suffix":""},{"dropping-particle":"","family":"Behr","given":"J. P.","non-dropping-particle":"","parse-names":false,"suffix":""}],"container-title":"Proceedings of the National Academy of Sciences of the United States of America","id":"ITEM-1","issue":"16","issued":{"date-parts":[["1995"]]},"page":"7297-301","title":"A versatile vector for gene and oligonucleotide transfer into cells in culture and in vivo: polyethylenimine.","type":"article-journal","volume":"92"},"uris":["http://www.mendeley.com/documents/?uuid=b2e7af30-0877-4840-92cd-2804cb5a0dcd"]},{"id":"ITEM-2","itemData":{"DOI":"10.1021/nn700256c","ISBN":"1936-0851","ISSN":"19360851","PMID":"19206551","abstract":"The exponential increase in the number of new nanomaterials that are being produced increases the likelihood of adverse biological effects in humans and the environment. In this study we compared the effects of cationic nanoparticles in five different cell lines that represent portal-of-entry or systemic cellular targets for engineered nanoparticles. Although 60 nm NH(2)-labeled polystyrene (PS) nanospheres were highly toxic in macrophage (RAW 264.7) and epithelial (BEAS-2B) cells, human microvascular endothelial (HMEC), hepatoma (HEPA-1), and pheochromocytoma (PC-12) cells were relatively resistant to particle injury. While the death pathway in RAW 264.7 cells involves caspase activation, the cytotoxic response in BEAS-2B cells is more necrotic in nature. Using fluorescent-labeled NH(2)-PS, we followed the routes of particle uptake. Confocal microscopy showed that the cationic particles entered a LAMP-1 positive lysosomal compartment in RAW 264.7 cells from where the particles could escape by lysosomal rupture. A proton pump inhibitor interfered in this pathway. Subsequent deposition of the particles in the cytosol induced an increase in mitochondrial Ca(2+) uptake and cell death that could be suppressed by cyclosporin A (CsA). In contrast, NH(2)-PS toxicity in BEAS-2B cells did not involve the LAMP-1 endosomal compartment, stimulation of proton pump activity, or an increase in mitochondrial Ca(2+). Particles were taken up by caveolae, and their toxicity could be disrupted by cholesterol extraction from the surface membrane. Although the particles induced mitochondrial damage and ATP depletion, CsA did not affect cytotoxicity. Cationic particles were taken up into HEPA-1, HMEC, and PC-12 cells, but this did not lead to lysosomal permeabilization, increased Ca(2+) flux, or mitochondrial damage. Taken together, the results of this study demonstrate the importance of cell-specific uptake mechanisms and pathways that could lead to sensitivity or resistance to cationic particle toxicity.","author":[{"dropping-particle":"","family":"Xia","given":"Tian","non-dropping-particle":"","parse-names":false,"suffix":""},{"dropping-particle":"","family":"Kovochich","given":"Michael","non-dropping-particle":"","parse-names":false,"suffix":""},{"dropping-particle":"","family":"Liong","given":"Monty","non-dropping-particle":"","parse-names":false,"suffix":""},{"dropping-particle":"","family":"Zink","given":"Jeffrey I.","non-dropping-particle":"","parse-names":false,"suffix":""},{"dropping-particle":"","family":"Nel","given":"Andre E.","non-dropping-particle":"","parse-names":false,"suffix":""}],"container-title":"ACS Nano","id":"ITEM-2","issue":"1","issued":{"date-parts":[["2008"]]},"page":"85-96","title":"Cationic polystyrene nanosphere toxicity depends on cell-specific endocytic and mitochondrial injury pathways","type":"article-journal","volume":"2"},"uris":["http://www.mendeley.com/documents/?uuid=f19f6ff0-3234-48ce-8a06-4683fa712556"]}],"mendeley":{"formattedCitation":"&lt;sup&gt;[19,20]&lt;/sup&gt;","plainTextFormattedCitation":"[19,20]","previouslyFormattedCitation":"&lt;sup&gt;[19,20]&lt;/sup&gt;"},"properties":{"noteIndex":0},"schema":"https://github.com/citation-style-language/schema/raw/master/csl-citation.json"}</w:instrText>
      </w:r>
      <w:r w:rsidR="00044E95" w:rsidRPr="00BE702E">
        <w:fldChar w:fldCharType="separate"/>
      </w:r>
      <w:r w:rsidR="00044E95" w:rsidRPr="00BE702E">
        <w:rPr>
          <w:noProof/>
          <w:vertAlign w:val="superscript"/>
        </w:rPr>
        <w:t>[19,20]</w:t>
      </w:r>
      <w:r w:rsidR="00044E95" w:rsidRPr="00BE702E">
        <w:fldChar w:fldCharType="end"/>
      </w:r>
      <w:r w:rsidRPr="00BE702E">
        <w:t xml:space="preserve"> This mode of action has been established for amin</w:t>
      </w:r>
      <w:r w:rsidR="003310F6" w:rsidRPr="00BE702E">
        <w:t>e</w:t>
      </w:r>
      <w:r w:rsidRPr="00BE702E">
        <w:t>-modified polystyrene (PS</w:t>
      </w:r>
      <w:r w:rsidR="00E36B8A" w:rsidRPr="00BE702E">
        <w:t>-NH</w:t>
      </w:r>
      <w:r w:rsidR="00E36B8A" w:rsidRPr="00BE702E">
        <w:rPr>
          <w:vertAlign w:val="subscript"/>
        </w:rPr>
        <w:t>2</w:t>
      </w:r>
      <w:r w:rsidRPr="00BE702E">
        <w:t xml:space="preserve">) nanoparticles in e.g. human and murine macrophages, but </w:t>
      </w:r>
      <w:r w:rsidR="00D124CE" w:rsidRPr="00BE702E">
        <w:t xml:space="preserve">has </w:t>
      </w:r>
      <w:r w:rsidRPr="00BE702E">
        <w:t>not yet been analyzed for amin</w:t>
      </w:r>
      <w:r w:rsidR="003310F6" w:rsidRPr="00BE702E">
        <w:t>e</w:t>
      </w:r>
      <w:r w:rsidRPr="00BE702E">
        <w:t>-modified silica beads.</w:t>
      </w:r>
      <w:r w:rsidR="00A77D49" w:rsidRPr="00BE702E">
        <w:fldChar w:fldCharType="begin" w:fldLock="1"/>
      </w:r>
      <w:r w:rsidR="007266FB" w:rsidRPr="00BE702E">
        <w:instrText>ADDIN CSL_CITATION {"citationItems":[{"id":"ITEM-1","itemData":{"DOI":"10.1021/nn700256c","ISBN":"1936-0851","ISSN":"19360851","PMID":"19206551","abstract":"The exponential increase in the number of new nanomaterials that are being produced increases the likelihood of adverse biological effects in humans and the environment. In this study we compared the effects of cationic nanoparticles in five different cell lines that represent portal-of-entry or systemic cellular targets for engineered nanoparticles. Although 60 nm NH(2)-labeled polystyrene (PS) nanospheres were highly toxic in macrophage (RAW 264.7) and epithelial (BEAS-2B) cells, human microvascular endothelial (HMEC), hepatoma (HEPA-1), and pheochromocytoma (PC-12) cells were relatively resistant to particle injury. While the death pathway in RAW 264.7 cells involves caspase activation, the cytotoxic response in BEAS-2B cells is more necrotic in nature. Using fluorescent-labeled NH(2)-PS, we followed the routes of particle uptake. Confocal microscopy showed that the cationic particles entered a LAMP-1 positive lysosomal compartment in RAW 264.7 cells from where the particles could escape by lysosomal rupture. A proton pump inhibitor interfered in this pathway. Subsequent deposition of the particles in the cytosol induced an increase in mitochondrial Ca(2+) uptake and cell death that could be suppressed by cyclosporin A (CsA). In contrast, NH(2)-PS toxicity in BEAS-2B cells did not involve the LAMP-1 endosomal compartment, stimulation of proton pump activity, or an increase in mitochondrial Ca(2+). Particles were taken up by caveolae, and their toxicity could be disrupted by cholesterol extraction from the surface membrane. Although the particles induced mitochondrial damage and ATP depletion, CsA did not affect cytotoxicity. Cationic particles were taken up into HEPA-1, HMEC, and PC-12 cells, but this did not lead to lysosomal permeabilization, increased Ca(2+) flux, or mitochondrial damage. Taken together, the results of this study demonstrate the importance of cell-specific uptake mechanisms and pathways that could lead to sensitivity or resistance to cationic particle toxicity.","author":[{"dropping-particle":"","family":"Xia","given":"Tian","non-dropping-particle":"","parse-names":false,"suffix":""},{"dropping-particle":"","family":"Kovochich","given":"Michael","non-dropping-particle":"","parse-names":false,"suffix":""},{"dropping-particle":"","family":"Liong","given":"Monty","non-dropping-particle":"","parse-names":false,"suffix":""},{"dropping-particle":"","family":"Zink","given":"Jeffrey I.","non-dropping-particle":"","parse-names":false,"suffix":""},{"dropping-particle":"","family":"Nel","given":"Andre E.","non-dropping-particle":"","parse-names":false,"suffix":""}],"container-title":"ACS Nano","id":"ITEM-1","issue":"1","issued":{"date-parts":[["2008"]]},"page":"85-96","title":"Cationic polystyrene nanosphere toxicity depends on cell-specific endocytic and mitochondrial injury pathways","type":"article-journal","volume":"2"},"uris":["http://www.mendeley.com/documents/?uuid=f19f6ff0-3234-48ce-8a06-4683fa712556"]},{"id":"ITEM-2","itemData":{"DOI":"10.1021/nn203596e","ISBN":"1936-086X","ISSN":"19360851","PMID":"22111911","abstract":"Specifically designed and functionalized nanoparticles hold great promise for biomedical applications. Yet, the applicability of nanoparticles is critically predetermined by their surface functionalization. Here we demonstrate that amino-functionalized polystyrene nanoparticles (PS-NH2) of ?100 nm in diameter, but not carboxyl- or nonfunctionalized particles, trigger NLRP3 inflammasome activation and subsequent release of proinflammatory interleukin 1? (IL-1?) by human macrophages. PS-NH2 induced time-dependent proton accumulation in lysosomes associated with lysosomal destabilization, release of cathepsin B, and damage of the mitochondrial membrane. Accumulation of mitochondrial reactive oxygen species was accompanied by oxidation of thioredoxin, a protein playing a central role in maintaining the cellular redox balance. Upon oxidation, thioredoxin dissociated from the thioredoxin-interacting protein (TXNIP). Liberated TXNIP, in turn, interacted with the NLRP3 protein, resulting in a conformational change of the pyrin domain of the NLRP3 protein, as was predicted by molecular modeling. Consequently, this prompted assembly of the NLRP3 inflammasome complex with recruitment and activation of caspase-1, inducing IL-1? release by cleavage of pro-IL-1?. The central role of the NLRP3 inflammasome for cytokine production was confirmed by in vitro knockdown of NLRP3 and of the adaptor protein ASC, confirming that other inflammasomes were not activated by PS-NH2. The PS-NH2-mediated proinflammatory macrophage activation could be antagonized by the radical scavenger N-acetyl-l-cysteine, which prevented mitochondrial damage, caspase-1 activation, and the subsequent release of IL-1?. Our study reveals the molecular mechanism of NLRP3 inflammasome activation by amino-functionalized nanoparticles and suggests a strategy as to how such adverse effects could be antagonized.","author":[{"dropping-particle":"","family":"Lunov","given":"Oleg","non-dropping-particle":"","parse-names":false,"suffix":""},{"dropping-particle":"","family":"Syrovets","given":"Tatiana","non-dropping-particle":"","parse-names":false,"suffix":""},{"dropping-particle":"","family":"Loos","given":"Cornelia","non-dropping-particle":"","parse-names":false,"suffix":""},{"dropping-particle":"","family":"Nienhaus","given":"G. Ulrich","non-dropping-particle":"","parse-names":false,"suffix":""},{"dropping-particle":"","family":"Mailänder","given":"Volker","non-dropping-particle":"","parse-names":false,"suffix":""},{"dropping-particle":"","family":"Landfester","given":"Katharina","non-dropping-particle":"","parse-names":false,"suffix":""},{"dropping-particle":"","family":"Rouis","given":"Mustapha","non-dropping-particle":"","parse-names":false,"suffix":""},{"dropping-particle":"","family":"Simmet","given":"Thomas","non-dropping-particle":"","parse-names":false,"suffix":""}],"container-title":"ACS Nano","id":"ITEM-2","issue":"12","issued":{"date-parts":[["2011"]]},"page":"9648-9657","title":"Amino-functionalized polystyrene nanoparticles activate the NLRP3 inflammasome in human macrophages","type":"article-journal","volume":"5"},"uris":["http://www.mendeley.com/documents/?uuid=1059a096-d0d9-4891-8cd3-55b9c11c718b"]}],"mendeley":{"formattedCitation":"&lt;sup&gt;[20,21]&lt;/sup&gt;","plainTextFormattedCitation":"[20,21]","previouslyFormattedCitation":"&lt;sup&gt;[20,21]&lt;/sup&gt;"},"properties":{"noteIndex":0},"schema":"https://github.com/citation-style-language/schema/raw/master/csl-citation.json"}</w:instrText>
      </w:r>
      <w:r w:rsidR="00A77D49" w:rsidRPr="00BE702E">
        <w:fldChar w:fldCharType="separate"/>
      </w:r>
      <w:r w:rsidR="00A77D49" w:rsidRPr="00BE702E">
        <w:rPr>
          <w:noProof/>
          <w:vertAlign w:val="superscript"/>
        </w:rPr>
        <w:t>[20,21]</w:t>
      </w:r>
      <w:r w:rsidR="00A77D49" w:rsidRPr="00BE702E">
        <w:fldChar w:fldCharType="end"/>
      </w:r>
      <w:r w:rsidRPr="00BE702E">
        <w:t xml:space="preserve"> To further elucidate these mechanisms, it is important to find out whether there is any threshold above which the amin</w:t>
      </w:r>
      <w:r w:rsidR="002C5629" w:rsidRPr="00BE702E">
        <w:t>o</w:t>
      </w:r>
      <w:r w:rsidRPr="00BE702E">
        <w:t xml:space="preserve"> groups will further enhance toxicity of SiO</w:t>
      </w:r>
      <w:r w:rsidRPr="00BE702E">
        <w:rPr>
          <w:vertAlign w:val="subscript"/>
        </w:rPr>
        <w:t>2</w:t>
      </w:r>
      <w:r w:rsidR="001C1A44" w:rsidRPr="00BE702E">
        <w:t xml:space="preserve"> NPs instead of suppressing it.</w:t>
      </w:r>
    </w:p>
    <w:p w14:paraId="236BD369" w14:textId="77777777" w:rsidR="008D499E" w:rsidRPr="00BE702E" w:rsidRDefault="008D499E" w:rsidP="008D499E">
      <w:pPr>
        <w:pStyle w:val="MainText"/>
        <w:jc w:val="both"/>
      </w:pPr>
      <w:r w:rsidRPr="00BE702E">
        <w:t>Another hypothesis for the lowered toxicity of amin</w:t>
      </w:r>
      <w:r w:rsidR="003310F6" w:rsidRPr="00BE702E">
        <w:t>e</w:t>
      </w:r>
      <w:r w:rsidRPr="00BE702E">
        <w:t>-modified SiO</w:t>
      </w:r>
      <w:r w:rsidRPr="00BE702E">
        <w:rPr>
          <w:vertAlign w:val="subscript"/>
        </w:rPr>
        <w:t>2</w:t>
      </w:r>
      <w:r w:rsidRPr="00BE702E">
        <w:t xml:space="preserve"> NPs is based on steric hindrance imposed by the carbon linker that tethers the functional amin</w:t>
      </w:r>
      <w:r w:rsidR="00904A15" w:rsidRPr="00BE702E">
        <w:t>o</w:t>
      </w:r>
      <w:r w:rsidRPr="00BE702E">
        <w:t xml:space="preserve"> group to the silicon </w:t>
      </w:r>
      <w:r w:rsidRPr="00BE702E">
        <w:lastRenderedPageBreak/>
        <w:t>atom. The linker might decrease the interaction between the silica surface and the cell membrane. Currently, only the effects of polyethylene glycol (PEG) chain length on reduced protein adsorption and macrophage recognition have been investigated, while such knowledge is scarce for other functional groups.</w:t>
      </w:r>
      <w:r w:rsidR="00A77D49" w:rsidRPr="00BE702E">
        <w:fldChar w:fldCharType="begin" w:fldLock="1"/>
      </w:r>
      <w:r w:rsidR="007266FB" w:rsidRPr="00BE702E">
        <w:instrText>ADDIN CSL_CITATION {"citationItems":[{"id":"ITEM-1","itemData":{"DOI":"10.1016/j.biomaterials.2014.06.032","ISBN":"0142-9612","ISSN":"18785905","PMID":"25002266","abstract":"Nanoparticles (NPs) are in use to efficiently deliver drug molecules into diseased cells. The surfaces of NPs are usually grafted with polyethylene glycol (PEG) polymers, during so-called PEGylation, to improve water solubility, avoid aggregation, and prevent opsonization during blood circulation. The interplay between grafting density ??&lt;inf&gt;p&lt;/inf&gt; and grafted PEG polymerization degree N makes cellular uptake of PEGylated NPs distinct from that of bare NPs. To understand the role played by grafted PEG polymers, we study the endocytosis of 8 nm sized PEGylated NPs with different ??&lt;inf&gt;p&lt;/inf&gt; and N through large scale dissipative particle dynamics (DPD) simulations. The free energy change F&lt;inf&gt;polymer&lt;/inf&gt; of grafted PEG polymers, before and after endocytosis, is identified to have an effect which is comparable to, or even larger than, the bending energy of the membrane during endocytosis. Based on self-consistent field theory F&lt;inf&gt;polymer&lt;/inf&gt; is found to be dependent on both ??&lt;inf&gt;p&lt;/inf&gt; and N. By incorporating F&lt;inf&gt;polymer&lt;/inf&gt;, the critical ligand-receptor binding strength for PEGylated NPs to be internalized can be correctly predicted by a simple analytical equation. Without considering F&lt;inf&gt;polymer&lt;/inf&gt;, it turns out impossible to predict whether the PEGylated NPs will be delivered into the diseased cells. These simulation results and theoretical analysis not only provide new insights into the endocytosis process of PEGylated NPs, but also shed light on the underlying physical mechanisms, which can be utilized for designing efficient PEGylated NP-based therapeutic carriers with improved cellular targeting and uptake. ?? 2014 The Authors.","author":[{"dropping-particle":"","family":"Li","given":"Ying","non-dropping-particle":"","parse-names":false,"suffix":""},{"dropping-particle":"","family":"Kröger","given":"Martin","non-dropping-particle":"","parse-names":false,"suffix":""},{"dropping-particle":"","family":"Liu","given":"Wing Kam","non-dropping-particle":"","parse-names":false,"suffix":""}],"container-title":"Biomaterials","id":"ITEM-1","issue":"30","issued":{"date-parts":[["2014"]]},"page":"8467-8478","title":"Endocytosis of PEGylated nanoparticles accompanied by structural and free energy changes of the grafted polyethylene glycol","type":"article-journal","volume":"35"},"uris":["http://www.mendeley.com/documents/?uuid=c7a5555a-c52a-4a4d-9a96-272dd189c3d2"]}],"mendeley":{"formattedCitation":"&lt;sup&gt;[22]&lt;/sup&gt;","plainTextFormattedCitation":"[22]","previouslyFormattedCitation":"&lt;sup&gt;[22]&lt;/sup&gt;"},"properties":{"noteIndex":0},"schema":"https://github.com/citation-style-language/schema/raw/master/csl-citation.json"}</w:instrText>
      </w:r>
      <w:r w:rsidR="00A77D49" w:rsidRPr="00BE702E">
        <w:fldChar w:fldCharType="separate"/>
      </w:r>
      <w:r w:rsidR="00A77D49" w:rsidRPr="00BE702E">
        <w:rPr>
          <w:noProof/>
          <w:vertAlign w:val="superscript"/>
        </w:rPr>
        <w:t>[22]</w:t>
      </w:r>
      <w:r w:rsidR="00A77D49" w:rsidRPr="00BE702E">
        <w:fldChar w:fldCharType="end"/>
      </w:r>
      <w:r w:rsidRPr="00BE702E">
        <w:t xml:space="preserve"> </w:t>
      </w:r>
    </w:p>
    <w:p w14:paraId="7A9A3989" w14:textId="77777777" w:rsidR="008D499E" w:rsidRPr="00BE702E" w:rsidRDefault="008D499E" w:rsidP="008D499E">
      <w:pPr>
        <w:pStyle w:val="MainText"/>
        <w:jc w:val="both"/>
      </w:pPr>
      <w:r w:rsidRPr="00BE702E">
        <w:t>Here we have employed two common linkers, 3-aminopropyltriethoxysilane (APTES) and N1-(3-trimethoxysilylpropyl</w:t>
      </w:r>
      <w:proofErr w:type="gramStart"/>
      <w:r w:rsidRPr="00BE702E">
        <w:t>)diethylenetriamine</w:t>
      </w:r>
      <w:proofErr w:type="gramEnd"/>
      <w:r w:rsidRPr="00BE702E">
        <w:t xml:space="preserve"> (DETAS), for amine-functionalization, in order to obtain different levels of amin</w:t>
      </w:r>
      <w:r w:rsidR="003310F6" w:rsidRPr="00BE702E">
        <w:t>e</w:t>
      </w:r>
      <w:r w:rsidRPr="00BE702E">
        <w:t>-coverage on 50 nm SiO</w:t>
      </w:r>
      <w:r w:rsidRPr="00BE702E">
        <w:rPr>
          <w:vertAlign w:val="subscript"/>
        </w:rPr>
        <w:t>2</w:t>
      </w:r>
      <w:r w:rsidRPr="00BE702E">
        <w:t xml:space="preserve"> NPs</w:t>
      </w:r>
      <w:r w:rsidR="0093456E" w:rsidRPr="00BE702E">
        <w:t xml:space="preserve"> </w:t>
      </w:r>
      <w:r w:rsidR="0093456E" w:rsidRPr="00BE702E">
        <w:rPr>
          <w:b/>
        </w:rPr>
        <w:t>(Figure S1</w:t>
      </w:r>
      <w:r w:rsidR="00417FBC" w:rsidRPr="00BE702E">
        <w:rPr>
          <w:b/>
        </w:rPr>
        <w:t>, B</w:t>
      </w:r>
      <w:r w:rsidR="0093456E" w:rsidRPr="00BE702E">
        <w:rPr>
          <w:b/>
        </w:rPr>
        <w:t>)</w:t>
      </w:r>
      <w:r w:rsidRPr="00BE702E">
        <w:t>.</w:t>
      </w:r>
      <w:r w:rsidR="006D3627" w:rsidRPr="00BE702E">
        <w:t>The amount of available amin</w:t>
      </w:r>
      <w:r w:rsidR="002C5629" w:rsidRPr="00BE702E">
        <w:t>o</w:t>
      </w:r>
      <w:r w:rsidR="006D3627" w:rsidRPr="00BE702E">
        <w:t xml:space="preserve"> groups on the particle surface was analyzed by an adapted fluorescamine assay as well </w:t>
      </w:r>
      <w:r w:rsidR="004B65C5" w:rsidRPr="00BE702E">
        <w:t xml:space="preserve">as </w:t>
      </w:r>
      <w:r w:rsidR="006D3627" w:rsidRPr="00BE702E">
        <w:t xml:space="preserve">by NMR studies and respective coverage levels were calculated. </w:t>
      </w:r>
      <w:r w:rsidR="003C3C26" w:rsidRPr="00BE702E">
        <w:t xml:space="preserve">Furthermore, detailed investigations of </w:t>
      </w:r>
      <w:r w:rsidR="00834340" w:rsidRPr="00BE702E">
        <w:t xml:space="preserve">the physico-chemical properties of NPs specifically with respect to </w:t>
      </w:r>
      <w:r w:rsidR="003C3C26" w:rsidRPr="00BE702E">
        <w:t xml:space="preserve">size, structure and morphology were performed by </w:t>
      </w:r>
      <w:r w:rsidR="006D3627" w:rsidRPr="00BE702E">
        <w:t xml:space="preserve">transmission </w:t>
      </w:r>
      <w:r w:rsidR="003C3C26" w:rsidRPr="00BE702E">
        <w:t>electron micros</w:t>
      </w:r>
      <w:r w:rsidR="00834340" w:rsidRPr="00BE702E">
        <w:t>c</w:t>
      </w:r>
      <w:r w:rsidR="003C3C26" w:rsidRPr="00BE702E">
        <w:t xml:space="preserve">opy </w:t>
      </w:r>
      <w:r w:rsidR="006D3627" w:rsidRPr="00BE702E">
        <w:t>(TEM)</w:t>
      </w:r>
      <w:r w:rsidR="000157DD" w:rsidRPr="00BE702E">
        <w:t>,</w:t>
      </w:r>
      <w:r w:rsidR="006D3627" w:rsidRPr="00BE702E">
        <w:t xml:space="preserve"> </w:t>
      </w:r>
      <w:r w:rsidR="003C3C26" w:rsidRPr="00BE702E">
        <w:t xml:space="preserve">and </w:t>
      </w:r>
      <w:r w:rsidRPr="00BE702E">
        <w:t>colloidal stability</w:t>
      </w:r>
      <w:r w:rsidR="00834340" w:rsidRPr="00BE702E">
        <w:t xml:space="preserve"> was assessed</w:t>
      </w:r>
      <w:r w:rsidRPr="00BE702E">
        <w:t xml:space="preserve"> in different </w:t>
      </w:r>
      <w:r w:rsidR="00071A82" w:rsidRPr="00BE702E">
        <w:t>media</w:t>
      </w:r>
      <w:r w:rsidR="006D3627" w:rsidRPr="00BE702E">
        <w:t xml:space="preserve"> by dynamic lig</w:t>
      </w:r>
      <w:r w:rsidR="004B65C5" w:rsidRPr="00BE702E">
        <w:t>ht scattering measurements</w:t>
      </w:r>
      <w:r w:rsidR="00161563" w:rsidRPr="00BE702E">
        <w:t xml:space="preserve">. </w:t>
      </w:r>
      <w:r w:rsidR="001929D9" w:rsidRPr="00BE702E">
        <w:t>The biocompatibility</w:t>
      </w:r>
      <w:r w:rsidRPr="00BE702E">
        <w:t xml:space="preserve"> </w:t>
      </w:r>
      <w:r w:rsidR="00834340" w:rsidRPr="00BE702E">
        <w:t>of plain and amine</w:t>
      </w:r>
      <w:r w:rsidR="00904A15" w:rsidRPr="00BE702E">
        <w:t>-</w:t>
      </w:r>
      <w:r w:rsidR="00834340" w:rsidRPr="00BE702E">
        <w:t xml:space="preserve">modified NPs was evaluated </w:t>
      </w:r>
      <w:r w:rsidR="002D66C1" w:rsidRPr="00BE702E">
        <w:rPr>
          <w:i/>
        </w:rPr>
        <w:t>in vitro</w:t>
      </w:r>
      <w:r w:rsidR="002D66C1" w:rsidRPr="00BE702E">
        <w:t xml:space="preserve"> </w:t>
      </w:r>
      <w:r w:rsidRPr="00BE702E">
        <w:t>in a murine macrophage cell line (RAW 264.7) in the presence or absence of serum proteins</w:t>
      </w:r>
      <w:r w:rsidR="000157DD" w:rsidRPr="00BE702E">
        <w:t>,</w:t>
      </w:r>
      <w:r w:rsidR="002D66C1" w:rsidRPr="00BE702E">
        <w:t xml:space="preserve"> as well as </w:t>
      </w:r>
      <w:r w:rsidR="002D66C1" w:rsidRPr="00BE702E">
        <w:rPr>
          <w:i/>
        </w:rPr>
        <w:t xml:space="preserve">in vivo </w:t>
      </w:r>
      <w:r w:rsidR="002D66C1" w:rsidRPr="00BE702E">
        <w:t>in the murine lung</w:t>
      </w:r>
      <w:r w:rsidRPr="00BE702E">
        <w:t xml:space="preserve">. </w:t>
      </w:r>
      <w:r w:rsidR="00834340" w:rsidRPr="00BE702E">
        <w:t xml:space="preserve">Mechanistic studies addressed the </w:t>
      </w:r>
      <w:r w:rsidR="002D66C1" w:rsidRPr="00BE702E">
        <w:t xml:space="preserve">mode of cytotoxicity initiated by the different NPs exploring different injury pathways. </w:t>
      </w:r>
      <w:r w:rsidRPr="00BE702E">
        <w:t>Two widely studied commercial SiO</w:t>
      </w:r>
      <w:r w:rsidRPr="00BE702E">
        <w:rPr>
          <w:vertAlign w:val="subscript"/>
        </w:rPr>
        <w:t>2</w:t>
      </w:r>
      <w:r w:rsidRPr="00BE702E">
        <w:t xml:space="preserve"> NPs (plain and amin</w:t>
      </w:r>
      <w:r w:rsidR="003310F6" w:rsidRPr="00BE702E">
        <w:t>e</w:t>
      </w:r>
      <w:r w:rsidR="00E36B8A" w:rsidRPr="00BE702E">
        <w:t>-</w:t>
      </w:r>
      <w:r w:rsidRPr="00BE702E">
        <w:t>modified) as well as amin</w:t>
      </w:r>
      <w:r w:rsidR="003310F6" w:rsidRPr="00BE702E">
        <w:t>e</w:t>
      </w:r>
      <w:r w:rsidRPr="00BE702E">
        <w:t>-modified polystyrene NPs were also includ</w:t>
      </w:r>
      <w:r w:rsidR="001C1A44" w:rsidRPr="00BE702E">
        <w:t>ed in our study for comparison.</w:t>
      </w:r>
    </w:p>
    <w:p w14:paraId="099E272C" w14:textId="77777777" w:rsidR="008D499E" w:rsidRPr="00BE702E" w:rsidRDefault="008D499E" w:rsidP="008D499E">
      <w:pPr>
        <w:pStyle w:val="MainText"/>
        <w:jc w:val="both"/>
      </w:pPr>
    </w:p>
    <w:p w14:paraId="135173C4" w14:textId="77777777" w:rsidR="00356FF6" w:rsidRPr="00BE702E" w:rsidRDefault="006C348C" w:rsidP="001929D9">
      <w:pPr>
        <w:rPr>
          <w:b/>
          <w:lang w:val="en-US"/>
        </w:rPr>
      </w:pPr>
      <w:r w:rsidRPr="00BE702E">
        <w:rPr>
          <w:b/>
          <w:lang w:val="en-US"/>
        </w:rPr>
        <w:t>Results and discussion</w:t>
      </w:r>
    </w:p>
    <w:p w14:paraId="36D2E332" w14:textId="77777777" w:rsidR="00356FF6" w:rsidRPr="00BE702E" w:rsidRDefault="00356FF6" w:rsidP="008D499E">
      <w:pPr>
        <w:pStyle w:val="MainText"/>
        <w:numPr>
          <w:ins w:id="1" w:author="Microsoft Office-Benutzer" w:date="2017-09-13T11:32:00Z"/>
        </w:numPr>
        <w:jc w:val="both"/>
      </w:pPr>
    </w:p>
    <w:p w14:paraId="5362C975" w14:textId="77777777" w:rsidR="008D499E" w:rsidRPr="00BE702E" w:rsidRDefault="008D499E" w:rsidP="008D499E">
      <w:pPr>
        <w:pStyle w:val="MainText"/>
        <w:jc w:val="both"/>
        <w:rPr>
          <w:i/>
        </w:rPr>
      </w:pPr>
      <w:r w:rsidRPr="00BE702E">
        <w:rPr>
          <w:i/>
        </w:rPr>
        <w:t>Physico-chemical characterization of SiO</w:t>
      </w:r>
      <w:r w:rsidRPr="00BE702E">
        <w:rPr>
          <w:i/>
          <w:vertAlign w:val="subscript"/>
        </w:rPr>
        <w:t>2</w:t>
      </w:r>
      <w:r w:rsidRPr="00BE702E">
        <w:rPr>
          <w:i/>
        </w:rPr>
        <w:t xml:space="preserve"> NPs</w:t>
      </w:r>
    </w:p>
    <w:p w14:paraId="0FD7749C" w14:textId="77777777" w:rsidR="008D499E" w:rsidRPr="00BE702E" w:rsidRDefault="008D499E" w:rsidP="008D499E">
      <w:pPr>
        <w:pStyle w:val="MainText"/>
        <w:numPr>
          <w:ins w:id="2" w:author="Microsoft Office-Benutzer" w:date="2017-09-13T11:09:00Z"/>
        </w:numPr>
        <w:jc w:val="both"/>
      </w:pPr>
      <w:r w:rsidRPr="00BE702E">
        <w:t>Amin</w:t>
      </w:r>
      <w:r w:rsidR="003310F6" w:rsidRPr="00BE702E">
        <w:t>e</w:t>
      </w:r>
      <w:r w:rsidRPr="00BE702E">
        <w:t>-modified SiO</w:t>
      </w:r>
      <w:r w:rsidRPr="00BE702E">
        <w:rPr>
          <w:vertAlign w:val="subscript"/>
        </w:rPr>
        <w:t>2</w:t>
      </w:r>
      <w:r w:rsidRPr="00BE702E">
        <w:t xml:space="preserve"> NPs were prepared by reversed microemulsion synthesis following previously reported protocols</w:t>
      </w:r>
      <w:r w:rsidR="00417FBC" w:rsidRPr="00BE702E">
        <w:t xml:space="preserve"> (</w:t>
      </w:r>
      <w:r w:rsidR="00417FBC" w:rsidRPr="00BE702E">
        <w:rPr>
          <w:b/>
        </w:rPr>
        <w:t>Figure S1, A</w:t>
      </w:r>
      <w:r w:rsidR="00417FBC" w:rsidRPr="00BE702E">
        <w:t>)</w:t>
      </w:r>
      <w:r w:rsidRPr="00BE702E">
        <w:t>.</w:t>
      </w:r>
      <w:r w:rsidR="002504A5" w:rsidRPr="00BE702E">
        <w:fldChar w:fldCharType="begin" w:fldLock="1"/>
      </w:r>
      <w:r w:rsidR="007266FB" w:rsidRPr="00BE702E">
        <w:instrText>ADDIN CSL_CITATION {"citationItems":[{"id":"ITEM-1","itemData":{"DOI":"10.1002/adma.201503935","ISBN":"1521-4095","ISSN":"15214095","PMID":"26572079","abstract":"A convenient reverse micellar one-pot reaction yields multifunctional silica nanoparticles, which can be tailored to effectively suppress non-specific adsorption and, at the same time, enable efficient specific covalent immobilization of proteins. Using two highly sensitive proteins, it is demonstrated that the new particles provide a suitable microenvironment to maintain the protein's activity.","author":[{"dropping-particle":"","family":"Wang","given":"Xu Dong","non-dropping-particle":"","parse-names":false,"suffix":""},{"dropping-particle":"","family":"Rabe","given":"Kersten S.","non-dropping-particle":"","parse-names":false,"suffix":""},{"dropping-particle":"","family":"Ahmed","given":"Ishtiaq","non-dropping-particle":"","parse-names":false,"suffix":""},{"dropping-particle":"","family":"Niemeyer","given":"Christof M.","non-dropping-particle":"","parse-names":false,"suffix":""}],"container-title":"Advanced Materials","id":"ITEM-1","issue":"48","issued":{"date-parts":[["2015"]]},"page":"7945-7950","title":"Multifunctional Silica Nanoparticles for Covalent Immobilization of Highly Sensitive Proteins","type":"article-journal","volume":"27"},"uris":["http://www.mendeley.com/documents/?uuid=78109ed0-19df-4740-95cc-7964f9971a1b"]}],"mendeley":{"formattedCitation":"&lt;sup&gt;[23]&lt;/sup&gt;","plainTextFormattedCitation":"[23]","previouslyFormattedCitation":"&lt;sup&gt;[23]&lt;/sup&gt;"},"properties":{"noteIndex":0},"schema":"https://github.com/citation-style-language/schema/raw/master/csl-citation.json"}</w:instrText>
      </w:r>
      <w:r w:rsidR="002504A5" w:rsidRPr="00BE702E">
        <w:fldChar w:fldCharType="separate"/>
      </w:r>
      <w:r w:rsidR="002504A5" w:rsidRPr="00BE702E">
        <w:rPr>
          <w:noProof/>
          <w:vertAlign w:val="superscript"/>
        </w:rPr>
        <w:t>[23]</w:t>
      </w:r>
      <w:r w:rsidR="002504A5" w:rsidRPr="00BE702E">
        <w:fldChar w:fldCharType="end"/>
      </w:r>
      <w:r w:rsidRPr="00BE702E">
        <w:rPr>
          <w:vertAlign w:val="superscript"/>
        </w:rPr>
        <w:t xml:space="preserve"> </w:t>
      </w:r>
      <w:r w:rsidRPr="00BE702E">
        <w:t xml:space="preserve">The primary as well as hydrodynamic size in water and culture medium, surface charge and amine coverage level were determined by </w:t>
      </w:r>
      <w:r w:rsidRPr="00BE702E">
        <w:lastRenderedPageBreak/>
        <w:t xml:space="preserve">transmission electron microscopy, dynamic light scattering, </w:t>
      </w:r>
      <w:proofErr w:type="gramStart"/>
      <w:r w:rsidRPr="00BE702E">
        <w:t>zeta</w:t>
      </w:r>
      <w:proofErr w:type="gramEnd"/>
      <w:r w:rsidRPr="00BE702E">
        <w:t xml:space="preserve"> potential measur</w:t>
      </w:r>
      <w:r w:rsidR="008B5AB5" w:rsidRPr="00BE702E">
        <w:t>e</w:t>
      </w:r>
      <w:r w:rsidRPr="00BE702E">
        <w:t>ments and by an adapted fluorescamine assay, respectively, and the results are summarized in Table 1.</w:t>
      </w:r>
    </w:p>
    <w:p w14:paraId="57A135C0" w14:textId="77777777" w:rsidR="008D499E" w:rsidRPr="00BE702E" w:rsidRDefault="008D499E" w:rsidP="008D499E">
      <w:pPr>
        <w:pStyle w:val="MainText"/>
        <w:jc w:val="both"/>
      </w:pPr>
      <w:r w:rsidRPr="00BE702E">
        <w:t>TEM images of plain, APTES- and DETAS-modified SiO</w:t>
      </w:r>
      <w:r w:rsidRPr="00BE702E">
        <w:rPr>
          <w:vertAlign w:val="subscript"/>
        </w:rPr>
        <w:t xml:space="preserve">2 </w:t>
      </w:r>
      <w:r w:rsidRPr="00BE702E">
        <w:t xml:space="preserve">NPs showed that all nanoparticles are highly uniform in size and possess a spherical shape </w:t>
      </w:r>
      <w:r w:rsidRPr="00BE702E">
        <w:rPr>
          <w:b/>
        </w:rPr>
        <w:t xml:space="preserve">(Figure </w:t>
      </w:r>
      <w:r w:rsidR="0093456E" w:rsidRPr="00BE702E">
        <w:rPr>
          <w:b/>
        </w:rPr>
        <w:t>S2</w:t>
      </w:r>
      <w:r w:rsidRPr="00BE702E">
        <w:rPr>
          <w:b/>
        </w:rPr>
        <w:t>)</w:t>
      </w:r>
      <w:r w:rsidRPr="00BE702E">
        <w:t>. Average diameters of the silica particles including the commercial products ranged from 49 to 56 nm (Table 1). The concentration of amin</w:t>
      </w:r>
      <w:r w:rsidR="00F63732" w:rsidRPr="00BE702E">
        <w:t>o</w:t>
      </w:r>
      <w:r w:rsidRPr="00BE702E">
        <w:t xml:space="preserve"> groups at the silica surface was obtained with the fluorescamine assay </w:t>
      </w:r>
      <w:r w:rsidR="002504A5" w:rsidRPr="00BE702E">
        <w:fldChar w:fldCharType="begin" w:fldLock="1"/>
      </w:r>
      <w:r w:rsidR="002B3EF6" w:rsidRPr="00BE702E">
        <w:instrText>ADDIN CSL_CITATION {"citationItems":[{"id":"ITEM-1","itemData":{"DOI":"10.1002/adma.201503935","ISBN":"1521-4095","ISSN":"15214095","PMID":"26572079","abstract":"A convenient reverse micellar one-pot reaction yields multifunctional silica nanoparticles, which can be tailored to effectively suppress non-specific adsorption and, at the same time, enable efficient specific covalent immobilization of proteins. Using two highly sensitive proteins, it is demonstrated that the new particles provide a suitable microenvironment to maintain the protein's activity.","author":[{"dropping-particle":"","family":"Wang","given":"Xu Dong","non-dropping-particle":"","parse-names":false,"suffix":""},{"dropping-particle":"","family":"Rabe","given":"Kersten S.","non-dropping-particle":"","parse-names":false,"suffix":""},{"dropping-particle":"","family":"Ahmed","given":"Ishtiaq","non-dropping-particle":"","parse-names":false,"suffix":""},{"dropping-particle":"","family":"Niemeyer","given":"Christof M.","non-dropping-particle":"","parse-names":false,"suffix":""}],"container-title":"Advanced Materials","id":"ITEM-1","issue":"48","issued":{"date-parts":[["2015"]]},"page":"7945-7950","title":"Multifunctional Silica Nanoparticles for Covalent Immobilization of Highly Sensitive Proteins","type":"article-journal","volume":"27"},"uris":["http://www.mendeley.com/documents/?uuid=78109ed0-19df-4740-95cc-7964f9971a1b"]},{"id":"ITEM-2","itemData":{"DOI":"10.1002/adfm.201707572","ISSN":"16163028","abstract":"Abstract The development of a versatile class of silica nanoparticles for cell studies is reported. The particles contain a fluorescent dye-encoded core and a single-stranded DNA oligonucleotide-displaying shell. They are accessible in arbitrary size and color through robust protocols for Stöber-based colloidal synthesis and sturdy chemical surface functionalization. Silica particles in the size range of 100 nm to 1.5 µm diameter containing fluorescein, Cy3 oder Cy5 dye-encoded cores are synthesized and functionalized with DNA oligonucleotides. These silica biopebbles are conveniently traceable by microscopy and have a high affinity to live cells, which makes them ideal for cell uptake studies, as demonstrated for MCF7 and A431 cancer cells. The biopebbles can be utilized as building blocks for the self-assembled formation of arbitrary surface patterns on glass substrates. With these architectures, the privileged internalization of the biopebbles can be exploited for improved adhesion and guidance of cells because the particles are no longer ingested by adhered cells due to their physical connection with the solid support. It is believed that the biopebble approach will be useful for a variety of applications, fundamental studies in cell biology and tissue engineering.","author":[{"dropping-particle":"","family":"Leidner","given":"Arnold","non-dropping-particle":"","parse-names":false,"suffix":""},{"dropping-particle":"","family":"Weigel","given":"Simone","non-dropping-particle":"","parse-names":false,"suffix":""},{"dropping-particle":"","family":"Bauer","given":"Jens","non-dropping-particle":"","parse-names":false,"suffix":""},{"dropping-particle":"","family":"Reiber","given":"Jens","non-dropping-particle":"","parse-names":false,"suffix":""},{"dropping-particle":"","family":"Angelin","given":"Alessandro","non-dropping-particle":"","parse-names":false,"suffix":""},{"dropping-particle":"","family":"Grösche","given":"Maximilian","non-dropping-particle":"","parse-names":false,"suffix":""},{"dropping-particle":"","family":"Scharnweber","given":"Tim","non-dropping-particle":"","parse-names":false,"suffix":""},{"dropping-particle":"","family":"Niemeyer","given":"Christof M.","non-dropping-particle":"","parse-names":false,"suffix":""}],"container-title":"Advanced Functional Materials","id":"ITEM-2","issued":{"date-parts":[["2018"]]},"title":"Biopebbles: DNA-Functionalized Core–Shell Silica Nanospheres for Cellular Uptake and Cell Guidance Studies","type":"article-journal"},"uris":["http://www.mendeley.com/documents/?uuid=06b666c5-350e-4ca9-a741-9edef4bf692d"]}],"mendeley":{"formattedCitation":"&lt;sup&gt;[23,24]&lt;/sup&gt;","plainTextFormattedCitation":"[23,24]","previouslyFormattedCitation":"&lt;sup&gt;[23,24]&lt;/sup&gt;"},"properties":{"noteIndex":0},"schema":"https://github.com/citation-style-language/schema/raw/master/csl-citation.json"}</w:instrText>
      </w:r>
      <w:r w:rsidR="002504A5" w:rsidRPr="00BE702E">
        <w:fldChar w:fldCharType="separate"/>
      </w:r>
      <w:r w:rsidR="000A0EF7" w:rsidRPr="00BE702E">
        <w:rPr>
          <w:noProof/>
          <w:vertAlign w:val="superscript"/>
        </w:rPr>
        <w:t>[23,24]</w:t>
      </w:r>
      <w:r w:rsidR="002504A5" w:rsidRPr="00BE702E">
        <w:fldChar w:fldCharType="end"/>
      </w:r>
      <w:r w:rsidRPr="00BE702E">
        <w:t xml:space="preserve"> that is based on calibration curves, obtained from variable amounts of APTES or DETAS which were incubated with fluorescamine and subsequently analyzed by fluorescence </w:t>
      </w:r>
      <w:r w:rsidRPr="00BE702E" w:rsidDel="0051643D">
        <w:t>measurements</w:t>
      </w:r>
      <w:r w:rsidRPr="00BE702E">
        <w:t xml:space="preserve"> (Table S1). The amount of amin</w:t>
      </w:r>
      <w:r w:rsidR="00F63732" w:rsidRPr="00BE702E">
        <w:t>o</w:t>
      </w:r>
      <w:r w:rsidRPr="00BE702E">
        <w:t xml:space="preserve"> groups on the surface of the commercial SiO</w:t>
      </w:r>
      <w:r w:rsidRPr="00BE702E">
        <w:rPr>
          <w:vertAlign w:val="subscript"/>
        </w:rPr>
        <w:t>2</w:t>
      </w:r>
      <w:r w:rsidRPr="00BE702E">
        <w:t xml:space="preserve"> NPs and PS NPs was </w:t>
      </w:r>
      <w:r w:rsidR="006A3D30" w:rsidRPr="00BE702E">
        <w:t xml:space="preserve">then </w:t>
      </w:r>
      <w:r w:rsidRPr="00BE702E">
        <w:t>estimated by the use of the</w:t>
      </w:r>
      <w:r w:rsidR="006A3D30" w:rsidRPr="00BE702E">
        <w:t>se</w:t>
      </w:r>
      <w:r w:rsidRPr="00BE702E">
        <w:t xml:space="preserve"> APTES calibration curve</w:t>
      </w:r>
      <w:r w:rsidR="006A3D30" w:rsidRPr="00BE702E">
        <w:t>s</w:t>
      </w:r>
      <w:r w:rsidRPr="00BE702E">
        <w:t>. In the case of the home-made SiO</w:t>
      </w:r>
      <w:r w:rsidRPr="00BE702E">
        <w:rPr>
          <w:vertAlign w:val="subscript"/>
        </w:rPr>
        <w:t>2</w:t>
      </w:r>
      <w:r w:rsidRPr="00BE702E">
        <w:t xml:space="preserve"> NPs, it was found that a linear increase in the number of amin</w:t>
      </w:r>
      <w:r w:rsidR="00F63732" w:rsidRPr="00BE702E">
        <w:t>o</w:t>
      </w:r>
      <w:r w:rsidRPr="00BE702E">
        <w:t xml:space="preserve"> groups on the silica surface occurred with increasing amounts of APTES of DETAS added to the synthesis reaction (Table 1). Next, the percentage of coverage for all amin</w:t>
      </w:r>
      <w:r w:rsidR="003310F6" w:rsidRPr="00BE702E">
        <w:t>e</w:t>
      </w:r>
      <w:r w:rsidRPr="00BE702E">
        <w:t>-modified silica NPs was calculated assuming binding of 3 silanol groups per amin</w:t>
      </w:r>
      <w:r w:rsidR="00904A15" w:rsidRPr="00BE702E">
        <w:t>o</w:t>
      </w:r>
      <w:r w:rsidRPr="00BE702E">
        <w:t xml:space="preserve"> group and 5 silanol groups per nm</w:t>
      </w:r>
      <w:r w:rsidRPr="00BE702E">
        <w:rPr>
          <w:vertAlign w:val="superscript"/>
        </w:rPr>
        <w:t>2</w:t>
      </w:r>
      <w:r w:rsidRPr="00BE702E">
        <w:t xml:space="preserve"> at the silica surface.</w:t>
      </w:r>
      <w:r w:rsidR="002504A5" w:rsidRPr="00BE702E">
        <w:fldChar w:fldCharType="begin" w:fldLock="1"/>
      </w:r>
      <w:r w:rsidR="002B3EF6" w:rsidRPr="00BE702E">
        <w:instrText>ADDIN CSL_CITATION {"citationItems":[{"id":"ITEM-1","itemData":{"DOI":"10.1016/S0927-7757(00)00556-2","ISBN":"0927-7757","ISSN":"09277757","abstract":"A review article is presented of the research results obtained by the author on the properties of amorphous silica surface. It has been shown that in any description of the surface silica the hydroxylation of the surface is of critical importance. An analysis was made of the processes of dehydration (the removal of physically adsorbed water), dehydroxylation (the removal of silanol groups from the silica surface), and rehydroxylation (the restoration of the hydroxyl covering). For each of these processes a probable mechanism is suggested. The results of experimental and theoretical studies permitted to construct the original model (Zhuravlev model-1 and model-2) for describing the surface chemistry of amorphous silica. The main advantage of this physico-chemical model lies in the possibility to determine the concentration and the distribution of different types of silanol and siloxane groups and to characterize the energetic heterogeneity of the silica surface as a function of the pretreatment temperature of SiO2 samples. The model makes it possible to determine the kind of the chemisorption of water (rapid, weakly activated or slow, strongly activated) under the restoration of the hydroxyl covering and also to assess of OH groups inside the SiO2 skeleton. The magnitude of the silanol number, that is, the number of OH groups per unit surface area, ??(OH), when the surface is hydroxylated to the maximum degree, is considered to be a physico-chemical constant. This constant has a numerical value: ??(OH,AVER)=4.6 (least-squares method) and ??(OH,AVER)=4.9 OH nm-2 (arithmetical mean) and is known in literature as the Kiselev-Zhuravlev constant. It has been established that adsorption and other surface properties per unit surface area of silica are identical (except for very fine pores). On the basis of data published in the literature, this model has been found to be useful in solving various applied and theoretical problems in the field of adsorption, catalysis, chromatography, chemical modification, etc. It has been shown that the Brunauer-Emmett-Teller (BET) method is the correct method and gives the opportunity to measure the real physical magnitude of the specific surface area, S(Kr) (by using low temperature adsorption of krypton), for silicas and other oxide dispersed solids. Copyright (C) 2000 Elsevier Science B.V.","author":[{"dropping-particle":"","family":"Zhuravlev","given":"L. T.","non-dropping-particle":"","parse-names":false,"suffix":""}],"container-title":"Colloids and Surfaces A: Physicochemical and Engineering Aspects","id":"ITEM-1","issue":"1-3","issued":{"date-parts":[["2000"]]},"page":"1-38","title":"The surface chemistry of amorphous silica. Zhuravlev model","type":"article","volume":"173"},"uris":["http://www.mendeley.com/documents/?uuid=f9257587-b33a-4f2c-8855-ab3945093963"]}],"mendeley":{"formattedCitation":"&lt;sup&gt;[25]&lt;/sup&gt;","plainTextFormattedCitation":"[25]","previouslyFormattedCitation":"&lt;sup&gt;[25]&lt;/sup&gt;"},"properties":{"noteIndex":0},"schema":"https://github.com/citation-style-language/schema/raw/master/csl-citation.json"}</w:instrText>
      </w:r>
      <w:r w:rsidR="002504A5" w:rsidRPr="00BE702E">
        <w:fldChar w:fldCharType="separate"/>
      </w:r>
      <w:r w:rsidR="000A0EF7" w:rsidRPr="00BE702E">
        <w:rPr>
          <w:noProof/>
          <w:vertAlign w:val="superscript"/>
        </w:rPr>
        <w:t>[25]</w:t>
      </w:r>
      <w:r w:rsidR="002504A5" w:rsidRPr="00BE702E">
        <w:fldChar w:fldCharType="end"/>
      </w:r>
      <w:r w:rsidRPr="00BE702E">
        <w:t xml:space="preserve"> Accordingly, 100% coverage would be achieved </w:t>
      </w:r>
      <w:proofErr w:type="gramStart"/>
      <w:r w:rsidRPr="00BE702E">
        <w:t>at 1.67 amin</w:t>
      </w:r>
      <w:r w:rsidR="00F63732" w:rsidRPr="00BE702E">
        <w:t>o</w:t>
      </w:r>
      <w:r w:rsidRPr="00BE702E">
        <w:t xml:space="preserve"> groups/nm</w:t>
      </w:r>
      <w:r w:rsidRPr="00BE702E">
        <w:rPr>
          <w:vertAlign w:val="superscript"/>
        </w:rPr>
        <w:t>2</w:t>
      </w:r>
      <w:r w:rsidRPr="00BE702E">
        <w:t xml:space="preserve"> (Table 1)</w:t>
      </w:r>
      <w:proofErr w:type="gramEnd"/>
      <w:r w:rsidRPr="00BE702E">
        <w:t xml:space="preserve">. </w:t>
      </w:r>
    </w:p>
    <w:p w14:paraId="5E97DF9D" w14:textId="77777777" w:rsidR="008D499E" w:rsidRPr="00BE702E" w:rsidRDefault="008D499E" w:rsidP="008D499E">
      <w:pPr>
        <w:pStyle w:val="MainText"/>
        <w:jc w:val="both"/>
      </w:pPr>
      <w:r w:rsidRPr="00BE702E">
        <w:t>To corroborate the surface coverage with amin</w:t>
      </w:r>
      <w:r w:rsidR="00F63732" w:rsidRPr="00BE702E">
        <w:t>o</w:t>
      </w:r>
      <w:r w:rsidRPr="00BE702E">
        <w:t xml:space="preserve"> groups, a more sophisticated method was established. Magic angle spinning (MAS) </w:t>
      </w:r>
      <w:r w:rsidRPr="00BE702E">
        <w:rPr>
          <w:vertAlign w:val="superscript"/>
        </w:rPr>
        <w:t>29</w:t>
      </w:r>
      <w:r w:rsidRPr="00BE702E">
        <w:t xml:space="preserve">Si-NMR can identify different silicon </w:t>
      </w:r>
      <w:proofErr w:type="spellStart"/>
      <w:r w:rsidRPr="00BE702E">
        <w:t>coordinations</w:t>
      </w:r>
      <w:proofErr w:type="spellEnd"/>
      <w:r w:rsidRPr="00BE702E">
        <w:t xml:space="preserve"> and distinguish, e.g. silanols or silicon bonded to carbon (</w:t>
      </w:r>
      <w:r w:rsidRPr="00BE702E">
        <w:rPr>
          <w:b/>
        </w:rPr>
        <w:t xml:space="preserve">Figure </w:t>
      </w:r>
      <w:r w:rsidR="0093456E" w:rsidRPr="00BE702E">
        <w:rPr>
          <w:b/>
        </w:rPr>
        <w:t>S3</w:t>
      </w:r>
      <w:r w:rsidRPr="00BE702E">
        <w:t xml:space="preserve">). Quantitative NMR analysis thus allows for the direct estimation of the surface coverage by deconvoluting the different contributions to the </w:t>
      </w:r>
      <w:r w:rsidRPr="00BE702E">
        <w:rPr>
          <w:vertAlign w:val="superscript"/>
        </w:rPr>
        <w:t>29</w:t>
      </w:r>
      <w:r w:rsidRPr="00BE702E">
        <w:t xml:space="preserve">Si-NMRspectra. A comparison of spectra obtained using either direct polarization (DP) or cross polarization (CP) from </w:t>
      </w:r>
      <w:r w:rsidRPr="00BE702E">
        <w:rPr>
          <w:vertAlign w:val="superscript"/>
        </w:rPr>
        <w:t>1</w:t>
      </w:r>
      <w:r w:rsidRPr="00BE702E">
        <w:t>H indicated that most of the silanol groups appear as isolated silanols (Q3 peak) (</w:t>
      </w:r>
      <w:r w:rsidRPr="00BE702E">
        <w:rPr>
          <w:b/>
        </w:rPr>
        <w:t>Figure 1</w:t>
      </w:r>
      <w:r w:rsidRPr="00BE702E">
        <w:t>). As CP from H</w:t>
      </w:r>
      <w:r w:rsidRPr="00BE702E">
        <w:rPr>
          <w:vertAlign w:val="subscript"/>
        </w:rPr>
        <w:t>2</w:t>
      </w:r>
      <w:r w:rsidRPr="00BE702E">
        <w:t xml:space="preserve">O allows </w:t>
      </w:r>
      <w:proofErr w:type="gramStart"/>
      <w:r w:rsidRPr="00BE702E">
        <w:t>to enhance</w:t>
      </w:r>
      <w:proofErr w:type="gramEnd"/>
      <w:r w:rsidRPr="00BE702E">
        <w:t xml:space="preserve"> the signals of the surface, the relative surface coverage by amin</w:t>
      </w:r>
      <w:r w:rsidR="00F63732" w:rsidRPr="00BE702E">
        <w:t>o</w:t>
      </w:r>
      <w:r w:rsidRPr="00BE702E">
        <w:t xml:space="preserve"> groups was determined from the CP-spectra. Surface coverage levels of 0, 10 and 15% for plain and two APTES</w:t>
      </w:r>
      <w:r w:rsidR="00E36B8A" w:rsidRPr="00BE702E">
        <w:t>-</w:t>
      </w:r>
      <w:r w:rsidRPr="00BE702E">
        <w:t xml:space="preserve">modified (APTES-11 and APTES-51) silica NPs, respectively, were </w:t>
      </w:r>
      <w:r w:rsidRPr="00BE702E">
        <w:lastRenderedPageBreak/>
        <w:t xml:space="preserve">determined this way (Table S2). For APTES-11, both methods - NMR and the fluorescamine assay - yielded a similar coverage level of </w:t>
      </w:r>
      <w:r w:rsidR="008409AF" w:rsidRPr="00BE702E">
        <w:t>10</w:t>
      </w:r>
      <w:r w:rsidR="007712A9" w:rsidRPr="00BE702E">
        <w:t xml:space="preserve"> and 11</w:t>
      </w:r>
      <w:r w:rsidRPr="00BE702E">
        <w:t>%</w:t>
      </w:r>
      <w:r w:rsidR="007712A9" w:rsidRPr="00BE702E">
        <w:t>, respectively</w:t>
      </w:r>
      <w:r w:rsidRPr="00BE702E">
        <w:t>. Furthermore, the chemical shift of the most downfield signal at -67</w:t>
      </w:r>
      <w:r w:rsidR="008074C1" w:rsidRPr="00BE702E">
        <w:t xml:space="preserve"> </w:t>
      </w:r>
      <w:r w:rsidRPr="00BE702E">
        <w:t>ppm and the absence of further downfield signals indicated that the alkylated species is dominated by T3 coordinated silicon, with only little T1 and T2 species. This finding supports our initial assumption that three silanol groups are indeed replaced by one amin</w:t>
      </w:r>
      <w:r w:rsidR="00904A15" w:rsidRPr="00BE702E">
        <w:t>o</w:t>
      </w:r>
      <w:r w:rsidRPr="00BE702E">
        <w:t xml:space="preserve"> group, as otherwise T1 and T2 should also be present. However, in the case of APTES-51, the relative surface coverage deduced by NMR was roughly three times lower as compared to the result obtained from the fluorescamine assay (15% vs. 51%, respectively). We hypothesize that, at higher APTES concentrations, one APTES molecule might bind to less than three isolated silanols. This interpretation is supported by the chemical shift range of the downfield signal that extends to &gt; -67</w:t>
      </w:r>
      <w:r w:rsidR="008074C1" w:rsidRPr="00BE702E">
        <w:t xml:space="preserve"> </w:t>
      </w:r>
      <w:r w:rsidRPr="00BE702E">
        <w:t>ppm and possibly covers also a T2 signal besides a T3 signal, which could explain the different percentages. Hence, the fluorescamine assay most likely overestimates the coverage level at high APTES concentrations.</w:t>
      </w:r>
    </w:p>
    <w:p w14:paraId="036A7436" w14:textId="77777777" w:rsidR="008D499E" w:rsidRPr="00BE702E" w:rsidRDefault="008D499E" w:rsidP="008D499E">
      <w:pPr>
        <w:pStyle w:val="MainText"/>
        <w:jc w:val="both"/>
      </w:pPr>
      <w:r w:rsidRPr="00BE702E">
        <w:t>Plain SiO</w:t>
      </w:r>
      <w:r w:rsidRPr="00BE702E">
        <w:rPr>
          <w:vertAlign w:val="subscript"/>
        </w:rPr>
        <w:t>2</w:t>
      </w:r>
      <w:r w:rsidRPr="00BE702E">
        <w:t xml:space="preserve"> NPs are highly negatively charged in water (-45 mV), but they gradually shift towards positive zeta potentials upon addition of increasing levels of APTES or DETAS (Table 1). This can be explained by an exchange of negatively charged silanol groups by positively charged amine moieties. Surprisingly, for commercial amin</w:t>
      </w:r>
      <w:r w:rsidR="003310F6" w:rsidRPr="00BE702E">
        <w:t>e</w:t>
      </w:r>
      <w:r w:rsidRPr="00BE702E">
        <w:t xml:space="preserve">-modified silica, the zeta potential was also found </w:t>
      </w:r>
      <w:r w:rsidR="00C15E19" w:rsidRPr="00BE702E">
        <w:t xml:space="preserve">to be </w:t>
      </w:r>
      <w:r w:rsidRPr="00BE702E">
        <w:t>negative (</w:t>
      </w:r>
      <w:r w:rsidR="008409AF" w:rsidRPr="00BE702E">
        <w:t>-</w:t>
      </w:r>
      <w:r w:rsidR="00284AC5" w:rsidRPr="00BE702E">
        <w:t>28</w:t>
      </w:r>
      <w:r w:rsidRPr="00BE702E">
        <w:t xml:space="preserve"> mV, Table 1) despite the very high number of amin</w:t>
      </w:r>
      <w:r w:rsidR="00F63732" w:rsidRPr="00BE702E">
        <w:t>o</w:t>
      </w:r>
      <w:r w:rsidRPr="00BE702E">
        <w:t xml:space="preserve"> groups on the surface (</w:t>
      </w:r>
      <w:r w:rsidR="00284AC5" w:rsidRPr="00BE702E">
        <w:t>2.8 #NH</w:t>
      </w:r>
      <w:r w:rsidR="00284AC5" w:rsidRPr="00BE702E">
        <w:rPr>
          <w:vertAlign w:val="subscript"/>
        </w:rPr>
        <w:t>2</w:t>
      </w:r>
      <w:r w:rsidR="00284AC5" w:rsidRPr="00BE702E">
        <w:t>/nm</w:t>
      </w:r>
      <w:r w:rsidR="00284AC5" w:rsidRPr="00BE702E">
        <w:rPr>
          <w:vertAlign w:val="superscript"/>
        </w:rPr>
        <w:t>2</w:t>
      </w:r>
      <w:r w:rsidR="00284AC5" w:rsidRPr="00BE702E">
        <w:t xml:space="preserve">, </w:t>
      </w:r>
      <w:r w:rsidRPr="00BE702E">
        <w:t xml:space="preserve">Table 1). </w:t>
      </w:r>
      <w:r w:rsidR="00715345" w:rsidRPr="00BE702E">
        <w:t xml:space="preserve">Similar findings of a negative surface charge for </w:t>
      </w:r>
      <w:r w:rsidR="00364DA6" w:rsidRPr="00BE702E">
        <w:t xml:space="preserve">commercial </w:t>
      </w:r>
      <w:r w:rsidR="00715345" w:rsidRPr="00BE702E">
        <w:t>amine-modified silica NPs were</w:t>
      </w:r>
      <w:r w:rsidR="002E1E44" w:rsidRPr="00BE702E">
        <w:t xml:space="preserve"> published previously by others</w:t>
      </w:r>
      <w:r w:rsidR="00364DA6" w:rsidRPr="00BE702E">
        <w:t>.</w:t>
      </w:r>
      <w:r w:rsidR="0003759D" w:rsidRPr="00BE702E">
        <w:fldChar w:fldCharType="begin" w:fldLock="1"/>
      </w:r>
      <w:r w:rsidR="002B3EF6" w:rsidRPr="00BE702E">
        <w:instrText>ADDIN CSL_CITATION {"citationItems":[{"id":"ITEM-1","itemData":{"DOI":"10.1038/nnano.2013.181","ISBN":"1748-3395","ISSN":"17483395","PMID":"24056901","abstract":"In biological fluids, proteins bind to the surface of nanoparticles to form a coating known as the protein corona, which can critically affect the interaction of the nanoparticles with living systems. As physiological systems are highly dynamic, it is important to obtain a time-resolved knowledge of protein-corona formation, development and biological relevancy. Here we show that label-free snapshot proteomics can be used to obtain quantitative time-resolved profiles of human plasma coronas formed on silica and polystyrene nanoparticles of various size and surface functionalization. Complex time- and nanoparticle-specific coronas, which comprise almost 300 different proteins, were found to form rapidly (&lt;0.5 minutes) and, over time, to change significantly in terms of the amount of bound protein, but not in composition. Rapid corona formation is found to affect haemolysis, thrombocyte activation, nanoparticle uptake and endothelial cell death at an early exposure time.","author":[{"dropping-particle":"","family":"Tenzer","given":"Stefan","non-dropping-particle":"","parse-names":false,"suffix":""},{"dropping-particle":"","family":"Docter","given":"Dominic","non-dropping-particle":"","parse-names":false,"suffix":""},{"dropping-particle":"","family":"Kuharev","given":"Jörg","non-dropping-particle":"","parse-names":false,"suffix":""},{"dropping-particle":"","family":"Musyanovych","given":"Anna","non-dropping-particle":"","parse-names":false,"suffix":""},{"dropping-particle":"","family":"Fetz","given":"Verena","non-dropping-particle":"","parse-names":false,"suffix":""},{"dropping-particle":"","family":"Hecht","given":"Rouven","non-dropping-particle":"","parse-names":false,"suffix":""},{"dropping-particle":"","family":"Schlenk","given":"Florian","non-dropping-particle":"","parse-names":false,"suffix":""},{"dropping-particle":"","family":"Fischer","given":"Dagmar","non-dropping-particle":"","parse-names":false,"suffix":""},{"dropping-particle":"","family":"Kiouptsi","given":"Klytaimnistra","non-dropping-particle":"","parse-names":false,"suffix":""},{"dropping-particle":"","family":"Reinhardt","given":"Christoph","non-dropping-particle":"","parse-names":false,"suffix":""},{"dropping-particle":"","family":"Landfester","given":"Katharina","non-dropping-particle":"","parse-names":false,"suffix":""},{"dropping-particle":"","family":"Schild","given":"Hansjörg","non-dropping-particle":"","parse-names":false,"suffix":""},{"dropping-particle":"","family":"Maskos","given":"Michael","non-dropping-particle":"","parse-names":false,"suffix":""},{"dropping-particle":"","family":"Knauer","given":"Shirley K.","non-dropping-particle":"","parse-names":false,"suffix":""},{"dropping-particle":"","family":"Stauber","given":"Roland H.","non-dropping-particle":"","parse-names":false,"suffix":""}],"container-title":"Nature Nanotechnology","id":"ITEM-1","issue":"10","issued":{"date-parts":[["2013"]]},"page":"772-781","title":"Rapid formation of plasma protein corona critically affects nanoparticle pathophysiology","type":"article-journal","volume":"8"},"uris":["http://www.mendeley.com/documents/?uuid=83442e19-5dbb-4e2b-8f8d-d8af143e1ba0"]}],"mendeley":{"formattedCitation":"&lt;sup&gt;[26]&lt;/sup&gt;","plainTextFormattedCitation":"[26]","previouslyFormattedCitation":"&lt;sup&gt;[26]&lt;/sup&gt;"},"properties":{"noteIndex":0},"schema":"https://github.com/citation-style-language/schema/raw/master/csl-citation.json"}</w:instrText>
      </w:r>
      <w:r w:rsidR="0003759D" w:rsidRPr="00BE702E">
        <w:fldChar w:fldCharType="separate"/>
      </w:r>
      <w:r w:rsidR="000A0EF7" w:rsidRPr="00BE702E">
        <w:rPr>
          <w:noProof/>
          <w:vertAlign w:val="superscript"/>
        </w:rPr>
        <w:t>[26]</w:t>
      </w:r>
      <w:r w:rsidR="0003759D" w:rsidRPr="00BE702E">
        <w:fldChar w:fldCharType="end"/>
      </w:r>
      <w:r w:rsidR="00715345" w:rsidRPr="00BE702E">
        <w:t xml:space="preserve"> </w:t>
      </w:r>
      <w:r w:rsidR="00364DA6" w:rsidRPr="00BE702E">
        <w:t xml:space="preserve">As </w:t>
      </w:r>
      <w:r w:rsidRPr="00BE702E">
        <w:t>no distinctive information on the exact chemical composition could be obtained from the manufacturer</w:t>
      </w:r>
      <w:r w:rsidR="00364DA6" w:rsidRPr="00BE702E">
        <w:t xml:space="preserve">, we could only speculate on the presence of </w:t>
      </w:r>
      <w:r w:rsidR="00DF75AD" w:rsidRPr="00BE702E">
        <w:t>anionic</w:t>
      </w:r>
      <w:r w:rsidR="00364DA6" w:rsidRPr="00BE702E">
        <w:t xml:space="preserve"> surfactant</w:t>
      </w:r>
      <w:r w:rsidR="00DF75AD" w:rsidRPr="00BE702E">
        <w:t>s</w:t>
      </w:r>
      <w:r w:rsidR="00364DA6" w:rsidRPr="00BE702E">
        <w:t xml:space="preserve"> or linkers bearing additional negative charges</w:t>
      </w:r>
      <w:r w:rsidRPr="00BE702E">
        <w:t xml:space="preserve">. </w:t>
      </w:r>
      <w:r w:rsidR="00364DA6" w:rsidRPr="00BE702E">
        <w:t>However, a proper surface characterization of immobilized surfactant</w:t>
      </w:r>
      <w:r w:rsidR="00DF75AD" w:rsidRPr="00BE702E">
        <w:t>s</w:t>
      </w:r>
      <w:r w:rsidR="00364DA6" w:rsidRPr="00BE702E">
        <w:t xml:space="preserve"> or covalently attached surface groups of unknown nature is extremely difficult</w:t>
      </w:r>
      <w:r w:rsidR="00DF75AD" w:rsidRPr="00BE702E">
        <w:t>,</w:t>
      </w:r>
      <w:r w:rsidR="00364DA6" w:rsidRPr="00BE702E">
        <w:t xml:space="preserve"> and as this was not in the focus of our study we did not pursue this </w:t>
      </w:r>
      <w:r w:rsidR="00DF75AD" w:rsidRPr="00BE702E">
        <w:t xml:space="preserve">aspect </w:t>
      </w:r>
      <w:r w:rsidR="00364DA6" w:rsidRPr="00BE702E">
        <w:t xml:space="preserve">further. </w:t>
      </w:r>
      <w:r w:rsidR="00364DA6" w:rsidRPr="00BE702E">
        <w:lastRenderedPageBreak/>
        <w:t>Yet</w:t>
      </w:r>
      <w:r w:rsidR="00B21624" w:rsidRPr="00BE702E">
        <w:t>,</w:t>
      </w:r>
      <w:r w:rsidR="001929D9" w:rsidRPr="00BE702E">
        <w:t xml:space="preserve"> th</w:t>
      </w:r>
      <w:r w:rsidR="00DF75AD" w:rsidRPr="00BE702E">
        <w:t>e</w:t>
      </w:r>
      <w:r w:rsidR="001929D9" w:rsidRPr="00BE702E">
        <w:t xml:space="preserve"> </w:t>
      </w:r>
      <w:r w:rsidR="00DF75AD" w:rsidRPr="00BE702E">
        <w:t xml:space="preserve">present </w:t>
      </w:r>
      <w:r w:rsidR="001929D9" w:rsidRPr="00BE702E">
        <w:t xml:space="preserve">example illustrates </w:t>
      </w:r>
      <w:r w:rsidR="00B21624" w:rsidRPr="00BE702E">
        <w:t>that</w:t>
      </w:r>
      <w:r w:rsidR="00DF75AD" w:rsidRPr="00BE702E">
        <w:t>,</w:t>
      </w:r>
      <w:r w:rsidR="00B21624" w:rsidRPr="00BE702E">
        <w:t xml:space="preserve"> although</w:t>
      </w:r>
      <w:r w:rsidRPr="00BE702E">
        <w:t xml:space="preserve"> many publications use commercial particles, a detailed physico-chemical characterization with respect to coverage level, linker structure and also the presence of surfactant often remains elusive. </w:t>
      </w:r>
      <w:r w:rsidR="00B21624" w:rsidRPr="00BE702E">
        <w:t>Nonetheless</w:t>
      </w:r>
      <w:r w:rsidRPr="00BE702E">
        <w:t>, to draw firm conclusions on structure activity relationships it is absolutely essential in the field of nanotoxicology/-medicine to have full knowledge and control of the synthesis conditions for the respective NPs under study.</w:t>
      </w:r>
    </w:p>
    <w:p w14:paraId="25F8FDDB" w14:textId="77777777" w:rsidR="008D499E" w:rsidRPr="00BE702E" w:rsidRDefault="008D499E" w:rsidP="008D499E">
      <w:pPr>
        <w:pStyle w:val="MainText"/>
        <w:jc w:val="both"/>
      </w:pPr>
      <w:r w:rsidRPr="00BE702E">
        <w:t xml:space="preserve">As </w:t>
      </w:r>
      <w:r w:rsidR="007712A9" w:rsidRPr="00BE702E">
        <w:t>presented</w:t>
      </w:r>
      <w:r w:rsidRPr="00BE702E">
        <w:t xml:space="preserve"> in </w:t>
      </w:r>
      <w:r w:rsidR="000C6AB8" w:rsidRPr="00BE702E">
        <w:t>Table 1,</w:t>
      </w:r>
      <w:r w:rsidRPr="00BE702E">
        <w:t xml:space="preserve"> </w:t>
      </w:r>
      <w:r w:rsidR="000C6AB8" w:rsidRPr="00BE702E">
        <w:t>p</w:t>
      </w:r>
      <w:r w:rsidRPr="00BE702E">
        <w:t>article stability was monitored by DLS in water, and in cell culture medium (CCM) with (+) or without (-) serum. The hydrodynamic diameter in water gradually increased with the coverage by APTES or DETAS molecules, yet remained below 200 nm. In CCM</w:t>
      </w:r>
      <w:r w:rsidR="00897ADA" w:rsidRPr="00BE702E">
        <w:t xml:space="preserve"> (-)</w:t>
      </w:r>
      <w:r w:rsidRPr="00BE702E">
        <w:t>, plain and APTES-modified SiO</w:t>
      </w:r>
      <w:r w:rsidRPr="00BE702E">
        <w:rPr>
          <w:vertAlign w:val="subscript"/>
        </w:rPr>
        <w:t>2</w:t>
      </w:r>
      <w:r w:rsidRPr="00BE702E">
        <w:t xml:space="preserve"> NPs up to a coverage of 23% were still stable after 6 h of incubation, while at higher </w:t>
      </w:r>
      <w:r w:rsidR="00897ADA" w:rsidRPr="00BE702E">
        <w:t xml:space="preserve">surface coverage </w:t>
      </w:r>
      <w:r w:rsidRPr="00BE702E">
        <w:t xml:space="preserve">levels of </w:t>
      </w:r>
      <w:r w:rsidR="00897ADA" w:rsidRPr="00BE702E">
        <w:t>41 and 51%</w:t>
      </w:r>
      <w:r w:rsidRPr="00BE702E">
        <w:t xml:space="preserve"> APTES-modified particles agglomerated. Coupling to DETAS rendered SiO</w:t>
      </w:r>
      <w:r w:rsidRPr="00BE702E">
        <w:rPr>
          <w:vertAlign w:val="subscript"/>
        </w:rPr>
        <w:t>2</w:t>
      </w:r>
      <w:r w:rsidRPr="00BE702E">
        <w:t xml:space="preserve"> NPs unstable, irrespective of surface coverage. Increasing numbers of amin</w:t>
      </w:r>
      <w:r w:rsidR="00F63732" w:rsidRPr="00BE702E">
        <w:t>o</w:t>
      </w:r>
      <w:r w:rsidRPr="00BE702E">
        <w:t xml:space="preserve"> groups might contribute to amine-silanol hydrogen bonding,</w:t>
      </w:r>
      <w:r w:rsidR="0003759D" w:rsidRPr="00BE702E">
        <w:fldChar w:fldCharType="begin" w:fldLock="1"/>
      </w:r>
      <w:r w:rsidR="002B3EF6" w:rsidRPr="00BE702E">
        <w:instrText>ADDIN CSL_CITATION {"citationItems":[{"id":"ITEM-1","itemData":{"DOI":"10.1007/s13398-014-0173-7.2","ISBN":"0824700031","ISSN":"0081-9603","PMID":"15003161","abstract":"A review with 91 refs. is given on main results on surface chem. and adsorption properties of SiO2, in particular obtained in the author's lab. The following topics are considered: surface chem. of SiO2 adsorbents, detn. of surface silanol group concn. on SiO2, mol. interactions at adsorption of various compds. on SiO2 surface, peculiarity of H2O adsorption on SiO2, evaluation of energy of H bonds of silanol groups on SiO2, chem. modification of SiO2 surface, SiO2 adsorbents with deposited C layers, SiO2 with grafted fullerene mols., adsorption modification of SiO2, and application of hydroxylated and modified SiO2 (chromatog.). [on SciFinder(R)]","author":[{"dropping-particle":"","family":"Davydov","given":"Vladimir Ya.","non-dropping-particle":"","parse-names":false,"suffix":""}],"container-title":"Surfactant Science Series","id":"ITEM-1","issue":"Adsorption on Silica Surfaces","issued":{"date-parts":[["2000"]]},"number-of-pages":"63-118","title":"Adsorption on silica surfaces.","type":"book","volume":"90"},"uris":["http://www.mendeley.com/documents/?uuid=8f7d14b3-b882-4b6f-a487-ab250d8fe270"]}],"mendeley":{"formattedCitation":"&lt;sup&gt;[27]&lt;/sup&gt;","plainTextFormattedCitation":"[27]","previouslyFormattedCitation":"&lt;sup&gt;[27]&lt;/sup&gt;"},"properties":{"noteIndex":0},"schema":"https://github.com/citation-style-language/schema/raw/master/csl-citation.json"}</w:instrText>
      </w:r>
      <w:r w:rsidR="0003759D" w:rsidRPr="00BE702E">
        <w:fldChar w:fldCharType="separate"/>
      </w:r>
      <w:r w:rsidR="000A0EF7" w:rsidRPr="00BE702E">
        <w:rPr>
          <w:noProof/>
          <w:vertAlign w:val="superscript"/>
        </w:rPr>
        <w:t>[27]</w:t>
      </w:r>
      <w:r w:rsidR="0003759D" w:rsidRPr="00BE702E">
        <w:fldChar w:fldCharType="end"/>
      </w:r>
      <w:r w:rsidRPr="00BE702E">
        <w:t xml:space="preserve"> thereby enhancing inter-particle attractive forces and agglomeration. DETAS in comparison to APTES contains two additional secondary amines (</w:t>
      </w:r>
      <w:r w:rsidR="00897ADA" w:rsidRPr="00BE702E">
        <w:rPr>
          <w:b/>
        </w:rPr>
        <w:t>Figure S1</w:t>
      </w:r>
      <w:r w:rsidRPr="00BE702E">
        <w:t>), which further facilitate amine-silanol hydrogen bonding in accordance with the decreased colloidal stability of DETAS-covered SiO</w:t>
      </w:r>
      <w:r w:rsidRPr="00BE702E">
        <w:rPr>
          <w:vertAlign w:val="subscript"/>
        </w:rPr>
        <w:t>2</w:t>
      </w:r>
      <w:r w:rsidRPr="00BE702E">
        <w:t xml:space="preserve"> NPs. In the presence of serum, the sizes of APTES- and DETAS-modified NPs tended to be larger, correlating again with the amount of functional groups</w:t>
      </w:r>
      <w:r w:rsidR="00A102CB" w:rsidRPr="00BE702E">
        <w:t xml:space="preserve"> (Table 1)</w:t>
      </w:r>
      <w:r w:rsidRPr="00BE702E">
        <w:t>. Binding of proteins to the NP surface is usually assumed to destabilize the suspensions. To test this hypothesis SiO</w:t>
      </w:r>
      <w:r w:rsidRPr="00BE702E">
        <w:rPr>
          <w:vertAlign w:val="subscript"/>
        </w:rPr>
        <w:t>2</w:t>
      </w:r>
      <w:r w:rsidRPr="00BE702E">
        <w:t xml:space="preserve"> NPs were incubated in CCM with serum proteins and purified by centrifugation. Indeed, SiO</w:t>
      </w:r>
      <w:r w:rsidRPr="00BE702E">
        <w:rPr>
          <w:vertAlign w:val="subscript"/>
        </w:rPr>
        <w:t>2</w:t>
      </w:r>
      <w:r w:rsidRPr="00BE702E">
        <w:t xml:space="preserve"> NPs with a pre-adsorbed protein corona showed a similar increase in size related to the number of positively charged amin</w:t>
      </w:r>
      <w:r w:rsidR="00F63732" w:rsidRPr="00BE702E">
        <w:t>o</w:t>
      </w:r>
      <w:r w:rsidRPr="00BE702E">
        <w:t xml:space="preserve"> groups, indicating a critical role of protein binding for NP </w:t>
      </w:r>
      <w:r w:rsidR="00101E45" w:rsidRPr="00BE702E">
        <w:t>agglomeration</w:t>
      </w:r>
      <w:r w:rsidRPr="00BE702E">
        <w:t xml:space="preserve"> (Table S3). Interestingly, the size of all SiO</w:t>
      </w:r>
      <w:r w:rsidRPr="00BE702E">
        <w:rPr>
          <w:vertAlign w:val="subscript"/>
        </w:rPr>
        <w:t>2</w:t>
      </w:r>
      <w:r w:rsidRPr="00BE702E">
        <w:t xml:space="preserve"> NPs decreased after 24 h of incubation in CCM (Table 1 and S3). TEM analysis indicated an increased porosity and dissolution of SiO</w:t>
      </w:r>
      <w:r w:rsidRPr="00BE702E">
        <w:rPr>
          <w:vertAlign w:val="subscript"/>
        </w:rPr>
        <w:t>2</w:t>
      </w:r>
      <w:r w:rsidRPr="00BE702E">
        <w:t xml:space="preserve"> NPs in accordance with previous findings on Stöber-type silica (</w:t>
      </w:r>
      <w:r w:rsidRPr="00BE702E">
        <w:rPr>
          <w:b/>
        </w:rPr>
        <w:t xml:space="preserve">Figure </w:t>
      </w:r>
      <w:r w:rsidR="0093456E" w:rsidRPr="00BE702E">
        <w:rPr>
          <w:b/>
        </w:rPr>
        <w:t>S4</w:t>
      </w:r>
      <w:r w:rsidRPr="00BE702E">
        <w:t>).</w:t>
      </w:r>
      <w:r w:rsidR="0003759D" w:rsidRPr="00BE702E">
        <w:fldChar w:fldCharType="begin" w:fldLock="1"/>
      </w:r>
      <w:r w:rsidR="002B3EF6" w:rsidRPr="00BE702E">
        <w:instrText>ADDIN CSL_CITATION {"citationItems":[{"id":"ITEM-1","itemData":{"DOI":"10.1039/c2cc34023b","ISSN":"1359-7345","PMID":"22767252","abstract":"Here we show that commonly employed Stöber type fluorescently labelled silica nanoprobes degrade by hydrolytic dissolution, accelerated under biological media conditions as compared to water alone. We have thus developed a method to greatly improve their stability under such conditions.","author":[{"dropping-particle":"","family":"Mahon","given":"Eugene","non-dropping-particle":"","parse-names":false,"suffix":""},{"dropping-particle":"","family":"Hristov","given":"Delyan R.","non-dropping-particle":"","parse-names":false,"suffix":""},{"dropping-particle":"","family":"Dawson","given":"Kenneth a.","non-dropping-particle":"","parse-names":false,"suffix":""}],"container-title":"Chem. Commun.","id":"ITEM-1","issue":"64","issued":{"date-parts":[["2012"]]},"page":"7970-4972","title":"Stabilising fluorescent silica nanoparticles against dissolution effects for biological studies","type":"article-journal","volume":"48"},"uris":["http://www.mendeley.com/documents/?uuid=0af32411-7dfc-4bcf-a9f9-82d335ec0490"]},{"id":"ITEM-2","itemData":{"DOI":"10.1021/acsami.5b11216","ISSN":"19448252","abstract":"The following work presents a simple, reliable and scalable seeding-growth methodology to prepare silica nanoparticles (SiO2 NPs) (20, 30, 50 and 80 nm) directly in aqueous phase, both as plain- as well as fluorescent-labeled silica. The amount of fluorescent label per particle remained constant regardless of size, which facilitates measurements in terms of number-based concentrations. SiO2 NPs in dispersion were functionalized with an epoxysilane, thus providing a flexible platform for the covalent linkage of wide variety of molecules under mild experimental conditions. This approach was validated with ethylenediamine, two different amino acids and three akylamines to generate a variety of surface modifications. Accurate characterization of particle size, size distributions, morphology and surface chemistry is provided, both for as-synthesized particles and after incubation in cell culture medium. The impact of physicochemical properties of SiO2 NPs was investigated with human alveolar basal epithelial cells (A549) such as the effect in cytotoxicity, cell internalization and membrane interaction. © 2016 American Chemical Society.","author":[{"dropping-particle":"","family":"Ojea-Jiménez","given":"Isaac","non-dropping-particle":"","parse-names":false,"suffix":""},{"dropping-particle":"","family":"Urbán","given":"Patricia","non-dropping-particle":"","parse-names":false,"suffix":""},{"dropping-particle":"","family":"Barahona","given":"Francisco","non-dropping-particle":"","parse-names":false,"suffix":""},{"dropping-particle":"","family":"Pedroni","given":"Matteo","non-dropping-particle":"","parse-names":false,"suffix":""},{"dropping-particle":"","family":"Capomaccio","given":"Robin","non-dropping-particle":"","parse-names":false,"suffix":""},{"dropping-particle":"","family":"Ceccone","given":"Giacomo","non-dropping-particle":"","parse-names":false,"suffix":""},{"dropping-particle":"","family":"Kinsner-Ovaskainen","given":"Agnieszka","non-dropping-particle":"","parse-names":false,"suffix":""},{"dropping-particle":"","family":"Rossi","given":"François","non-dropping-particle":"","parse-names":false,"suffix":""},{"dropping-particle":"","family":"Gilliland","given":"Douglas","non-dropping-particle":"","parse-names":false,"suffix":""}],"container-title":"ACS Applied Materials and Interfaces","id":"ITEM-2","issue":"7","issued":{"date-parts":[["2016"]]},"page":"4838-4850","title":"Highly Flexible Platform for Tuning Surface Properties of Silica Nanoparticles and Monitoring Their Biological Interaction","type":"article-journal","volume":"8"},"uris":["http://www.mendeley.com/documents/?uuid=240b647d-3b05-4b79-86c6-e845bedcfb0e"]}],"mendeley":{"formattedCitation":"&lt;sup&gt;[28,29]&lt;/sup&gt;","plainTextFormattedCitation":"[28,29]","previouslyFormattedCitation":"&lt;sup&gt;[28,29]&lt;/sup&gt;"},"properties":{"noteIndex":0},"schema":"https://github.com/citation-style-language/schema/raw/master/csl-citation.json"}</w:instrText>
      </w:r>
      <w:r w:rsidR="0003759D" w:rsidRPr="00BE702E">
        <w:fldChar w:fldCharType="separate"/>
      </w:r>
      <w:r w:rsidR="000A0EF7" w:rsidRPr="00BE702E">
        <w:rPr>
          <w:noProof/>
          <w:vertAlign w:val="superscript"/>
        </w:rPr>
        <w:t>[28,29]</w:t>
      </w:r>
      <w:r w:rsidR="0003759D" w:rsidRPr="00BE702E">
        <w:fldChar w:fldCharType="end"/>
      </w:r>
      <w:r w:rsidRPr="00BE702E">
        <w:t xml:space="preserve"> As a consequence of partial </w:t>
      </w:r>
      <w:r w:rsidRPr="00BE702E">
        <w:lastRenderedPageBreak/>
        <w:t>dissolution, loss of amin</w:t>
      </w:r>
      <w:r w:rsidR="00F63732" w:rsidRPr="00BE702E">
        <w:t>o</w:t>
      </w:r>
      <w:r w:rsidRPr="00BE702E">
        <w:t xml:space="preserve"> groups from the silica surface might also decrease the inter-particle attractive forces and, hence, particles suspensions should become more stable again, as suggested by decreased hydrodynamic radii (Table 1).</w:t>
      </w:r>
    </w:p>
    <w:p w14:paraId="5C2F83E9" w14:textId="77777777" w:rsidR="008D499E" w:rsidRPr="00BE702E" w:rsidRDefault="008D499E" w:rsidP="008D499E">
      <w:pPr>
        <w:pStyle w:val="MainText"/>
        <w:jc w:val="both"/>
      </w:pPr>
      <w:r w:rsidRPr="00BE702E">
        <w:t>Similar sized amin</w:t>
      </w:r>
      <w:r w:rsidR="003310F6" w:rsidRPr="00BE702E">
        <w:t>e</w:t>
      </w:r>
      <w:r w:rsidRPr="00BE702E">
        <w:t>-modified polystyrene (PS</w:t>
      </w:r>
      <w:r w:rsidR="00E36B8A" w:rsidRPr="00BE702E">
        <w:t>-NH</w:t>
      </w:r>
      <w:r w:rsidR="00E36B8A" w:rsidRPr="00BE702E">
        <w:rPr>
          <w:vertAlign w:val="subscript"/>
        </w:rPr>
        <w:t>2</w:t>
      </w:r>
      <w:r w:rsidRPr="00BE702E">
        <w:t xml:space="preserve">) NPs that were used as reference particles in our </w:t>
      </w:r>
      <w:r w:rsidR="00F71A17" w:rsidRPr="00BE702E">
        <w:t>study</w:t>
      </w:r>
      <w:r w:rsidRPr="00BE702E">
        <w:t xml:space="preserve"> were found to be positively charged (Table 1). Compared to all other amin</w:t>
      </w:r>
      <w:r w:rsidR="003310F6" w:rsidRPr="00BE702E">
        <w:t>e</w:t>
      </w:r>
      <w:r w:rsidRPr="00BE702E">
        <w:t>-modified NPs, an extremely high number of amin</w:t>
      </w:r>
      <w:r w:rsidR="00F63732" w:rsidRPr="00BE702E">
        <w:t xml:space="preserve">o </w:t>
      </w:r>
      <w:r w:rsidRPr="00BE702E">
        <w:t>groups at the surface of PS</w:t>
      </w:r>
      <w:r w:rsidR="0050028C" w:rsidRPr="00BE702E">
        <w:t>-NH</w:t>
      </w:r>
      <w:r w:rsidR="0050028C" w:rsidRPr="00BE702E">
        <w:rPr>
          <w:vertAlign w:val="subscript"/>
        </w:rPr>
        <w:t xml:space="preserve">2 </w:t>
      </w:r>
      <w:r w:rsidRPr="00BE702E">
        <w:t xml:space="preserve">NPs </w:t>
      </w:r>
      <w:proofErr w:type="gramStart"/>
      <w:r w:rsidRPr="00BE702E">
        <w:t>was</w:t>
      </w:r>
      <w:proofErr w:type="gramEnd"/>
      <w:r w:rsidRPr="00BE702E">
        <w:t xml:space="preserve"> detected (</w:t>
      </w:r>
      <w:r w:rsidR="0050028C" w:rsidRPr="00BE702E">
        <w:t>22 #NH</w:t>
      </w:r>
      <w:r w:rsidR="0050028C" w:rsidRPr="00BE702E">
        <w:rPr>
          <w:vertAlign w:val="subscript"/>
        </w:rPr>
        <w:t>2</w:t>
      </w:r>
      <w:r w:rsidR="0050028C" w:rsidRPr="00BE702E">
        <w:t>/nm</w:t>
      </w:r>
      <w:r w:rsidR="0050028C" w:rsidRPr="00BE702E">
        <w:rPr>
          <w:vertAlign w:val="superscript"/>
        </w:rPr>
        <w:t>2</w:t>
      </w:r>
      <w:r w:rsidRPr="00BE702E">
        <w:t xml:space="preserve">, Table </w:t>
      </w:r>
      <w:r w:rsidR="00897ADA" w:rsidRPr="00BE702E">
        <w:t>1</w:t>
      </w:r>
      <w:r w:rsidRPr="00BE702E">
        <w:t>). In CCM, the PS</w:t>
      </w:r>
      <w:r w:rsidR="00E36B8A" w:rsidRPr="00BE702E">
        <w:t>-NH</w:t>
      </w:r>
      <w:r w:rsidR="00E36B8A" w:rsidRPr="00BE702E">
        <w:rPr>
          <w:vertAlign w:val="subscript"/>
        </w:rPr>
        <w:t>2</w:t>
      </w:r>
      <w:r w:rsidRPr="00BE702E">
        <w:t>NPs were stable and revealed only a slight increase in size due to agglomeration in the presence of serum (</w:t>
      </w:r>
      <w:r w:rsidR="00E36B8A" w:rsidRPr="00BE702E">
        <w:t>Table 1</w:t>
      </w:r>
      <w:r w:rsidRPr="00BE702E">
        <w:t>).</w:t>
      </w:r>
    </w:p>
    <w:p w14:paraId="25E47B2E" w14:textId="77777777" w:rsidR="006C348C" w:rsidRPr="00BE702E" w:rsidRDefault="006C348C" w:rsidP="008D499E">
      <w:pPr>
        <w:pStyle w:val="MainText"/>
        <w:jc w:val="both"/>
      </w:pPr>
    </w:p>
    <w:p w14:paraId="49565F03" w14:textId="77777777" w:rsidR="008D499E" w:rsidRPr="00BE702E" w:rsidRDefault="008D499E" w:rsidP="008D499E">
      <w:pPr>
        <w:pStyle w:val="MainText"/>
        <w:jc w:val="both"/>
        <w:rPr>
          <w:i/>
        </w:rPr>
      </w:pPr>
      <w:r w:rsidRPr="00BE702E">
        <w:rPr>
          <w:i/>
        </w:rPr>
        <w:t>Biocompatibility of SiO</w:t>
      </w:r>
      <w:r w:rsidRPr="00BE702E">
        <w:rPr>
          <w:i/>
          <w:vertAlign w:val="subscript"/>
        </w:rPr>
        <w:t>2</w:t>
      </w:r>
      <w:r w:rsidRPr="00BE702E">
        <w:rPr>
          <w:i/>
        </w:rPr>
        <w:t xml:space="preserve"> NPs</w:t>
      </w:r>
    </w:p>
    <w:p w14:paraId="1187E4FD" w14:textId="77777777" w:rsidR="008D499E" w:rsidRPr="00BE702E" w:rsidRDefault="008D499E" w:rsidP="008D499E">
      <w:pPr>
        <w:pStyle w:val="MainText"/>
        <w:jc w:val="both"/>
      </w:pPr>
      <w:r w:rsidRPr="00BE702E">
        <w:t xml:space="preserve">It was recently reported that </w:t>
      </w:r>
      <w:r w:rsidR="00A102CB" w:rsidRPr="00BE702E">
        <w:t xml:space="preserve">the </w:t>
      </w:r>
      <w:r w:rsidR="00A102CB" w:rsidRPr="00BE702E">
        <w:rPr>
          <w:i/>
        </w:rPr>
        <w:t>in vitro</w:t>
      </w:r>
      <w:r w:rsidR="00A102CB" w:rsidRPr="00BE702E">
        <w:t xml:space="preserve"> response of </w:t>
      </w:r>
      <w:r w:rsidRPr="00BE702E">
        <w:t xml:space="preserve">macrophages exposed to NPs in the absence of serum could predict short-term inhalation toxicity </w:t>
      </w:r>
      <w:r w:rsidR="001E48A3" w:rsidRPr="00BE702E">
        <w:t xml:space="preserve">of the same NPs </w:t>
      </w:r>
      <w:r w:rsidRPr="00BE702E">
        <w:rPr>
          <w:i/>
        </w:rPr>
        <w:t>in vivo</w:t>
      </w:r>
      <w:r w:rsidRPr="00BE702E">
        <w:t>.</w:t>
      </w:r>
      <w:r w:rsidR="00997BB7" w:rsidRPr="00BE702E">
        <w:fldChar w:fldCharType="begin" w:fldLock="1"/>
      </w:r>
      <w:r w:rsidR="002B3EF6" w:rsidRPr="00BE702E">
        <w:instrText>ADDIN CSL_CITATION {"citationItems":[{"id":"ITEM-1","itemData":{"DOI":"10.1186/s12951-016-0164-2","ISBN":"1477-3155 (Electronic)\\r1477-3155 (Linking)","ISSN":"1477-3155","PMID":"26944705","abstract":"BACKGROUND: Most in vitro studies investigating nanomaterial pulmonary toxicity poorly correlate to in vivo inhalation studies. Alveolar macrophages (AMs) play an outstanding role during inhalation exposure since they effectively clear the alveoli from particles. This study addresses the applicability of an in vitro alveolar macrophage assay to distinguish biologically active from passive nanomaterials. METHODS: Rat NR8383 alveolar macrophages were exposed to 18 inorganic nanomaterials, covering AlOOH, BaSO4, CeO2, Fe2O3, TiO2, ZrO2, and ZnO NMs, amorphous SiO2 and graphite nanoplatelets, and two nanosized organic pigments. ZrO2 and amorphous SiO2 were tested without and with surface functionalization. Non-nanosized quartz DQ12 and corundum were used as positive and negative controls, respectively. The test materials were incubated with the cells in protein-free culture medium. Lactate dehydrogenase, glucuronidase, and tumour necrosis factor alpha were assessed after 16 h. In parallel, H2O2 was assessed after 1.5 h. Using the no-observed-adverse-effect concentrations (NOAECs) from available rat short-term inhalation studies (STIS), the test materials were categorized as active (NOAEC &lt; 10 mg/m(3)) or passive. RESULTS: In vitro data reflected the STIS categorization if a particle surface area-based threshold of &lt;6000 mm(2)/mL was used to determine the biological relevance of the lowest observed significant in vitro effects. Significant effects that were recorded above this threshold were assessed as resulting from test material-unspecific cellular 'overload'. Test materials were assessed as active if &gt;/=2 of the 4 in vitro parameters undercut this threshold. They were assessed as passive if 0 or 1 parameter was altered. An overall assay accuracy of 95 % was achieved. CONCLUSIONS: The in vitro NR8383 alveolar macrophage assay allows distinguishing active from passive nanomaterials. Thereby, it allows determining whether in vivo short-term inhalation testing is necessary for hazard assessment. Results may also be used to group nanomaterials by biological activity. Further work should aim at validating the assay.","author":[{"dropping-particle":"","family":"Wiemann","given":"Martin","non-dropping-particle":"","parse-names":false,"suffix":""},{"dropping-particle":"","family":"Vennemann","given":"Antje","non-dropping-particle":"","parse-names":false,"suffix":""},{"dropping-particle":"","family":"Sauer","given":"Ursula G.","non-dropping-particle":"","parse-names":false,"suffix":""},{"dropping-particle":"","family":"Wiench","given":"Karin","non-dropping-particle":"","parse-names":false,"suffix":""},{"dropping-particle":"","family":"Ma-Hock","given":"Lan","non-dropping-particle":"","parse-names":false,"suffix":""},{"dropping-particle":"","family":"Landsiedel","given":"Robert","non-dropping-particle":"","parse-names":false,"suffix":""}],"container-title":"Journal of Nanobiotechnology","id":"ITEM-1","issue":"1","issued":{"date-parts":[["2016"]]},"page":"16","publisher":"BioMed Central","title":"An in vitro alveolar macrophage assay for predicting the short-term inhalation toxicity of nanomaterials","type":"article-journal","volume":"14"},"uris":["http://www.mendeley.com/documents/?uuid=49f24c14-9bdd-4608-b67b-51df3eef29d4"]}],"mendeley":{"formattedCitation":"&lt;sup&gt;[30]&lt;/sup&gt;","plainTextFormattedCitation":"[30]","previouslyFormattedCitation":"&lt;sup&gt;[30]&lt;/sup&gt;"},"properties":{"noteIndex":0},"schema":"https://github.com/citation-style-language/schema/raw/master/csl-citation.json"}</w:instrText>
      </w:r>
      <w:r w:rsidR="00997BB7" w:rsidRPr="00BE702E">
        <w:fldChar w:fldCharType="separate"/>
      </w:r>
      <w:r w:rsidR="000A0EF7" w:rsidRPr="00BE702E">
        <w:rPr>
          <w:noProof/>
          <w:vertAlign w:val="superscript"/>
        </w:rPr>
        <w:t>[30]</w:t>
      </w:r>
      <w:r w:rsidR="00997BB7" w:rsidRPr="00BE702E">
        <w:fldChar w:fldCharType="end"/>
      </w:r>
      <w:r w:rsidR="00997BB7" w:rsidRPr="00BE702E" w:rsidDel="00997BB7">
        <w:rPr>
          <w:vertAlign w:val="superscript"/>
        </w:rPr>
        <w:t xml:space="preserve"> </w:t>
      </w:r>
      <w:r w:rsidRPr="00BE702E">
        <w:t xml:space="preserve"> Therefore, toxicity was assessed in murine RAW 264.7 macrophages by </w:t>
      </w:r>
      <w:r w:rsidR="00A80CD9" w:rsidRPr="00BE702E">
        <w:t xml:space="preserve">automated fluorescence </w:t>
      </w:r>
      <w:r w:rsidRPr="00BE702E">
        <w:t>microscopy.</w:t>
      </w:r>
      <w:r w:rsidR="00997BB7" w:rsidRPr="00BE702E">
        <w:fldChar w:fldCharType="begin" w:fldLock="1"/>
      </w:r>
      <w:r w:rsidR="002B3EF6" w:rsidRPr="00BE702E">
        <w:instrText>ADDIN CSL_CITATION {"citationItems":[{"id":"ITEM-1","itemData":{"DOI":"10.1002/smll.201801571","ISSN":"16136829","author":[{"dropping-particle":"","family":"Mane","given":"Shivshankar R.","non-dropping-particle":"","parse-names":false,"suffix":""},{"dropping-particle":"","family":"Hsiao","given":"I. Lun","non-dropping-particle":"","parse-names":false,"suffix":""},{"dropping-particle":"","family":"Takamiya","given":"Masanari","non-dropping-particle":"","parse-names":false,"suffix":""},{"dropping-particle":"","family":"Le","given":"Dao","non-dropping-particle":"","parse-names":false,"suffix":""},{"dropping-particle":"","family":"Straehle","given":"Uwe","non-dropping-particle":"","parse-names":false,"suffix":""},{"dropping-particle":"","family":"Barner-Kowollik","given":"Christopher","non-dropping-particle":"","parse-names":false,"suffix":""},{"dropping-particle":"","family":"Weiss","given":"Carsten","non-dropping-particle":"","parse-names":false,"suffix":""},{"dropping-particle":"","family":"Delaittre","given":"Guillaume","non-dropping-particle":"","parse-names":false,"suffix":""}],"container-title":"Small","id":"ITEM-1","issue":"36","issued":{"date-parts":[["2018"]]},"title":"Intrinsically Fluorescent, Stealth Polypyrazoline Nanoparticles with Large Stokes Shift for In Vivo Imaging","type":"article-journal","volume":"14"},"uris":["http://www.mendeley.com/documents/?uuid=4f1212a9-35bd-4b2c-b046-3b648c0bc606"]}],"mendeley":{"formattedCitation":"&lt;sup&gt;[31]&lt;/sup&gt;","plainTextFormattedCitation":"[31]","previouslyFormattedCitation":"&lt;sup&gt;[31]&lt;/sup&gt;"},"properties":{"noteIndex":0},"schema":"https://github.com/citation-style-language/schema/raw/master/csl-citation.json"}</w:instrText>
      </w:r>
      <w:r w:rsidR="00997BB7" w:rsidRPr="00BE702E">
        <w:fldChar w:fldCharType="separate"/>
      </w:r>
      <w:r w:rsidR="000A0EF7" w:rsidRPr="00BE702E">
        <w:rPr>
          <w:noProof/>
          <w:vertAlign w:val="superscript"/>
        </w:rPr>
        <w:t>[31]</w:t>
      </w:r>
      <w:r w:rsidR="00997BB7" w:rsidRPr="00BE702E">
        <w:fldChar w:fldCharType="end"/>
      </w:r>
      <w:r w:rsidRPr="00BE702E">
        <w:t xml:space="preserve"> Because SiO</w:t>
      </w:r>
      <w:r w:rsidRPr="00BE702E">
        <w:rPr>
          <w:vertAlign w:val="subscript"/>
        </w:rPr>
        <w:t>2</w:t>
      </w:r>
      <w:r w:rsidRPr="00BE702E">
        <w:t xml:space="preserve"> NPs with higher surface densities of APTES molecules as well as all DETAS-modified NPs agglomerated in CCM without serum, only plain NPs and particles with a surface coverage of 11% and 23% (APTES-11 and APTES-23, respectively, in Table 1) were investigated. Similar to the commercial plain SiO</w:t>
      </w:r>
      <w:r w:rsidRPr="00BE702E">
        <w:rPr>
          <w:vertAlign w:val="subscript"/>
        </w:rPr>
        <w:t>2</w:t>
      </w:r>
      <w:r w:rsidRPr="00BE702E">
        <w:t xml:space="preserve"> NPs </w:t>
      </w:r>
      <w:r w:rsidR="00716119" w:rsidRPr="00BE702E">
        <w:t>(SiO</w:t>
      </w:r>
      <w:r w:rsidR="00716119" w:rsidRPr="00BE702E">
        <w:rPr>
          <w:vertAlign w:val="subscript"/>
        </w:rPr>
        <w:t>2</w:t>
      </w:r>
      <w:r w:rsidR="00716119" w:rsidRPr="00BE702E">
        <w:t xml:space="preserve"> plain </w:t>
      </w:r>
      <w:r w:rsidR="00B55469" w:rsidRPr="00BE702E">
        <w:t>(C)</w:t>
      </w:r>
      <w:r w:rsidR="00716119" w:rsidRPr="00BE702E">
        <w:t xml:space="preserve">) </w:t>
      </w:r>
      <w:r w:rsidRPr="00BE702E">
        <w:t>produced by Stöber synthesis, plain SiO</w:t>
      </w:r>
      <w:r w:rsidRPr="00BE702E">
        <w:rPr>
          <w:vertAlign w:val="subscript"/>
        </w:rPr>
        <w:t>2</w:t>
      </w:r>
      <w:r w:rsidRPr="00BE702E">
        <w:t xml:space="preserve"> NPs manufactured by the microemulsion procedure</w:t>
      </w:r>
      <w:r w:rsidR="00716119" w:rsidRPr="00BE702E">
        <w:t xml:space="preserve"> (SiO</w:t>
      </w:r>
      <w:r w:rsidR="00716119" w:rsidRPr="00BE702E">
        <w:rPr>
          <w:vertAlign w:val="subscript"/>
        </w:rPr>
        <w:t>2</w:t>
      </w:r>
      <w:r w:rsidR="00716119" w:rsidRPr="00BE702E">
        <w:t xml:space="preserve"> plain)</w:t>
      </w:r>
      <w:r w:rsidRPr="00BE702E">
        <w:t xml:space="preserve"> decreased the cell viability dependent on dose, using either mass or specific surface area as a metric (</w:t>
      </w:r>
      <w:r w:rsidRPr="00BE702E">
        <w:rPr>
          <w:b/>
        </w:rPr>
        <w:t xml:space="preserve">Figure 2A and </w:t>
      </w:r>
      <w:r w:rsidR="00417FBC" w:rsidRPr="00BE702E">
        <w:rPr>
          <w:b/>
        </w:rPr>
        <w:t>S5</w:t>
      </w:r>
      <w:r w:rsidRPr="00BE702E">
        <w:t xml:space="preserve">). Notably, amine-modification of the silica surface did not prevent adverse effects. As the negative zeta potential was decreased for APTES-11 and even turned positive for APTES-23, the surface charge </w:t>
      </w:r>
      <w:r w:rsidR="00471EC7" w:rsidRPr="00BE702E">
        <w:t>did not</w:t>
      </w:r>
      <w:r w:rsidRPr="00BE702E">
        <w:t xml:space="preserve"> correlate with biocompatibility. A more detailed analysis concerning the mode of cell death showed that SiO</w:t>
      </w:r>
      <w:r w:rsidRPr="00BE702E">
        <w:rPr>
          <w:vertAlign w:val="subscript"/>
        </w:rPr>
        <w:t>2</w:t>
      </w:r>
      <w:r w:rsidRPr="00BE702E">
        <w:t xml:space="preserve"> NPs trigger condensation of DNA and membrane rupture reminiscent of late apoptotic events (</w:t>
      </w:r>
      <w:r w:rsidRPr="00BE702E">
        <w:rPr>
          <w:b/>
        </w:rPr>
        <w:t xml:space="preserve">Figure 2B and </w:t>
      </w:r>
      <w:r w:rsidR="0093456E" w:rsidRPr="00BE702E">
        <w:rPr>
          <w:b/>
        </w:rPr>
        <w:t>S6</w:t>
      </w:r>
      <w:r w:rsidRPr="00BE702E">
        <w:t>). Moreover, in the bright-field images vacuoles are visible that are indicative of autophagy, an adaptive process initiated to improve survival.</w:t>
      </w:r>
      <w:r w:rsidR="00302633" w:rsidRPr="00BE702E">
        <w:fldChar w:fldCharType="begin" w:fldLock="1"/>
      </w:r>
      <w:r w:rsidR="002B3EF6" w:rsidRPr="00BE702E">
        <w:instrText>ADDIN CSL_CITATION {"citationItems":[{"id":"ITEM-1","itemData":{"author":[{"dropping-particle":"","family":"Marquardt","given":"Clarissa","non-dropping-particle":"","parse-names":false,"suffix":""},{"dropping-particle":"","family":"Fritsch-Decker","given":"Susanne","non-dropping-particle":"","parse-names":false,"suffix":""},{"dropping-particle":"","family":"Al-Rawi","given":"Marco","non-dropping-particle":"","parse-names":false,"suffix":""},{"dropping-particle":"","family":"Diabaté","given":"Silvia","non-dropping-particle":"","parse-names":false,"suffix":""},{"dropping-particle":"","family":"Weiss","given":"Carsten","non-dropping-particle":"","parse-names":false,"suffix":""}],"container-title":"Toxicology","id":"ITEM-1","issued":{"date-parts":[["2017"]]},"page":"40-47","title":"Autophagy induced by silica nanoparticles protects RAW264.7 macrophages from cell death","type":"article-journal","volume":"379"},"uris":["http://www.mendeley.com/documents/?uuid=7a0fac84-4b34-426e-8b7b-e91ae5c251b8"]}],"mendeley":{"formattedCitation":"&lt;sup&gt;[32]&lt;/sup&gt;","plainTextFormattedCitation":"[32]","previouslyFormattedCitation":"&lt;sup&gt;[32]&lt;/sup&gt;"},"properties":{"noteIndex":0},"schema":"https://github.com/citation-style-language/schema/raw/master/csl-citation.json"}</w:instrText>
      </w:r>
      <w:r w:rsidR="00302633" w:rsidRPr="00BE702E">
        <w:fldChar w:fldCharType="separate"/>
      </w:r>
      <w:r w:rsidR="000A0EF7" w:rsidRPr="00BE702E">
        <w:rPr>
          <w:noProof/>
          <w:vertAlign w:val="superscript"/>
        </w:rPr>
        <w:t>[32]</w:t>
      </w:r>
      <w:r w:rsidR="00302633" w:rsidRPr="00BE702E">
        <w:fldChar w:fldCharType="end"/>
      </w:r>
      <w:r w:rsidRPr="00BE702E">
        <w:t xml:space="preserve"> In contrast to </w:t>
      </w:r>
      <w:r w:rsidRPr="00BE702E">
        <w:lastRenderedPageBreak/>
        <w:t>our freshly synthesized material</w:t>
      </w:r>
      <w:r w:rsidR="00A102CB" w:rsidRPr="00BE702E">
        <w:t xml:space="preserve"> (APTES-11 and APTES-23)</w:t>
      </w:r>
      <w:r w:rsidRPr="00BE702E">
        <w:t>, commercial amin</w:t>
      </w:r>
      <w:r w:rsidR="003310F6" w:rsidRPr="00BE702E">
        <w:t>e</w:t>
      </w:r>
      <w:r w:rsidRPr="00BE702E">
        <w:t>-modified SiO</w:t>
      </w:r>
      <w:r w:rsidRPr="00BE702E">
        <w:rPr>
          <w:vertAlign w:val="subscript"/>
        </w:rPr>
        <w:t>2</w:t>
      </w:r>
      <w:r w:rsidRPr="00BE702E">
        <w:t xml:space="preserve"> NPs</w:t>
      </w:r>
      <w:r w:rsidR="00CC61A0" w:rsidRPr="00BE702E">
        <w:t xml:space="preserve"> (SiO</w:t>
      </w:r>
      <w:r w:rsidR="00CC61A0" w:rsidRPr="00BE702E">
        <w:rPr>
          <w:vertAlign w:val="subscript"/>
        </w:rPr>
        <w:t>2</w:t>
      </w:r>
      <w:r w:rsidR="00CC61A0" w:rsidRPr="00BE702E">
        <w:t>-NH</w:t>
      </w:r>
      <w:r w:rsidR="00CC61A0" w:rsidRPr="00BE702E">
        <w:rPr>
          <w:vertAlign w:val="subscript"/>
        </w:rPr>
        <w:t>2</w:t>
      </w:r>
      <w:r w:rsidR="00CC61A0" w:rsidRPr="00BE702E">
        <w:t xml:space="preserve"> (C))</w:t>
      </w:r>
      <w:r w:rsidRPr="00BE702E">
        <w:t xml:space="preserve"> were non-toxic but still provoked formation of vacuoles (</w:t>
      </w:r>
      <w:r w:rsidRPr="00BE702E">
        <w:rPr>
          <w:b/>
        </w:rPr>
        <w:t>Figure 2</w:t>
      </w:r>
      <w:r w:rsidR="006F1FBC" w:rsidRPr="00BE702E">
        <w:rPr>
          <w:b/>
        </w:rPr>
        <w:t xml:space="preserve"> and</w:t>
      </w:r>
      <w:r w:rsidRPr="00BE702E">
        <w:rPr>
          <w:b/>
        </w:rPr>
        <w:t xml:space="preserve"> Figure </w:t>
      </w:r>
      <w:r w:rsidR="0093456E" w:rsidRPr="00BE702E">
        <w:rPr>
          <w:b/>
        </w:rPr>
        <w:t>S6</w:t>
      </w:r>
      <w:r w:rsidRPr="00BE702E">
        <w:t>). For comparison, positively charged PS</w:t>
      </w:r>
      <w:r w:rsidR="00E36B8A" w:rsidRPr="00BE702E">
        <w:t>-NH</w:t>
      </w:r>
      <w:r w:rsidR="00E36B8A" w:rsidRPr="00BE702E">
        <w:rPr>
          <w:vertAlign w:val="subscript"/>
        </w:rPr>
        <w:t xml:space="preserve">2 </w:t>
      </w:r>
      <w:r w:rsidRPr="00BE702E">
        <w:t>NPs (Table 1) already drastically induced cell death at lower concentrations, categorized as late apoptosis in line with previous reports.</w:t>
      </w:r>
      <w:r w:rsidR="00302633" w:rsidRPr="00BE702E">
        <w:fldChar w:fldCharType="begin" w:fldLock="1"/>
      </w:r>
      <w:r w:rsidR="002B3EF6" w:rsidRPr="00BE702E">
        <w:instrText>ADDIN CSL_CITATION {"citationItems":[{"id":"ITEM-1","itemData":{"DOI":"10.1039/c3nr03249c","ISSN":"2040-3372","PMID":"24108393","abstract":"Positively charged polymers and nanoparticles (NPs) can be toxic to cells in various systems. Using human astrocytoma cells, we have previously shown that 50 nm amine-modified polystyrene NPs damage mitochondria and induce cell death by apoptosis. Here we provide comprehensive details of the cellular events occurring after exposure to the NPs in a time-resolved manner. We demonstrate that the accumulation of NPs in lysosomes plays a central role in the observed cell death, leading to swelling of the lysosomes and release of cathepsins into the cytosol, which ultimately propagates the damage to the mitochondria with subsequent activation of apoptosis. This is accompanied and sustained by other events, such as increasing ROS levels and autophagy. Using various inhibitors, we also show the interplay between apoptosis and autophagy as a response to NP accumulation in lysosomes.","author":[{"dropping-particle":"","family":"Wang","given":"Fengjuan","non-dropping-particle":"","parse-names":false,"suffix":""},{"dropping-particle":"","family":"Bexiga","given":"Mariana G","non-dropping-particle":"","parse-names":false,"suffix":""},{"dropping-particle":"","family":"Anguissola","given":"Sergio","non-dropping-particle":"","parse-names":false,"suffix":""},{"dropping-particle":"","family":"Boya","given":"Patricia","non-dropping-particle":"","parse-names":false,"suffix":""},{"dropping-particle":"","family":"Simpson","given":"Jeremy C","non-dropping-particle":"","parse-names":false,"suffix":""},{"dropping-particle":"","family":"Salvati","given":"Anna","non-dropping-particle":"","parse-names":false,"suffix":""},{"dropping-particle":"","family":"Dawson","given":"Kenneth a","non-dropping-particle":"","parse-names":false,"suffix":""}],"container-title":"Nanoscale","id":"ITEM-1","issue":"22","issued":{"date-parts":[["2013"]]},"page":"10868-76","title":"Time resolved study of cell death mechanisms induced by amine-modified polystyrene nanoparticles.","type":"article-journal","volume":"5"},"uris":["http://www.mendeley.com/documents/?uuid=3107b5a5-e320-486f-b416-b5d69a0db3f8"]},{"id":"ITEM-2","itemData":{"DOI":"10.1371/journal.pone.0108025","ISSN":"19326203","PMID":"25238162","abstract":"&lt;p&gt;The fast-paced development of nanotechnology needs the support of effective safety testing. We have developed a screening platform measuring simultaneously several cellular parameters for exposure to various concentrations of nanoparticles (NPs). Cell lines representative of different organ cell types, including lung, endothelium, liver, kidney, macrophages, glia, and neuronal cells were exposed to 50 nm amine-modified polystyrene (PS-NH&lt;sub&gt;2&lt;/sub&gt;) NPs previously reported to induce apoptosis and to 50 nm sulphonated and carboxyl-modified polystyrene NPs that were reported to be silent. All cell lines apart from Raw 264.7 executed apoptosis in response to PS-NH&lt;sub&gt;2&lt;/sub&gt; NPs, showing specific sequences of EC50 thresholds; lysosomal acidification was the most sensitive parameter. Loss of mitochondrial membrane potential and plasma membrane integrity measured by High Content Analysis resulted comparably sensitive to the equivalent OECD-recommended assays, allowing increased output. Analysis of the acidic compartments revealed good cerrelation between size/fluorescence intensity and dose of PS-NH&lt;sub&gt;2&lt;/sub&gt; NPs applied; moreover steatosis and phospholipidosis were observed, consistent with the lysosomal alterations revealed by Lysotracker green; similar responses were observed when comparing astrocytoma cells with primary astrocytes. We have established a platform providing mechanistic insights on the response to exposure to nanoparticles. Such platform holds great potential for &lt;italic&gt;in vitro&lt;/italic&gt; screening of nanomaterials in highthroughput format.&lt;/p&gt;","author":[{"dropping-particle":"","family":"Anguissola","given":"Sergio","non-dropping-particle":"","parse-names":false,"suffix":""},{"dropping-particle":"","family":"Garry","given":"David","non-dropping-particle":"","parse-names":false,"suffix":""},{"dropping-particle":"","family":"Salvati","given":"Anna","non-dropping-particle":"","parse-names":false,"suffix":""},{"dropping-particle":"","family":"O'Brien","given":"Peter J.","non-dropping-particle":"","parse-names":false,"suffix":""},{"dropping-particle":"","family":"Dawson","given":"Kenneth A.","non-dropping-particle":"","parse-names":false,"suffix":""}],"container-title":"PLoS ONE","id":"ITEM-2","issue":"9","issued":{"date-parts":[["2014"]]},"title":"High content analysis provides mechanistic insights on the pathways of toxicity induced by amine-modified polystyrene nanoparticles","type":"article-journal","volume":"9"},"uris":["http://www.mendeley.com/documents/?uuid=f06df6a9-a6c5-4c3b-bba0-c9782db96f20"]}],"mendeley":{"formattedCitation":"&lt;sup&gt;[33,34]&lt;/sup&gt;","plainTextFormattedCitation":"[33,34]","previouslyFormattedCitation":"&lt;sup&gt;[33,34]&lt;/sup&gt;"},"properties":{"noteIndex":0},"schema":"https://github.com/citation-style-language/schema/raw/master/csl-citation.json"}</w:instrText>
      </w:r>
      <w:r w:rsidR="00302633" w:rsidRPr="00BE702E">
        <w:fldChar w:fldCharType="separate"/>
      </w:r>
      <w:r w:rsidR="000A0EF7" w:rsidRPr="00BE702E">
        <w:rPr>
          <w:noProof/>
          <w:vertAlign w:val="superscript"/>
        </w:rPr>
        <w:t>[33,34]</w:t>
      </w:r>
      <w:r w:rsidR="00302633" w:rsidRPr="00BE702E">
        <w:fldChar w:fldCharType="end"/>
      </w:r>
      <w:r w:rsidRPr="00BE702E">
        <w:t xml:space="preserve"> In summary, positively charged amine-functionalized polystyrene and silica NPs are toxic in the absence of serum, whereas commercial negatively charged amin</w:t>
      </w:r>
      <w:r w:rsidR="003310F6" w:rsidRPr="00BE702E">
        <w:t>e</w:t>
      </w:r>
      <w:r w:rsidRPr="00BE702E">
        <w:t>-modified SiO</w:t>
      </w:r>
      <w:r w:rsidRPr="00BE702E">
        <w:rPr>
          <w:vertAlign w:val="subscript"/>
        </w:rPr>
        <w:t>2</w:t>
      </w:r>
      <w:r w:rsidRPr="00BE702E">
        <w:t xml:space="preserve"> NPs with ill-defined surface chemistry appear to be biocompatible.</w:t>
      </w:r>
    </w:p>
    <w:p w14:paraId="25686ACB" w14:textId="77777777" w:rsidR="00366CA3" w:rsidRPr="00BE702E" w:rsidRDefault="00861B2B" w:rsidP="008D499E">
      <w:pPr>
        <w:pStyle w:val="MainText"/>
        <w:jc w:val="both"/>
      </w:pPr>
      <w:r w:rsidRPr="00BE702E">
        <w:t xml:space="preserve">As outlined above, </w:t>
      </w:r>
      <w:r w:rsidRPr="00BE702E">
        <w:rPr>
          <w:i/>
        </w:rPr>
        <w:t>in vitro</w:t>
      </w:r>
      <w:r w:rsidRPr="00BE702E">
        <w:t xml:space="preserve"> assays with macrophages are predictive for the inflammatory response </w:t>
      </w:r>
      <w:r w:rsidRPr="00BE702E">
        <w:rPr>
          <w:i/>
        </w:rPr>
        <w:t xml:space="preserve">in vivo </w:t>
      </w:r>
      <w:r w:rsidRPr="00BE702E">
        <w:t>in the rodent lung.</w:t>
      </w:r>
      <w:r w:rsidR="00302633" w:rsidRPr="00BE702E">
        <w:fldChar w:fldCharType="begin" w:fldLock="1"/>
      </w:r>
      <w:r w:rsidR="002B3EF6" w:rsidRPr="00BE702E">
        <w:instrText>ADDIN CSL_CITATION {"citationItems":[{"id":"ITEM-1","itemData":{"DOI":"10.1186/s12951-016-0164-2","ISBN":"1477-3155 (Electronic)\\r1477-3155 (Linking)","ISSN":"1477-3155","PMID":"26944705","abstract":"BACKGROUND: Most in vitro studies investigating nanomaterial pulmonary toxicity poorly correlate to in vivo inhalation studies. Alveolar macrophages (AMs) play an outstanding role during inhalation exposure since they effectively clear the alveoli from particles. This study addresses the applicability of an in vitro alveolar macrophage assay to distinguish biologically active from passive nanomaterials. METHODS: Rat NR8383 alveolar macrophages were exposed to 18 inorganic nanomaterials, covering AlOOH, BaSO4, CeO2, Fe2O3, TiO2, ZrO2, and ZnO NMs, amorphous SiO2 and graphite nanoplatelets, and two nanosized organic pigments. ZrO2 and amorphous SiO2 were tested without and with surface functionalization. Non-nanosized quartz DQ12 and corundum were used as positive and negative controls, respectively. The test materials were incubated with the cells in protein-free culture medium. Lactate dehydrogenase, glucuronidase, and tumour necrosis factor alpha were assessed after 16 h. In parallel, H2O2 was assessed after 1.5 h. Using the no-observed-adverse-effect concentrations (NOAECs) from available rat short-term inhalation studies (STIS), the test materials were categorized as active (NOAEC &lt; 10 mg/m(3)) or passive. RESULTS: In vitro data reflected the STIS categorization if a particle surface area-based threshold of &lt;6000 mm(2)/mL was used to determine the biological relevance of the lowest observed significant in vitro effects. Significant effects that were recorded above this threshold were assessed as resulting from test material-unspecific cellular 'overload'. Test materials were assessed as active if &gt;/=2 of the 4 in vitro parameters undercut this threshold. They were assessed as passive if 0 or 1 parameter was altered. An overall assay accuracy of 95 % was achieved. CONCLUSIONS: The in vitro NR8383 alveolar macrophage assay allows distinguishing active from passive nanomaterials. Thereby, it allows determining whether in vivo short-term inhalation testing is necessary for hazard assessment. Results may also be used to group nanomaterials by biological activity. Further work should aim at validating the assay.","author":[{"dropping-particle":"","family":"Wiemann","given":"Martin","non-dropping-particle":"","parse-names":false,"suffix":""},{"dropping-particle":"","family":"Vennemann","given":"Antje","non-dropping-particle":"","parse-names":false,"suffix":""},{"dropping-particle":"","family":"Sauer","given":"Ursula G.","non-dropping-particle":"","parse-names":false,"suffix":""},{"dropping-particle":"","family":"Wiench","given":"Karin","non-dropping-particle":"","parse-names":false,"suffix":""},{"dropping-particle":"","family":"Ma-Hock","given":"Lan","non-dropping-particle":"","parse-names":false,"suffix":""},{"dropping-particle":"","family":"Landsiedel","given":"Robert","non-dropping-particle":"","parse-names":false,"suffix":""}],"container-title":"Journal of Nanobiotechnology","id":"ITEM-1","issue":"1","issued":{"date-parts":[["2016"]]},"page":"16","publisher":"BioMed Central","title":"An in vitro alveolar macrophage assay for predicting the short-term inhalation toxicity of nanomaterials","type":"article-journal","volume":"14"},"uris":["http://www.mendeley.com/documents/?uuid=49f24c14-9bdd-4608-b67b-51df3eef29d4"]}],"mendeley":{"formattedCitation":"&lt;sup&gt;[30]&lt;/sup&gt;","plainTextFormattedCitation":"[30]","previouslyFormattedCitation":"&lt;sup&gt;[30]&lt;/sup&gt;"},"properties":{"noteIndex":0},"schema":"https://github.com/citation-style-language/schema/raw/master/csl-citation.json"}</w:instrText>
      </w:r>
      <w:r w:rsidR="00302633" w:rsidRPr="00BE702E">
        <w:fldChar w:fldCharType="separate"/>
      </w:r>
      <w:r w:rsidR="000A0EF7" w:rsidRPr="00BE702E">
        <w:rPr>
          <w:noProof/>
          <w:vertAlign w:val="superscript"/>
        </w:rPr>
        <w:t>[30]</w:t>
      </w:r>
      <w:r w:rsidR="00302633" w:rsidRPr="00BE702E">
        <w:fldChar w:fldCharType="end"/>
      </w:r>
      <w:r w:rsidRPr="00BE702E">
        <w:t xml:space="preserve"> Therefore, we administered plain and amine modified (APTES-11) NPs via intratracheal instillation into the murine lung and assessed inflammation 24 h later by </w:t>
      </w:r>
      <w:r w:rsidR="008E1493" w:rsidRPr="00BE702E">
        <w:t xml:space="preserve">analysis of the </w:t>
      </w:r>
      <w:r w:rsidR="003F0739" w:rsidRPr="00BE702E">
        <w:t>broncho</w:t>
      </w:r>
      <w:r w:rsidRPr="00BE702E">
        <w:t>alveolar lavage</w:t>
      </w:r>
      <w:r w:rsidR="008E1493" w:rsidRPr="00BE702E">
        <w:t xml:space="preserve"> fluid</w:t>
      </w:r>
      <w:r w:rsidRPr="00BE702E">
        <w:t xml:space="preserve"> (BAL</w:t>
      </w:r>
      <w:r w:rsidR="008E1493" w:rsidRPr="00BE702E">
        <w:t>F</w:t>
      </w:r>
      <w:r w:rsidR="00FF7AF1" w:rsidRPr="00BE702E">
        <w:t>) (</w:t>
      </w:r>
      <w:r w:rsidR="00FF7AF1" w:rsidRPr="00BE702E">
        <w:rPr>
          <w:b/>
        </w:rPr>
        <w:t>Figure</w:t>
      </w:r>
      <w:r w:rsidRPr="00BE702E">
        <w:rPr>
          <w:b/>
        </w:rPr>
        <w:t xml:space="preserve"> 3</w:t>
      </w:r>
      <w:r w:rsidRPr="00BE702E">
        <w:t>). Whereas the total amount of cells in the BAL</w:t>
      </w:r>
      <w:r w:rsidR="008E1493" w:rsidRPr="00BE702E">
        <w:t>F</w:t>
      </w:r>
      <w:r w:rsidR="00FF7AF1" w:rsidRPr="00BE702E">
        <w:t xml:space="preserve"> was not altered (</w:t>
      </w:r>
      <w:r w:rsidR="00FF7AF1" w:rsidRPr="00BE702E">
        <w:rPr>
          <w:b/>
        </w:rPr>
        <w:t>Figure 3A</w:t>
      </w:r>
      <w:r w:rsidR="00FF7AF1" w:rsidRPr="00BE702E">
        <w:t>),</w:t>
      </w:r>
      <w:r w:rsidRPr="00BE702E">
        <w:t xml:space="preserve"> exposure to plain silica NPs provoked a clear inflammatory response as evidenced by increased amounts of neutrophils in the BAL</w:t>
      </w:r>
      <w:r w:rsidR="008E1493" w:rsidRPr="00BE702E">
        <w:t>F</w:t>
      </w:r>
      <w:r w:rsidR="00FF7AF1" w:rsidRPr="00BE702E">
        <w:t xml:space="preserve"> (</w:t>
      </w:r>
      <w:r w:rsidR="00FF7AF1" w:rsidRPr="00BE702E">
        <w:rPr>
          <w:b/>
        </w:rPr>
        <w:t>Figure</w:t>
      </w:r>
      <w:r w:rsidRPr="00BE702E">
        <w:rPr>
          <w:b/>
        </w:rPr>
        <w:t xml:space="preserve"> 3B</w:t>
      </w:r>
      <w:r w:rsidR="008E1493" w:rsidRPr="00BE702E">
        <w:rPr>
          <w:b/>
        </w:rPr>
        <w:t>, C</w:t>
      </w:r>
      <w:r w:rsidRPr="00BE702E">
        <w:t>)</w:t>
      </w:r>
      <w:r w:rsidR="008E1493" w:rsidRPr="00BE702E">
        <w:t xml:space="preserve">. Interestingly, and in line with our </w:t>
      </w:r>
      <w:r w:rsidR="008E1493" w:rsidRPr="00BE702E">
        <w:rPr>
          <w:i/>
        </w:rPr>
        <w:t>in vitro</w:t>
      </w:r>
      <w:r w:rsidR="008E1493" w:rsidRPr="00BE702E">
        <w:t xml:space="preserve"> studies, amine modified silica NPs also induced inflammation to a similar extent</w:t>
      </w:r>
      <w:r w:rsidR="00DF75AD" w:rsidRPr="00BE702E">
        <w:t>,</w:t>
      </w:r>
      <w:r w:rsidR="008E1493" w:rsidRPr="00BE702E">
        <w:t xml:space="preserve"> which was statistically not different from the response after instillation of plain silica NPs. Hence, in agreement with previous experiments </w:t>
      </w:r>
      <w:r w:rsidR="008E1493" w:rsidRPr="00BE702E">
        <w:rPr>
          <w:i/>
        </w:rPr>
        <w:t>in vivo</w:t>
      </w:r>
      <w:r w:rsidR="008E1493" w:rsidRPr="00BE702E">
        <w:t>,</w:t>
      </w:r>
      <w:r w:rsidR="00326845" w:rsidRPr="00BE702E">
        <w:rPr>
          <w:vertAlign w:val="superscript"/>
        </w:rPr>
        <w:t xml:space="preserve"> [28]</w:t>
      </w:r>
      <w:r w:rsidR="008E1493" w:rsidRPr="00BE702E">
        <w:t xml:space="preserve"> ranking the toxicity of differently modified silica NPs </w:t>
      </w:r>
      <w:r w:rsidR="008E1493" w:rsidRPr="00BE702E">
        <w:rPr>
          <w:i/>
        </w:rPr>
        <w:t>in vitro</w:t>
      </w:r>
      <w:r w:rsidR="008E1493" w:rsidRPr="00BE702E">
        <w:t xml:space="preserve"> in macrophages in the absence of serum is indeed suitable to estimate the inflammatory potential </w:t>
      </w:r>
      <w:r w:rsidR="008E1493" w:rsidRPr="00BE702E">
        <w:rPr>
          <w:i/>
        </w:rPr>
        <w:t xml:space="preserve">in vivo </w:t>
      </w:r>
      <w:r w:rsidR="001F4AFE" w:rsidRPr="00BE702E">
        <w:t>in the</w:t>
      </w:r>
      <w:r w:rsidR="008E1493" w:rsidRPr="00BE702E">
        <w:t xml:space="preserve"> lung.</w:t>
      </w:r>
    </w:p>
    <w:p w14:paraId="31D5C005" w14:textId="77777777" w:rsidR="008D499E" w:rsidRPr="00BE702E" w:rsidRDefault="008D499E" w:rsidP="008D499E">
      <w:pPr>
        <w:pStyle w:val="MainText"/>
        <w:jc w:val="both"/>
      </w:pPr>
      <w:r w:rsidRPr="00BE702E">
        <w:t>For biomedical applications NPs are intended to be delivered via the bloodstream</w:t>
      </w:r>
      <w:r w:rsidR="006C4B8C" w:rsidRPr="00BE702E">
        <w:t>,</w:t>
      </w:r>
      <w:r w:rsidR="00A02AD4" w:rsidRPr="00BE702E">
        <w:fldChar w:fldCharType="begin" w:fldLock="1"/>
      </w:r>
      <w:r w:rsidR="002B3EF6" w:rsidRPr="00BE702E">
        <w:instrText>ADDIN CSL_CITATION {"citationItems":[{"id":"ITEM-1","itemData":{"DOI":"10.1038/nmat2442","ISBN":"1476-1122","ISSN":"1476-1122","PMID":"19525947","abstract":"Rapid growth in nanotechnology is increasing the likelihood of engineered nanomaterials coming into contact with humans and the environment. Nanoparticles interacting with proteins, membranes, cells, DNA and organelles establish a series of nanoparticle/biological interfaces that depend on colloidal forces as well as dynamic biophysicochemical interactions. These interactions lead to the formation of protein coronas, particle wrapping, intracellular uptake and biocatalytic processes that could have biocompatible or bioadverse outcomes. For their part, the biomolecules may induce phase transformations, free energy releases, restructuring and dissolution at the nanomaterial surface. Probing these various interfaces allows the development of predictive relationships between structure and activity that are determined by nanomaterial properties such as size, shape, surface chemistry, roughness and surface coatings. This knowledge is important from the perspective of safe use of nanomaterials.","author":[{"dropping-particle":"","family":"Nel","given":"Andre E.","non-dropping-particle":"","parse-names":false,"suffix":""},{"dropping-particle":"","family":"Mädler","given":"Lutz","non-dropping-particle":"","parse-names":false,"suffix":""},{"dropping-particle":"","family":"Velegol","given":"Darrell","non-dropping-particle":"","parse-names":false,"suffix":""},{"dropping-particle":"","family":"Xia","given":"Tian","non-dropping-particle":"","parse-names":false,"suffix":""},{"dropping-particle":"V.","family":"Hoek","given":"Eric M.","non-dropping-particle":"","parse-names":false,"suffix":""},{"dropping-particle":"","family":"Somasundaran","given":"Ponisseril","non-dropping-particle":"","parse-names":false,"suffix":""},{"dropping-particle":"","family":"Klaessig","given":"Fred","non-dropping-particle":"","parse-names":false,"suffix":""},{"dropping-particle":"","family":"Castranova","given":"Vince","non-dropping-particle":"","parse-names":false,"suffix":""},{"dropping-particle":"","family":"Thompson","given":"Mike","non-dropping-particle":"","parse-names":false,"suffix":""}],"container-title":"Nature Materials","id":"ITEM-1","issue":"7","issued":{"date-parts":[["2009"]]},"page":"543-557","title":"Understanding biophysicochemical interactions at the nano–bio interface","type":"article-journal","volume":"8"},"uris":["http://www.mendeley.com/documents/?uuid=8fe280d2-8950-4588-8e98-102d2b75a844"]}],"mendeley":{"formattedCitation":"&lt;sup&gt;[35]&lt;/sup&gt;","plainTextFormattedCitation":"[35]","previouslyFormattedCitation":"&lt;sup&gt;[35]&lt;/sup&gt;"},"properties":{"noteIndex":0},"schema":"https://github.com/citation-style-language/schema/raw/master/csl-citation.json"}</w:instrText>
      </w:r>
      <w:r w:rsidR="00A02AD4" w:rsidRPr="00BE702E">
        <w:fldChar w:fldCharType="separate"/>
      </w:r>
      <w:r w:rsidR="000A0EF7" w:rsidRPr="00BE702E">
        <w:rPr>
          <w:noProof/>
          <w:vertAlign w:val="superscript"/>
        </w:rPr>
        <w:t>[35]</w:t>
      </w:r>
      <w:r w:rsidR="00A02AD4" w:rsidRPr="00BE702E">
        <w:fldChar w:fldCharType="end"/>
      </w:r>
      <w:r w:rsidRPr="00BE702E">
        <w:t xml:space="preserve"> hence biocompatibility should also be evaluated in the presence of serum and at longer exposure times. </w:t>
      </w:r>
      <w:r w:rsidR="00ED528E" w:rsidRPr="00BE702E">
        <w:t>Whereas at 6h post exposure only a modest increase in cell death could be observed</w:t>
      </w:r>
      <w:r w:rsidR="00622E17" w:rsidRPr="00BE702E">
        <w:t xml:space="preserve"> when serum was added to the cell culture medium (</w:t>
      </w:r>
      <w:r w:rsidR="00622E17" w:rsidRPr="00BE702E">
        <w:rPr>
          <w:b/>
        </w:rPr>
        <w:t>Figure S7</w:t>
      </w:r>
      <w:r w:rsidR="00622E17" w:rsidRPr="00BE702E">
        <w:t>)</w:t>
      </w:r>
      <w:r w:rsidR="00ED528E" w:rsidRPr="00BE702E">
        <w:t xml:space="preserve">, </w:t>
      </w:r>
      <w:r w:rsidRPr="00BE702E">
        <w:t>plain SiO</w:t>
      </w:r>
      <w:r w:rsidRPr="00BE702E">
        <w:rPr>
          <w:vertAlign w:val="subscript"/>
        </w:rPr>
        <w:t>2</w:t>
      </w:r>
      <w:r w:rsidRPr="00BE702E">
        <w:t xml:space="preserve"> NPs (</w:t>
      </w:r>
      <w:r w:rsidR="00AA468E" w:rsidRPr="00BE702E">
        <w:t>SiO</w:t>
      </w:r>
      <w:r w:rsidR="00AA468E" w:rsidRPr="00BE702E">
        <w:rPr>
          <w:vertAlign w:val="subscript"/>
        </w:rPr>
        <w:t>2</w:t>
      </w:r>
      <w:r w:rsidR="00AA468E" w:rsidRPr="00BE702E">
        <w:t xml:space="preserve"> plain</w:t>
      </w:r>
      <w:r w:rsidRPr="00BE702E">
        <w:t xml:space="preserve">) caused </w:t>
      </w:r>
      <w:r w:rsidR="00ED528E" w:rsidRPr="00BE702E">
        <w:t xml:space="preserve">a delayed and strong </w:t>
      </w:r>
      <w:r w:rsidRPr="00BE702E">
        <w:t>cytotoxicity after 24 h</w:t>
      </w:r>
      <w:r w:rsidR="00ED528E" w:rsidRPr="00BE702E">
        <w:t xml:space="preserve"> </w:t>
      </w:r>
      <w:r w:rsidRPr="00BE702E">
        <w:t>accompanied by a higher proportion of necrotic cells presumably due to the longer exposure time (</w:t>
      </w:r>
      <w:r w:rsidRPr="00BE702E">
        <w:rPr>
          <w:b/>
        </w:rPr>
        <w:t xml:space="preserve">Figure </w:t>
      </w:r>
      <w:r w:rsidR="003156E2" w:rsidRPr="00BE702E">
        <w:rPr>
          <w:b/>
        </w:rPr>
        <w:t>4</w:t>
      </w:r>
      <w:r w:rsidRPr="00BE702E">
        <w:rPr>
          <w:b/>
        </w:rPr>
        <w:t xml:space="preserve">A, B and </w:t>
      </w:r>
      <w:r w:rsidR="00417FBC" w:rsidRPr="00BE702E">
        <w:rPr>
          <w:b/>
        </w:rPr>
        <w:t>S</w:t>
      </w:r>
      <w:r w:rsidR="00622E17" w:rsidRPr="00BE702E">
        <w:rPr>
          <w:b/>
        </w:rPr>
        <w:t>8</w:t>
      </w:r>
      <w:r w:rsidRPr="00BE702E">
        <w:t xml:space="preserve">). </w:t>
      </w:r>
      <w:r w:rsidR="00E60F61" w:rsidRPr="00BE702E">
        <w:t>Real time imaging of single cells exposed to SiO</w:t>
      </w:r>
      <w:r w:rsidR="00E60F61" w:rsidRPr="00BE702E">
        <w:rPr>
          <w:vertAlign w:val="subscript"/>
        </w:rPr>
        <w:t>2</w:t>
      </w:r>
      <w:r w:rsidR="00E60F61" w:rsidRPr="00BE702E">
        <w:t xml:space="preserve"> NPs reveals the classical hallmarks of apoptosis i.e. </w:t>
      </w:r>
      <w:r w:rsidR="00E60F61" w:rsidRPr="00BE702E">
        <w:lastRenderedPageBreak/>
        <w:t>shrinkage and blebbing of cells accompanied by nuclear condensation and fragmentation which is subsequently followed by membrane rupture typical of secondary necrosis (</w:t>
      </w:r>
      <w:r w:rsidR="00E60F61" w:rsidRPr="00BE702E">
        <w:rPr>
          <w:b/>
        </w:rPr>
        <w:t>Figure S9</w:t>
      </w:r>
      <w:r w:rsidR="00E60F61" w:rsidRPr="00BE702E">
        <w:t xml:space="preserve">). </w:t>
      </w:r>
      <w:r w:rsidR="00ED528E" w:rsidRPr="00BE702E">
        <w:t>Induction of apoptosis by SiO</w:t>
      </w:r>
      <w:r w:rsidR="00ED528E" w:rsidRPr="00BE702E">
        <w:rPr>
          <w:vertAlign w:val="subscript"/>
        </w:rPr>
        <w:t>2</w:t>
      </w:r>
      <w:r w:rsidR="00ED528E" w:rsidRPr="00BE702E">
        <w:t xml:space="preserve"> NPs was also confirmed with Annexin V/ PI staining by flow cytometry (</w:t>
      </w:r>
      <w:r w:rsidR="00ED528E" w:rsidRPr="00BE702E">
        <w:rPr>
          <w:b/>
        </w:rPr>
        <w:t>Figure S</w:t>
      </w:r>
      <w:r w:rsidR="00E60F61" w:rsidRPr="00BE702E">
        <w:rPr>
          <w:b/>
        </w:rPr>
        <w:t>10</w:t>
      </w:r>
      <w:r w:rsidR="00ED528E" w:rsidRPr="00BE702E">
        <w:t xml:space="preserve">). </w:t>
      </w:r>
      <w:r w:rsidRPr="00BE702E">
        <w:t>However, all APTES-modified SiO</w:t>
      </w:r>
      <w:r w:rsidRPr="00BE702E">
        <w:rPr>
          <w:vertAlign w:val="subscript"/>
        </w:rPr>
        <w:t>2</w:t>
      </w:r>
      <w:r w:rsidRPr="00BE702E">
        <w:t xml:space="preserve"> NPs were less </w:t>
      </w:r>
      <w:r w:rsidR="003C483C" w:rsidRPr="00BE702E">
        <w:t xml:space="preserve">toxic </w:t>
      </w:r>
      <w:r w:rsidRPr="00BE702E">
        <w:t>or almost non-toxic. In addition, some DETAS-modified NPs with reasonable stability in CCM in the presence of serum (</w:t>
      </w:r>
      <w:r w:rsidR="00AA468E" w:rsidRPr="00BE702E">
        <w:t>SiO</w:t>
      </w:r>
      <w:r w:rsidR="00AA468E" w:rsidRPr="00BE702E">
        <w:rPr>
          <w:vertAlign w:val="subscript"/>
        </w:rPr>
        <w:t>2</w:t>
      </w:r>
      <w:r w:rsidR="00AA468E" w:rsidRPr="00BE702E">
        <w:t xml:space="preserve"> DETAS-5, -14, -19</w:t>
      </w:r>
      <w:r w:rsidRPr="00BE702E">
        <w:t xml:space="preserve"> in Table 1) were also investigated. Again, increasing amounts of amin</w:t>
      </w:r>
      <w:r w:rsidR="00F63732" w:rsidRPr="00BE702E">
        <w:t>o</w:t>
      </w:r>
      <w:r w:rsidRPr="00BE702E">
        <w:t xml:space="preserve"> groups at the silica surface suppressed toxicity. This finding suggests that increasing the</w:t>
      </w:r>
      <w:r w:rsidR="001E48A3" w:rsidRPr="00BE702E">
        <w:t xml:space="preserve"> linker length more than twice still allows </w:t>
      </w:r>
      <w:proofErr w:type="gramStart"/>
      <w:r w:rsidR="001E48A3" w:rsidRPr="00BE702E">
        <w:t>to enhance</w:t>
      </w:r>
      <w:proofErr w:type="gramEnd"/>
      <w:r w:rsidRPr="00BE702E">
        <w:t xml:space="preserve"> the biocompatibility</w:t>
      </w:r>
      <w:r w:rsidR="003156E2" w:rsidRPr="00BE702E">
        <w:t xml:space="preserve"> of amine modified silica NPs</w:t>
      </w:r>
      <w:r w:rsidRPr="00BE702E">
        <w:t xml:space="preserve"> </w:t>
      </w:r>
      <w:r w:rsidRPr="00BE702E">
        <w:rPr>
          <w:b/>
        </w:rPr>
        <w:t xml:space="preserve">(Figure </w:t>
      </w:r>
      <w:r w:rsidR="003156E2" w:rsidRPr="00BE702E">
        <w:rPr>
          <w:b/>
        </w:rPr>
        <w:t>4</w:t>
      </w:r>
      <w:r w:rsidRPr="00BE702E">
        <w:rPr>
          <w:b/>
        </w:rPr>
        <w:t>C, D and</w:t>
      </w:r>
      <w:r w:rsidRPr="00BE702E">
        <w:t xml:space="preserve"> </w:t>
      </w:r>
      <w:r w:rsidR="00417FBC" w:rsidRPr="00BE702E">
        <w:rPr>
          <w:b/>
        </w:rPr>
        <w:t>S</w:t>
      </w:r>
      <w:r w:rsidR="00622E17" w:rsidRPr="00BE702E">
        <w:rPr>
          <w:b/>
        </w:rPr>
        <w:t>1</w:t>
      </w:r>
      <w:r w:rsidR="00E60F61" w:rsidRPr="00BE702E">
        <w:rPr>
          <w:b/>
        </w:rPr>
        <w:t>1</w:t>
      </w:r>
      <w:r w:rsidRPr="00BE702E">
        <w:t>). Commercial amin</w:t>
      </w:r>
      <w:r w:rsidR="003310F6" w:rsidRPr="00BE702E">
        <w:t>e</w:t>
      </w:r>
      <w:r w:rsidRPr="00BE702E">
        <w:t>-modified SiO</w:t>
      </w:r>
      <w:r w:rsidRPr="00BE702E">
        <w:rPr>
          <w:vertAlign w:val="subscript"/>
        </w:rPr>
        <w:t>2</w:t>
      </w:r>
      <w:r w:rsidRPr="00BE702E">
        <w:t xml:space="preserve"> NPs in the presence of serum behaved similar</w:t>
      </w:r>
      <w:r w:rsidR="008074C1" w:rsidRPr="00BE702E">
        <w:t>ly</w:t>
      </w:r>
      <w:r w:rsidRPr="00BE702E">
        <w:t xml:space="preserve"> to our self-produced NPs, whereas PS</w:t>
      </w:r>
      <w:r w:rsidR="00C67B70" w:rsidRPr="00BE702E">
        <w:t>-NH</w:t>
      </w:r>
      <w:r w:rsidR="00C67B70" w:rsidRPr="00BE702E">
        <w:rPr>
          <w:vertAlign w:val="subscript"/>
        </w:rPr>
        <w:t xml:space="preserve">2 </w:t>
      </w:r>
      <w:r w:rsidRPr="00BE702E">
        <w:t>NPs were found to be still highly toxic.</w:t>
      </w:r>
    </w:p>
    <w:p w14:paraId="70344439" w14:textId="77777777" w:rsidR="00984DF4" w:rsidRPr="00BE702E" w:rsidRDefault="00984DF4" w:rsidP="008D499E">
      <w:pPr>
        <w:pStyle w:val="MainText"/>
        <w:jc w:val="both"/>
      </w:pPr>
      <w:r w:rsidRPr="00BE702E">
        <w:t>As</w:t>
      </w:r>
      <w:r w:rsidR="00BC2ACA" w:rsidRPr="00BE702E">
        <w:t xml:space="preserve"> discussed above, </w:t>
      </w:r>
      <w:r w:rsidRPr="00BE702E">
        <w:t xml:space="preserve">upon inhalation of silica NPs </w:t>
      </w:r>
      <w:r w:rsidR="00DF75AD" w:rsidRPr="00BE702E">
        <w:t xml:space="preserve">there is </w:t>
      </w:r>
      <w:r w:rsidRPr="00BE702E">
        <w:t xml:space="preserve">also no protein corona </w:t>
      </w:r>
      <w:r w:rsidR="00BC2ACA" w:rsidRPr="00BE702E">
        <w:t>present on the pristine NPs</w:t>
      </w:r>
      <w:r w:rsidR="00DF75AD" w:rsidRPr="00BE702E">
        <w:t>,</w:t>
      </w:r>
      <w:r w:rsidR="00BC2ACA" w:rsidRPr="00BE702E">
        <w:t xml:space="preserve"> and </w:t>
      </w:r>
      <w:r w:rsidRPr="00BE702E">
        <w:t xml:space="preserve">the cytotoxic effects of plain and amine-coupled silica NPs observed </w:t>
      </w:r>
      <w:r w:rsidRPr="00BE702E">
        <w:rPr>
          <w:i/>
        </w:rPr>
        <w:t>in vitro</w:t>
      </w:r>
      <w:r w:rsidRPr="00BE702E">
        <w:t xml:space="preserve"> correlate well with the inflammatory effects observed </w:t>
      </w:r>
      <w:r w:rsidRPr="00BE702E">
        <w:rPr>
          <w:i/>
        </w:rPr>
        <w:t>in vivo</w:t>
      </w:r>
      <w:r w:rsidRPr="00BE702E">
        <w:t xml:space="preserve"> i</w:t>
      </w:r>
      <w:r w:rsidR="00465605" w:rsidRPr="00BE702E">
        <w:t>n the lung of exposed mice (</w:t>
      </w:r>
      <w:r w:rsidR="00465605" w:rsidRPr="00BE702E">
        <w:rPr>
          <w:b/>
        </w:rPr>
        <w:t>Figure</w:t>
      </w:r>
      <w:r w:rsidRPr="00BE702E">
        <w:rPr>
          <w:b/>
        </w:rPr>
        <w:t xml:space="preserve"> </w:t>
      </w:r>
      <w:r w:rsidR="000063F6" w:rsidRPr="00BE702E">
        <w:rPr>
          <w:b/>
        </w:rPr>
        <w:t xml:space="preserve">2 and </w:t>
      </w:r>
      <w:r w:rsidRPr="00BE702E">
        <w:rPr>
          <w:b/>
        </w:rPr>
        <w:t>3</w:t>
      </w:r>
      <w:r w:rsidRPr="00BE702E">
        <w:t>). However, in the presence of a protein corona</w:t>
      </w:r>
      <w:r w:rsidR="00DF75AD" w:rsidRPr="00BE702E">
        <w:t>,</w:t>
      </w:r>
      <w:r w:rsidRPr="00BE702E">
        <w:t xml:space="preserve"> the toxicity of amine-modified but not </w:t>
      </w:r>
      <w:r w:rsidR="00DF75AD" w:rsidRPr="00BE702E">
        <w:t xml:space="preserve">of </w:t>
      </w:r>
      <w:r w:rsidRPr="00BE702E">
        <w:t xml:space="preserve">plain silica NPs is suppressed </w:t>
      </w:r>
      <w:r w:rsidRPr="00BE702E">
        <w:rPr>
          <w:i/>
        </w:rPr>
        <w:t>in vitro</w:t>
      </w:r>
      <w:r w:rsidRPr="00BE702E">
        <w:t>, which correlates again well with the reduced toxicity of injected amine-modified silica NPs observed in mice by others previously.</w:t>
      </w:r>
      <w:r w:rsidR="00722A89" w:rsidRPr="00BE702E">
        <w:fldChar w:fldCharType="begin" w:fldLock="1"/>
      </w:r>
      <w:r w:rsidR="002B3EF6" w:rsidRPr="00BE702E">
        <w:instrText>ADDIN CSL_CITATION {"citationItems":[{"id":"ITEM-1","itemData":{"DOI":"10.1038/nnano.2011.41","ISBN":"1748-3387","ISSN":"17483395","PMID":"21460826","abstract":"The increasing use of nanomaterials has raised concerns about their potential risks to human health. Recent studies have shown that nanoparticles can cross the placenta barrier in pregnant mice and cause neurotoxicity in their offspring, but a more detailed understanding of the effects of nanoparticles on pregnant animals remains elusive. Here, we show that silica and titanium dioxide nanoparticles with diameters of 70 nm and 35 nm, respectively, can cause pregnancy complications when injected intravenously into pregnant mice. The silica and titanium dioxide nanoparticles were found in the placenta, fetal liver and fetal brain. Mice treated with these nanoparticles had smaller uteri and smaller fetuses than untreated controls. Fullerene molecules and larger (300 and 1,000 nm) silica particles did not induce these complications. These detrimental effects are linked to structural and functional abnormalities in the placenta on the maternal side, and are abolished when the surfaces of the silica nanoparticles are modified with carboxyl and amine groups.","author":[{"dropping-particle":"","family":"Yamashita","given":"Kohei","non-dropping-particle":"","parse-names":false,"suffix":""},{"dropping-particle":"","family":"Yoshioka","given":"Yasuo","non-dropping-particle":"","parse-names":false,"suffix":""},{"dropping-particle":"","family":"Higashisaka","given":"Kazuma","non-dropping-particle":"","parse-names":false,"suffix":""},{"dropping-particle":"","family":"Mimura","given":"Kazuya","non-dropping-particle":"","parse-names":false,"suffix":""},{"dropping-particle":"","family":"Morishita","given":"Yuki","non-dropping-particle":"","parse-names":false,"suffix":""},{"dropping-particle":"","family":"Nozaki","given":"Masatoshi","non-dropping-particle":"","parse-names":false,"suffix":""},{"dropping-particle":"","family":"Yoshida","given":"Tokuyuki","non-dropping-particle":"","parse-names":false,"suffix":""},{"dropping-particle":"","family":"Ogura","given":"Toshinobu","non-dropping-particle":"","parse-names":false,"suffix":""},{"dropping-particle":"","family":"Nabeshi","given":"Hiromi","non-dropping-particle":"","parse-names":false,"suffix":""},{"dropping-particle":"","family":"Nagano","given":"Kazuya","non-dropping-particle":"","parse-names":false,"suffix":""},{"dropping-particle":"","family":"Abe","given":"Yasuhiro","non-dropping-particle":"","parse-names":false,"suffix":""},{"dropping-particle":"","family":"Kamada","given":"Haruhiko","non-dropping-particle":"","parse-names":false,"suffix":""},{"dropping-particle":"","family":"Monobe","given":"Youko","non-dropping-particle":"","parse-names":false,"suffix":""},{"dropping-particle":"","family":"Imazawa","given":"Takayoshi","non-dropping-particle":"","parse-names":false,"suffix":""},{"dropping-particle":"","family":"Aoshima","given":"Hisae","non-dropping-particle":"","parse-names":false,"suffix":""},{"dropping-particle":"","family":"Shishido","given":"Kiyoshi","non-dropping-particle":"","parse-names":false,"suffix":""},{"dropping-particle":"","family":"Kawai","given":"Yuichi","non-dropping-particle":"","parse-names":false,"suffix":""},{"dropping-particle":"","family":"Mayumi","given":"Tadanori","non-dropping-particle":"","parse-names":false,"suffix":""},{"dropping-particle":"","family":"Tsunoda","given":"Shin Ichi","non-dropping-particle":"","parse-names":false,"suffix":""},{"dropping-particle":"","family":"Itoh","given":"Norio","non-dropping-particle":"","parse-names":false,"suffix":""},{"dropping-particle":"","family":"Yoshikawa","given":"Tomoaki","non-dropping-particle":"","parse-names":false,"suffix":""},{"dropping-particle":"","family":"Yanagihara","given":"Itaru","non-dropping-particle":"","parse-names":false,"suffix":""},{"dropping-particle":"","family":"Saito","given":"Shigeru","non-dropping-particle":"","parse-names":false,"suffix":""},{"dropping-particle":"","family":"Tsutsumi","given":"Yasuo","non-dropping-particle":"","parse-names":false,"suffix":""}],"container-title":"Nature Nanotechnology","id":"ITEM-1","issue":"5","issued":{"date-parts":[["2011"]]},"page":"321-328","title":"Silica and titanium dioxide nanoparticles cause pregnancy complications in mice","type":"article-journal","volume":"6"},"uris":["http://www.mendeley.com/documents/?uuid=9c1a7c09-1ada-4d39-90df-93e6217a1e6a"]}],"mendeley":{"formattedCitation":"&lt;sup&gt;[36]&lt;/sup&gt;","plainTextFormattedCitation":"[36]","previouslyFormattedCitation":"&lt;sup&gt;[36]&lt;/sup&gt;"},"properties":{"noteIndex":0},"schema":"https://github.com/citation-style-language/schema/raw/master/csl-citation.json"}</w:instrText>
      </w:r>
      <w:r w:rsidR="00722A89" w:rsidRPr="00BE702E">
        <w:fldChar w:fldCharType="separate"/>
      </w:r>
      <w:r w:rsidR="000A0EF7" w:rsidRPr="00BE702E">
        <w:rPr>
          <w:noProof/>
          <w:vertAlign w:val="superscript"/>
        </w:rPr>
        <w:t>[36]</w:t>
      </w:r>
      <w:r w:rsidR="00722A89" w:rsidRPr="00BE702E">
        <w:fldChar w:fldCharType="end"/>
      </w:r>
      <w:r w:rsidRPr="00BE702E">
        <w:t xml:space="preserve"> Hence, our </w:t>
      </w:r>
      <w:r w:rsidRPr="00BE702E">
        <w:rPr>
          <w:i/>
        </w:rPr>
        <w:t>in vitro</w:t>
      </w:r>
      <w:r w:rsidRPr="00BE702E">
        <w:t xml:space="preserve"> data on the </w:t>
      </w:r>
      <w:r w:rsidR="00DF75AD" w:rsidRPr="00BE702E">
        <w:t>dependence of the</w:t>
      </w:r>
      <w:r w:rsidRPr="00BE702E">
        <w:t xml:space="preserve"> </w:t>
      </w:r>
      <w:r w:rsidR="000063F6" w:rsidRPr="00BE702E">
        <w:t>biocompatibility</w:t>
      </w:r>
      <w:r w:rsidRPr="00BE702E">
        <w:t xml:space="preserve"> of silica NPs on surface modification and the protein corona reflects the outcome also found </w:t>
      </w:r>
      <w:r w:rsidRPr="00BE702E">
        <w:rPr>
          <w:i/>
        </w:rPr>
        <w:t>in vivo</w:t>
      </w:r>
      <w:r w:rsidRPr="00BE702E">
        <w:t>.</w:t>
      </w:r>
    </w:p>
    <w:p w14:paraId="202A38B1" w14:textId="77777777" w:rsidR="000063F6" w:rsidRPr="00BE702E" w:rsidRDefault="000063F6" w:rsidP="008D499E">
      <w:pPr>
        <w:pStyle w:val="MainText"/>
        <w:jc w:val="both"/>
      </w:pPr>
    </w:p>
    <w:p w14:paraId="0ECDAD0E" w14:textId="77777777" w:rsidR="000063F6" w:rsidRPr="00BE702E" w:rsidRDefault="000063F6" w:rsidP="007C3D06">
      <w:pPr>
        <w:pStyle w:val="MainText"/>
        <w:jc w:val="both"/>
        <w:rPr>
          <w:i/>
        </w:rPr>
      </w:pPr>
      <w:r w:rsidRPr="00BE702E">
        <w:rPr>
          <w:i/>
        </w:rPr>
        <w:t>Mechanistic studies on the toxicity of SiO</w:t>
      </w:r>
      <w:r w:rsidRPr="00BE702E">
        <w:rPr>
          <w:i/>
          <w:vertAlign w:val="subscript"/>
        </w:rPr>
        <w:t>2</w:t>
      </w:r>
      <w:r w:rsidRPr="00BE702E">
        <w:rPr>
          <w:i/>
        </w:rPr>
        <w:t xml:space="preserve"> NPs</w:t>
      </w:r>
    </w:p>
    <w:p w14:paraId="0374A1E5" w14:textId="77777777" w:rsidR="00CB4452" w:rsidRPr="00BE702E" w:rsidRDefault="000063F6" w:rsidP="001929D9">
      <w:pPr>
        <w:pStyle w:val="MainText"/>
        <w:jc w:val="both"/>
      </w:pPr>
      <w:r w:rsidRPr="00BE702E">
        <w:t>Finally, we</w:t>
      </w:r>
      <w:r w:rsidR="00272CD4" w:rsidRPr="00BE702E">
        <w:t xml:space="preserve"> addressed in more detail the mechanism of toxicity upon exposure to </w:t>
      </w:r>
      <w:r w:rsidRPr="00BE702E">
        <w:t>silica</w:t>
      </w:r>
      <w:r w:rsidR="00324C22" w:rsidRPr="00BE702E">
        <w:t xml:space="preserve"> NPs</w:t>
      </w:r>
      <w:r w:rsidRPr="00BE702E">
        <w:t xml:space="preserve"> and first investigated </w:t>
      </w:r>
      <w:r w:rsidR="00272CD4" w:rsidRPr="00BE702E">
        <w:t>the role of reactive oxygen species (ROS)</w:t>
      </w:r>
      <w:r w:rsidR="00847236" w:rsidRPr="00BE702E">
        <w:t>,</w:t>
      </w:r>
      <w:r w:rsidRPr="00BE702E">
        <w:t xml:space="preserve"> which often mediate adverse effects of nanoparticles</w:t>
      </w:r>
      <w:r w:rsidR="00272CD4" w:rsidRPr="00BE702E">
        <w:t>.</w:t>
      </w:r>
      <w:r w:rsidR="006B77E6" w:rsidRPr="00BE702E">
        <w:fldChar w:fldCharType="begin" w:fldLock="1"/>
      </w:r>
      <w:r w:rsidR="002B3EF6" w:rsidRPr="00BE702E">
        <w:instrText>ADDIN CSL_CITATION {"citationItems":[{"id":"ITEM-1","itemData":{"DOI":"10.1038/nmat2442","ISBN":"1476-1122","ISSN":"1476-1122","PMID":"19525947","abstract":"Rapid growth in nanotechnology is increasing the likelihood of engineered nanomaterials coming into contact with humans and the environment. Nanoparticles interacting with proteins, membranes, cells, DNA and organelles establish a series of nanoparticle/biological interfaces that depend on colloidal forces as well as dynamic biophysicochemical interactions. These interactions lead to the formation of protein coronas, particle wrapping, intracellular uptake and biocatalytic processes that could have biocompatible or bioadverse outcomes. For their part, the biomolecules may induce phase transformations, free energy releases, restructuring and dissolution at the nanomaterial surface. Probing these various interfaces allows the development of predictive relationships between structure and activity that are determined by nanomaterial properties such as size, shape, surface chemistry, roughness and surface coatings. This knowledge is important from the perspective of safe use of nanomaterials.","author":[{"dropping-particle":"","family":"Nel","given":"Andre E.","non-dropping-particle":"","parse-names":false,"suffix":""},{"dropping-particle":"","family":"Mädler","given":"Lutz","non-dropping-particle":"","parse-names":false,"suffix":""},{"dropping-particle":"","family":"Velegol","given":"Darrell","non-dropping-particle":"","parse-names":false,"suffix":""},{"dropping-particle":"","family":"Xia","given":"Tian","non-dropping-particle":"","parse-names":false,"suffix":""},{"dropping-particle":"V.","family":"Hoek","given":"Eric M.","non-dropping-particle":"","parse-names":false,"suffix":""},{"dropping-particle":"","family":"Somasundaran","given":"Ponisseril","non-dropping-particle":"","parse-names":false,"suffix":""},{"dropping-particle":"","family":"Klaessig","given":"Fred","non-dropping-particle":"","parse-names":false,"suffix":""},{"dropping-particle":"","family":"Castranova","given":"Vince","non-dropping-particle":"","parse-names":false,"suffix":""},{"dropping-particle":"","family":"Thompson","given":"Mike","non-dropping-particle":"","parse-names":false,"suffix":""}],"container-title":"Nature Materials","id":"ITEM-1","issue":"7","issued":{"date-parts":[["2009"]]},"page":"543-557","title":"Understanding biophysicochemical interactions at the nano–bio interface","type":"article-journal","volume":"8"},"uris":["http://www.mendeley.com/documents/?uuid=8fe280d2-8950-4588-8e98-102d2b75a844"]}],"mendeley":{"formattedCitation":"&lt;sup&gt;[35]&lt;/sup&gt;","plainTextFormattedCitation":"[35]","previouslyFormattedCitation":"&lt;sup&gt;[35]&lt;/sup&gt;"},"properties":{"noteIndex":0},"schema":"https://github.com/citation-style-language/schema/raw/master/csl-citation.json"}</w:instrText>
      </w:r>
      <w:r w:rsidR="006B77E6" w:rsidRPr="00BE702E">
        <w:fldChar w:fldCharType="separate"/>
      </w:r>
      <w:r w:rsidR="000A0EF7" w:rsidRPr="00BE702E">
        <w:rPr>
          <w:noProof/>
          <w:vertAlign w:val="superscript"/>
        </w:rPr>
        <w:t>[35]</w:t>
      </w:r>
      <w:r w:rsidR="006B77E6" w:rsidRPr="00BE702E">
        <w:fldChar w:fldCharType="end"/>
      </w:r>
      <w:r w:rsidR="006B77E6" w:rsidRPr="00BE702E" w:rsidDel="00A02AD4">
        <w:rPr>
          <w:vertAlign w:val="superscript"/>
        </w:rPr>
        <w:t xml:space="preserve"> </w:t>
      </w:r>
      <w:r w:rsidR="00272CD4" w:rsidRPr="00BE702E">
        <w:t xml:space="preserve"> However, in contrast to the positive control hydrogen peroxide</w:t>
      </w:r>
      <w:r w:rsidRPr="00BE702E">
        <w:t>,</w:t>
      </w:r>
      <w:r w:rsidR="00324C22" w:rsidRPr="00BE702E">
        <w:t xml:space="preserve"> plain silica NPs</w:t>
      </w:r>
      <w:r w:rsidR="00272CD4" w:rsidRPr="00BE702E">
        <w:t xml:space="preserve"> did not promote ROS fo</w:t>
      </w:r>
      <w:r w:rsidR="00324C22" w:rsidRPr="00BE702E">
        <w:t>rmation in cells (</w:t>
      </w:r>
      <w:r w:rsidR="00287D88" w:rsidRPr="00BE702E">
        <w:rPr>
          <w:b/>
        </w:rPr>
        <w:t>F</w:t>
      </w:r>
      <w:r w:rsidR="00324C22" w:rsidRPr="00BE702E">
        <w:rPr>
          <w:b/>
        </w:rPr>
        <w:t>igure S1</w:t>
      </w:r>
      <w:r w:rsidR="00E60F61" w:rsidRPr="00BE702E">
        <w:rPr>
          <w:b/>
        </w:rPr>
        <w:t>2</w:t>
      </w:r>
      <w:r w:rsidR="00324C22" w:rsidRPr="00BE702E">
        <w:rPr>
          <w:b/>
        </w:rPr>
        <w:t>A</w:t>
      </w:r>
      <w:r w:rsidR="00272CD4" w:rsidRPr="00BE702E">
        <w:t xml:space="preserve">). Furthermore, addition of the anti-oxidant N-acetylcysteine did also not prevent cell death induced by silica </w:t>
      </w:r>
      <w:r w:rsidR="00272CD4" w:rsidRPr="00BE702E">
        <w:lastRenderedPageBreak/>
        <w:t>NPs</w:t>
      </w:r>
      <w:r w:rsidR="00465605" w:rsidRPr="00BE702E">
        <w:t xml:space="preserve"> (</w:t>
      </w:r>
      <w:r w:rsidR="00465605" w:rsidRPr="00BE702E">
        <w:rPr>
          <w:b/>
        </w:rPr>
        <w:t>Figure</w:t>
      </w:r>
      <w:r w:rsidR="00324C22" w:rsidRPr="00BE702E">
        <w:rPr>
          <w:b/>
        </w:rPr>
        <w:t xml:space="preserve"> S1</w:t>
      </w:r>
      <w:r w:rsidR="00E60F61" w:rsidRPr="00BE702E">
        <w:rPr>
          <w:b/>
        </w:rPr>
        <w:t>2</w:t>
      </w:r>
      <w:r w:rsidR="00324C22" w:rsidRPr="00BE702E">
        <w:rPr>
          <w:b/>
        </w:rPr>
        <w:t>B</w:t>
      </w:r>
      <w:r w:rsidR="00324C22" w:rsidRPr="00BE702E">
        <w:t>)</w:t>
      </w:r>
      <w:r w:rsidR="00272CD4" w:rsidRPr="00BE702E">
        <w:t>. These findings are in agreement with our recently published study</w:t>
      </w:r>
      <w:r w:rsidR="00324C22" w:rsidRPr="00BE702E">
        <w:t>,</w:t>
      </w:r>
      <w:r w:rsidR="006B77E6" w:rsidRPr="00BE702E">
        <w:fldChar w:fldCharType="begin" w:fldLock="1"/>
      </w:r>
      <w:r w:rsidR="002B3EF6" w:rsidRPr="00BE702E">
        <w:instrText>ADDIN CSL_CITATION {"citationItems":[{"id":"ITEM-1","itemData":{"DOI":"10.1007/s00204-018-2223-y","ISSN":"14320738","author":[{"dropping-particle":"","family":"Fritsch-Decker","given":"Susanne","non-dropping-particle":"","parse-names":false,"suffix":""},{"dropping-particle":"","family":"Marquardt","given":"Clarissa","non-dropping-particle":"","parse-names":false,"suffix":""},{"dropping-particle":"","family":"Stoeger","given":"Tobias","non-dropping-particle":"","parse-names":false,"suffix":""},{"dropping-particle":"","family":"Diabaté","given":"Silvia","non-dropping-particle":"","parse-names":false,"suffix":""},{"dropping-particle":"","family":"Weiss","given":"Carsten","non-dropping-particle":"","parse-names":false,"suffix":""}],"container-title":"Archives of Toxicology","id":"ITEM-1","issue":"7","issued":{"date-parts":[["2018"]]},"page":"2163-2174","title":"Revisiting the stress paradigm for silica nanoparticles: decoupling of the anti-oxidative defense, pro-inflammatory response and cytotoxicity","type":"article-journal","volume":"92"},"uris":["http://www.mendeley.com/documents/?uuid=fc1546e3-e4e5-4803-8036-e7a6ce6585bc"]}],"mendeley":{"formattedCitation":"&lt;sup&gt;[37]&lt;/sup&gt;","plainTextFormattedCitation":"[37]","previouslyFormattedCitation":"&lt;sup&gt;[37]&lt;/sup&gt;"},"properties":{"noteIndex":0},"schema":"https://github.com/citation-style-language/schema/raw/master/csl-citation.json"}</w:instrText>
      </w:r>
      <w:r w:rsidR="006B77E6" w:rsidRPr="00BE702E">
        <w:fldChar w:fldCharType="separate"/>
      </w:r>
      <w:r w:rsidR="000A0EF7" w:rsidRPr="00BE702E">
        <w:rPr>
          <w:noProof/>
          <w:vertAlign w:val="superscript"/>
        </w:rPr>
        <w:t>[37]</w:t>
      </w:r>
      <w:r w:rsidR="006B77E6" w:rsidRPr="00BE702E">
        <w:fldChar w:fldCharType="end"/>
      </w:r>
      <w:r w:rsidR="00272CD4" w:rsidRPr="00BE702E">
        <w:t xml:space="preserve"> where we also could not demonstrate a decisive role of ROS in the toxicity of </w:t>
      </w:r>
      <w:r w:rsidR="00324C22" w:rsidRPr="00BE702E">
        <w:t xml:space="preserve">silica NPs </w:t>
      </w:r>
      <w:r w:rsidR="00272CD4" w:rsidRPr="00BE702E">
        <w:t>produced by flame synthesis. In order to identify the underlying mechanisms of toxicity</w:t>
      </w:r>
      <w:r w:rsidR="00324C22" w:rsidRPr="00BE702E">
        <w:t>,</w:t>
      </w:r>
      <w:r w:rsidR="00272CD4" w:rsidRPr="00BE702E">
        <w:t xml:space="preserve"> we screened a selection of compounds which target specific pathways of cell death and survival (as summarized in </w:t>
      </w:r>
      <w:r w:rsidR="00324C22" w:rsidRPr="00BE702E">
        <w:t>Table S4</w:t>
      </w:r>
      <w:r w:rsidR="00272CD4" w:rsidRPr="00BE702E">
        <w:t>). Whereas inhibition of necroptosis and general apoptosis as well as interference with multiple kinases involved in cell death</w:t>
      </w:r>
      <w:r w:rsidR="00443509" w:rsidRPr="00BE702E">
        <w:t>,</w:t>
      </w:r>
      <w:r w:rsidR="00272CD4" w:rsidRPr="00BE702E">
        <w:t xml:space="preserve"> did not suppress </w:t>
      </w:r>
      <w:r w:rsidR="00324C22" w:rsidRPr="00BE702E">
        <w:t>the cytotoxicity of plain silica NPs</w:t>
      </w:r>
      <w:r w:rsidR="00272CD4" w:rsidRPr="00BE702E">
        <w:t>, multiple inhibitors of lysosomal injury ind</w:t>
      </w:r>
      <w:r w:rsidR="00324C22" w:rsidRPr="00BE702E">
        <w:t xml:space="preserve">eed clearly reduced </w:t>
      </w:r>
      <w:r w:rsidR="00465605" w:rsidRPr="00BE702E">
        <w:t xml:space="preserve">cell death </w:t>
      </w:r>
      <w:r w:rsidR="008620B1" w:rsidRPr="00BE702E">
        <w:t xml:space="preserve">in the presence of serum </w:t>
      </w:r>
      <w:r w:rsidR="00465605" w:rsidRPr="00BE702E">
        <w:t xml:space="preserve">(Table S4 and </w:t>
      </w:r>
      <w:r w:rsidR="00465605" w:rsidRPr="00BE702E">
        <w:rPr>
          <w:b/>
        </w:rPr>
        <w:t>Figure</w:t>
      </w:r>
      <w:r w:rsidR="00AF1703" w:rsidRPr="00BE702E">
        <w:rPr>
          <w:b/>
        </w:rPr>
        <w:t xml:space="preserve"> 5</w:t>
      </w:r>
      <w:r w:rsidR="00060808" w:rsidRPr="00BE702E">
        <w:rPr>
          <w:b/>
        </w:rPr>
        <w:t>B</w:t>
      </w:r>
      <w:r w:rsidR="00AF1703" w:rsidRPr="00BE702E">
        <w:t>)</w:t>
      </w:r>
      <w:r w:rsidR="00272CD4" w:rsidRPr="00BE702E">
        <w:t>.</w:t>
      </w:r>
      <w:r w:rsidR="00CB4452" w:rsidRPr="00BE702E">
        <w:t xml:space="preserve"> </w:t>
      </w:r>
      <w:r w:rsidR="00CD5063" w:rsidRPr="00BE702E">
        <w:t>Real-time imaging of exposed cells demonstrated, that the onset of apoptosis coincides with the loss of lysosomal integrity (</w:t>
      </w:r>
      <w:r w:rsidR="00CD5063" w:rsidRPr="00BE702E">
        <w:rPr>
          <w:b/>
        </w:rPr>
        <w:t>Figure 5A</w:t>
      </w:r>
      <w:r w:rsidR="00E60F61" w:rsidRPr="00BE702E">
        <w:t xml:space="preserve"> </w:t>
      </w:r>
      <w:r w:rsidR="00E60F61" w:rsidRPr="00BE702E">
        <w:rPr>
          <w:b/>
        </w:rPr>
        <w:t>and Movie S1</w:t>
      </w:r>
      <w:r w:rsidR="00CD5063" w:rsidRPr="00BE702E">
        <w:t xml:space="preserve">).  </w:t>
      </w:r>
      <w:r w:rsidR="00AF1703" w:rsidRPr="00BE702E">
        <w:t>Next</w:t>
      </w:r>
      <w:r w:rsidR="00CB4452" w:rsidRPr="00BE702E">
        <w:t xml:space="preserve">, we extended our mechanistic studies to also consider the impact of the protein corona on the lysosomal injury pathway </w:t>
      </w:r>
      <w:r w:rsidR="00AF1703" w:rsidRPr="00BE702E">
        <w:t>triggered by plain silica NPs</w:t>
      </w:r>
      <w:r w:rsidR="00CB4452" w:rsidRPr="00BE702E">
        <w:t xml:space="preserve">. Interestingly, only in the presence of </w:t>
      </w:r>
      <w:r w:rsidR="00AF1703" w:rsidRPr="00BE702E">
        <w:t>serum</w:t>
      </w:r>
      <w:r w:rsidR="00CB4452" w:rsidRPr="00BE702E">
        <w:t>, inhibition of endolyso</w:t>
      </w:r>
      <w:r w:rsidR="00574299" w:rsidRPr="00BE702E">
        <w:t>so</w:t>
      </w:r>
      <w:r w:rsidR="00CB4452" w:rsidRPr="00BE702E">
        <w:t>mal damage prevented cytotoxicity</w:t>
      </w:r>
      <w:r w:rsidR="00AF1703" w:rsidRPr="00BE702E">
        <w:t xml:space="preserve"> (</w:t>
      </w:r>
      <w:r w:rsidR="00AF1703" w:rsidRPr="00BE702E">
        <w:rPr>
          <w:b/>
        </w:rPr>
        <w:t>Fig</w:t>
      </w:r>
      <w:r w:rsidR="006F1FBC" w:rsidRPr="00BE702E">
        <w:rPr>
          <w:b/>
        </w:rPr>
        <w:t>ure</w:t>
      </w:r>
      <w:r w:rsidR="00AF1703" w:rsidRPr="00BE702E">
        <w:rPr>
          <w:b/>
        </w:rPr>
        <w:t xml:space="preserve"> 5</w:t>
      </w:r>
      <w:r w:rsidR="00CD5063" w:rsidRPr="00BE702E">
        <w:rPr>
          <w:b/>
        </w:rPr>
        <w:t>C</w:t>
      </w:r>
      <w:r w:rsidR="00E60F61" w:rsidRPr="00BE702E">
        <w:rPr>
          <w:b/>
        </w:rPr>
        <w:t xml:space="preserve"> and Movie S2</w:t>
      </w:r>
      <w:r w:rsidR="00AF1703" w:rsidRPr="00BE702E">
        <w:t>)</w:t>
      </w:r>
      <w:r w:rsidR="00CB4452" w:rsidRPr="00BE702E">
        <w:t>. In the absence of a protein corona, cells are still damaged presumably due to a direct effect on the plasma membrane.</w:t>
      </w:r>
      <w:r w:rsidR="00810EC3" w:rsidRPr="00BE702E">
        <w:fldChar w:fldCharType="begin" w:fldLock="1"/>
      </w:r>
      <w:r w:rsidR="002B3EF6" w:rsidRPr="00BE702E">
        <w:instrText>ADDIN CSL_CITATION {"citationItems":[{"id":"ITEM-1","itemData":{"DOI":"10.1038/nnano.2013.181","ISBN":"1748-3395","ISSN":"17483395","PMID":"24056901","abstract":"In biological fluids, proteins bind to the surface of nanoparticles to form a coating known as the protein corona, which can critically affect the interaction of the nanoparticles with living systems. As physiological systems are highly dynamic, it is important to obtain a time-resolved knowledge of protein-corona formation, development and biological relevancy. Here we show that label-free snapshot proteomics can be used to obtain quantitative time-resolved profiles of human plasma coronas formed on silica and polystyrene nanoparticles of various size and surface functionalization. Complex time- and nanoparticle-specific coronas, which comprise almost 300 different proteins, were found to form rapidly (&lt;0.5 minutes) and, over time, to change significantly in terms of the amount of bound protein, but not in composition. Rapid corona formation is found to affect haemolysis, thrombocyte activation, nanoparticle uptake and endothelial cell death at an early exposure time.","author":[{"dropping-particle":"","family":"Tenzer","given":"Stefan","non-dropping-particle":"","parse-names":false,"suffix":""},{"dropping-particle":"","family":"Docter","given":"Dominic","non-dropping-particle":"","parse-names":false,"suffix":""},{"dropping-particle":"","family":"Kuharev","given":"Jörg","non-dropping-particle":"","parse-names":false,"suffix":""},{"dropping-particle":"","family":"Musyanovych","given":"Anna","non-dropping-particle":"","parse-names":false,"suffix":""},{"dropping-particle":"","family":"Fetz","given":"Verena","non-dropping-particle":"","parse-names":false,"suffix":""},{"dropping-particle":"","family":"Hecht","given":"Rouven","non-dropping-particle":"","parse-names":false,"suffix":""},{"dropping-particle":"","family":"Schlenk","given":"Florian","non-dropping-particle":"","parse-names":false,"suffix":""},{"dropping-particle":"","family":"Fischer","given":"Dagmar","non-dropping-particle":"","parse-names":false,"suffix":""},{"dropping-particle":"","family":"Kiouptsi","given":"Klytaimnistra","non-dropping-particle":"","parse-names":false,"suffix":""},{"dropping-particle":"","family":"Reinhardt","given":"Christoph","non-dropping-particle":"","parse-names":false,"suffix":""},{"dropping-particle":"","family":"Landfester","given":"Katharina","non-dropping-particle":"","parse-names":false,"suffix":""},{"dropping-particle":"","family":"Schild","given":"Hansjörg","non-dropping-particle":"","parse-names":false,"suffix":""},{"dropping-particle":"","family":"Maskos","given":"Michael","non-dropping-particle":"","parse-names":false,"suffix":""},{"dropping-particle":"","family":"Knauer","given":"Shirley K.","non-dropping-particle":"","parse-names":false,"suffix":""},{"dropping-particle":"","family":"Stauber","given":"Roland H.","non-dropping-particle":"","parse-names":false,"suffix":""}],"container-title":"Nature Nanotechnology","id":"ITEM-1","issue":"10","issued":{"date-parts":[["2013"]]},"page":"772-781","title":"Rapid formation of plasma protein corona critically affects nanoparticle pathophysiology","type":"article-journal","volume":"8"},"uris":["http://www.mendeley.com/documents/?uuid=83442e19-5dbb-4e2b-8f8d-d8af143e1ba0"]}],"mendeley":{"formattedCitation":"&lt;sup&gt;[26]&lt;/sup&gt;","plainTextFormattedCitation":"[26]","previouslyFormattedCitation":"&lt;sup&gt;[26]&lt;/sup&gt;"},"properties":{"noteIndex":0},"schema":"https://github.com/citation-style-language/schema/raw/master/csl-citation.json"}</w:instrText>
      </w:r>
      <w:r w:rsidR="00810EC3" w:rsidRPr="00BE702E">
        <w:fldChar w:fldCharType="separate"/>
      </w:r>
      <w:r w:rsidR="000A0EF7" w:rsidRPr="00BE702E">
        <w:rPr>
          <w:noProof/>
          <w:vertAlign w:val="superscript"/>
        </w:rPr>
        <w:t>[26]</w:t>
      </w:r>
      <w:r w:rsidR="00810EC3" w:rsidRPr="00BE702E">
        <w:fldChar w:fldCharType="end"/>
      </w:r>
      <w:r w:rsidR="00CB4452" w:rsidRPr="00BE702E">
        <w:t xml:space="preserve"> </w:t>
      </w:r>
      <w:r w:rsidR="00E60F61" w:rsidRPr="00BE702E">
        <w:t xml:space="preserve">Indeed, imaging of exposed cells by transmission electron microscopy </w:t>
      </w:r>
      <w:r w:rsidR="00832198" w:rsidRPr="00BE702E">
        <w:t>(TEM) illustrates that plain silica NPs are mainly localized at the cell membrane when no serum is present (</w:t>
      </w:r>
      <w:r w:rsidR="00832198" w:rsidRPr="00BE702E">
        <w:rPr>
          <w:b/>
        </w:rPr>
        <w:t>Figure S13</w:t>
      </w:r>
      <w:r w:rsidR="00832198" w:rsidRPr="00BE702E">
        <w:t>). However, addition of serum promotes cellular uptake and confinement to the endolysosomal compartment (</w:t>
      </w:r>
      <w:r w:rsidR="00832198" w:rsidRPr="00BE702E">
        <w:rPr>
          <w:b/>
        </w:rPr>
        <w:t>Figure S13 and Movie</w:t>
      </w:r>
      <w:r w:rsidR="00312EA2" w:rsidRPr="00BE702E">
        <w:rPr>
          <w:b/>
        </w:rPr>
        <w:t>s</w:t>
      </w:r>
      <w:r w:rsidR="00832198" w:rsidRPr="00BE702E">
        <w:rPr>
          <w:b/>
        </w:rPr>
        <w:t xml:space="preserve"> S1 and S2</w:t>
      </w:r>
      <w:r w:rsidR="00832198" w:rsidRPr="00BE702E">
        <w:t xml:space="preserve">). </w:t>
      </w:r>
      <w:r w:rsidR="00AF1703" w:rsidRPr="00BE702E">
        <w:t>To</w:t>
      </w:r>
      <w:r w:rsidR="00CB4452" w:rsidRPr="00BE702E">
        <w:t xml:space="preserve"> summarize</w:t>
      </w:r>
      <w:r w:rsidR="00AF1703" w:rsidRPr="00BE702E">
        <w:t xml:space="preserve"> and discuss our results</w:t>
      </w:r>
      <w:r w:rsidR="004470EA" w:rsidRPr="00BE702E">
        <w:t>,</w:t>
      </w:r>
      <w:r w:rsidR="00AF1703" w:rsidRPr="00BE702E">
        <w:t xml:space="preserve"> we propose a </w:t>
      </w:r>
      <w:r w:rsidR="004470EA" w:rsidRPr="00BE702E">
        <w:t xml:space="preserve">mechanistic </w:t>
      </w:r>
      <w:r w:rsidR="00AF1703" w:rsidRPr="00BE702E">
        <w:t>model</w:t>
      </w:r>
      <w:r w:rsidR="00CB4452" w:rsidRPr="00BE702E">
        <w:t xml:space="preserve"> to describe how the protein corona and different surface modifications </w:t>
      </w:r>
      <w:r w:rsidR="004470EA" w:rsidRPr="00BE702E">
        <w:t xml:space="preserve">differentially </w:t>
      </w:r>
      <w:r w:rsidR="00AA42DC" w:rsidRPr="00BE702E">
        <w:t>affect</w:t>
      </w:r>
      <w:r w:rsidR="00CB4452" w:rsidRPr="00BE702E">
        <w:t xml:space="preserve"> biocompatibility and the pathway of toxicity (</w:t>
      </w:r>
      <w:r w:rsidR="00CB4452" w:rsidRPr="00BE702E">
        <w:rPr>
          <w:b/>
        </w:rPr>
        <w:t>Fig</w:t>
      </w:r>
      <w:r w:rsidR="006F1FBC" w:rsidRPr="00BE702E">
        <w:rPr>
          <w:b/>
        </w:rPr>
        <w:t>ure</w:t>
      </w:r>
      <w:r w:rsidR="004470EA" w:rsidRPr="00BE702E">
        <w:rPr>
          <w:b/>
        </w:rPr>
        <w:t xml:space="preserve"> S1</w:t>
      </w:r>
      <w:r w:rsidR="00E60F61" w:rsidRPr="00BE702E">
        <w:rPr>
          <w:b/>
        </w:rPr>
        <w:t>4</w:t>
      </w:r>
      <w:r w:rsidR="00CB4452" w:rsidRPr="00BE702E">
        <w:t xml:space="preserve">). </w:t>
      </w:r>
      <w:r w:rsidR="00312EA2" w:rsidRPr="00BE702E">
        <w:t>I</w:t>
      </w:r>
      <w:r w:rsidR="00CB4452" w:rsidRPr="00BE702E">
        <w:t>n the presence of a protein corona</w:t>
      </w:r>
      <w:r w:rsidR="00312EA2" w:rsidRPr="00BE702E">
        <w:t>,</w:t>
      </w:r>
      <w:r w:rsidR="00CB4452" w:rsidRPr="00BE702E">
        <w:t xml:space="preserve"> silica NPs enter the </w:t>
      </w:r>
      <w:r w:rsidR="00AA42DC" w:rsidRPr="00BE702E">
        <w:t>endolysosomal</w:t>
      </w:r>
      <w:r w:rsidR="00CB4452" w:rsidRPr="00BE702E">
        <w:t xml:space="preserve"> compartment</w:t>
      </w:r>
      <w:r w:rsidR="00443509" w:rsidRPr="00BE702E">
        <w:t>,</w:t>
      </w:r>
      <w:r w:rsidR="00CB4452" w:rsidRPr="00BE702E">
        <w:t xml:space="preserve"> whereas in the absence they </w:t>
      </w:r>
      <w:r w:rsidR="004470EA" w:rsidRPr="00BE702E">
        <w:t xml:space="preserve">primarily </w:t>
      </w:r>
      <w:r w:rsidR="00CB4452" w:rsidRPr="00BE702E">
        <w:t>localize at the cell membrane</w:t>
      </w:r>
      <w:r w:rsidR="00443509" w:rsidRPr="00BE702E">
        <w:t>,</w:t>
      </w:r>
      <w:r w:rsidR="003E6808" w:rsidRPr="00BE702E">
        <w:t xml:space="preserve"> as shown </w:t>
      </w:r>
      <w:r w:rsidR="00312EA2" w:rsidRPr="00BE702E">
        <w:t xml:space="preserve">above and </w:t>
      </w:r>
      <w:r w:rsidR="003E6808" w:rsidRPr="00BE702E">
        <w:t>previously by fluorescence and electron microscopy</w:t>
      </w:r>
      <w:r w:rsidR="00006F54" w:rsidRPr="00BE702E">
        <w:t>.</w:t>
      </w:r>
      <w:r w:rsidR="00A02AD4" w:rsidRPr="00BE702E">
        <w:fldChar w:fldCharType="begin" w:fldLock="1"/>
      </w:r>
      <w:r w:rsidR="007266FB" w:rsidRPr="00BE702E">
        <w:instrText>ADDIN CSL_CITATION {"citationItems":[{"id":"ITEM-1","itemData":{"DOI":"10.1007/s00204-010-0642-5","ISBN":"0020401006425","ISSN":"03405761","PMID":"21240478","abstract":"Engineered amorphous silica nanoparticles (SiO(2)-NPs) are widely used in dyes, varnishes, plastics and glue, as well as in pharmaceuticals, cosmetics and food. Novel composite SiO(2)-NPs are promising multifunctional devices and combine labels for subsequent tracking and are functionalized e.g. to specifically target cells to deliver their cargo. However, biological and potential toxic effects of SiO(2)-NPs are insufficiently understood. The aim of this study was to determine the uptake and fate of SiO(2)-NPs in mammalian cells. Also, silica submicron particles (SiO(2)-SMPs) were included in the studies in order to identify effects, which are only observed for nano-sized SiO(2) particles. Fluorescently labelled SiO(2)-NPs (nominal size 70 nm) and SiO(2)-SMPs (nominal size 200 and 500 nm) were used to examine cytotoxicity, cellular uptake and localization in human cervical carcinoma cells (HeLa). Particle uptake and intracellular localization in mitochondria, endosomes, lysosomes and nuclei were studied by wide field and confocal laser scanning fluorescence microscopy. Physicochemical characterization of SiO(2)-NPs by transmission electron microscopy and dynamic light scattering revealed a spherical morphology and a monodisperse size distribution. In the presence of serum, all SiO(2) particles are non-toxic. However, in the absence of serum SiO(2)-NPs but not SiO(2)-SMPs are highly toxic. SiO(2) particles, irrespective of size, were detected in the cytosol and accumulated in endosomal compartments of HeLa cells. No accumulation of SiO(2) particles in nuclei or mitochondria of HeLa cells could be observed. In contrast to SiO(2)-SMPs, SiO(2)-NPs are preferentially localized in lysosomes.","author":[{"dropping-particle":"","family":"Al-Rawi","given":"Marco","non-dropping-particle":"","parse-names":false,"suffix":""},{"dropping-particle":"","family":"Diabaté","given":"Silvia","non-dropping-particle":"","parse-names":false,"suffix":""},{"dropping-particle":"","family":"Weiss","given":"Carsten","non-dropping-particle":"","parse-names":false,"suffix":""}],"container-title":"Archives of Toxicology","id":"ITEM-1","issue":"7","issued":{"date-parts":[["2011"]]},"page":"813-826","title":"Uptake and intracellular localization of submicron and nano-sized SiO 2 particles in HeLa cells","type":"article-journal","volume":"85"},"uris":["http://www.mendeley.com/documents/?uuid=c2614fb4-0543-3cac-a38e-4e5be21ef0d9"]},{"id":"ITEM-2","itemData":{"DOI":"10.3109/17435390.2011.652206","ISSN":"1743-5404","abstract":"In cell culture studies, foetal calf serum (FCS) comprising numerous different proteins is added, which might coat the surface of engineered nanomaterials (ENMs) and thus could profoundly alter their biological activities. In this study, a panel of industrially most relevant metal oxide nanoparticles (NPs) was screened for toxic effects in A549 lung epithelial cells and RAW264.7 macrophages in the presence and absence of FCS. In medium without FCS amorphous SiO 2 -NPs were the most cytotoxic NPs and induced a significant pro-inflammatory response in both cell types. An increased anti-oxidative response after exposure to SiO 2 -NPs was, however, only observed in RAW264.7 macrophages. Furthermore, pre-coating of SiO 2 -NPs with FCS proteins or simply bovine serum albumin abrogated responses in A549 lung epithelial cells. Thus, the protein corona bound to the surface of SiO 2 -NPs suppresses their biological effects, an issue which needs to be more carefully considered for in vitro–in vivo extrapolations.","author":[{"dropping-particle":"","family":"Panas","given":"A","non-dropping-particle":"","parse-names":false,"suffix":""},{"dropping-particle":"","family":"Marquardt","given":"C","non-dropping-particle":"","parse-names":false,"suffix":""},{"dropping-particle":"","family":"Nalcaci","given":"O","non-dropping-particle":"","parse-names":false,"suffix":""},{"dropping-particle":"","family":"Bockhorn","given":"H","non-dropping-particle":"","parse-names":false,"suffix":""},{"dropping-particle":"","family":"Baumann","given":"W","non-dropping-particle":"","parse-names":false,"suffix":""},{"dropping-particle":"","family":"Paur","given":"H.-R","non-dropping-particle":"","parse-names":false,"suffix":""},{"dropping-particle":"","family":"Mülhopt","given":"S","non-dropping-particle":"","parse-names":false,"suffix":""},{"dropping-particle":"","family":"Diabaté","given":"S","non-dropping-particle":"","parse-names":false,"suffix":""},{"dropping-particle":"","family":"Weiss","given":"C","non-dropping-particle":"","parse-names":false,"suffix":""}],"container-title":"Nanotoxicology","id":"ITEM-2","issue":"3","issued":{"date-parts":[["2013"]]},"page":"259-273","title":"Screening of different metal oxide nanoparticles reveals selective toxicity and inflammatory potential of silica nanoparticles in lung epithelial cells and macrophages","type":"article-journal","volume":"7"},"uris":["http://www.mendeley.com/documents/?uuid=18433dfa-57a2-3cd2-b7b4-ec5cd409ccbf"]}],"mendeley":{"formattedCitation":"&lt;sup&gt;[11,12]&lt;/sup&gt;","plainTextFormattedCitation":"[11,12]","previouslyFormattedCitation":"&lt;sup&gt;[11,12]&lt;/sup&gt;"},"properties":{"noteIndex":0},"schema":"https://github.com/citation-style-language/schema/raw/master/csl-citation.json"}</w:instrText>
      </w:r>
      <w:r w:rsidR="00A02AD4" w:rsidRPr="00BE702E">
        <w:fldChar w:fldCharType="separate"/>
      </w:r>
      <w:r w:rsidR="00A02AD4" w:rsidRPr="00BE702E">
        <w:rPr>
          <w:noProof/>
          <w:vertAlign w:val="superscript"/>
        </w:rPr>
        <w:t>[11,12]</w:t>
      </w:r>
      <w:r w:rsidR="00A02AD4" w:rsidRPr="00BE702E">
        <w:fldChar w:fldCharType="end"/>
      </w:r>
      <w:r w:rsidR="00CB4452" w:rsidRPr="00BE702E">
        <w:t xml:space="preserve"> Interaction </w:t>
      </w:r>
      <w:r w:rsidR="003E6808" w:rsidRPr="00BE702E">
        <w:t xml:space="preserve">of silica NPs </w:t>
      </w:r>
      <w:r w:rsidR="00CB4452" w:rsidRPr="00BE702E">
        <w:t xml:space="preserve">with the cell membrane </w:t>
      </w:r>
      <w:r w:rsidR="003E6808" w:rsidRPr="00BE702E">
        <w:t xml:space="preserve">in the absence of serum </w:t>
      </w:r>
      <w:r w:rsidR="00CB4452" w:rsidRPr="00BE702E">
        <w:t>leads to direct cellular damage irrespective of surface modification. In contrast, in the presence of a protein corona</w:t>
      </w:r>
      <w:r w:rsidR="00443509" w:rsidRPr="00BE702E">
        <w:t>,</w:t>
      </w:r>
      <w:r w:rsidR="00CB4452" w:rsidRPr="00BE702E">
        <w:t xml:space="preserve"> </w:t>
      </w:r>
      <w:r w:rsidR="00443509" w:rsidRPr="00BE702E">
        <w:t>initially</w:t>
      </w:r>
      <w:r w:rsidR="00CB4452" w:rsidRPr="00BE702E">
        <w:t xml:space="preserve"> the </w:t>
      </w:r>
      <w:r w:rsidR="003E6808" w:rsidRPr="00BE702E">
        <w:t>cell membrane</w:t>
      </w:r>
      <w:r w:rsidR="00CB4452" w:rsidRPr="00BE702E">
        <w:t xml:space="preserve"> </w:t>
      </w:r>
      <w:r w:rsidR="003E6808" w:rsidRPr="00BE702E">
        <w:t>is</w:t>
      </w:r>
      <w:r w:rsidR="00CB4452" w:rsidRPr="00BE702E">
        <w:t xml:space="preserve"> not a</w:t>
      </w:r>
      <w:r w:rsidR="003E6808" w:rsidRPr="00BE702E">
        <w:t>ffected and silica NPs enter the cell via endocytosis to localize i</w:t>
      </w:r>
      <w:r w:rsidR="001F4AFE" w:rsidRPr="00BE702E">
        <w:t xml:space="preserve">n the endolysosomal </w:t>
      </w:r>
      <w:r w:rsidR="001F4AFE" w:rsidRPr="00BE702E">
        <w:lastRenderedPageBreak/>
        <w:t>compartment</w:t>
      </w:r>
      <w:r w:rsidR="00CB4452" w:rsidRPr="00BE702E">
        <w:t xml:space="preserve">. However, over time the adsorbed protein layer is </w:t>
      </w:r>
      <w:r w:rsidR="00312EA2" w:rsidRPr="00BE702E">
        <w:t xml:space="preserve">presumably </w:t>
      </w:r>
      <w:r w:rsidR="00CB4452" w:rsidRPr="00BE702E">
        <w:t xml:space="preserve">digested </w:t>
      </w:r>
      <w:r w:rsidR="003E6808" w:rsidRPr="00BE702E">
        <w:t>by lysosomal proteases</w:t>
      </w:r>
      <w:r w:rsidR="00443509" w:rsidRPr="00BE702E">
        <w:t>,</w:t>
      </w:r>
      <w:r w:rsidR="003E6808" w:rsidRPr="00BE702E">
        <w:t xml:space="preserve"> </w:t>
      </w:r>
      <w:r w:rsidR="00CB4452" w:rsidRPr="00BE702E">
        <w:t xml:space="preserve">and subsequently the </w:t>
      </w:r>
      <w:r w:rsidR="003E6808" w:rsidRPr="00BE702E">
        <w:t>vesicular</w:t>
      </w:r>
      <w:r w:rsidR="00CB4452" w:rsidRPr="00BE702E">
        <w:t xml:space="preserve"> membrane is damaged leading to lysosomal rupture and cell death. Amine-modification of the silica surface might prevent or reduce</w:t>
      </w:r>
      <w:r w:rsidR="003E6808" w:rsidRPr="00BE702E">
        <w:t xml:space="preserve"> the digestion</w:t>
      </w:r>
      <w:r w:rsidR="00CB4452" w:rsidRPr="00BE702E">
        <w:t xml:space="preserve"> of the </w:t>
      </w:r>
      <w:r w:rsidR="003E6808" w:rsidRPr="00BE702E">
        <w:t xml:space="preserve">protein </w:t>
      </w:r>
      <w:r w:rsidR="00CB4452" w:rsidRPr="00BE702E">
        <w:t xml:space="preserve">corona and thereby alleviate the deleterious action on the membrane. Such a model is not without precedence as at least the initial steps i.e. the degradation of the protein corona in the lysosome </w:t>
      </w:r>
      <w:r w:rsidR="00F44639" w:rsidRPr="00BE702E">
        <w:t xml:space="preserve">has been demonstrated, </w:t>
      </w:r>
      <w:r w:rsidR="00CB4452" w:rsidRPr="00BE702E">
        <w:t>which coincides with the onset of lysosomal rupture induced by plain polystyrene NPs.</w:t>
      </w:r>
      <w:r w:rsidR="00EE6CD9" w:rsidRPr="00BE702E">
        <w:fldChar w:fldCharType="begin" w:fldLock="1"/>
      </w:r>
      <w:r w:rsidR="002B3EF6" w:rsidRPr="00BE702E">
        <w:instrText>ADDIN CSL_CITATION {"citationItems":[{"id":"ITEM-1","itemData":{"DOI":"10.1021/acsnano.6b06411","ISSN":"1936086X","PMID":"27797479","abstract":"It has been well established that the early stages of nanoparticle–cell interactions are governed, at least in part, by the layer of proteins and other biomolecules adsorbed and slowly exchanged with the surrounding biological media (biomolecular corona). Subsequent to membrane interactions, nanoparticles are typically internalized into the cell and trafficked along defined pathways such as, in many cases, the endolysosomal pathway. Indeed, if the original corona is partially retained on the nanoparticle surface, the biomolecules in this layer may play an important role in determining subsequent cellular processing. In this work, using a combination of organelle separation and fluorescence labeling of the initial extracellular corona, we clarify its intracellular evolution as nanoparticles travel within the cell. We show that specific proteins present in the original protein corona are retained on the nanoparticles until they accumulate in lysosomes, and, once there, they are degraded. We also report on h...","author":[{"dropping-particle":"","family":"Bertoli","given":"Filippo","non-dropping-particle":"","parse-names":false,"suffix":""},{"dropping-particle":"","family":"Garry","given":"David","non-dropping-particle":"","parse-names":false,"suffix":""},{"dropping-particle":"","family":"Monopoli","given":"Marco P.","non-dropping-particle":"","parse-names":false,"suffix":""},{"dropping-particle":"","family":"Salvati","given":"Anna","non-dropping-particle":"","parse-names":false,"suffix":""},{"dropping-particle":"","family":"Dawson","given":"Kenneth A.","non-dropping-particle":"","parse-names":false,"suffix":""}],"container-title":"ACS Nano","id":"ITEM-1","issue":"11","issued":{"date-parts":[["2016"]]},"page":"10471-10479","title":"The Intracellular Destiny of the Protein Corona: A Study on its Cellular Internalization and Evolution","type":"article-journal","volume":"10"},"uris":["http://www.mendeley.com/documents/?uuid=a3aa134c-7eb5-4c47-89f0-9ae33a88fedb"]}],"mendeley":{"formattedCitation":"&lt;sup&gt;[38]&lt;/sup&gt;","plainTextFormattedCitation":"[38]","previouslyFormattedCitation":"&lt;sup&gt;[38]&lt;/sup&gt;"},"properties":{"noteIndex":0},"schema":"https://github.com/citation-style-language/schema/raw/master/csl-citation.json"}</w:instrText>
      </w:r>
      <w:r w:rsidR="00EE6CD9" w:rsidRPr="00BE702E">
        <w:fldChar w:fldCharType="separate"/>
      </w:r>
      <w:r w:rsidR="000A0EF7" w:rsidRPr="00BE702E">
        <w:rPr>
          <w:noProof/>
          <w:vertAlign w:val="superscript"/>
        </w:rPr>
        <w:t>[38]</w:t>
      </w:r>
      <w:r w:rsidR="00EE6CD9" w:rsidRPr="00BE702E">
        <w:fldChar w:fldCharType="end"/>
      </w:r>
      <w:r w:rsidR="00CB4452" w:rsidRPr="00BE702E">
        <w:t xml:space="preserve"> </w:t>
      </w:r>
      <w:r w:rsidR="00850446" w:rsidRPr="00BE702E">
        <w:t>Therefore, t</w:t>
      </w:r>
      <w:r w:rsidR="00CB4452" w:rsidRPr="00BE702E">
        <w:t>he detailed molecular mechanism</w:t>
      </w:r>
      <w:r w:rsidR="00184666" w:rsidRPr="00BE702E">
        <w:t>s</w:t>
      </w:r>
      <w:r w:rsidR="00CB4452" w:rsidRPr="00BE702E">
        <w:t xml:space="preserve"> of</w:t>
      </w:r>
      <w:r w:rsidR="00184666" w:rsidRPr="00BE702E">
        <w:t xml:space="preserve"> how different nanoparticles </w:t>
      </w:r>
      <w:r w:rsidR="00F44639" w:rsidRPr="00BE702E">
        <w:t>generally</w:t>
      </w:r>
      <w:r w:rsidR="00184666" w:rsidRPr="00BE702E">
        <w:t xml:space="preserve"> interact</w:t>
      </w:r>
      <w:r w:rsidR="00CB4452" w:rsidRPr="00BE702E">
        <w:t xml:space="preserve"> with lysosomal membrane</w:t>
      </w:r>
      <w:r w:rsidR="00184666" w:rsidRPr="00BE702E">
        <w:t>s</w:t>
      </w:r>
      <w:r w:rsidR="00F44639" w:rsidRPr="00BE702E">
        <w:t>,</w:t>
      </w:r>
      <w:r w:rsidR="00CB4452" w:rsidRPr="00BE702E">
        <w:t xml:space="preserve"> and </w:t>
      </w:r>
      <w:r w:rsidR="00184666" w:rsidRPr="00BE702E">
        <w:t>the impact</w:t>
      </w:r>
      <w:r w:rsidR="00CB4452" w:rsidRPr="00BE702E">
        <w:t xml:space="preserve"> </w:t>
      </w:r>
      <w:r w:rsidR="00184666" w:rsidRPr="00BE702E">
        <w:t xml:space="preserve">of </w:t>
      </w:r>
      <w:r w:rsidR="00CB4452" w:rsidRPr="00BE702E">
        <w:t>surface modification</w:t>
      </w:r>
      <w:r w:rsidR="00184666" w:rsidRPr="00BE702E">
        <w:t xml:space="preserve"> as well as the protein corona on lysosomal injury</w:t>
      </w:r>
      <w:r w:rsidR="00CB4452" w:rsidRPr="00BE702E">
        <w:t xml:space="preserve">, </w:t>
      </w:r>
      <w:r w:rsidR="00850446" w:rsidRPr="00BE702E">
        <w:t>are highly relevant to further improve the biocompatibility of nanomaterials and warrant further investigations.</w:t>
      </w:r>
    </w:p>
    <w:p w14:paraId="2C737D53" w14:textId="77777777" w:rsidR="00984DF4" w:rsidRPr="00BE702E" w:rsidRDefault="00984DF4" w:rsidP="007C3D06">
      <w:pPr>
        <w:pStyle w:val="MainText"/>
        <w:jc w:val="both"/>
      </w:pPr>
    </w:p>
    <w:p w14:paraId="659B964B" w14:textId="77777777" w:rsidR="008D499E" w:rsidRPr="00BE702E" w:rsidRDefault="008D499E" w:rsidP="008D499E">
      <w:pPr>
        <w:pStyle w:val="MainText"/>
        <w:jc w:val="both"/>
        <w:rPr>
          <w:b/>
        </w:rPr>
      </w:pPr>
      <w:r w:rsidRPr="00BE702E">
        <w:rPr>
          <w:b/>
        </w:rPr>
        <w:t>Conclusions</w:t>
      </w:r>
    </w:p>
    <w:p w14:paraId="1CE19D7B" w14:textId="77777777" w:rsidR="008D499E" w:rsidRPr="00BE702E" w:rsidRDefault="008D499E" w:rsidP="008D499E">
      <w:pPr>
        <w:pStyle w:val="MainText"/>
        <w:jc w:val="both"/>
      </w:pPr>
      <w:r w:rsidRPr="00BE702E">
        <w:t>Substitution of up to 23% of silanol groups on the surface by amin</w:t>
      </w:r>
      <w:r w:rsidR="0067457A" w:rsidRPr="00BE702E">
        <w:t>o</w:t>
      </w:r>
      <w:r w:rsidRPr="00BE702E">
        <w:t xml:space="preserve"> groups is not sufficient to avoid toxicity </w:t>
      </w:r>
      <w:r w:rsidR="005570D3" w:rsidRPr="00BE702E">
        <w:t xml:space="preserve">in cultured RAW 264.7 macrophages exposed to </w:t>
      </w:r>
      <w:r w:rsidRPr="00BE702E">
        <w:t>SiO</w:t>
      </w:r>
      <w:r w:rsidRPr="00BE702E">
        <w:rPr>
          <w:vertAlign w:val="subscript"/>
        </w:rPr>
        <w:t>2</w:t>
      </w:r>
      <w:r w:rsidRPr="00BE702E">
        <w:t xml:space="preserve"> NPs in the absence of serum, indicating that the remaining levels of silanols are still sufficient to promote detrimental interactions with cellular membranes.</w:t>
      </w:r>
      <w:r w:rsidR="005570D3" w:rsidRPr="00BE702E">
        <w:t xml:space="preserve"> Similar results were obtained upon instillation of silica NPs into murine lungs, corroborating the utility of this specific </w:t>
      </w:r>
      <w:r w:rsidR="005570D3" w:rsidRPr="00BE702E">
        <w:rPr>
          <w:i/>
        </w:rPr>
        <w:t>in vitro</w:t>
      </w:r>
      <w:r w:rsidR="005570D3" w:rsidRPr="00BE702E">
        <w:t xml:space="preserve"> assay to predict </w:t>
      </w:r>
      <w:r w:rsidR="004C69B5" w:rsidRPr="00BE702E">
        <w:t xml:space="preserve">acute </w:t>
      </w:r>
      <w:r w:rsidR="005570D3" w:rsidRPr="00BE702E">
        <w:t xml:space="preserve">pulmonary </w:t>
      </w:r>
      <w:r w:rsidR="004C69B5" w:rsidRPr="00BE702E">
        <w:t>inflammation</w:t>
      </w:r>
      <w:r w:rsidR="005570D3" w:rsidRPr="00BE702E">
        <w:t xml:space="preserve"> </w:t>
      </w:r>
      <w:r w:rsidR="005570D3" w:rsidRPr="00BE702E">
        <w:rPr>
          <w:i/>
        </w:rPr>
        <w:t>in vivo</w:t>
      </w:r>
      <w:r w:rsidR="005570D3" w:rsidRPr="00BE702E">
        <w:t xml:space="preserve">. </w:t>
      </w:r>
      <w:r w:rsidRPr="00BE702E">
        <w:t>However, in the presence of serum</w:t>
      </w:r>
      <w:r w:rsidR="0067457A" w:rsidRPr="00BE702E">
        <w:t>,</w:t>
      </w:r>
      <w:r w:rsidR="004C69B5" w:rsidRPr="00BE702E">
        <w:t xml:space="preserve"> </w:t>
      </w:r>
      <w:r w:rsidR="0067457A" w:rsidRPr="00BE702E">
        <w:t>which is</w:t>
      </w:r>
      <w:r w:rsidR="004C69B5" w:rsidRPr="00BE702E">
        <w:t xml:space="preserve"> relevant in </w:t>
      </w:r>
      <w:r w:rsidR="0067457A" w:rsidRPr="00BE702E">
        <w:t xml:space="preserve">the </w:t>
      </w:r>
      <w:r w:rsidR="004C69B5" w:rsidRPr="00BE702E">
        <w:t>case of NP injection</w:t>
      </w:r>
      <w:r w:rsidRPr="00BE702E">
        <w:t>, already the exchange of 10 % of silanol groups b</w:t>
      </w:r>
      <w:r w:rsidR="0067457A" w:rsidRPr="00BE702E">
        <w:t>y APTES clearly improves</w:t>
      </w:r>
      <w:r w:rsidRPr="00BE702E">
        <w:t xml:space="preserve"> t</w:t>
      </w:r>
      <w:r w:rsidR="001F4AFE" w:rsidRPr="00BE702E">
        <w:t xml:space="preserve">he </w:t>
      </w:r>
      <w:r w:rsidRPr="00BE702E">
        <w:t>biocompatibility</w:t>
      </w:r>
      <w:r w:rsidR="00A84A28" w:rsidRPr="00BE702E">
        <w:t xml:space="preserve"> of </w:t>
      </w:r>
      <w:r w:rsidR="005570D3" w:rsidRPr="00BE702E">
        <w:t>silica nanoparticles</w:t>
      </w:r>
      <w:r w:rsidRPr="00BE702E">
        <w:t xml:space="preserve">. Possibly, an altered composition or reduced degradation of the protein corona in the lysosome </w:t>
      </w:r>
      <w:r w:rsidR="003453D6" w:rsidRPr="00BE702E">
        <w:t>may</w:t>
      </w:r>
      <w:r w:rsidRPr="00BE702E">
        <w:t xml:space="preserve"> prevent lethal membrane injury. </w:t>
      </w:r>
      <w:r w:rsidR="004C69B5" w:rsidRPr="00BE702E">
        <w:t xml:space="preserve">Indeed, interference with the lysosomal injury pathway prevents cytotoxicity of plain silica NPs and enhances biocompatibility. </w:t>
      </w:r>
      <w:r w:rsidRPr="00BE702E">
        <w:t>The simple notion that positively charged amin</w:t>
      </w:r>
      <w:r w:rsidR="003310F6" w:rsidRPr="00BE702E">
        <w:t>e</w:t>
      </w:r>
      <w:r w:rsidRPr="00BE702E">
        <w:t>-modified NPs, as established for PS</w:t>
      </w:r>
      <w:r w:rsidR="00C67B70" w:rsidRPr="00BE702E">
        <w:t>-NH</w:t>
      </w:r>
      <w:r w:rsidR="00C67B70" w:rsidRPr="00BE702E">
        <w:rPr>
          <w:vertAlign w:val="subscript"/>
        </w:rPr>
        <w:t>2</w:t>
      </w:r>
      <w:r w:rsidR="00D23FB2" w:rsidRPr="00BE702E">
        <w:rPr>
          <w:vertAlign w:val="subscript"/>
        </w:rPr>
        <w:t xml:space="preserve"> </w:t>
      </w:r>
      <w:r w:rsidRPr="00BE702E">
        <w:t>NPs,</w:t>
      </w:r>
      <w:r w:rsidR="00EE6CD9" w:rsidRPr="00BE702E">
        <w:fldChar w:fldCharType="begin" w:fldLock="1"/>
      </w:r>
      <w:r w:rsidR="002B3EF6" w:rsidRPr="00BE702E">
        <w:instrText>ADDIN CSL_CITATION {"citationItems":[{"id":"ITEM-1","itemData":{"DOI":"10.1371/journal.pone.0108025","ISSN":"19326203","PMID":"25238162","abstract":"&lt;p&gt;The fast-paced development of nanotechnology needs the support of effective safety testing. We have developed a screening platform measuring simultaneously several cellular parameters for exposure to various concentrations of nanoparticles (NPs). Cell lines representative of different organ cell types, including lung, endothelium, liver, kidney, macrophages, glia, and neuronal cells were exposed to 50 nm amine-modified polystyrene (PS-NH&lt;sub&gt;2&lt;/sub&gt;) NPs previously reported to induce apoptosis and to 50 nm sulphonated and carboxyl-modified polystyrene NPs that were reported to be silent. All cell lines apart from Raw 264.7 executed apoptosis in response to PS-NH&lt;sub&gt;2&lt;/sub&gt; NPs, showing specific sequences of EC50 thresholds; lysosomal acidification was the most sensitive parameter. Loss of mitochondrial membrane potential and plasma membrane integrity measured by High Content Analysis resulted comparably sensitive to the equivalent OECD-recommended assays, allowing increased output. Analysis of the acidic compartments revealed good cerrelation between size/fluorescence intensity and dose of PS-NH&lt;sub&gt;2&lt;/sub&gt; NPs applied; moreover steatosis and phospholipidosis were observed, consistent with the lysosomal alterations revealed by Lysotracker green; similar responses were observed when comparing astrocytoma cells with primary astrocytes. We have established a platform providing mechanistic insights on the response to exposure to nanoparticles. Such platform holds great potential for &lt;italic&gt;in vitro&lt;/italic&gt; screening of nanomaterials in highthroughput format.&lt;/p&gt;","author":[{"dropping-particle":"","family":"Anguissola","given":"Sergio","non-dropping-particle":"","parse-names":false,"suffix":""},{"dropping-particle":"","family":"Garry","given":"David","non-dropping-particle":"","parse-names":false,"suffix":""},{"dropping-particle":"","family":"Salvati","given":"Anna","non-dropping-particle":"","parse-names":false,"suffix":""},{"dropping-particle":"","family":"O'Brien","given":"Peter J.","non-dropping-particle":"","parse-names":false,"suffix":""},{"dropping-particle":"","family":"Dawson","given":"Kenneth A.","non-dropping-particle":"","parse-names":false,"suffix":""}],"container-title":"PLoS ONE","id":"ITEM-1","issue":"9","issued":{"date-parts":[["2014"]]},"title":"High content analysis provides mechanistic insights on the pathways of toxicity induced by amine-modified polystyrene nanoparticles","type":"article-journal","volume":"9"},"uris":["http://www.mendeley.com/documents/?uuid=f06df6a9-a6c5-4c3b-bba0-c9782db96f20"]}],"mendeley":{"formattedCitation":"&lt;sup&gt;[34]&lt;/sup&gt;","plainTextFormattedCitation":"[34]","previouslyFormattedCitation":"&lt;sup&gt;[34]&lt;/sup&gt;"},"properties":{"noteIndex":0},"schema":"https://github.com/citation-style-language/schema/raw/master/csl-citation.json"}</w:instrText>
      </w:r>
      <w:r w:rsidR="00EE6CD9" w:rsidRPr="00BE702E">
        <w:fldChar w:fldCharType="separate"/>
      </w:r>
      <w:r w:rsidR="000A0EF7" w:rsidRPr="00BE702E">
        <w:rPr>
          <w:noProof/>
          <w:vertAlign w:val="superscript"/>
        </w:rPr>
        <w:t>[34]</w:t>
      </w:r>
      <w:r w:rsidR="00EE6CD9" w:rsidRPr="00BE702E">
        <w:fldChar w:fldCharType="end"/>
      </w:r>
      <w:r w:rsidR="00D23FB2" w:rsidRPr="00BE702E">
        <w:t xml:space="preserve"> </w:t>
      </w:r>
      <w:r w:rsidRPr="00BE702E">
        <w:t>will always be toxic</w:t>
      </w:r>
      <w:r w:rsidR="0008466F" w:rsidRPr="00BE702E">
        <w:t>,</w:t>
      </w:r>
      <w:r w:rsidRPr="00BE702E">
        <w:t xml:space="preserve"> obviously needs to be revisited</w:t>
      </w:r>
      <w:r w:rsidR="00D23FB2" w:rsidRPr="00BE702E">
        <w:t>. T</w:t>
      </w:r>
      <w:r w:rsidRPr="00BE702E">
        <w:t xml:space="preserve">he chemical composition of </w:t>
      </w:r>
      <w:r w:rsidR="005570D3" w:rsidRPr="00BE702E">
        <w:t>the</w:t>
      </w:r>
      <w:r w:rsidRPr="00BE702E">
        <w:t xml:space="preserve"> core material, i.e., </w:t>
      </w:r>
      <w:r w:rsidRPr="00BE702E">
        <w:lastRenderedPageBreak/>
        <w:t xml:space="preserve">silica </w:t>
      </w:r>
      <w:r w:rsidR="00312EA2" w:rsidRPr="00BE702E">
        <w:t xml:space="preserve">or </w:t>
      </w:r>
      <w:r w:rsidRPr="00BE702E">
        <w:t xml:space="preserve">polystyrene, </w:t>
      </w:r>
      <w:r w:rsidR="004C69B5" w:rsidRPr="00BE702E">
        <w:t xml:space="preserve">but also the number </w:t>
      </w:r>
      <w:r w:rsidRPr="00BE702E">
        <w:t>of surface exposed amin</w:t>
      </w:r>
      <w:r w:rsidR="003453D6" w:rsidRPr="00BE702E">
        <w:t>o</w:t>
      </w:r>
      <w:r w:rsidRPr="00BE702E">
        <w:t xml:space="preserve"> </w:t>
      </w:r>
      <w:proofErr w:type="gramStart"/>
      <w:r w:rsidRPr="00BE702E">
        <w:t>groups</w:t>
      </w:r>
      <w:r w:rsidR="003453D6" w:rsidRPr="00BE702E">
        <w:t>,</w:t>
      </w:r>
      <w:proofErr w:type="gramEnd"/>
      <w:r w:rsidRPr="00BE702E">
        <w:t xml:space="preserve"> </w:t>
      </w:r>
      <w:r w:rsidR="004C69B5" w:rsidRPr="00BE702E">
        <w:t xml:space="preserve">seem to be critical to determine the ultimate </w:t>
      </w:r>
      <w:r w:rsidR="00C53183" w:rsidRPr="00BE702E">
        <w:t xml:space="preserve">toxicity </w:t>
      </w:r>
      <w:r w:rsidR="004C69B5" w:rsidRPr="00BE702E">
        <w:t>of NPs</w:t>
      </w:r>
      <w:r w:rsidRPr="00BE702E">
        <w:t>.</w:t>
      </w:r>
      <w:r w:rsidR="00D23FB2" w:rsidRPr="00BE702E">
        <w:t xml:space="preserve"> In the case of SiO</w:t>
      </w:r>
      <w:r w:rsidR="00D23FB2" w:rsidRPr="00BE702E">
        <w:rPr>
          <w:vertAlign w:val="subscript"/>
        </w:rPr>
        <w:t>2</w:t>
      </w:r>
      <w:r w:rsidR="00D23FB2" w:rsidRPr="00BE702E">
        <w:t xml:space="preserve"> NPs</w:t>
      </w:r>
      <w:r w:rsidR="003453D6" w:rsidRPr="00BE702E">
        <w:t>,</w:t>
      </w:r>
      <w:r w:rsidR="00D23FB2" w:rsidRPr="00BE702E">
        <w:t xml:space="preserve"> surface functionalization by amin</w:t>
      </w:r>
      <w:r w:rsidR="003453D6" w:rsidRPr="00BE702E">
        <w:t>o</w:t>
      </w:r>
      <w:r w:rsidR="00D23FB2" w:rsidRPr="00BE702E">
        <w:t xml:space="preserve"> groups in fact reduces toxicity </w:t>
      </w:r>
      <w:r w:rsidR="00C53183" w:rsidRPr="00BE702E">
        <w:t xml:space="preserve">in the presence of serum </w:t>
      </w:r>
      <w:r w:rsidR="00D23FB2" w:rsidRPr="00BE702E">
        <w:t>and render</w:t>
      </w:r>
      <w:r w:rsidR="003453D6" w:rsidRPr="00BE702E">
        <w:t>s the</w:t>
      </w:r>
      <w:r w:rsidR="00D23FB2" w:rsidRPr="00BE702E">
        <w:t xml:space="preserve"> particles biocompatible.</w:t>
      </w:r>
    </w:p>
    <w:p w14:paraId="1663302F" w14:textId="77777777" w:rsidR="008D499E" w:rsidRPr="00BE702E" w:rsidRDefault="008D499E" w:rsidP="008D499E">
      <w:pPr>
        <w:pStyle w:val="MainText"/>
        <w:jc w:val="both"/>
      </w:pPr>
      <w:r w:rsidRPr="00BE702E">
        <w:t xml:space="preserve">In essence, our study emphasizes the necessity of working with fully characterized nanoparticles for </w:t>
      </w:r>
      <w:r w:rsidR="00C53183" w:rsidRPr="00BE702E">
        <w:t xml:space="preserve">the assessment of </w:t>
      </w:r>
      <w:r w:rsidRPr="00BE702E">
        <w:t>biocompatibility. Detailed information on the synthesis of commercial nanoparticles, as illustrated here for amin</w:t>
      </w:r>
      <w:r w:rsidR="003310F6" w:rsidRPr="00BE702E">
        <w:t>e</w:t>
      </w:r>
      <w:r w:rsidRPr="00BE702E">
        <w:t>-modified SiO</w:t>
      </w:r>
      <w:r w:rsidRPr="00BE702E">
        <w:rPr>
          <w:vertAlign w:val="subscript"/>
        </w:rPr>
        <w:t>2</w:t>
      </w:r>
      <w:r w:rsidRPr="00BE702E">
        <w:t xml:space="preserve"> NPs, which are frequently used for </w:t>
      </w:r>
      <w:r w:rsidR="00C53183" w:rsidRPr="00BE702E">
        <w:t xml:space="preserve">toxicity and biological </w:t>
      </w:r>
      <w:r w:rsidRPr="00BE702E">
        <w:t>studies, are often not disclosed due to intellectual property rights. The addition of stabilizers (e.g. surfactant), other ligands on the surface, but also the lack of information on the linker chemistry</w:t>
      </w:r>
      <w:r w:rsidR="003453D6" w:rsidRPr="00BE702E">
        <w:t>,</w:t>
      </w:r>
      <w:r w:rsidRPr="00BE702E">
        <w:t xml:space="preserve"> might lead to erratic conclusions on how surface properties relate to biocompatibility.</w:t>
      </w:r>
      <w:r w:rsidR="00C53183" w:rsidRPr="00BE702E">
        <w:t xml:space="preserve"> Finally, a careful quantification of surface coverage by functional groups as shown here for amine-modified silica NPs</w:t>
      </w:r>
      <w:r w:rsidR="003453D6" w:rsidRPr="00BE702E">
        <w:t>,</w:t>
      </w:r>
      <w:r w:rsidR="00C53183" w:rsidRPr="00BE702E">
        <w:t xml:space="preserve"> and the consequence</w:t>
      </w:r>
      <w:r w:rsidR="0067332E" w:rsidRPr="00BE702E">
        <w:t>s</w:t>
      </w:r>
      <w:r w:rsidR="00C53183" w:rsidRPr="00BE702E">
        <w:t xml:space="preserve"> for biocompatibility should be </w:t>
      </w:r>
      <w:r w:rsidR="003453D6" w:rsidRPr="00BE702E">
        <w:t>examined</w:t>
      </w:r>
      <w:r w:rsidR="00C53183" w:rsidRPr="00BE702E">
        <w:t xml:space="preserve"> in all future work to establish reliable quantitative </w:t>
      </w:r>
      <w:r w:rsidR="00660491" w:rsidRPr="00BE702E">
        <w:t>nano</w:t>
      </w:r>
      <w:r w:rsidR="00C53183" w:rsidRPr="00BE702E">
        <w:t>structure activity relationships</w:t>
      </w:r>
      <w:r w:rsidR="003453D6" w:rsidRPr="00BE702E">
        <w:t>,</w:t>
      </w:r>
      <w:r w:rsidR="00C53183" w:rsidRPr="00BE702E">
        <w:t xml:space="preserve"> and hence </w:t>
      </w:r>
      <w:r w:rsidR="003453D6" w:rsidRPr="00BE702E">
        <w:t xml:space="preserve">to </w:t>
      </w:r>
      <w:r w:rsidR="00C53183" w:rsidRPr="00BE702E">
        <w:t>support the</w:t>
      </w:r>
      <w:r w:rsidR="0067332E" w:rsidRPr="00BE702E">
        <w:t xml:space="preserve"> safe application of nanomaterials in industry and medicine </w:t>
      </w:r>
      <w:r w:rsidR="00C53183" w:rsidRPr="00BE702E">
        <w:t>by</w:t>
      </w:r>
      <w:r w:rsidR="0067332E" w:rsidRPr="00BE702E">
        <w:t xml:space="preserve"> rational design. </w:t>
      </w:r>
    </w:p>
    <w:p w14:paraId="763C2CE6" w14:textId="77777777" w:rsidR="008D499E" w:rsidRPr="00BE702E" w:rsidRDefault="008D499E" w:rsidP="008D499E">
      <w:pPr>
        <w:pStyle w:val="MainText"/>
        <w:jc w:val="both"/>
        <w:rPr>
          <w:b/>
          <w:color w:val="000000"/>
        </w:rPr>
      </w:pPr>
      <w:r w:rsidRPr="00BE702E">
        <w:rPr>
          <w:b/>
        </w:rPr>
        <w:t xml:space="preserve">Experimental Section </w:t>
      </w:r>
    </w:p>
    <w:p w14:paraId="7D936BBC" w14:textId="77777777" w:rsidR="008D499E" w:rsidRPr="00BE702E" w:rsidRDefault="008D499E" w:rsidP="008D499E">
      <w:pPr>
        <w:pStyle w:val="ExperimentalText"/>
        <w:rPr>
          <w:i/>
        </w:rPr>
      </w:pPr>
      <w:r w:rsidRPr="00BE702E">
        <w:rPr>
          <w:i/>
        </w:rPr>
        <w:t>Materials</w:t>
      </w:r>
    </w:p>
    <w:p w14:paraId="1B9918FD" w14:textId="77777777" w:rsidR="008D499E" w:rsidRPr="00BE702E" w:rsidRDefault="008D499E" w:rsidP="008D499E">
      <w:pPr>
        <w:pStyle w:val="ExperimentalText"/>
        <w:jc w:val="both"/>
      </w:pPr>
      <w:r w:rsidRPr="00BE702E">
        <w:t xml:space="preserve">Absolute ethanol, 1-hexanol and cyclohexane were purchased from Alfa </w:t>
      </w:r>
      <w:proofErr w:type="spellStart"/>
      <w:r w:rsidRPr="00BE702E">
        <w:t>Aesar</w:t>
      </w:r>
      <w:proofErr w:type="spellEnd"/>
      <w:r w:rsidRPr="00BE702E">
        <w:t xml:space="preserve"> (Lancashire, UK). 3-Aminopropyltriethoxysilane (APTES), N1-3-trimethoxysilylpropyl-diethylenetriamine (DETAS), </w:t>
      </w:r>
      <w:proofErr w:type="spellStart"/>
      <w:r w:rsidRPr="00BE702E">
        <w:t>tetraethylorthosilicate</w:t>
      </w:r>
      <w:proofErr w:type="spellEnd"/>
      <w:r w:rsidRPr="00BE702E">
        <w:t xml:space="preserve"> (TEOS) and acetone were purchased from Sigma-Aldrich (</w:t>
      </w:r>
      <w:proofErr w:type="spellStart"/>
      <w:r w:rsidRPr="00BE702E">
        <w:t>Steinheim</w:t>
      </w:r>
      <w:proofErr w:type="spellEnd"/>
      <w:r w:rsidRPr="00BE702E">
        <w:t>, Germany)</w:t>
      </w:r>
      <w:proofErr w:type="gramStart"/>
      <w:r w:rsidRPr="00BE702E">
        <w:t>,</w:t>
      </w:r>
      <w:proofErr w:type="gramEnd"/>
      <w:r w:rsidRPr="00BE702E">
        <w:t xml:space="preserve"> Triton X-100 was purchased from AppliChem GmbH (Darmstadt, Germany)</w:t>
      </w:r>
      <w:r w:rsidR="0024018D" w:rsidRPr="00BE702E">
        <w:t>.</w:t>
      </w:r>
      <w:r w:rsidRPr="00BE702E">
        <w:t xml:space="preserve"> 70 nm plain</w:t>
      </w:r>
      <w:r w:rsidR="0024018D" w:rsidRPr="00BE702E">
        <w:t>,</w:t>
      </w:r>
      <w:r w:rsidRPr="00BE702E">
        <w:t xml:space="preserve"> </w:t>
      </w:r>
      <w:r w:rsidR="0024018D" w:rsidRPr="00BE702E">
        <w:t xml:space="preserve">fluorescein-5-isothiocyanate-labelled (FITC) </w:t>
      </w:r>
      <w:r w:rsidRPr="00BE702E">
        <w:t>and amin</w:t>
      </w:r>
      <w:r w:rsidR="003310F6" w:rsidRPr="00BE702E">
        <w:t>e</w:t>
      </w:r>
      <w:r w:rsidRPr="00BE702E">
        <w:t xml:space="preserve">-modified silica NPs were purchased from </w:t>
      </w:r>
      <w:proofErr w:type="spellStart"/>
      <w:r w:rsidRPr="00BE702E">
        <w:t>Postnova</w:t>
      </w:r>
      <w:proofErr w:type="spellEnd"/>
      <w:r w:rsidRPr="00BE702E">
        <w:t xml:space="preserve"> Analytics GmbH (</w:t>
      </w:r>
      <w:proofErr w:type="spellStart"/>
      <w:r w:rsidRPr="00BE702E">
        <w:t>Lansberg</w:t>
      </w:r>
      <w:proofErr w:type="spellEnd"/>
      <w:r w:rsidRPr="00BE702E">
        <w:t xml:space="preserve"> am Lech, Germany) and </w:t>
      </w:r>
      <w:proofErr w:type="spellStart"/>
      <w:r w:rsidRPr="00BE702E">
        <w:t>micromod</w:t>
      </w:r>
      <w:proofErr w:type="spellEnd"/>
      <w:r w:rsidRPr="00BE702E">
        <w:t xml:space="preserve"> </w:t>
      </w:r>
      <w:proofErr w:type="spellStart"/>
      <w:r w:rsidRPr="00BE702E">
        <w:t>Partikeltechnologie</w:t>
      </w:r>
      <w:proofErr w:type="spellEnd"/>
      <w:r w:rsidRPr="00BE702E">
        <w:t xml:space="preserve"> GmbH (Rostock, Germany), respectively. </w:t>
      </w:r>
      <w:r w:rsidR="00553E4B" w:rsidRPr="00BE702E">
        <w:t>Crysta</w:t>
      </w:r>
      <w:r w:rsidR="00095343" w:rsidRPr="00BE702E">
        <w:t>lline quartz microparticles (MIN-U-SIL® 5</w:t>
      </w:r>
      <w:r w:rsidR="00553E4B" w:rsidRPr="00BE702E">
        <w:t>)</w:t>
      </w:r>
      <w:r w:rsidR="00E43159" w:rsidRPr="00BE702E">
        <w:t xml:space="preserve"> w</w:t>
      </w:r>
      <w:r w:rsidR="008B467F" w:rsidRPr="00BE702E">
        <w:t>ere</w:t>
      </w:r>
      <w:r w:rsidR="00E43159" w:rsidRPr="00BE702E">
        <w:t xml:space="preserve"> obtained from </w:t>
      </w:r>
      <w:r w:rsidR="00095343" w:rsidRPr="00BE702E">
        <w:t>U.S.</w:t>
      </w:r>
      <w:r w:rsidR="008B467F" w:rsidRPr="00BE702E">
        <w:t xml:space="preserve"> </w:t>
      </w:r>
      <w:r w:rsidR="00095343" w:rsidRPr="00BE702E">
        <w:t>Silica (Berkeley Springs</w:t>
      </w:r>
      <w:r w:rsidR="008B467F" w:rsidRPr="00BE702E">
        <w:t>, WV, USA)</w:t>
      </w:r>
      <w:r w:rsidR="001B030E" w:rsidRPr="00BE702E">
        <w:t>.</w:t>
      </w:r>
      <w:r w:rsidR="00553E4B" w:rsidRPr="00BE702E">
        <w:t xml:space="preserve"> </w:t>
      </w:r>
      <w:r w:rsidR="008460EE" w:rsidRPr="00BE702E">
        <w:t>Pure a</w:t>
      </w:r>
      <w:r w:rsidRPr="00BE702E">
        <w:t>min</w:t>
      </w:r>
      <w:r w:rsidR="003310F6" w:rsidRPr="00BE702E">
        <w:t>e</w:t>
      </w:r>
      <w:r w:rsidRPr="00BE702E">
        <w:t xml:space="preserve">-modified polystyrene nanoparticles were purchased from </w:t>
      </w:r>
      <w:r w:rsidRPr="00BE702E">
        <w:lastRenderedPageBreak/>
        <w:t>Bangs Laboratories Inc. (Indiana, US</w:t>
      </w:r>
      <w:r w:rsidR="00095343" w:rsidRPr="00BE702E">
        <w:t>A</w:t>
      </w:r>
      <w:r w:rsidRPr="00BE702E">
        <w:t>).</w:t>
      </w:r>
      <w:r w:rsidR="00E92B6A" w:rsidRPr="00BE702E">
        <w:t xml:space="preserve"> </w:t>
      </w:r>
      <w:r w:rsidR="00A55FFF" w:rsidRPr="00BE702E">
        <w:t xml:space="preserve">Dulbecco´s modified </w:t>
      </w:r>
      <w:r w:rsidR="0045495A" w:rsidRPr="00BE702E">
        <w:t>e</w:t>
      </w:r>
      <w:r w:rsidR="00A55FFF" w:rsidRPr="00BE702E">
        <w:t>agle</w:t>
      </w:r>
      <w:r w:rsidR="00C61CE8" w:rsidRPr="00BE702E">
        <w:t>´s medium (DMEM)</w:t>
      </w:r>
      <w:r w:rsidR="00A55FFF" w:rsidRPr="00BE702E">
        <w:t xml:space="preserve"> </w:t>
      </w:r>
      <w:r w:rsidR="00C61CE8" w:rsidRPr="00BE702E">
        <w:t>and supplements,</w:t>
      </w:r>
      <w:r w:rsidR="00A55FFF" w:rsidRPr="00BE702E">
        <w:t xml:space="preserve"> phosphate-buffered saline without calcium and magnesium (PBS)</w:t>
      </w:r>
      <w:r w:rsidR="00C61CE8" w:rsidRPr="00BE702E">
        <w:t xml:space="preserve">, </w:t>
      </w:r>
      <w:proofErr w:type="spellStart"/>
      <w:r w:rsidR="0044558F" w:rsidRPr="00BE702E">
        <w:t>Accutase</w:t>
      </w:r>
      <w:proofErr w:type="spellEnd"/>
      <w:r w:rsidR="0044558F" w:rsidRPr="00BE702E">
        <w:t>®</w:t>
      </w:r>
      <w:r w:rsidR="0024018D" w:rsidRPr="00BE702E">
        <w:t xml:space="preserve">, </w:t>
      </w:r>
      <w:proofErr w:type="spellStart"/>
      <w:r w:rsidR="0024018D" w:rsidRPr="00BE702E">
        <w:t>Lysotracker</w:t>
      </w:r>
      <w:proofErr w:type="spellEnd"/>
      <w:r w:rsidR="0024018D" w:rsidRPr="00BE702E">
        <w:t>® Red DND-99</w:t>
      </w:r>
      <w:r w:rsidR="00C61CE8" w:rsidRPr="00BE702E">
        <w:t xml:space="preserve"> and 2´,7´-dichlorodihydrofluorescein-diacetate (H</w:t>
      </w:r>
      <w:r w:rsidR="00C61CE8" w:rsidRPr="00BE702E">
        <w:rPr>
          <w:vertAlign w:val="subscript"/>
        </w:rPr>
        <w:t>2</w:t>
      </w:r>
      <w:r w:rsidR="00C61CE8" w:rsidRPr="00BE702E">
        <w:t>DCF-DA)</w:t>
      </w:r>
      <w:r w:rsidR="00A55FFF" w:rsidRPr="00BE702E">
        <w:t xml:space="preserve"> were </w:t>
      </w:r>
      <w:r w:rsidR="00A14E60" w:rsidRPr="00BE702E">
        <w:t xml:space="preserve">obtained </w:t>
      </w:r>
      <w:r w:rsidR="00A55FFF" w:rsidRPr="00BE702E">
        <w:t xml:space="preserve">from Life Technologies (Frankfurt, Germany). </w:t>
      </w:r>
      <w:r w:rsidR="00E92B6A" w:rsidRPr="00BE702E">
        <w:t>N-Acetyl-L-cysteine (NAC)</w:t>
      </w:r>
      <w:r w:rsidR="00A55FFF" w:rsidRPr="00BE702E">
        <w:t xml:space="preserve">, Hoechst33342 (Hoechst), </w:t>
      </w:r>
      <w:r w:rsidR="00A14E60" w:rsidRPr="00BE702E">
        <w:t xml:space="preserve">and </w:t>
      </w:r>
      <w:r w:rsidR="00A55FFF" w:rsidRPr="00BE702E">
        <w:t>propidium iodide (PI) were</w:t>
      </w:r>
      <w:r w:rsidR="00E92B6A" w:rsidRPr="00BE702E">
        <w:t xml:space="preserve"> supplied by Sigma-Aldrich (Taufkirchen, Germany). </w:t>
      </w:r>
      <w:r w:rsidR="00056136" w:rsidRPr="00BE702E">
        <w:t xml:space="preserve">The inhibitor of </w:t>
      </w:r>
      <w:r w:rsidR="00E92B6A" w:rsidRPr="00BE702E">
        <w:t>Cathepsin B</w:t>
      </w:r>
      <w:r w:rsidR="00310715" w:rsidRPr="00BE702E">
        <w:t>,</w:t>
      </w:r>
      <w:r w:rsidR="00E92B6A" w:rsidRPr="00BE702E">
        <w:t xml:space="preserve"> </w:t>
      </w:r>
      <w:r w:rsidR="00C60155" w:rsidRPr="00BE702E">
        <w:t>[L-3-trans-(propylcarbamoyl</w:t>
      </w:r>
      <w:proofErr w:type="gramStart"/>
      <w:r w:rsidR="00C60155" w:rsidRPr="00BE702E">
        <w:t>)oxirane</w:t>
      </w:r>
      <w:proofErr w:type="gramEnd"/>
      <w:r w:rsidR="00C60155" w:rsidRPr="00BE702E">
        <w:t>-2-carbonyl]-L-isoleucyl-L-proline methyl ester</w:t>
      </w:r>
      <w:r w:rsidR="00310715" w:rsidRPr="00BE702E">
        <w:t>,</w:t>
      </w:r>
      <w:r w:rsidR="00C60155" w:rsidRPr="00BE702E">
        <w:t xml:space="preserve"> was </w:t>
      </w:r>
      <w:r w:rsidR="00844141" w:rsidRPr="00BE702E">
        <w:t>obtained</w:t>
      </w:r>
      <w:r w:rsidR="00C60155" w:rsidRPr="00BE702E">
        <w:t xml:space="preserve"> from Merck (Darmstadt, Germany)</w:t>
      </w:r>
      <w:r w:rsidR="00DD1A12" w:rsidRPr="00BE702E">
        <w:t>.</w:t>
      </w:r>
      <w:r w:rsidR="00056136" w:rsidRPr="00BE702E">
        <w:t xml:space="preserve"> </w:t>
      </w:r>
      <w:r w:rsidR="00844141" w:rsidRPr="00BE702E">
        <w:t>Chloroquine (</w:t>
      </w:r>
      <w:r w:rsidR="00844141" w:rsidRPr="00BE702E">
        <w:rPr>
          <w:rStyle w:val="info"/>
          <w:i/>
          <w:iCs/>
        </w:rPr>
        <w:t>N</w:t>
      </w:r>
      <w:r w:rsidR="00844141" w:rsidRPr="00BE702E">
        <w:rPr>
          <w:rStyle w:val="info"/>
          <w:vertAlign w:val="superscript"/>
        </w:rPr>
        <w:t>4</w:t>
      </w:r>
      <w:r w:rsidR="00844141" w:rsidRPr="00BE702E">
        <w:rPr>
          <w:rStyle w:val="info"/>
        </w:rPr>
        <w:t>-(7-Chloro-4-quinolinyl)-</w:t>
      </w:r>
      <w:r w:rsidR="00844141" w:rsidRPr="00BE702E">
        <w:rPr>
          <w:rStyle w:val="info"/>
          <w:i/>
          <w:iCs/>
        </w:rPr>
        <w:t>N</w:t>
      </w:r>
      <w:r w:rsidR="00844141" w:rsidRPr="00BE702E">
        <w:rPr>
          <w:rStyle w:val="info"/>
          <w:vertAlign w:val="superscript"/>
        </w:rPr>
        <w:t>1</w:t>
      </w:r>
      <w:proofErr w:type="gramStart"/>
      <w:r w:rsidR="00844141" w:rsidRPr="00BE702E">
        <w:rPr>
          <w:rStyle w:val="info"/>
        </w:rPr>
        <w:t>,</w:t>
      </w:r>
      <w:r w:rsidR="00844141" w:rsidRPr="00BE702E">
        <w:rPr>
          <w:rStyle w:val="info"/>
          <w:i/>
          <w:iCs/>
        </w:rPr>
        <w:t>N</w:t>
      </w:r>
      <w:r w:rsidR="00844141" w:rsidRPr="00BE702E">
        <w:rPr>
          <w:rStyle w:val="info"/>
          <w:vertAlign w:val="superscript"/>
        </w:rPr>
        <w:t>1</w:t>
      </w:r>
      <w:proofErr w:type="gramEnd"/>
      <w:r w:rsidR="00844141" w:rsidRPr="00BE702E">
        <w:rPr>
          <w:rStyle w:val="info"/>
        </w:rPr>
        <w:t xml:space="preserve">-dimethyl-1,4-pentanediamine diphosphate salt) and </w:t>
      </w:r>
      <w:proofErr w:type="spellStart"/>
      <w:r w:rsidR="00844141" w:rsidRPr="00BE702E">
        <w:rPr>
          <w:rStyle w:val="info"/>
        </w:rPr>
        <w:t>Bafilomycin</w:t>
      </w:r>
      <w:proofErr w:type="spellEnd"/>
      <w:r w:rsidR="00844141" w:rsidRPr="00BE702E">
        <w:rPr>
          <w:rStyle w:val="info"/>
        </w:rPr>
        <w:t xml:space="preserve"> A1 from </w:t>
      </w:r>
      <w:proofErr w:type="spellStart"/>
      <w:r w:rsidR="00823D4D" w:rsidRPr="00BE702E">
        <w:rPr>
          <w:rStyle w:val="info"/>
        </w:rPr>
        <w:t>s</w:t>
      </w:r>
      <w:r w:rsidR="00844141" w:rsidRPr="00BE702E">
        <w:rPr>
          <w:rStyle w:val="info"/>
        </w:rPr>
        <w:t>treptomyces</w:t>
      </w:r>
      <w:proofErr w:type="spellEnd"/>
      <w:r w:rsidR="00844141" w:rsidRPr="00BE702E">
        <w:rPr>
          <w:rStyle w:val="info"/>
        </w:rPr>
        <w:t xml:space="preserve"> </w:t>
      </w:r>
      <w:proofErr w:type="spellStart"/>
      <w:r w:rsidR="00844141" w:rsidRPr="00BE702E">
        <w:rPr>
          <w:rStyle w:val="info"/>
        </w:rPr>
        <w:t>griseus</w:t>
      </w:r>
      <w:proofErr w:type="spellEnd"/>
      <w:r w:rsidR="00844141" w:rsidRPr="00BE702E">
        <w:t xml:space="preserve"> were purchased from Sigma-Aldrich (</w:t>
      </w:r>
      <w:r w:rsidR="00056136" w:rsidRPr="00BE702E">
        <w:t>Taufkirchen, Germany</w:t>
      </w:r>
      <w:r w:rsidR="00844141" w:rsidRPr="00BE702E">
        <w:t>)</w:t>
      </w:r>
      <w:r w:rsidR="00C61CE8" w:rsidRPr="00BE702E">
        <w:t>.</w:t>
      </w:r>
    </w:p>
    <w:p w14:paraId="5B6067F7" w14:textId="77777777" w:rsidR="008D499E" w:rsidRPr="00BE702E" w:rsidRDefault="008D499E" w:rsidP="008D499E">
      <w:pPr>
        <w:pStyle w:val="Standa"/>
        <w:spacing w:line="480" w:lineRule="auto"/>
        <w:jc w:val="both"/>
        <w:rPr>
          <w:i/>
          <w:lang w:val="en-US"/>
        </w:rPr>
      </w:pPr>
      <w:r w:rsidRPr="00BE702E">
        <w:rPr>
          <w:i/>
          <w:lang w:val="en-US"/>
        </w:rPr>
        <w:t>Particle synthesis</w:t>
      </w:r>
    </w:p>
    <w:p w14:paraId="1C816891" w14:textId="77777777" w:rsidR="008D499E" w:rsidRPr="00BE702E" w:rsidRDefault="008D499E" w:rsidP="008D499E">
      <w:pPr>
        <w:pStyle w:val="Standa"/>
        <w:spacing w:line="480" w:lineRule="auto"/>
        <w:jc w:val="both"/>
        <w:rPr>
          <w:lang w:val="en-US"/>
        </w:rPr>
      </w:pPr>
      <w:r w:rsidRPr="00BE702E">
        <w:rPr>
          <w:lang w:val="en-US"/>
        </w:rPr>
        <w:t>50 nm silica nanoparticles (SiO</w:t>
      </w:r>
      <w:r w:rsidRPr="00BE702E">
        <w:rPr>
          <w:vertAlign w:val="subscript"/>
          <w:lang w:val="en-US"/>
        </w:rPr>
        <w:t>2</w:t>
      </w:r>
      <w:r w:rsidRPr="00BE702E">
        <w:rPr>
          <w:lang w:val="en-US"/>
        </w:rPr>
        <w:t xml:space="preserve"> NPs) were fabricated by a reverse microemulsion method as one-pot reaction.</w:t>
      </w:r>
      <w:r w:rsidR="00EE6CD9" w:rsidRPr="00BE702E">
        <w:rPr>
          <w:lang w:val="en-US"/>
        </w:rPr>
        <w:fldChar w:fldCharType="begin" w:fldLock="1"/>
      </w:r>
      <w:r w:rsidR="007266FB" w:rsidRPr="00BE702E">
        <w:rPr>
          <w:lang w:val="en-US"/>
        </w:rPr>
        <w:instrText>ADDIN CSL_CITATION {"citationItems":[{"id":"ITEM-1","itemData":{"DOI":"10.1002/adma.201503935","ISBN":"1521-4095","ISSN":"15214095","PMID":"26572079","abstract":"A convenient reverse micellar one-pot reaction yields multifunctional silica nanoparticles, which can be tailored to effectively suppress non-specific adsorption and, at the same time, enable efficient specific covalent immobilization of proteins. Using two highly sensitive proteins, it is demonstrated that the new particles provide a suitable microenvironment to maintain the protein's activity.","author":[{"dropping-particle":"","family":"Wang","given":"Xu Dong","non-dropping-particle":"","parse-names":false,"suffix":""},{"dropping-particle":"","family":"Rabe","given":"Kersten S.","non-dropping-particle":"","parse-names":false,"suffix":""},{"dropping-particle":"","family":"Ahmed","given":"Ishtiaq","non-dropping-particle":"","parse-names":false,"suffix":""},{"dropping-particle":"","family":"Niemeyer","given":"Christof M.","non-dropping-particle":"","parse-names":false,"suffix":""}],"container-title":"Advanced Materials","id":"ITEM-1","issue":"48","issued":{"date-parts":[["2015"]]},"page":"7945-7950","title":"Multifunctional Silica Nanoparticles for Covalent Immobilization of Highly Sensitive Proteins","type":"article-journal","volume":"27"},"uris":["http://www.mendeley.com/documents/?uuid=78109ed0-19df-4740-95cc-7964f9971a1b"]}],"mendeley":{"formattedCitation":"&lt;sup&gt;[23]&lt;/sup&gt;","plainTextFormattedCitation":"[23]","previouslyFormattedCitation":"&lt;sup&gt;[23]&lt;/sup&gt;"},"properties":{"noteIndex":0},"schema":"https://github.com/citation-style-language/schema/raw/master/csl-citation.json"}</w:instrText>
      </w:r>
      <w:r w:rsidR="00EE6CD9" w:rsidRPr="00BE702E">
        <w:rPr>
          <w:lang w:val="en-US"/>
        </w:rPr>
        <w:fldChar w:fldCharType="separate"/>
      </w:r>
      <w:r w:rsidR="00EE6CD9" w:rsidRPr="00BE702E">
        <w:rPr>
          <w:noProof/>
          <w:vertAlign w:val="superscript"/>
          <w:lang w:val="en-US"/>
        </w:rPr>
        <w:t>[23]</w:t>
      </w:r>
      <w:r w:rsidR="00EE6CD9" w:rsidRPr="00BE702E">
        <w:rPr>
          <w:lang w:val="en-US"/>
        </w:rPr>
        <w:fldChar w:fldCharType="end"/>
      </w:r>
      <w:r w:rsidRPr="00BE702E">
        <w:rPr>
          <w:lang w:val="en-US"/>
        </w:rPr>
        <w:t xml:space="preserve"> In brief, cyclohexane (38 mL), 1-hexanol (9 mL) and Triton X-100 (9 mL) was mixed rigorously in a 100 mL PTFE round-bottom flask. Then, double distilled water (2.6 mL) was added to form reverse micelles. </w:t>
      </w:r>
      <w:proofErr w:type="gramStart"/>
      <w:r w:rsidRPr="00BE702E">
        <w:rPr>
          <w:lang w:val="en-US"/>
        </w:rPr>
        <w:t>After 10 min of stabilization, TEOS (0.5 mL) and ammonia solution (28-30 %, 0.5 mL) were added to the mixture, which was kept stirring at room temperature for 24 h.</w:t>
      </w:r>
      <w:proofErr w:type="gramEnd"/>
      <w:r w:rsidRPr="00BE702E">
        <w:rPr>
          <w:lang w:val="en-US"/>
        </w:rPr>
        <w:t xml:space="preserve"> Thereafter, additional TEOS (250 </w:t>
      </w:r>
      <w:r w:rsidRPr="00BE702E">
        <w:rPr>
          <w:rFonts w:hint="eastAsia"/>
          <w:lang w:val="en-US"/>
        </w:rPr>
        <w:t>μ</w:t>
      </w:r>
      <w:r w:rsidRPr="00BE702E">
        <w:rPr>
          <w:lang w:val="en-US"/>
        </w:rPr>
        <w:t>L) was added and the mixture was stirred for 30 min, then the various amounts of APTES or DETAS listed in Table S1 were added to modify the particle surface with positively charged amin</w:t>
      </w:r>
      <w:r w:rsidR="00F63732" w:rsidRPr="00BE702E">
        <w:rPr>
          <w:lang w:val="en-US"/>
        </w:rPr>
        <w:t>o</w:t>
      </w:r>
      <w:r w:rsidRPr="00BE702E">
        <w:rPr>
          <w:lang w:val="en-US"/>
        </w:rPr>
        <w:t xml:space="preserve"> groups. The mixture was reacted for another 24 h. Then, acetone was added to the mixture to break up micelles. Nanoparticle suspensions were centrifuged at 17,000g for 15 min and washed 3 times with absolute ethanol and 3 times with heat-inactivated double distilled water. Finally, the nanoparticles were re-dispersed in heat-inactivated distilled wa</w:t>
      </w:r>
      <w:r w:rsidR="00647D55" w:rsidRPr="00BE702E">
        <w:rPr>
          <w:lang w:val="en-US"/>
        </w:rPr>
        <w:t xml:space="preserve">ter at a concentration of 10 mg </w:t>
      </w:r>
      <w:r w:rsidRPr="00BE702E">
        <w:rPr>
          <w:lang w:val="en-US"/>
        </w:rPr>
        <w:t>mL</w:t>
      </w:r>
      <w:r w:rsidR="00647D55" w:rsidRPr="00BE702E">
        <w:rPr>
          <w:vertAlign w:val="superscript"/>
          <w:lang w:val="en-US"/>
        </w:rPr>
        <w:t>-1</w:t>
      </w:r>
      <w:r w:rsidRPr="00BE702E">
        <w:rPr>
          <w:lang w:val="en-US"/>
        </w:rPr>
        <w:t xml:space="preserve">. A schematic illustration of the synthesis procedure is also shown in </w:t>
      </w:r>
      <w:r w:rsidRPr="00BE702E">
        <w:rPr>
          <w:b/>
          <w:lang w:val="en-US"/>
        </w:rPr>
        <w:t xml:space="preserve">Figure </w:t>
      </w:r>
      <w:r w:rsidR="00417FBC" w:rsidRPr="00BE702E">
        <w:rPr>
          <w:b/>
          <w:lang w:val="en-US"/>
        </w:rPr>
        <w:t>S1</w:t>
      </w:r>
      <w:r w:rsidRPr="00BE702E">
        <w:rPr>
          <w:lang w:val="en-US"/>
        </w:rPr>
        <w:t>.</w:t>
      </w:r>
    </w:p>
    <w:p w14:paraId="2B95437E" w14:textId="77777777" w:rsidR="008D499E" w:rsidRPr="00BE702E" w:rsidRDefault="008D499E" w:rsidP="008D499E">
      <w:pPr>
        <w:pStyle w:val="Standa"/>
        <w:spacing w:line="480" w:lineRule="auto"/>
        <w:jc w:val="both"/>
        <w:rPr>
          <w:i/>
          <w:lang w:val="en-US"/>
        </w:rPr>
      </w:pPr>
      <w:r w:rsidRPr="00BE702E">
        <w:rPr>
          <w:i/>
          <w:lang w:val="en-US"/>
        </w:rPr>
        <w:t>Determination of particle size and zeta potential</w:t>
      </w:r>
    </w:p>
    <w:p w14:paraId="184AF0D3" w14:textId="77777777" w:rsidR="008D499E" w:rsidRPr="00BE702E" w:rsidRDefault="008D499E" w:rsidP="008D499E">
      <w:pPr>
        <w:pStyle w:val="Standa"/>
        <w:spacing w:line="480" w:lineRule="auto"/>
        <w:jc w:val="both"/>
        <w:rPr>
          <w:b/>
          <w:lang w:val="en-US"/>
        </w:rPr>
      </w:pPr>
      <w:r w:rsidRPr="00BE702E">
        <w:rPr>
          <w:lang w:val="en-US"/>
        </w:rPr>
        <w:lastRenderedPageBreak/>
        <w:t xml:space="preserve">Primary sizes and morphology of NPs were assessed by transmission electron microscopy (LEO 910, Zeiss, </w:t>
      </w:r>
      <w:proofErr w:type="spellStart"/>
      <w:proofErr w:type="gramStart"/>
      <w:r w:rsidRPr="00BE702E">
        <w:rPr>
          <w:lang w:val="en-US"/>
        </w:rPr>
        <w:t>Oberkochen</w:t>
      </w:r>
      <w:proofErr w:type="spellEnd"/>
      <w:proofErr w:type="gramEnd"/>
      <w:r w:rsidRPr="00BE702E">
        <w:rPr>
          <w:lang w:val="en-US"/>
        </w:rPr>
        <w:t>, Germany). NPs were suspended in double distilled water at a concentration of 200 µg</w:t>
      </w:r>
      <w:r w:rsidR="00647D55" w:rsidRPr="00BE702E">
        <w:rPr>
          <w:lang w:val="en-US"/>
        </w:rPr>
        <w:t xml:space="preserve"> </w:t>
      </w:r>
      <w:r w:rsidRPr="00BE702E">
        <w:rPr>
          <w:lang w:val="en-US"/>
        </w:rPr>
        <w:t>mL</w:t>
      </w:r>
      <w:r w:rsidR="00647D55" w:rsidRPr="00BE702E">
        <w:rPr>
          <w:vertAlign w:val="superscript"/>
          <w:lang w:val="en-US"/>
        </w:rPr>
        <w:t>-1</w:t>
      </w:r>
      <w:r w:rsidRPr="00BE702E">
        <w:rPr>
          <w:lang w:val="en-US"/>
        </w:rPr>
        <w:t xml:space="preserve">, spotted (4 </w:t>
      </w:r>
      <w:r w:rsidRPr="00BE702E">
        <w:rPr>
          <w:rFonts w:eastAsia="PMingLiU"/>
          <w:lang w:val="en-US"/>
        </w:rPr>
        <w:t>µ</w:t>
      </w:r>
      <w:r w:rsidRPr="00BE702E">
        <w:rPr>
          <w:lang w:val="en-US"/>
        </w:rPr>
        <w:t>l) on 75-mesh Formvar® coated copper grids (Sigma Aldrich, Taufkirchen, Germany), and dried at room temperature. To monitor dissolution of NPs in cell culture medium, NPs (100 µg mL</w:t>
      </w:r>
      <w:r w:rsidRPr="00BE702E">
        <w:rPr>
          <w:vertAlign w:val="superscript"/>
          <w:lang w:val="en-US"/>
        </w:rPr>
        <w:t>-1</w:t>
      </w:r>
      <w:r w:rsidRPr="00BE702E">
        <w:rPr>
          <w:lang w:val="en-US"/>
        </w:rPr>
        <w:t xml:space="preserve">) were centrifuged at 20,000xg for 20 min after particle incubation for 0 and 24h, respectively. Supernatants were discarded and NP pellets re-suspended in water at the initial concentration followed by spotting of 4 </w:t>
      </w:r>
      <w:r w:rsidRPr="00BE702E">
        <w:rPr>
          <w:rFonts w:eastAsia="PMingLiU"/>
          <w:lang w:val="en-US"/>
        </w:rPr>
        <w:t>µ</w:t>
      </w:r>
      <w:r w:rsidRPr="00BE702E">
        <w:rPr>
          <w:lang w:val="en-US"/>
        </w:rPr>
        <w:t>l on grids and drying</w:t>
      </w:r>
      <w:r w:rsidR="006D004C" w:rsidRPr="00BE702E">
        <w:rPr>
          <w:lang w:val="en-US"/>
        </w:rPr>
        <w:t xml:space="preserve"> at room temperature.</w:t>
      </w:r>
    </w:p>
    <w:p w14:paraId="0E057D09" w14:textId="77777777" w:rsidR="008D499E" w:rsidRPr="00BE702E" w:rsidRDefault="008D499E" w:rsidP="008D499E">
      <w:pPr>
        <w:pStyle w:val="Standa"/>
        <w:spacing w:line="480" w:lineRule="auto"/>
        <w:jc w:val="both"/>
        <w:rPr>
          <w:rFonts w:eastAsia="PMingLiU"/>
          <w:color w:val="000000"/>
          <w:lang w:val="en-US"/>
        </w:rPr>
      </w:pPr>
      <w:r w:rsidRPr="00BE702E">
        <w:rPr>
          <w:rFonts w:eastAsia="PMingLiU"/>
          <w:color w:val="000000"/>
          <w:lang w:val="en-US"/>
        </w:rPr>
        <w:t>The hydrodynamic size and surface charge of the SiO</w:t>
      </w:r>
      <w:r w:rsidRPr="00BE702E">
        <w:rPr>
          <w:rFonts w:eastAsia="PMingLiU"/>
          <w:color w:val="000000"/>
          <w:vertAlign w:val="subscript"/>
          <w:lang w:val="en-US"/>
        </w:rPr>
        <w:t>2</w:t>
      </w:r>
      <w:r w:rsidRPr="00BE702E">
        <w:rPr>
          <w:rFonts w:eastAsia="PMingLiU"/>
          <w:color w:val="000000"/>
          <w:lang w:val="en-US"/>
        </w:rPr>
        <w:t xml:space="preserve"> NPs in water were monitored using a </w:t>
      </w:r>
      <w:proofErr w:type="spellStart"/>
      <w:r w:rsidRPr="00BE702E">
        <w:rPr>
          <w:rFonts w:eastAsia="PMingLiU"/>
          <w:color w:val="000000"/>
          <w:lang w:val="en-US"/>
        </w:rPr>
        <w:t>Zetasizer</w:t>
      </w:r>
      <w:proofErr w:type="spellEnd"/>
      <w:r w:rsidRPr="00BE702E">
        <w:rPr>
          <w:rFonts w:eastAsia="PMingLiU"/>
          <w:color w:val="000000"/>
          <w:lang w:val="en-US"/>
        </w:rPr>
        <w:t xml:space="preserve"> Nano ZS apparatus (Malvern Instruments, UK). Particle size was also determined in cell culture medium at 0 and 6 h (DMEM) or 24 h (DMEM/10%FCS). Prior to measurement, all samples </w:t>
      </w:r>
      <w:proofErr w:type="gramStart"/>
      <w:r w:rsidRPr="00BE702E">
        <w:rPr>
          <w:rFonts w:eastAsia="PMingLiU"/>
          <w:color w:val="000000"/>
          <w:lang w:val="en-US"/>
        </w:rPr>
        <w:t xml:space="preserve">(100 </w:t>
      </w:r>
      <w:r w:rsidRPr="00BE702E">
        <w:rPr>
          <w:lang w:val="en-US"/>
        </w:rPr>
        <w:t>µg mL</w:t>
      </w:r>
      <w:r w:rsidRPr="00BE702E">
        <w:rPr>
          <w:vertAlign w:val="superscript"/>
          <w:lang w:val="en-US"/>
        </w:rPr>
        <w:t>-1</w:t>
      </w:r>
      <w:r w:rsidRPr="00BE702E">
        <w:rPr>
          <w:lang w:val="en-US"/>
        </w:rPr>
        <w:t>)</w:t>
      </w:r>
      <w:proofErr w:type="gramEnd"/>
      <w:r w:rsidRPr="00BE702E">
        <w:rPr>
          <w:rFonts w:eastAsia="PMingLiU"/>
          <w:color w:val="000000"/>
          <w:lang w:val="en-US"/>
        </w:rPr>
        <w:t xml:space="preserve"> were briefly vortexed for 5 seconds to also detect possible agglomerates, which might have settled. </w:t>
      </w:r>
    </w:p>
    <w:p w14:paraId="039A8675" w14:textId="77777777" w:rsidR="008D499E" w:rsidRPr="00BE702E" w:rsidRDefault="008D499E" w:rsidP="008D499E">
      <w:pPr>
        <w:pStyle w:val="Standa"/>
        <w:spacing w:line="480" w:lineRule="auto"/>
        <w:jc w:val="both"/>
        <w:rPr>
          <w:i/>
          <w:lang w:val="en-US"/>
        </w:rPr>
      </w:pPr>
      <w:r w:rsidRPr="00BE702E">
        <w:rPr>
          <w:i/>
          <w:lang w:val="en-US"/>
        </w:rPr>
        <w:t>Quantification of amin</w:t>
      </w:r>
      <w:r w:rsidR="00F63732" w:rsidRPr="00BE702E">
        <w:rPr>
          <w:i/>
          <w:lang w:val="en-US"/>
        </w:rPr>
        <w:t>o</w:t>
      </w:r>
      <w:r w:rsidRPr="00BE702E">
        <w:rPr>
          <w:i/>
          <w:lang w:val="en-US"/>
        </w:rPr>
        <w:t xml:space="preserve"> groups</w:t>
      </w:r>
    </w:p>
    <w:p w14:paraId="5A24F538" w14:textId="77777777" w:rsidR="008D499E" w:rsidRPr="00BE702E" w:rsidRDefault="008D499E" w:rsidP="008D499E">
      <w:pPr>
        <w:pStyle w:val="ExperimentalText"/>
        <w:jc w:val="both"/>
      </w:pPr>
      <w:r w:rsidRPr="00BE702E">
        <w:t>Fluorescamine, which can react with primary amines and forms highly fluorescent products, was used to quantify the amin</w:t>
      </w:r>
      <w:r w:rsidR="00F63732" w:rsidRPr="00BE702E">
        <w:t>o</w:t>
      </w:r>
      <w:r w:rsidRPr="00BE702E">
        <w:t xml:space="preserve"> groups on the surface of SiO</w:t>
      </w:r>
      <w:r w:rsidRPr="00BE702E">
        <w:rPr>
          <w:vertAlign w:val="subscript"/>
        </w:rPr>
        <w:t>2</w:t>
      </w:r>
      <w:r w:rsidRPr="00BE702E">
        <w:t>- and PS- NPs. Calibration curves were calculated by regression analysis (R</w:t>
      </w:r>
      <w:r w:rsidRPr="00BE702E">
        <w:rPr>
          <w:vertAlign w:val="superscript"/>
        </w:rPr>
        <w:t>2</w:t>
      </w:r>
      <w:r w:rsidRPr="00BE702E">
        <w:t xml:space="preserve"> ≥ 0.99) plotting the fluorescence intensities derived from mixing increasing amounts of APTES or DETAS (0-0.4 </w:t>
      </w:r>
      <w:proofErr w:type="spellStart"/>
      <w:r w:rsidRPr="00BE702E">
        <w:t>mM</w:t>
      </w:r>
      <w:proofErr w:type="spellEnd"/>
      <w:r w:rsidRPr="00BE702E">
        <w:t xml:space="preserve"> in 900 </w:t>
      </w:r>
      <w:proofErr w:type="spellStart"/>
      <w:r w:rsidRPr="00BE702E">
        <w:rPr>
          <w:rFonts w:eastAsia="PMingLiU"/>
        </w:rPr>
        <w:t>μL</w:t>
      </w:r>
      <w:proofErr w:type="spellEnd"/>
      <w:r w:rsidRPr="00BE702E">
        <w:rPr>
          <w:rFonts w:eastAsia="PMingLiU"/>
        </w:rPr>
        <w:t xml:space="preserve"> PBS</w:t>
      </w:r>
      <w:r w:rsidRPr="00BE702E">
        <w:t xml:space="preserve">) with </w:t>
      </w:r>
      <w:proofErr w:type="spellStart"/>
      <w:r w:rsidRPr="00BE702E">
        <w:t>fluorescamine</w:t>
      </w:r>
      <w:proofErr w:type="spellEnd"/>
      <w:r w:rsidRPr="00BE702E">
        <w:t xml:space="preserve"> (1 </w:t>
      </w:r>
      <w:r w:rsidRPr="00BE702E">
        <w:rPr>
          <w:rFonts w:eastAsia="PMingLiU"/>
        </w:rPr>
        <w:t>mg mL</w:t>
      </w:r>
      <w:r w:rsidRPr="00BE702E">
        <w:rPr>
          <w:rFonts w:eastAsia="PMingLiU"/>
          <w:vertAlign w:val="superscript"/>
        </w:rPr>
        <w:t>-1</w:t>
      </w:r>
      <w:r w:rsidRPr="00BE702E">
        <w:t xml:space="preserve"> in acetone, 100 </w:t>
      </w:r>
      <w:proofErr w:type="spellStart"/>
      <w:r w:rsidRPr="00BE702E">
        <w:rPr>
          <w:rFonts w:eastAsia="PMingLiU"/>
        </w:rPr>
        <w:t>μL</w:t>
      </w:r>
      <w:proofErr w:type="spellEnd"/>
      <w:r w:rsidRPr="00BE702E">
        <w:rPr>
          <w:rFonts w:eastAsia="PMingLiU"/>
        </w:rPr>
        <w:t>). For sample preparation, the APTES- or DETAS-modified SiO</w:t>
      </w:r>
      <w:r w:rsidRPr="00BE702E">
        <w:rPr>
          <w:rFonts w:eastAsia="PMingLiU"/>
          <w:vertAlign w:val="subscript"/>
        </w:rPr>
        <w:t>2</w:t>
      </w:r>
      <w:r w:rsidRPr="00BE702E">
        <w:rPr>
          <w:rFonts w:eastAsia="PMingLiU"/>
        </w:rPr>
        <w:t xml:space="preserve"> (10 mg mL</w:t>
      </w:r>
      <w:r w:rsidRPr="00BE702E">
        <w:rPr>
          <w:rFonts w:eastAsia="PMingLiU"/>
          <w:vertAlign w:val="superscript"/>
        </w:rPr>
        <w:t>-1</w:t>
      </w:r>
      <w:r w:rsidRPr="00BE702E">
        <w:rPr>
          <w:rFonts w:eastAsia="PMingLiU"/>
        </w:rPr>
        <w:t xml:space="preserve">, 100 </w:t>
      </w:r>
      <w:proofErr w:type="spellStart"/>
      <w:r w:rsidRPr="00BE702E">
        <w:rPr>
          <w:rFonts w:eastAsia="PMingLiU"/>
        </w:rPr>
        <w:t>μL</w:t>
      </w:r>
      <w:proofErr w:type="spellEnd"/>
      <w:r w:rsidRPr="00BE702E">
        <w:rPr>
          <w:rFonts w:eastAsia="PMingLiU"/>
        </w:rPr>
        <w:t xml:space="preserve">) were first added to 800 </w:t>
      </w:r>
      <w:proofErr w:type="spellStart"/>
      <w:r w:rsidRPr="00BE702E">
        <w:rPr>
          <w:rFonts w:eastAsia="PMingLiU"/>
        </w:rPr>
        <w:t>μL</w:t>
      </w:r>
      <w:proofErr w:type="spellEnd"/>
      <w:r w:rsidRPr="00BE702E">
        <w:rPr>
          <w:rFonts w:eastAsia="PMingLiU"/>
        </w:rPr>
        <w:t xml:space="preserve"> PBS. Then, 100 </w:t>
      </w:r>
      <w:proofErr w:type="spellStart"/>
      <w:r w:rsidRPr="00BE702E">
        <w:rPr>
          <w:rFonts w:eastAsia="PMingLiU"/>
        </w:rPr>
        <w:t>μL</w:t>
      </w:r>
      <w:proofErr w:type="spellEnd"/>
      <w:r w:rsidRPr="00BE702E">
        <w:rPr>
          <w:rFonts w:eastAsia="PMingLiU"/>
        </w:rPr>
        <w:t xml:space="preserve"> </w:t>
      </w:r>
      <w:proofErr w:type="spellStart"/>
      <w:r w:rsidRPr="00BE702E">
        <w:rPr>
          <w:rFonts w:eastAsia="PMingLiU"/>
        </w:rPr>
        <w:t>fluorescamine</w:t>
      </w:r>
      <w:proofErr w:type="spellEnd"/>
      <w:r w:rsidRPr="00BE702E">
        <w:rPr>
          <w:rFonts w:eastAsia="PMingLiU"/>
        </w:rPr>
        <w:t xml:space="preserve"> was added to each NP suspension, followed by 10 min incubation at room temperature. The fluorescence intensity was </w:t>
      </w:r>
      <w:r w:rsidRPr="00BE702E">
        <w:t>measured at 485 nm with an excitation at 392 nm. The concentration (</w:t>
      </w:r>
      <w:proofErr w:type="spellStart"/>
      <w:r w:rsidRPr="00BE702E">
        <w:rPr>
          <w:rFonts w:eastAsia="PMingLiU"/>
        </w:rPr>
        <w:t>μ</w:t>
      </w:r>
      <w:r w:rsidRPr="00BE702E">
        <w:t>mol</w:t>
      </w:r>
      <w:proofErr w:type="spellEnd"/>
      <w:r w:rsidRPr="00BE702E">
        <w:t xml:space="preserve"> g</w:t>
      </w:r>
      <w:r w:rsidRPr="00BE702E">
        <w:rPr>
          <w:vertAlign w:val="superscript"/>
        </w:rPr>
        <w:t>-1</w:t>
      </w:r>
      <w:r w:rsidRPr="00BE702E">
        <w:t>) of amin</w:t>
      </w:r>
      <w:r w:rsidR="00F63732" w:rsidRPr="00BE702E">
        <w:t>o</w:t>
      </w:r>
      <w:r w:rsidRPr="00BE702E">
        <w:t xml:space="preserve"> groups could be determined from the calibration curves. The number of amin</w:t>
      </w:r>
      <w:r w:rsidR="00F63732" w:rsidRPr="00BE702E">
        <w:t>o</w:t>
      </w:r>
      <w:r w:rsidRPr="00BE702E">
        <w:t xml:space="preserve"> groups per nm</w:t>
      </w:r>
      <w:r w:rsidRPr="00BE702E">
        <w:rPr>
          <w:vertAlign w:val="superscript"/>
        </w:rPr>
        <w:t>2</w:t>
      </w:r>
      <w:r w:rsidRPr="00BE702E">
        <w:t xml:space="preserve"> of particle surface was calculated by the following Equation 1:</w:t>
      </w:r>
    </w:p>
    <w:p w14:paraId="56E04075" w14:textId="77777777" w:rsidR="008D499E" w:rsidRPr="00BE702E" w:rsidRDefault="00C36D1B" w:rsidP="008D499E">
      <w:pPr>
        <w:pStyle w:val="ExperimentalText"/>
        <w:jc w:val="both"/>
      </w:pPr>
      <w:r w:rsidRPr="00BE702E">
        <w:rPr>
          <w:noProof/>
          <w:lang w:val="de-DE" w:eastAsia="de-DE" w:bidi="ar-SA"/>
        </w:rPr>
        <w:lastRenderedPageBreak/>
        <w:drawing>
          <wp:inline distT="0" distB="0" distL="0" distR="0" wp14:anchorId="41E1158A" wp14:editId="7304321C">
            <wp:extent cx="3037205" cy="715645"/>
            <wp:effectExtent l="0" t="0" r="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037205" cy="715645"/>
                    </a:xfrm>
                    <a:prstGeom prst="rect">
                      <a:avLst/>
                    </a:prstGeom>
                    <a:noFill/>
                    <a:ln>
                      <a:noFill/>
                    </a:ln>
                  </pic:spPr>
                </pic:pic>
              </a:graphicData>
            </a:graphic>
          </wp:inline>
        </w:drawing>
      </w:r>
      <w:r w:rsidR="008D499E" w:rsidRPr="00BE702E">
        <w:t xml:space="preserve">                                                 (1)</w:t>
      </w:r>
    </w:p>
    <w:p w14:paraId="74159D8B" w14:textId="77777777" w:rsidR="008D499E" w:rsidRPr="00BE702E" w:rsidRDefault="008D499E" w:rsidP="008D499E">
      <w:pPr>
        <w:pStyle w:val="Standa"/>
        <w:spacing w:line="480" w:lineRule="auto"/>
        <w:jc w:val="both"/>
        <w:rPr>
          <w:lang w:val="en-US"/>
        </w:rPr>
      </w:pPr>
      <w:r w:rsidRPr="00BE702E">
        <w:rPr>
          <w:lang w:val="en-US"/>
        </w:rPr>
        <w:t xml:space="preserve">Where </w:t>
      </w:r>
      <w:proofErr w:type="spellStart"/>
      <w:r w:rsidRPr="00BE702E">
        <w:rPr>
          <w:i/>
          <w:lang w:val="en-US"/>
        </w:rPr>
        <w:t>C</w:t>
      </w:r>
      <w:r w:rsidRPr="00BE702E">
        <w:rPr>
          <w:vertAlign w:val="subscript"/>
          <w:lang w:val="en-US"/>
        </w:rPr>
        <w:t>amine</w:t>
      </w:r>
      <w:proofErr w:type="spellEnd"/>
      <w:r w:rsidRPr="00BE702E">
        <w:rPr>
          <w:lang w:val="en-US"/>
        </w:rPr>
        <w:t xml:space="preserve"> is amine concentration deduced from fluorescamine analysis; </w:t>
      </w:r>
      <w:r w:rsidRPr="00BE702E">
        <w:rPr>
          <w:i/>
          <w:lang w:val="en-US"/>
        </w:rPr>
        <w:t>N</w:t>
      </w:r>
      <w:r w:rsidRPr="00BE702E">
        <w:rPr>
          <w:lang w:val="en-US"/>
        </w:rPr>
        <w:t xml:space="preserve"> is Avogadro's number; SA is surface area of spherical NPs which was calculated from the radius derived from TEM-analysis; #particle is number of particles per gram. The density of silica and polystyrene nanoparticles was assumed as 2 and 1.05 g cm</w:t>
      </w:r>
      <w:r w:rsidRPr="00BE702E">
        <w:rPr>
          <w:vertAlign w:val="superscript"/>
          <w:lang w:val="en-US"/>
        </w:rPr>
        <w:t>-3</w:t>
      </w:r>
      <w:r w:rsidRPr="00BE702E">
        <w:rPr>
          <w:lang w:val="en-US"/>
        </w:rPr>
        <w:t xml:space="preserve">, respectively. </w:t>
      </w:r>
    </w:p>
    <w:p w14:paraId="7C49E3EA" w14:textId="77777777" w:rsidR="002B7BD6" w:rsidRPr="00BE702E" w:rsidRDefault="008D499E" w:rsidP="008D499E">
      <w:pPr>
        <w:pStyle w:val="ExperimentalText"/>
        <w:jc w:val="both"/>
      </w:pPr>
      <w:r w:rsidRPr="00BE702E">
        <w:t>Amine coverage rate (%) was calculated by the following Equation 2:</w:t>
      </w:r>
    </w:p>
    <w:p w14:paraId="39B9831E" w14:textId="77777777" w:rsidR="008D499E" w:rsidRPr="00BE702E" w:rsidRDefault="00C36D1B" w:rsidP="008D499E">
      <w:pPr>
        <w:pStyle w:val="ExperimentalText"/>
        <w:jc w:val="both"/>
      </w:pPr>
      <w:r w:rsidRPr="00BE702E">
        <w:rPr>
          <w:noProof/>
          <w:lang w:val="de-DE" w:eastAsia="de-DE" w:bidi="ar-SA"/>
        </w:rPr>
        <w:drawing>
          <wp:inline distT="0" distB="0" distL="0" distR="0" wp14:anchorId="03035A5B" wp14:editId="32AE040A">
            <wp:extent cx="3291840" cy="524510"/>
            <wp:effectExtent l="0" t="0" r="3810" b="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291840" cy="524510"/>
                    </a:xfrm>
                    <a:prstGeom prst="rect">
                      <a:avLst/>
                    </a:prstGeom>
                    <a:noFill/>
                    <a:ln>
                      <a:noFill/>
                    </a:ln>
                  </pic:spPr>
                </pic:pic>
              </a:graphicData>
            </a:graphic>
          </wp:inline>
        </w:drawing>
      </w:r>
      <w:r w:rsidR="008D499E" w:rsidRPr="00BE702E">
        <w:t xml:space="preserve">                                        </w:t>
      </w:r>
      <w:r w:rsidR="002B7BD6" w:rsidRPr="00BE702E">
        <w:tab/>
      </w:r>
      <w:r w:rsidR="008D499E" w:rsidRPr="00BE702E">
        <w:t>(2)</w:t>
      </w:r>
    </w:p>
    <w:p w14:paraId="1CE7DA29" w14:textId="77777777" w:rsidR="008D499E" w:rsidRPr="00BE702E" w:rsidRDefault="008D499E" w:rsidP="008D499E">
      <w:pPr>
        <w:pStyle w:val="Standa"/>
        <w:spacing w:line="480" w:lineRule="auto"/>
        <w:jc w:val="both"/>
        <w:rPr>
          <w:lang w:val="en-US"/>
        </w:rPr>
      </w:pPr>
      <w:r w:rsidRPr="00BE702E">
        <w:rPr>
          <w:lang w:val="en-US"/>
        </w:rPr>
        <w:t>Assuming 5 Si-OH groups per nm</w:t>
      </w:r>
      <w:r w:rsidRPr="00BE702E">
        <w:rPr>
          <w:vertAlign w:val="superscript"/>
          <w:lang w:val="en-US"/>
        </w:rPr>
        <w:t>2</w:t>
      </w:r>
      <w:r w:rsidRPr="00BE702E">
        <w:rPr>
          <w:lang w:val="en-US"/>
        </w:rPr>
        <w:t xml:space="preserve"> of silica surface,</w:t>
      </w:r>
      <w:r w:rsidR="00EE6CD9" w:rsidRPr="00BE702E">
        <w:rPr>
          <w:lang w:val="en-US"/>
        </w:rPr>
        <w:fldChar w:fldCharType="begin" w:fldLock="1"/>
      </w:r>
      <w:r w:rsidR="002B3EF6" w:rsidRPr="00BE702E">
        <w:rPr>
          <w:lang w:val="en-US"/>
        </w:rPr>
        <w:instrText>ADDIN CSL_CITATION {"citationItems":[{"id":"ITEM-1","itemData":{"DOI":"10.1016/S0927-7757(00)00556-2","ISBN":"0927-7757","ISSN":"09277757","abstract":"A review article is presented of the research results obtained by the author on the properties of amorphous silica surface. It has been shown that in any description of the surface silica the hydroxylation of the surface is of critical importance. An analysis was made of the processes of dehydration (the removal of physically adsorbed water), dehydroxylation (the removal of silanol groups from the silica surface), and rehydroxylation (the restoration of the hydroxyl covering). For each of these processes a probable mechanism is suggested. The results of experimental and theoretical studies permitted to construct the original model (Zhuravlev model-1 and model-2) for describing the surface chemistry of amorphous silica. The main advantage of this physico-chemical model lies in the possibility to determine the concentration and the distribution of different types of silanol and siloxane groups and to characterize the energetic heterogeneity of the silica surface as a function of the pretreatment temperature of SiO2 samples. The model makes it possible to determine the kind of the chemisorption of water (rapid, weakly activated or slow, strongly activated) under the restoration of the hydroxyl covering and also to assess of OH groups inside the SiO2 skeleton. The magnitude of the silanol number, that is, the number of OH groups per unit surface area, ??(OH), when the surface is hydroxylated to the maximum degree, is considered to be a physico-chemical constant. This constant has a numerical value: ??(OH,AVER)=4.6 (least-squares method) and ??(OH,AVER)=4.9 OH nm-2 (arithmetical mean) and is known in literature as the Kiselev-Zhuravlev constant. It has been established that adsorption and other surface properties per unit surface area of silica are identical (except for very fine pores). On the basis of data published in the literature, this model has been found to be useful in solving various applied and theoretical problems in the field of adsorption, catalysis, chromatography, chemical modification, etc. It has been shown that the Brunauer-Emmett-Teller (BET) method is the correct method and gives the opportunity to measure the real physical magnitude of the specific surface area, S(Kr) (by using low temperature adsorption of krypton), for silicas and other oxide dispersed solids. Copyright (C) 2000 Elsevier Science B.V.","author":[{"dropping-particle":"","family":"Zhuravlev","given":"L. T.","non-dropping-particle":"","parse-names":false,"suffix":""}],"container-title":"Colloids and Surfaces A: Physicochemical and Engineering Aspects","id":"ITEM-1","issue":"1-3","issued":{"date-parts":[["2000"]]},"page":"1-38","title":"The surface chemistry of amorphous silica. Zhuravlev model","type":"article","volume":"173"},"uris":["http://www.mendeley.com/documents/?uuid=f9257587-b33a-4f2c-8855-ab3945093963"]}],"mendeley":{"formattedCitation":"&lt;sup&gt;[25]&lt;/sup&gt;","plainTextFormattedCitation":"[25]","previouslyFormattedCitation":"&lt;sup&gt;[25]&lt;/sup&gt;"},"properties":{"noteIndex":0},"schema":"https://github.com/citation-style-language/schema/raw/master/csl-citation.json"}</w:instrText>
      </w:r>
      <w:r w:rsidR="00EE6CD9" w:rsidRPr="00BE702E">
        <w:rPr>
          <w:lang w:val="en-US"/>
        </w:rPr>
        <w:fldChar w:fldCharType="separate"/>
      </w:r>
      <w:r w:rsidR="000A0EF7" w:rsidRPr="00BE702E">
        <w:rPr>
          <w:noProof/>
          <w:vertAlign w:val="superscript"/>
          <w:lang w:val="en-US"/>
        </w:rPr>
        <w:t>[25]</w:t>
      </w:r>
      <w:r w:rsidR="00EE6CD9" w:rsidRPr="00BE702E">
        <w:rPr>
          <w:lang w:val="en-US"/>
        </w:rPr>
        <w:fldChar w:fldCharType="end"/>
      </w:r>
      <w:r w:rsidRPr="00BE702E">
        <w:rPr>
          <w:lang w:val="en-US"/>
        </w:rPr>
        <w:t xml:space="preserve"> 1, 2 or 3 of them can be replaced by 1 amin</w:t>
      </w:r>
      <w:r w:rsidR="00904A15" w:rsidRPr="00BE702E">
        <w:rPr>
          <w:lang w:val="en-US"/>
        </w:rPr>
        <w:t>o</w:t>
      </w:r>
      <w:r w:rsidRPr="00BE702E">
        <w:rPr>
          <w:lang w:val="en-US"/>
        </w:rPr>
        <w:t xml:space="preserve"> group coupled via 1, 2 or 3 of the </w:t>
      </w:r>
      <w:proofErr w:type="spellStart"/>
      <w:r w:rsidRPr="00BE702E">
        <w:rPr>
          <w:lang w:val="en-US"/>
        </w:rPr>
        <w:t>silanes</w:t>
      </w:r>
      <w:proofErr w:type="spellEnd"/>
      <w:r w:rsidRPr="00BE702E">
        <w:rPr>
          <w:lang w:val="en-US"/>
        </w:rPr>
        <w:t xml:space="preserve"> in the </w:t>
      </w:r>
      <w:proofErr w:type="spellStart"/>
      <w:r w:rsidRPr="00BE702E">
        <w:rPr>
          <w:lang w:val="en-US"/>
        </w:rPr>
        <w:t>trialkoxysilane</w:t>
      </w:r>
      <w:proofErr w:type="spellEnd"/>
      <w:r w:rsidRPr="00BE702E">
        <w:rPr>
          <w:lang w:val="en-US"/>
        </w:rPr>
        <w:t xml:space="preserve"> linker, respectively. With the maximal binding of 3 silanol groups per amin</w:t>
      </w:r>
      <w:r w:rsidR="00904A15" w:rsidRPr="00BE702E">
        <w:rPr>
          <w:lang w:val="en-US"/>
        </w:rPr>
        <w:t>o</w:t>
      </w:r>
      <w:r w:rsidRPr="00BE702E">
        <w:rPr>
          <w:lang w:val="en-US"/>
        </w:rPr>
        <w:t xml:space="preserve"> group a factor of 1.67 is calculated. However, note that this stringent approach might overestimate the coverage rate as also a factor of 2.5 and 5 could be applied.</w:t>
      </w:r>
    </w:p>
    <w:p w14:paraId="05A91C95" w14:textId="77777777" w:rsidR="008D499E" w:rsidRPr="00BE702E" w:rsidRDefault="008D499E" w:rsidP="008D499E">
      <w:pPr>
        <w:pStyle w:val="Standa"/>
        <w:spacing w:line="480" w:lineRule="auto"/>
        <w:jc w:val="both"/>
        <w:rPr>
          <w:lang w:val="en-US"/>
        </w:rPr>
      </w:pPr>
      <w:r w:rsidRPr="00BE702E">
        <w:rPr>
          <w:i/>
          <w:lang w:val="en-US"/>
        </w:rPr>
        <w:t xml:space="preserve">Solid state MAS </w:t>
      </w:r>
      <w:r w:rsidRPr="00BE702E">
        <w:rPr>
          <w:i/>
          <w:vertAlign w:val="superscript"/>
          <w:lang w:val="en-US"/>
        </w:rPr>
        <w:t>29</w:t>
      </w:r>
      <w:r w:rsidRPr="00BE702E">
        <w:rPr>
          <w:i/>
          <w:lang w:val="en-US"/>
        </w:rPr>
        <w:t>Si-NMR</w:t>
      </w:r>
    </w:p>
    <w:p w14:paraId="43BA30C2" w14:textId="77777777" w:rsidR="008D499E" w:rsidRPr="00BE702E" w:rsidRDefault="008D499E" w:rsidP="008D499E">
      <w:pPr>
        <w:pStyle w:val="Standa"/>
        <w:spacing w:line="480" w:lineRule="auto"/>
        <w:jc w:val="both"/>
        <w:rPr>
          <w:lang w:val="en-US"/>
        </w:rPr>
      </w:pPr>
      <w:r w:rsidRPr="00BE702E">
        <w:rPr>
          <w:lang w:val="en-US"/>
        </w:rPr>
        <w:t xml:space="preserve">Solid state </w:t>
      </w:r>
      <w:r w:rsidRPr="00BE702E">
        <w:rPr>
          <w:vertAlign w:val="superscript"/>
          <w:lang w:val="en-US"/>
        </w:rPr>
        <w:t>29</w:t>
      </w:r>
      <w:r w:rsidRPr="00BE702E">
        <w:rPr>
          <w:lang w:val="en-US"/>
        </w:rPr>
        <w:t xml:space="preserve">Si-NMR spectra of wet silica nanoparticle slurries were acquired under 11 kHz magic angle sample spinning at a resonance frequency of 99.4 MHz (500.1 MHz for </w:t>
      </w:r>
      <w:r w:rsidRPr="00BE702E">
        <w:rPr>
          <w:vertAlign w:val="superscript"/>
          <w:lang w:val="en-US"/>
        </w:rPr>
        <w:t>1</w:t>
      </w:r>
      <w:r w:rsidRPr="00BE702E">
        <w:rPr>
          <w:lang w:val="en-US"/>
        </w:rPr>
        <w:t xml:space="preserve">H) using a Bruker Avance III HD spectrometer (Bruker </w:t>
      </w:r>
      <w:proofErr w:type="spellStart"/>
      <w:r w:rsidRPr="00BE702E">
        <w:rPr>
          <w:lang w:val="en-US"/>
        </w:rPr>
        <w:t>Biospin</w:t>
      </w:r>
      <w:proofErr w:type="spellEnd"/>
      <w:r w:rsidRPr="00BE702E">
        <w:rPr>
          <w:lang w:val="en-US"/>
        </w:rPr>
        <w:t xml:space="preserve">, Karlsruhe) equipped with a HX 4 mm MAS probe. Coherent </w:t>
      </w:r>
      <w:r w:rsidRPr="00BE702E">
        <w:rPr>
          <w:vertAlign w:val="superscript"/>
          <w:lang w:val="en-US"/>
        </w:rPr>
        <w:t>29</w:t>
      </w:r>
      <w:r w:rsidRPr="00BE702E">
        <w:rPr>
          <w:lang w:val="en-US"/>
        </w:rPr>
        <w:t xml:space="preserve">Si-NMR signals generated in two different ways, using direct polarization (DP) by a 90°-pulse of 4 µs, or ramped cross-polarization (CP) from </w:t>
      </w:r>
      <w:r w:rsidRPr="00BE702E">
        <w:rPr>
          <w:vertAlign w:val="superscript"/>
          <w:lang w:val="en-US"/>
        </w:rPr>
        <w:t>1</w:t>
      </w:r>
      <w:r w:rsidRPr="00BE702E">
        <w:rPr>
          <w:lang w:val="en-US"/>
        </w:rPr>
        <w:t xml:space="preserve">H with a contact time of 2 </w:t>
      </w:r>
      <w:proofErr w:type="spellStart"/>
      <w:r w:rsidRPr="00BE702E">
        <w:rPr>
          <w:lang w:val="en-US"/>
        </w:rPr>
        <w:t>ms</w:t>
      </w:r>
      <w:proofErr w:type="spellEnd"/>
      <w:r w:rsidRPr="00BE702E">
        <w:rPr>
          <w:lang w:val="en-US"/>
        </w:rPr>
        <w:t xml:space="preserve"> and B</w:t>
      </w:r>
      <w:r w:rsidRPr="00BE702E">
        <w:rPr>
          <w:vertAlign w:val="subscript"/>
          <w:lang w:val="en-US"/>
        </w:rPr>
        <w:t>1</w:t>
      </w:r>
      <w:r w:rsidRPr="00BE702E">
        <w:rPr>
          <w:lang w:val="en-US"/>
        </w:rPr>
        <w:t xml:space="preserve"> field strength of 40 kHz. The signal was acquired for 40 </w:t>
      </w:r>
      <w:proofErr w:type="spellStart"/>
      <w:r w:rsidRPr="00BE702E">
        <w:rPr>
          <w:lang w:val="en-US"/>
        </w:rPr>
        <w:t>ms</w:t>
      </w:r>
      <w:proofErr w:type="spellEnd"/>
      <w:r w:rsidRPr="00BE702E">
        <w:rPr>
          <w:lang w:val="en-US"/>
        </w:rPr>
        <w:t xml:space="preserve"> under </w:t>
      </w:r>
      <w:r w:rsidRPr="00BE702E">
        <w:rPr>
          <w:vertAlign w:val="superscript"/>
          <w:lang w:val="en-US"/>
        </w:rPr>
        <w:t>1</w:t>
      </w:r>
      <w:r w:rsidRPr="00BE702E">
        <w:rPr>
          <w:lang w:val="en-US"/>
        </w:rPr>
        <w:t xml:space="preserve">H decoupling of 60 kHz. Around 1000 scans with a recycle delay of 100 s, or ~25000 scans with a recycle delay of 4 s were averaged in the DP and CP experiments, respectively. The </w:t>
      </w:r>
      <w:r w:rsidRPr="00BE702E">
        <w:rPr>
          <w:vertAlign w:val="superscript"/>
          <w:lang w:val="en-US"/>
        </w:rPr>
        <w:t>29</w:t>
      </w:r>
      <w:r w:rsidRPr="00BE702E">
        <w:rPr>
          <w:lang w:val="en-US"/>
        </w:rPr>
        <w:t xml:space="preserve">Si-NMR spectra were referenced by transferring the water </w:t>
      </w:r>
      <w:r w:rsidRPr="00BE702E">
        <w:rPr>
          <w:vertAlign w:val="superscript"/>
          <w:lang w:val="en-US"/>
        </w:rPr>
        <w:t>1</w:t>
      </w:r>
      <w:r w:rsidRPr="00BE702E">
        <w:rPr>
          <w:lang w:val="en-US"/>
        </w:rPr>
        <w:t xml:space="preserve">H-NMR signal (set to 4.7 ppm) of the same sample to the </w:t>
      </w:r>
      <w:r w:rsidRPr="00BE702E">
        <w:rPr>
          <w:vertAlign w:val="superscript"/>
          <w:lang w:val="en-US"/>
        </w:rPr>
        <w:t>29</w:t>
      </w:r>
      <w:r w:rsidRPr="00BE702E">
        <w:rPr>
          <w:lang w:val="en-US"/>
        </w:rPr>
        <w:t xml:space="preserve">Si spectrum, using a ratio of the </w:t>
      </w:r>
      <w:r w:rsidRPr="00BE702E">
        <w:rPr>
          <w:vertAlign w:val="superscript"/>
          <w:lang w:val="en-US"/>
        </w:rPr>
        <w:t>29</w:t>
      </w:r>
      <w:r w:rsidRPr="00BE702E">
        <w:rPr>
          <w:lang w:val="en-US"/>
        </w:rPr>
        <w:t xml:space="preserve">Si and </w:t>
      </w:r>
      <w:r w:rsidRPr="00BE702E">
        <w:rPr>
          <w:vertAlign w:val="superscript"/>
          <w:lang w:val="en-US"/>
        </w:rPr>
        <w:t>1</w:t>
      </w:r>
      <w:r w:rsidRPr="00BE702E">
        <w:rPr>
          <w:lang w:val="en-US"/>
        </w:rPr>
        <w:t xml:space="preserve">H Larmor frequencies of </w:t>
      </w:r>
      <w:r w:rsidRPr="00BE702E">
        <w:rPr>
          <w:rFonts w:hint="eastAsia"/>
          <w:lang w:val="en-US"/>
        </w:rPr>
        <w:lastRenderedPageBreak/>
        <w:t>Ξ</w:t>
      </w:r>
      <w:r w:rsidRPr="00BE702E">
        <w:rPr>
          <w:lang w:val="en-US"/>
        </w:rPr>
        <w:t xml:space="preserve"> =  0.19867187. The peak integrals were determined by fitting up to five lines (for Q4, Q3, Q2, T3, T2 resonances) with a 50% Lorentzian/50% Gaussian line shape using the Bruker Topspin 3.5 software.  </w:t>
      </w:r>
    </w:p>
    <w:p w14:paraId="58ED57E5" w14:textId="77777777" w:rsidR="008D499E" w:rsidRPr="00BE702E" w:rsidRDefault="008D499E" w:rsidP="008D499E">
      <w:pPr>
        <w:pStyle w:val="Standa"/>
        <w:spacing w:line="480" w:lineRule="auto"/>
        <w:jc w:val="both"/>
        <w:rPr>
          <w:lang w:val="en-US"/>
        </w:rPr>
      </w:pPr>
      <w:r w:rsidRPr="00BE702E">
        <w:rPr>
          <w:i/>
          <w:lang w:val="en-US"/>
        </w:rPr>
        <w:t>Cell culture and assessment of biocompatibility</w:t>
      </w:r>
    </w:p>
    <w:p w14:paraId="2451C8BB" w14:textId="77777777" w:rsidR="008D499E" w:rsidRPr="00BE702E" w:rsidRDefault="008D499E" w:rsidP="008D499E">
      <w:pPr>
        <w:pStyle w:val="Standa"/>
        <w:spacing w:line="480" w:lineRule="auto"/>
        <w:jc w:val="both"/>
        <w:rPr>
          <w:b/>
          <w:lang w:val="en-US"/>
        </w:rPr>
      </w:pPr>
      <w:r w:rsidRPr="00BE702E">
        <w:rPr>
          <w:lang w:val="en-US"/>
        </w:rPr>
        <w:t xml:space="preserve">Murine macrophages (RAW 264.7 </w:t>
      </w:r>
      <w:r w:rsidRPr="00BE702E">
        <w:rPr>
          <w:lang w:val="en-GB"/>
        </w:rPr>
        <w:t xml:space="preserve">from American Type Culture Collection, ATCC, </w:t>
      </w:r>
      <w:proofErr w:type="gramStart"/>
      <w:r w:rsidRPr="00BE702E">
        <w:rPr>
          <w:lang w:val="en-GB"/>
        </w:rPr>
        <w:t>Rockville</w:t>
      </w:r>
      <w:proofErr w:type="gramEnd"/>
      <w:r w:rsidRPr="00BE702E">
        <w:rPr>
          <w:lang w:val="en-GB"/>
        </w:rPr>
        <w:t>, MD, USA</w:t>
      </w:r>
      <w:r w:rsidRPr="00BE702E">
        <w:rPr>
          <w:lang w:val="en-US"/>
        </w:rPr>
        <w:t>) were cultured in DMEM medium supplemented with 10% FCS, 1% L-glutamine and 1% penicillin/ streptomycin. Cells were cultivated at 37°C, 5% CO</w:t>
      </w:r>
      <w:r w:rsidRPr="00BE702E">
        <w:rPr>
          <w:vertAlign w:val="subscript"/>
          <w:lang w:val="en-US"/>
        </w:rPr>
        <w:t>2</w:t>
      </w:r>
      <w:r w:rsidRPr="00BE702E">
        <w:rPr>
          <w:lang w:val="en-US"/>
        </w:rPr>
        <w:t xml:space="preserve"> and with 95% relative humidity.</w:t>
      </w:r>
    </w:p>
    <w:p w14:paraId="708E6DEB" w14:textId="77777777" w:rsidR="008D499E" w:rsidRPr="00BE702E" w:rsidRDefault="008D499E" w:rsidP="008D499E">
      <w:pPr>
        <w:pStyle w:val="Standa"/>
        <w:spacing w:line="480" w:lineRule="auto"/>
        <w:jc w:val="both"/>
        <w:rPr>
          <w:lang w:val="en-US"/>
        </w:rPr>
      </w:pPr>
      <w:r w:rsidRPr="00BE702E">
        <w:rPr>
          <w:lang w:val="en-US"/>
        </w:rPr>
        <w:t>Prior to preparing NP suspensions in cell culture media, all SiO</w:t>
      </w:r>
      <w:r w:rsidRPr="00BE702E">
        <w:rPr>
          <w:vertAlign w:val="subscript"/>
          <w:lang w:val="en-US"/>
        </w:rPr>
        <w:t>2</w:t>
      </w:r>
      <w:r w:rsidRPr="00BE702E">
        <w:rPr>
          <w:lang w:val="en-US"/>
        </w:rPr>
        <w:t xml:space="preserve"> NPs stock solutions (10 mg mL</w:t>
      </w:r>
      <w:r w:rsidRPr="00BE702E">
        <w:rPr>
          <w:vertAlign w:val="superscript"/>
          <w:lang w:val="en-US"/>
        </w:rPr>
        <w:t>-1</w:t>
      </w:r>
      <w:r w:rsidRPr="00BE702E">
        <w:rPr>
          <w:lang w:val="en-US"/>
        </w:rPr>
        <w:t xml:space="preserve">) were incubated in an ultrasonication bath (480 W, RK102-H, </w:t>
      </w:r>
      <w:proofErr w:type="spellStart"/>
      <w:r w:rsidRPr="00BE702E">
        <w:rPr>
          <w:lang w:val="en-US"/>
        </w:rPr>
        <w:t>Bandelin</w:t>
      </w:r>
      <w:proofErr w:type="spellEnd"/>
      <w:r w:rsidRPr="00BE702E">
        <w:rPr>
          <w:lang w:val="en-US"/>
        </w:rPr>
        <w:t xml:space="preserve"> GmbH , Germany) for 10 min and then diluted to 2 </w:t>
      </w:r>
      <w:r w:rsidRPr="00BE702E">
        <w:rPr>
          <w:rFonts w:eastAsia="PMingLiU"/>
          <w:lang w:val="en-US"/>
        </w:rPr>
        <w:t>m</w:t>
      </w:r>
      <w:r w:rsidRPr="00BE702E">
        <w:rPr>
          <w:lang w:val="en-US"/>
        </w:rPr>
        <w:t>g mL</w:t>
      </w:r>
      <w:r w:rsidRPr="00BE702E">
        <w:rPr>
          <w:vertAlign w:val="superscript"/>
          <w:lang w:val="en-US"/>
        </w:rPr>
        <w:t>-1</w:t>
      </w:r>
      <w:r w:rsidRPr="00BE702E">
        <w:rPr>
          <w:lang w:val="en-US"/>
        </w:rPr>
        <w:t xml:space="preserve"> in heat-inactivated double distilled water. Thereafter, SiO</w:t>
      </w:r>
      <w:r w:rsidRPr="00BE702E">
        <w:rPr>
          <w:vertAlign w:val="subscript"/>
          <w:lang w:val="en-US"/>
        </w:rPr>
        <w:t>2</w:t>
      </w:r>
      <w:r w:rsidRPr="00BE702E">
        <w:rPr>
          <w:lang w:val="en-US"/>
        </w:rPr>
        <w:t xml:space="preserve"> NPs were diluted to 100, 200 or 400 </w:t>
      </w:r>
      <w:r w:rsidRPr="00BE702E">
        <w:rPr>
          <w:rFonts w:eastAsia="PMingLiU"/>
          <w:lang w:val="en-US"/>
        </w:rPr>
        <w:t>µ</w:t>
      </w:r>
      <w:r w:rsidRPr="00BE702E">
        <w:rPr>
          <w:lang w:val="en-US"/>
        </w:rPr>
        <w:t>g mL</w:t>
      </w:r>
      <w:r w:rsidRPr="00BE702E">
        <w:rPr>
          <w:vertAlign w:val="superscript"/>
          <w:lang w:val="en-US"/>
        </w:rPr>
        <w:t>-1</w:t>
      </w:r>
      <w:r w:rsidR="003751CC" w:rsidRPr="00BE702E">
        <w:rPr>
          <w:lang w:val="en-US"/>
        </w:rPr>
        <w:t xml:space="preserve"> in DMEM or DMEM/10%FCS medium.</w:t>
      </w:r>
    </w:p>
    <w:p w14:paraId="231BD539" w14:textId="77777777" w:rsidR="008D499E" w:rsidRPr="00BE702E" w:rsidRDefault="008D499E" w:rsidP="008D499E">
      <w:pPr>
        <w:pStyle w:val="Default"/>
        <w:spacing w:line="480" w:lineRule="auto"/>
        <w:jc w:val="both"/>
        <w:rPr>
          <w:lang w:val="en-US"/>
        </w:rPr>
      </w:pPr>
      <w:r w:rsidRPr="00BE702E">
        <w:rPr>
          <w:lang w:val="en-US"/>
        </w:rPr>
        <w:t>RAW 264.7 cells (2.5 × 10</w:t>
      </w:r>
      <w:r w:rsidRPr="00BE702E">
        <w:rPr>
          <w:vertAlign w:val="superscript"/>
          <w:lang w:val="en-US"/>
        </w:rPr>
        <w:t>4</w:t>
      </w:r>
      <w:r w:rsidRPr="00BE702E">
        <w:rPr>
          <w:lang w:val="en-US"/>
        </w:rPr>
        <w:t xml:space="preserve"> and 1.25 × 10</w:t>
      </w:r>
      <w:r w:rsidRPr="00BE702E">
        <w:rPr>
          <w:vertAlign w:val="superscript"/>
          <w:lang w:val="en-US"/>
        </w:rPr>
        <w:t xml:space="preserve">4 </w:t>
      </w:r>
      <w:r w:rsidRPr="00BE702E">
        <w:rPr>
          <w:lang w:val="en-US"/>
        </w:rPr>
        <w:t>cells well</w:t>
      </w:r>
      <w:r w:rsidRPr="00BE702E">
        <w:rPr>
          <w:vertAlign w:val="superscript"/>
          <w:lang w:val="en-US"/>
        </w:rPr>
        <w:t>-1</w:t>
      </w:r>
      <w:r w:rsidRPr="00BE702E">
        <w:rPr>
          <w:lang w:val="en-US"/>
        </w:rPr>
        <w:t xml:space="preserve"> for 6 and 24 h NP incubation, respectively) were first seeded in 96-well plates and incubated overnight. Then, the medium was discarded and 50 µL of fresh medium (DMEM or DMEM/10%FCS) was added. </w:t>
      </w:r>
      <w:r w:rsidR="001B1C8B" w:rsidRPr="00BE702E">
        <w:rPr>
          <w:lang w:val="en-US"/>
        </w:rPr>
        <w:t>For inhibitor studies</w:t>
      </w:r>
      <w:r w:rsidR="00A403BD" w:rsidRPr="00BE702E">
        <w:rPr>
          <w:lang w:val="en-US"/>
        </w:rPr>
        <w:t>, cells were pre-incubated for 30 min in 50</w:t>
      </w:r>
      <w:r w:rsidR="007420BC" w:rsidRPr="00BE702E">
        <w:rPr>
          <w:lang w:val="en-US"/>
        </w:rPr>
        <w:t xml:space="preserve"> </w:t>
      </w:r>
      <w:r w:rsidR="00A403BD" w:rsidRPr="00BE702E">
        <w:rPr>
          <w:lang w:val="en-US"/>
        </w:rPr>
        <w:t>µl medium containing the respective inhibitor</w:t>
      </w:r>
      <w:r w:rsidR="00A55FFF" w:rsidRPr="00BE702E">
        <w:rPr>
          <w:lang w:val="en-US"/>
        </w:rPr>
        <w:t xml:space="preserve">. </w:t>
      </w:r>
      <w:r w:rsidRPr="00BE702E">
        <w:rPr>
          <w:lang w:val="en-US"/>
        </w:rPr>
        <w:t>50 µL of diluted NP suspensions were then added to achieve the final concentrations (50, 100, 200 µg</w:t>
      </w:r>
      <w:r w:rsidR="00647D55" w:rsidRPr="00BE702E">
        <w:rPr>
          <w:lang w:val="en-US"/>
        </w:rPr>
        <w:t xml:space="preserve"> </w:t>
      </w:r>
      <w:r w:rsidRPr="00BE702E">
        <w:rPr>
          <w:lang w:val="en-US"/>
        </w:rPr>
        <w:t>mL</w:t>
      </w:r>
      <w:r w:rsidR="00647D55" w:rsidRPr="00BE702E">
        <w:rPr>
          <w:vertAlign w:val="superscript"/>
          <w:lang w:val="en-US"/>
        </w:rPr>
        <w:t>-1</w:t>
      </w:r>
      <w:r w:rsidRPr="00BE702E">
        <w:rPr>
          <w:lang w:val="en-US"/>
        </w:rPr>
        <w:t>).</w:t>
      </w:r>
      <w:r w:rsidR="00F95D6B" w:rsidRPr="00BE702E">
        <w:rPr>
          <w:rFonts w:ascii="Arial" w:eastAsia="Times New Roman" w:hAnsi="Arial" w:cs="Arial"/>
          <w:i/>
          <w:lang w:val="en-US"/>
        </w:rPr>
        <w:t xml:space="preserve"> </w:t>
      </w:r>
      <w:r w:rsidR="00F95D6B" w:rsidRPr="00BE702E">
        <w:rPr>
          <w:lang w:val="en-US"/>
        </w:rPr>
        <w:t>Although nanosilica is a promising tool for nanomedicine, it is not yet appl</w:t>
      </w:r>
      <w:r w:rsidR="00507E64" w:rsidRPr="00BE702E">
        <w:rPr>
          <w:lang w:val="en-US"/>
        </w:rPr>
        <w:t xml:space="preserve">ied in the clinics. Therefore, </w:t>
      </w:r>
      <w:r w:rsidR="00F95D6B" w:rsidRPr="00BE702E">
        <w:rPr>
          <w:lang w:val="en-US"/>
        </w:rPr>
        <w:t>we used concentrations which are considered clinically relevant as reported for superparamagnetic iron oxide nanoparticles which are used as contrast agents for imaging.</w:t>
      </w:r>
      <w:r w:rsidR="00047DB6" w:rsidRPr="00BE702E">
        <w:rPr>
          <w:lang w:val="en-US"/>
        </w:rPr>
        <w:fldChar w:fldCharType="begin" w:fldLock="1"/>
      </w:r>
      <w:r w:rsidR="002B3EF6" w:rsidRPr="00BE702E">
        <w:rPr>
          <w:lang w:val="en-US"/>
        </w:rPr>
        <w:instrText>ADDIN CSL_CITATION {"citationItems":[{"id":"ITEM-1","itemData":{"DOI":"10.1073/pnas.0802878105","ISBN":"0802878105","ISSN":"0027-8424","PMID":"18492802","abstract":"Our understanding of the biologic effects (including toxicity) of nanomaterials is incomplete. In vivo animal studies remain the gold standard; however, widespread testing remains impractical, and the development of in vitro assays that correlate with in vivo activity has proven challenging. Here, we demonstrate the feasibility of analyzing in vitro nanomaterial activity in a generalizable, systematic fashion. We assessed nanoparticle effects in a multidimensional manner, using multiple cell types and multiple assays that reflect different aspects of cellular physiology. Hierarchical clustering of these data identifies nanomaterials with similar patterns of biologic activity across a broad sampling of cellular contexts, as opposed to extrapolating from results of a single in vitro assay. We show that this approach yields robust and detailed structure-activity relationships. Furthermore, a subset of nanoparticles were tested in mice, and nanoparticles with similar activity profiles in vitro exert similar effects on monocyte number in vivo. These data suggest a strategy of multidimensional characterization of nanomaterials in vitro that can inform the design of novel nanomaterials and guide studies of in vivo activity.","author":[{"dropping-particle":"","family":"Shaw","given":"S. Y.","non-dropping-particle":"","parse-names":false,"suffix":""},{"dropping-particle":"","family":"Westly","given":"E. C.","non-dropping-particle":"","parse-names":false,"suffix":""},{"dropping-particle":"","family":"Pittet","given":"M. J.","non-dropping-particle":"","parse-names":false,"suffix":""},{"dropping-particle":"","family":"Subramanian","given":"A.","non-dropping-particle":"","parse-names":false,"suffix":""},{"dropping-particle":"","family":"Schreiber","given":"S. L.","non-dropping-particle":"","parse-names":false,"suffix":""},{"dropping-particle":"","family":"Weissleder","given":"R.","non-dropping-particle":"","parse-names":false,"suffix":""}],"container-title":"Proceedings of the National Academy of Sciences","id":"ITEM-1","issue":"21","issued":{"date-parts":[["2008"]]},"page":"7387-7392","title":"Perturbational profiling of nanomaterial biologic activity","type":"article-journal","volume":"105"},"uris":["http://www.mendeley.com/documents/?uuid=bf00e02b-3db8-4660-bcf8-fe6c960b80ec"]}],"mendeley":{"formattedCitation":"&lt;sup&gt;[39]&lt;/sup&gt;","plainTextFormattedCitation":"[39]","previouslyFormattedCitation":"&lt;sup&gt;[39]&lt;/sup&gt;"},"properties":{"noteIndex":0},"schema":"https://github.com/citation-style-language/schema/raw/master/csl-citation.json"}</w:instrText>
      </w:r>
      <w:r w:rsidR="00047DB6" w:rsidRPr="00BE702E">
        <w:rPr>
          <w:lang w:val="en-US"/>
        </w:rPr>
        <w:fldChar w:fldCharType="separate"/>
      </w:r>
      <w:r w:rsidR="000A0EF7" w:rsidRPr="00BE702E">
        <w:rPr>
          <w:noProof/>
          <w:vertAlign w:val="superscript"/>
          <w:lang w:val="en-US"/>
        </w:rPr>
        <w:t>[39]</w:t>
      </w:r>
      <w:r w:rsidR="00047DB6" w:rsidRPr="00BE702E">
        <w:rPr>
          <w:lang w:val="en-US"/>
        </w:rPr>
        <w:fldChar w:fldCharType="end"/>
      </w:r>
      <w:r w:rsidR="00F95D6B" w:rsidRPr="00BE702E">
        <w:rPr>
          <w:lang w:val="en-US"/>
        </w:rPr>
        <w:t xml:space="preserve"> Note, however, that for acute exposure at the workplace concentrations are indeed much lower </w:t>
      </w:r>
      <w:r w:rsidR="00047DB6" w:rsidRPr="00BE702E">
        <w:rPr>
          <w:lang w:val="en-US"/>
        </w:rPr>
        <w:fldChar w:fldCharType="begin" w:fldLock="1"/>
      </w:r>
      <w:r w:rsidR="002B3EF6" w:rsidRPr="00BE702E">
        <w:rPr>
          <w:lang w:val="en-US"/>
        </w:rPr>
        <w:instrText>ADDIN CSL_CITATION {"citationItems":[{"id":"ITEM-1","itemData":{"DOI":"10.1016/j.jaerosci.2011.06.005","ISBN":"0021-8502","ISSN":"00218502","abstract":"The introduction of engineered nanostructured materials into a rapidly increasing number of industrial and consumer products will result in enhanced exposure to engineered nanoparticles. Workplace exposure has been identified as the most likely source of uncontrolled inhalation of engineered aerosolized nanoparticles, but release of engineered nanoparticles may occur at any stage of the lifecycle of (consumer) products. The dynamic development of nanomaterials with possibly unknown toxicological effects poses a challenge for the assessment of nanoparticle induced toxicity and safety.In this consensus document from a workshop on in-vitro cell systems for nanoparticle toxicity testing11Workshop on 'In-Vitro Exposure Studies for Toxicity Testing of Engineered Nanoparticles' sponsored by the Association for Aerosol Research (GAeF), 5-6 September 2009, Karlsruhe, Germany. an overview is given of the main issues concerning exposure to airborne nanoparticles, lung physiology, biological mechanisms of (adverse) action, in-vitro cell exposure systems, realistic tissue doses, risk assessment and social aspects of nanotechnology. The workshop participants recognized the large potential of in-vitro cell exposure systems for reliable, high-throughput screening of nanoparticle toxicity. For the investigation of lung toxicity, a strong preference was expressed for air-liquid interface (ALI) cell exposure systems (rather than submerged cell exposure systems) as they more closely resemble in-vivo conditions in the lungs and they allow for unaltered and dosimetrically accurate delivery of aerosolized nanoparticles to the cells. An important aspect, which is frequently overlooked, is the comparison of typically used in-vitro dose levels with realistic in-vivo nanoparticle doses in the lung. If we consider average ambient urban exposure and occupational exposure at 5mg/m3(maximum level allowed by Occupational Safety and Health Administration (OSHA)) as the boundaries of human exposure, the corresponding upper-limit range of nanoparticle flux delivered to the lung tissue is 3×10-5-5×10-3μg/h/cm2of lung tissue and 2-300particles/h/(epithelial) cell. This range can be easily matched and even exceeded by almost all currently available cell exposure systems.The consensus statement includes a set of recommendations for conducting in-vitro cell exposure studies with pulmonary cell systems and identifies urgent needs for future development. As these issues are crucial for the intr…","author":[{"dropping-particle":"","family":"Paur","given":"Hanns Rudolf","non-dropping-particle":"","parse-names":false,"suffix":""},{"dropping-particle":"","family":"Cassee","given":"Flemming R.","non-dropping-particle":"","parse-names":false,"suffix":""},{"dropping-particle":"","family":"Teeguarden","given":"Justin","non-dropping-particle":"","parse-names":false,"suffix":""},{"dropping-particle":"","family":"Fissan","given":"Heinz","non-dropping-particle":"","parse-names":false,"suffix":""},{"dropping-particle":"","family":"Diabate","given":"Silvia","non-dropping-particle":"","parse-names":false,"suffix":""},{"dropping-particle":"","family":"Aufderheide","given":"Michaela","non-dropping-particle":"","parse-names":false,"suffix":""},{"dropping-particle":"","family":"Kreyling","given":"Wolfgang G.","non-dropping-particle":"","parse-names":false,"suffix":""},{"dropping-particle":"","family":"Hänninen","given":"Otto","non-dropping-particle":"","parse-names":false,"suffix":""},{"dropping-particle":"","family":"Kasper","given":"Gerhard","non-dropping-particle":"","parse-names":false,"suffix":""},{"dropping-particle":"","family":"Riediker","given":"Michael","non-dropping-particle":"","parse-names":false,"suffix":""},{"dropping-particle":"","family":"Rothen-Rutishauser","given":"Barbara","non-dropping-particle":"","parse-names":false,"suffix":""},{"dropping-particle":"","family":"Schmid","given":"Otmar","non-dropping-particle":"","parse-names":false,"suffix":""}],"container-title":"Journal of Aerosol Science","id":"ITEM-1","issue":"10","issued":{"date-parts":[["2011"]]},"page":"668-692","title":"In-vitro cell exposure studies for the assessment of nanoparticle toxicity in the lung-A dialog between aerosol science and biology","type":"article-journal","volume":"42"},"uris":["http://www.mendeley.com/documents/?uuid=8cb35c04-7136-4abc-b83d-000a5e90b0eb"]}],"mendeley":{"formattedCitation":"&lt;sup&gt;[40]&lt;/sup&gt;","plainTextFormattedCitation":"[40]","previouslyFormattedCitation":"&lt;sup&gt;[40]&lt;/sup&gt;"},"properties":{"noteIndex":0},"schema":"https://github.com/citation-style-language/schema/raw/master/csl-citation.json"}</w:instrText>
      </w:r>
      <w:r w:rsidR="00047DB6" w:rsidRPr="00BE702E">
        <w:rPr>
          <w:lang w:val="en-US"/>
        </w:rPr>
        <w:fldChar w:fldCharType="separate"/>
      </w:r>
      <w:r w:rsidR="000A0EF7" w:rsidRPr="00BE702E">
        <w:rPr>
          <w:noProof/>
          <w:vertAlign w:val="superscript"/>
          <w:lang w:val="en-US"/>
        </w:rPr>
        <w:t>[40]</w:t>
      </w:r>
      <w:r w:rsidR="00047DB6" w:rsidRPr="00BE702E">
        <w:rPr>
          <w:lang w:val="en-US"/>
        </w:rPr>
        <w:fldChar w:fldCharType="end"/>
      </w:r>
      <w:r w:rsidR="00F95D6B" w:rsidRPr="00BE702E">
        <w:rPr>
          <w:lang w:val="en-US"/>
        </w:rPr>
        <w:t xml:space="preserve"> although in toxicological studies 50</w:t>
      </w:r>
      <w:r w:rsidR="00AA42DC" w:rsidRPr="00BE702E">
        <w:rPr>
          <w:lang w:val="en-US"/>
        </w:rPr>
        <w:t> </w:t>
      </w:r>
      <w:r w:rsidR="006D004C" w:rsidRPr="00BE702E">
        <w:rPr>
          <w:lang w:val="en-US"/>
        </w:rPr>
        <w:t>µg</w:t>
      </w:r>
      <w:r w:rsidR="00647D55" w:rsidRPr="00BE702E">
        <w:rPr>
          <w:lang w:val="en-US"/>
        </w:rPr>
        <w:t xml:space="preserve"> </w:t>
      </w:r>
      <w:r w:rsidR="00F95D6B" w:rsidRPr="00BE702E">
        <w:rPr>
          <w:lang w:val="en-US"/>
        </w:rPr>
        <w:t>mL</w:t>
      </w:r>
      <w:r w:rsidR="00647D55" w:rsidRPr="00BE702E">
        <w:rPr>
          <w:vertAlign w:val="superscript"/>
          <w:lang w:val="en-US"/>
        </w:rPr>
        <w:t>-1</w:t>
      </w:r>
      <w:r w:rsidR="00F95D6B" w:rsidRPr="00BE702E">
        <w:rPr>
          <w:lang w:val="en-US"/>
        </w:rPr>
        <w:t xml:space="preserve"> are nevertheless often used to simulate cumulative exposure over many years or to take into account the strong accumulation of NPs at the branching points of the airways in the lung.</w:t>
      </w:r>
      <w:r w:rsidR="00047DB6" w:rsidRPr="00BE702E">
        <w:rPr>
          <w:lang w:val="en-US"/>
        </w:rPr>
        <w:fldChar w:fldCharType="begin" w:fldLock="1"/>
      </w:r>
      <w:r w:rsidR="002B3EF6" w:rsidRPr="00BE702E">
        <w:rPr>
          <w:lang w:val="en-US"/>
        </w:rPr>
        <w:instrText>ADDIN CSL_CITATION {"citationItems":[{"id":"ITEM-1","itemData":{"DOI":"10.1093/toxsci/kfj182","ISBN":"1096-6080","ISSN":"10966080","PMID":"16597657","abstract":"The purpose of this paper is to present a method for estimating particle doses that may be used to reconcile particle deposition doses used in in vitro toxicology studies with in vivo exposure levels. The focus is on the tracheobronchial (TB) tree of heavily exposed individuals. A review of the factors that influence inhaled particle deposition doses in environmental exposures leads to the identification of cases in which greater than average TB tree doses are received. Exercising individuals and those with chronic obstructive pulmonary disease not only inhale increased volumes of air but they also may have uneven ventilation that leads to greater than average particle deposition doses per unit of TB tree surface area. In addition, deposition hot spots, as occur at airway bifurcations, will greatly increase the particle exposures of target cells in the TB tree. Three particle exposure scenarios are proposed, and the average and local doses to the TB epithelium are calculated. When various factors that enhance particle doses (enhancement factors, or EFs) in vivo are considered, substantial particle doses may be justified for in vitro tissue culture studies that use TB target cells, such as epithelial cell cultures. The use of such EFs is intended to improve in vitro dosing with particles. Although the exposure of cells in vitro cannot fully replicate the complexity of in vivo exposures, it is possible to calculate toxicologically relevant doses that may define adverse health effects in potentially sensitive human populations. Local groups of TB cells in high-dose individuals are predicted to receive particle doses that are 3000-25,000 times higher than the doses averaged over the entire TB region.","author":[{"dropping-particle":"","family":"Phalen","given":"Robert F.","non-dropping-particle":"","parse-names":false,"suffix":""},{"dropping-particle":"","family":"Oldham","given":"Michael J.","non-dropping-particle":"","parse-names":false,"suffix":""},{"dropping-particle":"","family":"Nel","given":"Andre E.","non-dropping-particle":"","parse-names":false,"suffix":""}],"container-title":"Toxicological Sciences","id":"ITEM-1","issue":"1","issued":{"date-parts":[["2006"]]},"page":"126-132","title":"Tracheobronchial particle dose considerations for in vitro toxicology studies","type":"article","volume":"92"},"uris":["http://www.mendeley.com/documents/?uuid=0bdd2277-7d22-44cc-8b37-55aa476442ce"]}],"mendeley":{"formattedCitation":"&lt;sup&gt;[41]&lt;/sup&gt;","plainTextFormattedCitation":"[41]","previouslyFormattedCitation":"&lt;sup&gt;[41]&lt;/sup&gt;"},"properties":{"noteIndex":0},"schema":"https://github.com/citation-style-language/schema/raw/master/csl-citation.json"}</w:instrText>
      </w:r>
      <w:r w:rsidR="00047DB6" w:rsidRPr="00BE702E">
        <w:rPr>
          <w:lang w:val="en-US"/>
        </w:rPr>
        <w:fldChar w:fldCharType="separate"/>
      </w:r>
      <w:r w:rsidR="000A0EF7" w:rsidRPr="00BE702E">
        <w:rPr>
          <w:noProof/>
          <w:vertAlign w:val="superscript"/>
          <w:lang w:val="en-US"/>
        </w:rPr>
        <w:t>[41]</w:t>
      </w:r>
      <w:r w:rsidR="00047DB6" w:rsidRPr="00BE702E">
        <w:rPr>
          <w:lang w:val="en-US"/>
        </w:rPr>
        <w:fldChar w:fldCharType="end"/>
      </w:r>
    </w:p>
    <w:p w14:paraId="7DCFA121" w14:textId="68FE07D7" w:rsidR="008D499E" w:rsidRPr="00BE702E" w:rsidRDefault="004401A4" w:rsidP="008D499E">
      <w:pPr>
        <w:pStyle w:val="Default"/>
        <w:spacing w:line="480" w:lineRule="auto"/>
        <w:jc w:val="both"/>
        <w:rPr>
          <w:color w:val="auto"/>
          <w:lang w:val="en-GB"/>
        </w:rPr>
      </w:pPr>
      <w:r w:rsidRPr="00BE702E">
        <w:rPr>
          <w:lang w:val="en-US"/>
        </w:rPr>
        <w:lastRenderedPageBreak/>
        <w:t>For endpoint analysis</w:t>
      </w:r>
      <w:r w:rsidR="008D499E" w:rsidRPr="00BE702E">
        <w:rPr>
          <w:lang w:val="en-US"/>
        </w:rPr>
        <w:t xml:space="preserve">, cells were incubated with 0.3 </w:t>
      </w:r>
      <w:r w:rsidR="008D499E" w:rsidRPr="00BE702E">
        <w:t>μ</w:t>
      </w:r>
      <w:r w:rsidR="008D499E" w:rsidRPr="00BE702E">
        <w:rPr>
          <w:lang w:val="en-US"/>
        </w:rPr>
        <w:t>g mL</w:t>
      </w:r>
      <w:r w:rsidR="008D499E" w:rsidRPr="00BE702E">
        <w:rPr>
          <w:vertAlign w:val="superscript"/>
          <w:lang w:val="en-US"/>
        </w:rPr>
        <w:t>-1</w:t>
      </w:r>
      <w:r w:rsidR="008D499E" w:rsidRPr="00BE702E">
        <w:rPr>
          <w:lang w:val="en-US"/>
        </w:rPr>
        <w:t xml:space="preserve"> Hoechst 33342 and 0.5 </w:t>
      </w:r>
      <w:r w:rsidR="008D499E" w:rsidRPr="00BE702E">
        <w:t>μ</w:t>
      </w:r>
      <w:r w:rsidR="008D499E" w:rsidRPr="00BE702E">
        <w:rPr>
          <w:lang w:val="en-US"/>
        </w:rPr>
        <w:t>g mL</w:t>
      </w:r>
      <w:r w:rsidR="008D499E" w:rsidRPr="00BE702E">
        <w:rPr>
          <w:vertAlign w:val="superscript"/>
          <w:lang w:val="en-US"/>
        </w:rPr>
        <w:t>-1</w:t>
      </w:r>
      <w:r w:rsidR="008D499E" w:rsidRPr="00BE702E">
        <w:rPr>
          <w:lang w:val="en-US"/>
        </w:rPr>
        <w:t xml:space="preserve"> propidium iodide (PI) for 30 min at 37 °C and 5% CO</w:t>
      </w:r>
      <w:r w:rsidR="008D499E" w:rsidRPr="00BE702E">
        <w:rPr>
          <w:vertAlign w:val="subscript"/>
          <w:lang w:val="en-US"/>
        </w:rPr>
        <w:t>2</w:t>
      </w:r>
      <w:r w:rsidR="00E1368E" w:rsidRPr="00BE702E">
        <w:rPr>
          <w:lang w:val="en-US"/>
        </w:rPr>
        <w:t xml:space="preserve"> directly after 6 or 24 h NP exposure</w:t>
      </w:r>
      <w:r w:rsidR="008D499E" w:rsidRPr="00BE702E">
        <w:rPr>
          <w:lang w:val="en-US"/>
        </w:rPr>
        <w:t>. Subsequently, four images per well and channel (bright-field, Hoechst and PI) were acquired using the automated fluorescence microscope IX81 (Olympus, Germany) with a 10-fold objective. Automated image analysis was carried out using the O</w:t>
      </w:r>
      <w:r w:rsidR="007F5371" w:rsidRPr="00BE702E">
        <w:rPr>
          <w:lang w:val="en-US"/>
        </w:rPr>
        <w:t xml:space="preserve">lympus </w:t>
      </w:r>
      <w:proofErr w:type="spellStart"/>
      <w:r w:rsidR="007F5371" w:rsidRPr="00BE702E">
        <w:rPr>
          <w:lang w:val="en-US"/>
        </w:rPr>
        <w:t>ScanR</w:t>
      </w:r>
      <w:proofErr w:type="spellEnd"/>
      <w:r w:rsidR="007F5371" w:rsidRPr="00BE702E">
        <w:rPr>
          <w:lang w:val="en-US"/>
        </w:rPr>
        <w:t xml:space="preserve"> analysis software.</w:t>
      </w:r>
      <w:r w:rsidR="008D499E" w:rsidRPr="00BE702E">
        <w:rPr>
          <w:lang w:val="en-US"/>
        </w:rPr>
        <w:t xml:space="preserve"> The total number of cells was determined by counting the Hoechst-stained nuclei. The individual Hoechst signal intensities in combination with the PI signal were used to discriminate between the different stages of cell death. Cells with intensive Hoechst staining and PI staining were recognized as late apoptotic cells. Cells with intensive Hoechst staining but without PI staining were recognized as early apoptotic cells. Necrotic cells were detected via the PI fluorescence signal while without intensive Hoechst staining. Data is depicted as m</w:t>
      </w:r>
      <w:proofErr w:type="spellStart"/>
      <w:r w:rsidR="008D499E" w:rsidRPr="00BE702E">
        <w:rPr>
          <w:lang w:val="en-GB"/>
        </w:rPr>
        <w:t>eans</w:t>
      </w:r>
      <w:proofErr w:type="spellEnd"/>
      <w:r w:rsidR="008D499E" w:rsidRPr="00BE702E">
        <w:rPr>
          <w:lang w:val="en-GB"/>
        </w:rPr>
        <w:t xml:space="preserve"> ± SEM, which are derived from quadruplicate exposures and two independent experiments (n=8). For more details see also </w:t>
      </w:r>
      <w:r w:rsidR="008D499E" w:rsidRPr="00BE702E">
        <w:rPr>
          <w:color w:val="auto"/>
          <w:lang w:val="en-GB"/>
        </w:rPr>
        <w:t xml:space="preserve">Marquardt et al. 2017 and </w:t>
      </w:r>
      <w:proofErr w:type="spellStart"/>
      <w:r w:rsidR="008D499E" w:rsidRPr="00BE702E">
        <w:rPr>
          <w:color w:val="auto"/>
          <w:lang w:val="en-GB"/>
        </w:rPr>
        <w:t>Donauer</w:t>
      </w:r>
      <w:proofErr w:type="spellEnd"/>
      <w:r w:rsidR="008D499E" w:rsidRPr="00BE702E">
        <w:rPr>
          <w:color w:val="auto"/>
          <w:lang w:val="en-GB"/>
        </w:rPr>
        <w:t xml:space="preserve"> et al. 2012.</w:t>
      </w:r>
      <w:r w:rsidR="00D93F80" w:rsidRPr="00BE702E">
        <w:rPr>
          <w:color w:val="auto"/>
          <w:lang w:val="en-GB"/>
        </w:rPr>
        <w:fldChar w:fldCharType="begin" w:fldLock="1"/>
      </w:r>
      <w:r w:rsidR="002B3EF6" w:rsidRPr="00BE702E">
        <w:rPr>
          <w:color w:val="auto"/>
          <w:lang w:val="en-GB"/>
        </w:rPr>
        <w:instrText>ADDIN CSL_CITATION {"citationItems":[{"id":"ITEM-1","itemData":{"author":[{"dropping-particle":"","family":"Marquardt","given":"Clarissa","non-dropping-particle":"","parse-names":false,"suffix":""},{"dropping-particle":"","family":"Fritsch-Decker","given":"Susanne","non-dropping-particle":"","parse-names":false,"suffix":""},{"dropping-particle":"","family":"Al-Rawi","given":"Marco","non-dropping-particle":"","parse-names":false,"suffix":""},{"dropping-particle":"","family":"Diabaté","given":"Silvia","non-dropping-particle":"","parse-names":false,"suffix":""},{"dropping-particle":"","family":"Weiss","given":"Carsten","non-dropping-particle":"","parse-names":false,"suffix":""}],"container-title":"Toxicology","id":"ITEM-1","issued":{"date-parts":[["2017"]]},"page":"40-47","title":"Autophagy induced by silica nanoparticles protects RAW264.7 macrophages from cell death","type":"article-journal","volume":"379"},"uris":["http://www.mendeley.com/documents/?uuid=7a0fac84-4b34-426e-8b7b-e91ae5c251b8"]},{"id":"ITEM-2","itemData":{"DOI":"10.1007/s00204-011-0757-3","ISBN":"0020401107573","ISSN":"03405761","PMID":"21983885","abstract":"Polycyclic aromatic hydrocarbons are ubiquitous environmental pollutants formed during incomplete combustion of organic material. For example benzo[a]pyrene (B[a]P) is a constituent and contaminant of cigarette smoke, automobile exhaust, industrial waste and even food products. B[a]P is carcinogenic to rodents and humans. B[a]P induces its own metabolism, which generates different metabolites such as the highly reactive electrophilic genotoxin and ultimal carcinogen B[a]P-7,8-dihydrodiol-9,10-epoxide (BPDE). BPDE can bind to nucleophilic macromolecules such as proteins and DNA and causes mutations. Multiple defence mechanisms have evolved to protect the cell from DNA damage. Specific signalling pathways operate to detect and repair different kinds of lesions. In case, the damage is poorly removed expansion of damaged cells can be counteracted, e.g., by the inhibition of proliferation or triggering apoptosis. Examples of damage sensors and transducers are stress-activated protein kinases (SAPKs) and the tumour suppressor protein p53. Here, we studied the role of p53 and the pro-apoptotic protein BAX in BPDE-induced cell death by using wild-type- or knock-out-human colon carcinoma cells. As reported previously, we could reconfirm a critical role of p53 in BPDE-induced apoptosis. Furthermore, induced levels of total p53 and its transcriptional target p21 declined at higher BPDE concentrations correlating with reduced rates of apoptosis. Interestingly, increased phosphorylation of p53 at serine 15 remained elevated at higher BPDE concentrations thus disconnecting p53 phosphorylation from downstream apoptosis. Hence, phosphorylation of p53 seems not only to be a more sensitive biomarker of BPDE exposure but might serve other functions unrelated to apoptosis. In addition, we identify BAX as a novel and essential factor to trigger the intrinsic pathway of apoptosis in response to BPDE. Furthermore, BPDE in parallel activates the SAPKs p38 and JNK, which are as well involved in apoptosis. Although several routes of mutual regulation of p53 and SAPK have been described, we present evidence that the SAPK pathway in response to genotoxic stress can unexpectedly operate independently of p53 and controls apoptosis by a novel mechanism possibly downstream of caspases.","author":[{"dropping-particle":"","family":"Donauer","given":"Julia","non-dropping-particle":"","parse-names":false,"suffix":""},{"dropping-particle":"","family":"Schreck","given":"Ilona","non-dropping-particle":"","parse-names":false,"suffix":""},{"dropping-particle":"","family":"Liebel","given":"Urban","non-dropping-particle":"","parse-names":false,"suffix":""},{"dropping-particle":"","family":"Weiss","given":"Carsten","non-dropping-particle":"","parse-names":false,"suffix":""}],"container-title":"Archives of Toxicology","id":"ITEM-2","issue":"2","issued":{"date-parts":[["2012"]]},"page":"329-337","title":"Role and interaction of p53, BAX and the stress-activated protein kinases p38 and JNK in benzo(a)pyrene-diolepoxide induced apoptosis in human colon carcinoma cells","type":"article-journal","volume":"86"},"uris":["http://www.mendeley.com/documents/?uuid=9ed4f02b-da0e-4d59-930e-e1ce30534f1c"]}],"mendeley":{"formattedCitation":"&lt;sup&gt;[32,42]&lt;/sup&gt;","plainTextFormattedCitation":"[32,42]","previouslyFormattedCitation":"&lt;sup&gt;[32,42]&lt;/sup&gt;"},"properties":{"noteIndex":0},"schema":"https://github.com/citation-style-language/schema/raw/master/csl-citation.json"}</w:instrText>
      </w:r>
      <w:r w:rsidR="00D93F80" w:rsidRPr="00BE702E">
        <w:rPr>
          <w:color w:val="auto"/>
          <w:lang w:val="en-GB"/>
        </w:rPr>
        <w:fldChar w:fldCharType="separate"/>
      </w:r>
      <w:r w:rsidR="000A0EF7" w:rsidRPr="00BE702E">
        <w:rPr>
          <w:noProof/>
          <w:color w:val="auto"/>
          <w:vertAlign w:val="superscript"/>
          <w:lang w:val="en-GB"/>
        </w:rPr>
        <w:t>[32,42]</w:t>
      </w:r>
      <w:r w:rsidR="00D93F80" w:rsidRPr="00BE702E">
        <w:rPr>
          <w:color w:val="auto"/>
          <w:lang w:val="en-GB"/>
        </w:rPr>
        <w:fldChar w:fldCharType="end"/>
      </w:r>
    </w:p>
    <w:p w14:paraId="21655C63" w14:textId="77777777" w:rsidR="00D968E1" w:rsidRPr="00BE702E" w:rsidRDefault="00D968E1" w:rsidP="008D499E">
      <w:pPr>
        <w:pStyle w:val="Default"/>
        <w:spacing w:line="480" w:lineRule="auto"/>
        <w:jc w:val="both"/>
        <w:rPr>
          <w:i/>
          <w:color w:val="auto"/>
          <w:lang w:val="en-GB"/>
        </w:rPr>
      </w:pPr>
      <w:r w:rsidRPr="00BE702E">
        <w:rPr>
          <w:i/>
          <w:color w:val="auto"/>
          <w:lang w:val="en-GB"/>
        </w:rPr>
        <w:t>Real-time imaging</w:t>
      </w:r>
    </w:p>
    <w:p w14:paraId="5AFC2052" w14:textId="49E5C9B5" w:rsidR="0050061B" w:rsidRPr="00BE702E" w:rsidRDefault="0050061B" w:rsidP="008D499E">
      <w:pPr>
        <w:pStyle w:val="Default"/>
        <w:spacing w:line="480" w:lineRule="auto"/>
        <w:jc w:val="both"/>
        <w:rPr>
          <w:lang w:val="en-US"/>
        </w:rPr>
      </w:pPr>
      <w:r w:rsidRPr="00BE702E">
        <w:rPr>
          <w:color w:val="auto"/>
          <w:lang w:val="en-GB"/>
        </w:rPr>
        <w:t xml:space="preserve">In order to </w:t>
      </w:r>
      <w:proofErr w:type="spellStart"/>
      <w:r w:rsidRPr="00BE702E">
        <w:rPr>
          <w:color w:val="auto"/>
          <w:lang w:val="en-GB"/>
        </w:rPr>
        <w:t>analyze</w:t>
      </w:r>
      <w:proofErr w:type="spellEnd"/>
      <w:r w:rsidRPr="00BE702E">
        <w:rPr>
          <w:color w:val="auto"/>
          <w:lang w:val="en-GB"/>
        </w:rPr>
        <w:t xml:space="preserve"> RAW264.7 macrophages by real-time imaging at single cell level, </w:t>
      </w:r>
      <w:r w:rsidR="00706116" w:rsidRPr="00BE702E">
        <w:rPr>
          <w:color w:val="auto"/>
          <w:lang w:val="en-GB"/>
        </w:rPr>
        <w:t xml:space="preserve">cells </w:t>
      </w:r>
      <w:r w:rsidR="00706116" w:rsidRPr="00BE702E">
        <w:rPr>
          <w:lang w:val="en-US"/>
        </w:rPr>
        <w:t xml:space="preserve">were first seeded in 96-well plates and incubated overnight as described above. Next day, </w:t>
      </w:r>
      <w:r w:rsidR="002270D3" w:rsidRPr="00BE702E">
        <w:rPr>
          <w:lang w:val="en-US"/>
        </w:rPr>
        <w:t>macrophages</w:t>
      </w:r>
      <w:r w:rsidR="00706116" w:rsidRPr="00BE702E">
        <w:rPr>
          <w:lang w:val="en-US"/>
        </w:rPr>
        <w:t xml:space="preserve"> were</w:t>
      </w:r>
      <w:r w:rsidR="003E7C5E" w:rsidRPr="00BE702E">
        <w:rPr>
          <w:lang w:val="en-US"/>
        </w:rPr>
        <w:t xml:space="preserve"> directly</w:t>
      </w:r>
      <w:r w:rsidR="00706116" w:rsidRPr="00BE702E">
        <w:rPr>
          <w:lang w:val="en-US"/>
        </w:rPr>
        <w:t xml:space="preserve"> incubated with 0.1 </w:t>
      </w:r>
      <w:r w:rsidR="00706116" w:rsidRPr="00BE702E">
        <w:t>μ</w:t>
      </w:r>
      <w:r w:rsidR="00706116" w:rsidRPr="00BE702E">
        <w:rPr>
          <w:lang w:val="en-US"/>
        </w:rPr>
        <w:t>g mL</w:t>
      </w:r>
      <w:r w:rsidR="00706116" w:rsidRPr="00BE702E">
        <w:rPr>
          <w:vertAlign w:val="superscript"/>
          <w:lang w:val="en-US"/>
        </w:rPr>
        <w:t>-1</w:t>
      </w:r>
      <w:r w:rsidR="00706116" w:rsidRPr="00BE702E">
        <w:rPr>
          <w:lang w:val="en-US"/>
        </w:rPr>
        <w:t xml:space="preserve"> Hoechst 33342</w:t>
      </w:r>
      <w:r w:rsidR="003E7C5E" w:rsidRPr="00BE702E">
        <w:rPr>
          <w:lang w:val="en-US"/>
        </w:rPr>
        <w:t>,</w:t>
      </w:r>
      <w:r w:rsidR="00706116" w:rsidRPr="00BE702E">
        <w:rPr>
          <w:lang w:val="en-US"/>
        </w:rPr>
        <w:t xml:space="preserve"> 0.083 </w:t>
      </w:r>
      <w:r w:rsidR="00706116" w:rsidRPr="00BE702E">
        <w:t>μ</w:t>
      </w:r>
      <w:r w:rsidR="00706116" w:rsidRPr="00BE702E">
        <w:rPr>
          <w:lang w:val="en-US"/>
        </w:rPr>
        <w:t>g mL</w:t>
      </w:r>
      <w:r w:rsidR="00706116" w:rsidRPr="00BE702E">
        <w:rPr>
          <w:vertAlign w:val="superscript"/>
          <w:lang w:val="en-US"/>
        </w:rPr>
        <w:t>-1</w:t>
      </w:r>
      <w:r w:rsidR="00706116" w:rsidRPr="00BE702E">
        <w:rPr>
          <w:lang w:val="en-US"/>
        </w:rPr>
        <w:t xml:space="preserve"> propidium iodide (PI) </w:t>
      </w:r>
      <w:r w:rsidR="003E7C5E" w:rsidRPr="00BE702E">
        <w:rPr>
          <w:lang w:val="en-US"/>
        </w:rPr>
        <w:t xml:space="preserve">and 500nM Lysotracker®, respectively, </w:t>
      </w:r>
      <w:r w:rsidR="00706116" w:rsidRPr="00BE702E">
        <w:rPr>
          <w:lang w:val="en-US"/>
        </w:rPr>
        <w:t>for 1 h at 37 °C and 5% CO</w:t>
      </w:r>
      <w:r w:rsidR="00706116" w:rsidRPr="00BE702E">
        <w:rPr>
          <w:vertAlign w:val="subscript"/>
          <w:lang w:val="en-US"/>
        </w:rPr>
        <w:t>2</w:t>
      </w:r>
      <w:r w:rsidR="00706116" w:rsidRPr="00BE702E">
        <w:rPr>
          <w:lang w:val="en-US"/>
        </w:rPr>
        <w:t xml:space="preserve">. </w:t>
      </w:r>
      <w:r w:rsidR="00337574" w:rsidRPr="00BE702E">
        <w:rPr>
          <w:lang w:val="en-US"/>
        </w:rPr>
        <w:t>Then, cells were incubated with</w:t>
      </w:r>
      <w:r w:rsidR="003E7C5E" w:rsidRPr="00BE702E">
        <w:rPr>
          <w:lang w:val="en-US"/>
        </w:rPr>
        <w:t xml:space="preserve"> FITC-labelled</w:t>
      </w:r>
      <w:r w:rsidR="00337574" w:rsidRPr="00BE702E">
        <w:rPr>
          <w:lang w:val="en-US"/>
        </w:rPr>
        <w:t xml:space="preserve"> </w:t>
      </w:r>
      <w:r w:rsidR="003E7C5E" w:rsidRPr="00BE702E">
        <w:rPr>
          <w:lang w:val="en-US"/>
        </w:rPr>
        <w:t xml:space="preserve">or unlabeled </w:t>
      </w:r>
      <w:r w:rsidR="00337574" w:rsidRPr="00BE702E">
        <w:rPr>
          <w:lang w:val="en-US"/>
        </w:rPr>
        <w:t>50 µg mL</w:t>
      </w:r>
      <w:r w:rsidR="00337574" w:rsidRPr="00BE702E">
        <w:rPr>
          <w:vertAlign w:val="superscript"/>
          <w:lang w:val="en-US"/>
        </w:rPr>
        <w:t>-1</w:t>
      </w:r>
      <w:r w:rsidR="00337574" w:rsidRPr="00BE702E">
        <w:rPr>
          <w:lang w:val="en-US"/>
        </w:rPr>
        <w:t xml:space="preserve"> SiO</w:t>
      </w:r>
      <w:r w:rsidR="00337574" w:rsidRPr="00BE702E">
        <w:rPr>
          <w:vertAlign w:val="subscript"/>
          <w:lang w:val="en-US"/>
        </w:rPr>
        <w:t>2</w:t>
      </w:r>
      <w:r w:rsidR="00337574" w:rsidRPr="00BE702E">
        <w:rPr>
          <w:lang w:val="en-US"/>
        </w:rPr>
        <w:t xml:space="preserve"> NPs over 24h</w:t>
      </w:r>
      <w:r w:rsidR="00FD7EC3" w:rsidRPr="00BE702E">
        <w:rPr>
          <w:lang w:val="en-US"/>
        </w:rPr>
        <w:t xml:space="preserve"> </w:t>
      </w:r>
      <w:r w:rsidR="00191A5A" w:rsidRPr="00BE702E">
        <w:rPr>
          <w:lang w:val="en-US"/>
        </w:rPr>
        <w:t>in a microscope incubator box (EMBLEM, Germany) for control of CO</w:t>
      </w:r>
      <w:r w:rsidR="00191A5A" w:rsidRPr="00BE702E">
        <w:rPr>
          <w:vertAlign w:val="subscript"/>
          <w:lang w:val="en-US"/>
        </w:rPr>
        <w:t>2</w:t>
      </w:r>
      <w:r w:rsidR="00191A5A" w:rsidRPr="00BE702E">
        <w:rPr>
          <w:lang w:val="en-US"/>
        </w:rPr>
        <w:t xml:space="preserve">, humidity and temperature </w:t>
      </w:r>
      <w:r w:rsidR="00FD7EC3" w:rsidRPr="00BE702E">
        <w:rPr>
          <w:lang w:val="en-US"/>
        </w:rPr>
        <w:t>(37°C, 5% CO</w:t>
      </w:r>
      <w:r w:rsidR="00FD7EC3" w:rsidRPr="00BE702E">
        <w:rPr>
          <w:vertAlign w:val="subscript"/>
          <w:lang w:val="en-US"/>
        </w:rPr>
        <w:t>2</w:t>
      </w:r>
      <w:r w:rsidR="00FD7EC3" w:rsidRPr="00BE702E">
        <w:rPr>
          <w:lang w:val="en-US"/>
        </w:rPr>
        <w:t>)</w:t>
      </w:r>
      <w:r w:rsidR="00337574" w:rsidRPr="00BE702E">
        <w:rPr>
          <w:lang w:val="en-US"/>
        </w:rPr>
        <w:t xml:space="preserve">. Every 15 min two images per well and channel (bright-field, Hoechst, </w:t>
      </w:r>
      <w:r w:rsidR="003E7C5E" w:rsidRPr="00BE702E">
        <w:rPr>
          <w:lang w:val="en-US"/>
        </w:rPr>
        <w:t xml:space="preserve">FITC, </w:t>
      </w:r>
      <w:r w:rsidR="00337574" w:rsidRPr="00BE702E">
        <w:rPr>
          <w:lang w:val="en-US"/>
        </w:rPr>
        <w:t>PI and Lysotracker®, respectively) were acquired using the automated fluorescence microscope IX81 (Olympus, Germany) with a 20-fold objective.</w:t>
      </w:r>
      <w:r w:rsidR="003E7C5E" w:rsidRPr="00BE702E">
        <w:rPr>
          <w:lang w:val="en-US"/>
        </w:rPr>
        <w:t xml:space="preserve"> Images were converted to movies using the NIH Image</w:t>
      </w:r>
      <w:r w:rsidR="000C6402" w:rsidRPr="00BE702E">
        <w:rPr>
          <w:lang w:val="en-US"/>
        </w:rPr>
        <w:t>J Software</w:t>
      </w:r>
      <w:r w:rsidR="003E7C5E" w:rsidRPr="00BE702E">
        <w:rPr>
          <w:lang w:val="en-US"/>
        </w:rPr>
        <w:t>.</w:t>
      </w:r>
    </w:p>
    <w:p w14:paraId="008C1669" w14:textId="77777777" w:rsidR="00706116" w:rsidRPr="00BE702E" w:rsidRDefault="00706116" w:rsidP="008D499E">
      <w:pPr>
        <w:pStyle w:val="Default"/>
        <w:spacing w:line="480" w:lineRule="auto"/>
        <w:jc w:val="both"/>
        <w:rPr>
          <w:lang w:val="en-GB"/>
        </w:rPr>
      </w:pPr>
    </w:p>
    <w:p w14:paraId="4895FCEF" w14:textId="77777777" w:rsidR="005052A6" w:rsidRPr="00BE702E" w:rsidRDefault="00C10EB2" w:rsidP="005052A6">
      <w:pPr>
        <w:pStyle w:val="Standa"/>
        <w:spacing w:line="480" w:lineRule="auto"/>
        <w:jc w:val="both"/>
        <w:rPr>
          <w:i/>
          <w:lang w:val="en-US"/>
        </w:rPr>
      </w:pPr>
      <w:r w:rsidRPr="00BE702E">
        <w:rPr>
          <w:i/>
          <w:lang w:val="en-US"/>
        </w:rPr>
        <w:lastRenderedPageBreak/>
        <w:t>T</w:t>
      </w:r>
      <w:r w:rsidR="005052A6" w:rsidRPr="00BE702E">
        <w:rPr>
          <w:i/>
          <w:lang w:val="en-US"/>
        </w:rPr>
        <w:t>ransmission electron microscopy</w:t>
      </w:r>
    </w:p>
    <w:p w14:paraId="3D1534CA" w14:textId="77777777" w:rsidR="005052A6" w:rsidRPr="00BE702E" w:rsidRDefault="00C10EB2" w:rsidP="005052A6">
      <w:pPr>
        <w:pStyle w:val="Standa"/>
        <w:spacing w:line="480" w:lineRule="auto"/>
        <w:jc w:val="both"/>
        <w:rPr>
          <w:lang w:val="en-US"/>
        </w:rPr>
      </w:pPr>
      <w:r w:rsidRPr="00BE702E">
        <w:rPr>
          <w:lang w:val="en-US"/>
        </w:rPr>
        <w:t>The</w:t>
      </w:r>
      <w:r w:rsidR="005052A6" w:rsidRPr="00BE702E">
        <w:rPr>
          <w:lang w:val="en-US"/>
        </w:rPr>
        <w:t xml:space="preserve"> </w:t>
      </w:r>
      <w:r w:rsidR="008460EE" w:rsidRPr="00BE702E">
        <w:rPr>
          <w:lang w:val="en-US"/>
        </w:rPr>
        <w:t xml:space="preserve">amorphous structure of </w:t>
      </w:r>
      <w:r w:rsidR="005052A6" w:rsidRPr="00BE702E">
        <w:rPr>
          <w:lang w:val="en-US"/>
        </w:rPr>
        <w:t xml:space="preserve">NPs </w:t>
      </w:r>
      <w:r w:rsidRPr="00BE702E">
        <w:rPr>
          <w:lang w:val="en-US"/>
        </w:rPr>
        <w:t xml:space="preserve">was analyzed </w:t>
      </w:r>
      <w:r w:rsidR="005052A6" w:rsidRPr="00BE702E">
        <w:rPr>
          <w:lang w:val="en-US"/>
        </w:rPr>
        <w:t>by high</w:t>
      </w:r>
      <w:r w:rsidRPr="00BE702E">
        <w:rPr>
          <w:lang w:val="en-US"/>
        </w:rPr>
        <w:t>-</w:t>
      </w:r>
      <w:r w:rsidR="005052A6" w:rsidRPr="00BE702E">
        <w:rPr>
          <w:lang w:val="en-US"/>
        </w:rPr>
        <w:t xml:space="preserve">resolution transmission electron microscopy </w:t>
      </w:r>
      <w:r w:rsidRPr="00BE702E">
        <w:rPr>
          <w:lang w:val="en-US"/>
        </w:rPr>
        <w:t>or selected area electron diffraction patterns (SAED) of NP ensembles. Specimens for TEM were prepared by suspending the particles</w:t>
      </w:r>
      <w:r w:rsidR="005052A6" w:rsidRPr="00BE702E">
        <w:rPr>
          <w:lang w:val="en-US"/>
        </w:rPr>
        <w:t xml:space="preserve"> in deionized water at a concentration of </w:t>
      </w:r>
      <w:r w:rsidR="000D4995" w:rsidRPr="00BE702E">
        <w:rPr>
          <w:lang w:val="en-US"/>
        </w:rPr>
        <w:t>1µ</w:t>
      </w:r>
      <w:r w:rsidR="005052A6" w:rsidRPr="00BE702E">
        <w:rPr>
          <w:lang w:val="en-US"/>
        </w:rPr>
        <w:t>g mL</w:t>
      </w:r>
      <w:r w:rsidR="000D4995" w:rsidRPr="00BE702E">
        <w:rPr>
          <w:vertAlign w:val="superscript"/>
          <w:lang w:val="en-US"/>
        </w:rPr>
        <w:t>-1</w:t>
      </w:r>
      <w:r w:rsidR="000D4995" w:rsidRPr="00BE702E">
        <w:rPr>
          <w:lang w:val="en-US"/>
        </w:rPr>
        <w:t xml:space="preserve"> </w:t>
      </w:r>
      <w:r w:rsidRPr="00BE702E">
        <w:rPr>
          <w:lang w:val="en-US"/>
        </w:rPr>
        <w:t xml:space="preserve">and </w:t>
      </w:r>
      <w:r w:rsidR="00932D2E" w:rsidRPr="00BE702E">
        <w:rPr>
          <w:lang w:val="en-US"/>
        </w:rPr>
        <w:t>evaporating a drop of the suspension</w:t>
      </w:r>
      <w:r w:rsidR="005052A6" w:rsidRPr="00BE702E">
        <w:rPr>
          <w:lang w:val="en-US"/>
        </w:rPr>
        <w:t xml:space="preserve"> on</w:t>
      </w:r>
      <w:r w:rsidR="000D4995" w:rsidRPr="00BE702E">
        <w:rPr>
          <w:lang w:val="en-US"/>
        </w:rPr>
        <w:t xml:space="preserve"> </w:t>
      </w:r>
      <w:r w:rsidR="00BC7413" w:rsidRPr="00BE702E">
        <w:rPr>
          <w:lang w:val="en-US"/>
        </w:rPr>
        <w:t>ultrathin carbon</w:t>
      </w:r>
      <w:r w:rsidR="00772292" w:rsidRPr="00BE702E">
        <w:rPr>
          <w:lang w:val="en-US"/>
        </w:rPr>
        <w:t xml:space="preserve"> </w:t>
      </w:r>
      <w:r w:rsidRPr="00BE702E">
        <w:rPr>
          <w:lang w:val="en-US"/>
        </w:rPr>
        <w:t xml:space="preserve">film on </w:t>
      </w:r>
      <w:r w:rsidR="00772292" w:rsidRPr="00BE702E">
        <w:rPr>
          <w:lang w:val="en-US"/>
        </w:rPr>
        <w:t>type-A</w:t>
      </w:r>
      <w:r w:rsidR="00BC7413" w:rsidRPr="00BE702E">
        <w:rPr>
          <w:lang w:val="en-US"/>
        </w:rPr>
        <w:t xml:space="preserve"> </w:t>
      </w:r>
      <w:r w:rsidR="00772292" w:rsidRPr="00BE702E">
        <w:rPr>
          <w:lang w:val="en-US"/>
        </w:rPr>
        <w:t xml:space="preserve">400-mesh </w:t>
      </w:r>
      <w:r w:rsidR="00BC7413" w:rsidRPr="00BE702E">
        <w:rPr>
          <w:lang w:val="en-US"/>
        </w:rPr>
        <w:t xml:space="preserve">copper grids (Ted Pella Inc., </w:t>
      </w:r>
      <w:r w:rsidR="00772292" w:rsidRPr="00BE702E">
        <w:rPr>
          <w:lang w:val="en-US"/>
        </w:rPr>
        <w:t xml:space="preserve">Redding, CA, </w:t>
      </w:r>
      <w:r w:rsidR="00BC7413" w:rsidRPr="00BE702E">
        <w:rPr>
          <w:lang w:val="en-US"/>
        </w:rPr>
        <w:t>USA).</w:t>
      </w:r>
      <w:r w:rsidR="00772292" w:rsidRPr="00BE702E">
        <w:rPr>
          <w:lang w:val="en-US"/>
        </w:rPr>
        <w:t xml:space="preserve"> </w:t>
      </w:r>
      <w:r w:rsidRPr="00BE702E">
        <w:rPr>
          <w:lang w:val="en-US"/>
        </w:rPr>
        <w:t>SAED</w:t>
      </w:r>
      <w:r w:rsidR="007546E0" w:rsidRPr="00BE702E">
        <w:rPr>
          <w:lang w:val="en-US"/>
        </w:rPr>
        <w:t xml:space="preserve"> patterns </w:t>
      </w:r>
      <w:r w:rsidRPr="00BE702E">
        <w:rPr>
          <w:lang w:val="en-US"/>
        </w:rPr>
        <w:t xml:space="preserve">of NP ensembles </w:t>
      </w:r>
      <w:r w:rsidR="007546E0" w:rsidRPr="00BE702E">
        <w:rPr>
          <w:lang w:val="en-US"/>
        </w:rPr>
        <w:t xml:space="preserve">and high-resolution or bright-field TEM images were acquired </w:t>
      </w:r>
      <w:r w:rsidR="00926510" w:rsidRPr="00BE702E">
        <w:rPr>
          <w:lang w:val="en-US"/>
        </w:rPr>
        <w:t xml:space="preserve">using a FEI Osiris TEM </w:t>
      </w:r>
      <w:r w:rsidR="004B1242" w:rsidRPr="00BE702E">
        <w:rPr>
          <w:lang w:val="en-US"/>
        </w:rPr>
        <w:t>(Hillsboro, OR</w:t>
      </w:r>
      <w:r w:rsidRPr="00BE702E">
        <w:rPr>
          <w:lang w:val="en-US"/>
        </w:rPr>
        <w:t>, USA), operated at 200 k</w:t>
      </w:r>
      <w:r w:rsidR="007546E0" w:rsidRPr="00BE702E">
        <w:rPr>
          <w:lang w:val="en-US"/>
        </w:rPr>
        <w:t xml:space="preserve">V. Resulting SAED patterns were converted into radial </w:t>
      </w:r>
      <w:r w:rsidRPr="00BE702E">
        <w:rPr>
          <w:lang w:val="en-US"/>
        </w:rPr>
        <w:t xml:space="preserve">intensity </w:t>
      </w:r>
      <w:r w:rsidR="007546E0" w:rsidRPr="00BE702E">
        <w:rPr>
          <w:lang w:val="en-US"/>
        </w:rPr>
        <w:t xml:space="preserve">profiles by azimuthal averaging. Areas affected by the beam stop were excluded. </w:t>
      </w:r>
      <w:r w:rsidR="00932D2E" w:rsidRPr="00BE702E">
        <w:rPr>
          <w:lang w:val="en-US"/>
        </w:rPr>
        <w:t xml:space="preserve">See </w:t>
      </w:r>
      <w:r w:rsidR="00FF7AF1" w:rsidRPr="00BE702E">
        <w:rPr>
          <w:b/>
          <w:lang w:val="en-US"/>
        </w:rPr>
        <w:t>Figure</w:t>
      </w:r>
      <w:r w:rsidR="008460EE" w:rsidRPr="00BE702E">
        <w:rPr>
          <w:b/>
          <w:lang w:val="en-US"/>
        </w:rPr>
        <w:t xml:space="preserve"> </w:t>
      </w:r>
      <w:r w:rsidR="004C3236" w:rsidRPr="00BE702E">
        <w:rPr>
          <w:b/>
          <w:lang w:val="en-US"/>
        </w:rPr>
        <w:t>S15</w:t>
      </w:r>
      <w:r w:rsidR="004C3236" w:rsidRPr="00BE702E">
        <w:rPr>
          <w:lang w:val="en-US"/>
        </w:rPr>
        <w:t xml:space="preserve"> </w:t>
      </w:r>
      <w:r w:rsidR="008460EE" w:rsidRPr="00BE702E">
        <w:rPr>
          <w:lang w:val="en-US"/>
        </w:rPr>
        <w:t>for</w:t>
      </w:r>
      <w:r w:rsidR="00553E4B" w:rsidRPr="00BE702E">
        <w:rPr>
          <w:lang w:val="en-US"/>
        </w:rPr>
        <w:t xml:space="preserve"> the final results on plain and APTES-11 modified silica NPs.</w:t>
      </w:r>
    </w:p>
    <w:p w14:paraId="71970CA9" w14:textId="77777777" w:rsidR="002C5570" w:rsidRPr="00BE702E" w:rsidRDefault="002C5570" w:rsidP="005052A6">
      <w:pPr>
        <w:pStyle w:val="Standa"/>
        <w:spacing w:line="480" w:lineRule="auto"/>
        <w:jc w:val="both"/>
        <w:rPr>
          <w:lang w:val="en-US"/>
        </w:rPr>
      </w:pPr>
      <w:r w:rsidRPr="00BE702E">
        <w:rPr>
          <w:lang w:val="en-US"/>
        </w:rPr>
        <w:t xml:space="preserve">For TEM analysis of particle-treated macrophages, cells were seeded on </w:t>
      </w:r>
      <w:proofErr w:type="spellStart"/>
      <w:r w:rsidRPr="00BE702E">
        <w:rPr>
          <w:lang w:val="en-US"/>
        </w:rPr>
        <w:t>Transwell</w:t>
      </w:r>
      <w:proofErr w:type="spellEnd"/>
      <w:r w:rsidRPr="00BE702E">
        <w:rPr>
          <w:lang w:val="en-US"/>
        </w:rPr>
        <w:t xml:space="preserve"> inserts (Corning No. 3412, 24 mm polycarbonate membranes with 0.4 µm pores)</w:t>
      </w:r>
      <w:r w:rsidR="00D968E1" w:rsidRPr="00BE702E">
        <w:rPr>
          <w:lang w:val="en-US"/>
        </w:rPr>
        <w:t xml:space="preserve"> as described previously</w:t>
      </w:r>
      <w:r w:rsidRPr="00BE702E">
        <w:rPr>
          <w:lang w:val="en-US"/>
        </w:rPr>
        <w:t>.</w:t>
      </w:r>
      <w:r w:rsidR="002B3EF6" w:rsidRPr="00BE702E">
        <w:rPr>
          <w:lang w:val="en-US"/>
        </w:rPr>
        <w:fldChar w:fldCharType="begin" w:fldLock="1"/>
      </w:r>
      <w:r w:rsidR="002B3EF6" w:rsidRPr="00BE702E">
        <w:rPr>
          <w:lang w:val="en-US"/>
        </w:rPr>
        <w:instrText>ADDIN CSL_CITATION {"citationItems":[{"id":"ITEM-1","itemData":{"DOI":"10.1186/1743-8977-8-23","ISBN":"1743897782","ISSN":"17438977","PMID":"21810225","abstract":"ABSTRACT:","author":[{"dropping-particle":"","family":"Fritsch-Decker","given":"Susanne","non-dropping-particle":"","parse-names":false,"suffix":""},{"dropping-particle":"","family":"Both","given":"Tanja","non-dropping-particle":"","parse-names":false,"suffix":""},{"dropping-particle":"","family":"Mülhopt","given":"Sonja","non-dropping-particle":"","parse-names":false,"suffix":""},{"dropping-particle":"","family":"Paur","given":"Hanns Rudolf","non-dropping-particle":"","parse-names":false,"suffix":""},{"dropping-particle":"","family":"Weiss","given":"Carsten","non-dropping-particle":"","parse-names":false,"suffix":""},{"dropping-particle":"","family":"Diabaté","given":"Silvia","non-dropping-particle":"","parse-names":false,"suffix":""}],"container-title":"Particle and Fibre Toxicology","id":"ITEM-1","issued":{"date-parts":[["2011"]]},"title":"Regulation of the arachidonic acid mobilization in macrophages by combustion-derived particles","type":"article-journal"},"uris":["http://www.mendeley.com/documents/?uuid=5068a185-8846-43cd-a781-887e50b2a6db"]}],"mendeley":{"formattedCitation":"&lt;sup&gt;[43]&lt;/sup&gt;","plainTextFormattedCitation":"[43]"},"properties":{"noteIndex":0},"schema":"https://github.com/citation-style-language/schema/raw/master/csl-citation.json"}</w:instrText>
      </w:r>
      <w:r w:rsidR="002B3EF6" w:rsidRPr="00BE702E">
        <w:rPr>
          <w:lang w:val="en-US"/>
        </w:rPr>
        <w:fldChar w:fldCharType="separate"/>
      </w:r>
      <w:r w:rsidR="002B3EF6" w:rsidRPr="00BE702E">
        <w:rPr>
          <w:noProof/>
          <w:vertAlign w:val="superscript"/>
          <w:lang w:val="en-US"/>
        </w:rPr>
        <w:t>[43]</w:t>
      </w:r>
      <w:r w:rsidR="002B3EF6" w:rsidRPr="00BE702E">
        <w:rPr>
          <w:lang w:val="en-US"/>
        </w:rPr>
        <w:fldChar w:fldCharType="end"/>
      </w:r>
      <w:r w:rsidRPr="00BE702E">
        <w:rPr>
          <w:lang w:val="en-US"/>
        </w:rPr>
        <w:t xml:space="preserve"> After particle treatment, the cells were </w:t>
      </w:r>
      <w:r w:rsidR="0037796E" w:rsidRPr="00BE702E">
        <w:rPr>
          <w:lang w:val="en-US"/>
        </w:rPr>
        <w:t>fixed with 1</w:t>
      </w:r>
      <w:r w:rsidR="00CB52EC" w:rsidRPr="00BE702E">
        <w:rPr>
          <w:lang w:val="en-US"/>
        </w:rPr>
        <w:t>.</w:t>
      </w:r>
      <w:r w:rsidR="0037796E" w:rsidRPr="00BE702E">
        <w:rPr>
          <w:lang w:val="en-US"/>
        </w:rPr>
        <w:t xml:space="preserve">25% </w:t>
      </w:r>
      <w:proofErr w:type="spellStart"/>
      <w:r w:rsidR="0037796E" w:rsidRPr="00BE702E">
        <w:rPr>
          <w:lang w:val="en-US"/>
        </w:rPr>
        <w:t>glutaraldehyd</w:t>
      </w:r>
      <w:proofErr w:type="spellEnd"/>
      <w:r w:rsidR="0037796E" w:rsidRPr="00BE702E">
        <w:rPr>
          <w:lang w:val="en-US"/>
        </w:rPr>
        <w:t>, 2% paraformaldehyde, 0.1% NaN</w:t>
      </w:r>
      <w:r w:rsidR="0037796E" w:rsidRPr="00BE702E">
        <w:rPr>
          <w:vertAlign w:val="subscript"/>
          <w:lang w:val="en-US"/>
        </w:rPr>
        <w:t xml:space="preserve">3 </w:t>
      </w:r>
      <w:r w:rsidR="0037796E" w:rsidRPr="00BE702E">
        <w:rPr>
          <w:lang w:val="en-US"/>
        </w:rPr>
        <w:t>in 0.1 M PIPES buffer (pH 7.0), post-fixed with 0.5% osmium tetroxide and stained with 2% uranyl acetate. After dehydration</w:t>
      </w:r>
      <w:r w:rsidR="00CB52EC" w:rsidRPr="00BE702E">
        <w:rPr>
          <w:lang w:val="en-US"/>
        </w:rPr>
        <w:t xml:space="preserve"> in a graded ethanol series</w:t>
      </w:r>
      <w:r w:rsidR="0037796E" w:rsidRPr="00BE702E">
        <w:rPr>
          <w:lang w:val="en-US"/>
        </w:rPr>
        <w:t>, the cells were embedded in E</w:t>
      </w:r>
      <w:r w:rsidR="00CB52EC" w:rsidRPr="00BE702E">
        <w:rPr>
          <w:lang w:val="en-US"/>
        </w:rPr>
        <w:t>PON (</w:t>
      </w:r>
      <w:proofErr w:type="spellStart"/>
      <w:r w:rsidR="00CB52EC" w:rsidRPr="00BE702E">
        <w:rPr>
          <w:lang w:val="en-US"/>
        </w:rPr>
        <w:t>Polysciences</w:t>
      </w:r>
      <w:proofErr w:type="spellEnd"/>
      <w:r w:rsidR="00CB52EC" w:rsidRPr="00BE702E">
        <w:rPr>
          <w:lang w:val="en-US"/>
        </w:rPr>
        <w:t xml:space="preserve">, </w:t>
      </w:r>
      <w:proofErr w:type="spellStart"/>
      <w:r w:rsidR="00CB52EC" w:rsidRPr="00BE702E">
        <w:rPr>
          <w:lang w:val="en-US"/>
        </w:rPr>
        <w:t>Eppelheim</w:t>
      </w:r>
      <w:proofErr w:type="spellEnd"/>
      <w:r w:rsidR="00CB52EC" w:rsidRPr="00BE702E">
        <w:rPr>
          <w:lang w:val="en-US"/>
        </w:rPr>
        <w:t xml:space="preserve">, Germany), cut into ultrathin sections and visualized with a Zeiss TEM (EM 109T, </w:t>
      </w:r>
      <w:proofErr w:type="spellStart"/>
      <w:r w:rsidR="00CB52EC" w:rsidRPr="00BE702E">
        <w:rPr>
          <w:lang w:val="en-US"/>
        </w:rPr>
        <w:t>Oberkochen</w:t>
      </w:r>
      <w:proofErr w:type="spellEnd"/>
      <w:r w:rsidR="00CB52EC" w:rsidRPr="00BE702E">
        <w:rPr>
          <w:lang w:val="en-US"/>
        </w:rPr>
        <w:t>, Germany).</w:t>
      </w:r>
    </w:p>
    <w:p w14:paraId="4ACDA315" w14:textId="77777777" w:rsidR="00CD353D" w:rsidRPr="00BE702E" w:rsidRDefault="00CD353D" w:rsidP="005052A6">
      <w:pPr>
        <w:pStyle w:val="Standa"/>
        <w:spacing w:line="480" w:lineRule="auto"/>
        <w:jc w:val="both"/>
        <w:rPr>
          <w:i/>
          <w:lang w:val="en-US"/>
        </w:rPr>
      </w:pPr>
      <w:r w:rsidRPr="00BE702E">
        <w:rPr>
          <w:i/>
          <w:lang w:val="en-US"/>
        </w:rPr>
        <w:t>Instillation</w:t>
      </w:r>
      <w:r w:rsidR="00EC36F1" w:rsidRPr="00BE702E">
        <w:rPr>
          <w:i/>
          <w:lang w:val="en-US"/>
        </w:rPr>
        <w:t xml:space="preserve"> and BAL</w:t>
      </w:r>
    </w:p>
    <w:p w14:paraId="4DF647DA" w14:textId="77777777" w:rsidR="00CD353D" w:rsidRPr="00BE702E" w:rsidRDefault="00517218" w:rsidP="005052A6">
      <w:pPr>
        <w:pStyle w:val="Standa"/>
        <w:spacing w:line="480" w:lineRule="auto"/>
        <w:jc w:val="both"/>
        <w:rPr>
          <w:i/>
          <w:lang w:val="en-US"/>
        </w:rPr>
      </w:pPr>
      <w:r w:rsidRPr="00BE702E">
        <w:rPr>
          <w:rStyle w:val="hps"/>
          <w:rFonts w:eastAsia="Times New Roman"/>
          <w:lang w:val="en-GB"/>
        </w:rPr>
        <w:t>9-12-</w:t>
      </w:r>
      <w:r w:rsidR="00D650D8" w:rsidRPr="00BE702E">
        <w:rPr>
          <w:rStyle w:val="hps"/>
          <w:rFonts w:eastAsia="Times New Roman"/>
          <w:lang w:val="en-GB"/>
        </w:rPr>
        <w:t>week</w:t>
      </w:r>
      <w:r w:rsidRPr="00BE702E">
        <w:rPr>
          <w:rStyle w:val="hps"/>
          <w:rFonts w:eastAsia="Times New Roman"/>
          <w:lang w:val="en-GB"/>
        </w:rPr>
        <w:t>-old</w:t>
      </w:r>
      <w:r w:rsidRPr="00BE702E">
        <w:rPr>
          <w:lang w:val="en-GB"/>
        </w:rPr>
        <w:t xml:space="preserve"> m</w:t>
      </w:r>
      <w:r w:rsidR="0088299B" w:rsidRPr="00BE702E">
        <w:rPr>
          <w:lang w:val="en-GB"/>
        </w:rPr>
        <w:t>ale</w:t>
      </w:r>
      <w:r w:rsidR="0088299B" w:rsidRPr="00BE702E">
        <w:rPr>
          <w:rFonts w:eastAsia="Times New Roman"/>
          <w:lang w:val="en-GB"/>
        </w:rPr>
        <w:t xml:space="preserve"> </w:t>
      </w:r>
      <w:r w:rsidR="0088299B" w:rsidRPr="00BE702E">
        <w:rPr>
          <w:rStyle w:val="hps"/>
          <w:rFonts w:eastAsia="Times New Roman"/>
          <w:lang w:val="en-GB"/>
        </w:rPr>
        <w:t xml:space="preserve">C57BL/6J wild type </w:t>
      </w:r>
      <w:r w:rsidRPr="00BE702E">
        <w:rPr>
          <w:rStyle w:val="hps"/>
          <w:rFonts w:eastAsia="Times New Roman"/>
          <w:lang w:val="en-GB"/>
        </w:rPr>
        <w:t>mice</w:t>
      </w:r>
      <w:r w:rsidR="0088299B" w:rsidRPr="00BE702E">
        <w:rPr>
          <w:rStyle w:val="hps"/>
          <w:rFonts w:eastAsia="Times New Roman"/>
          <w:lang w:val="en-GB"/>
        </w:rPr>
        <w:t xml:space="preserve"> were</w:t>
      </w:r>
      <w:r w:rsidRPr="00BE702E">
        <w:rPr>
          <w:rStyle w:val="hps"/>
          <w:rFonts w:eastAsia="Times New Roman"/>
          <w:lang w:val="en-GB"/>
        </w:rPr>
        <w:t xml:space="preserve"> used for intratracheal NP instillation</w:t>
      </w:r>
      <w:r w:rsidR="00CD353D" w:rsidRPr="00BE702E">
        <w:rPr>
          <w:rStyle w:val="hps"/>
          <w:rFonts w:eastAsia="Times New Roman"/>
          <w:lang w:val="en-GB"/>
        </w:rPr>
        <w:t>. Prior to</w:t>
      </w:r>
      <w:r w:rsidR="00CD353D" w:rsidRPr="00BE702E">
        <w:rPr>
          <w:rFonts w:eastAsia="Times New Roman"/>
          <w:lang w:val="en-GB"/>
        </w:rPr>
        <w:t xml:space="preserve"> </w:t>
      </w:r>
      <w:r w:rsidR="00CD353D" w:rsidRPr="00BE702E">
        <w:rPr>
          <w:rStyle w:val="hps"/>
          <w:rFonts w:eastAsia="Times New Roman"/>
          <w:lang w:val="en-GB"/>
        </w:rPr>
        <w:t xml:space="preserve">the NP exposure, the mice were maintained in specific pathogen-free (SPF) area with </w:t>
      </w:r>
      <w:r w:rsidRPr="00BE702E">
        <w:rPr>
          <w:rStyle w:val="hps"/>
          <w:rFonts w:eastAsia="Times New Roman"/>
          <w:lang w:val="en-GB"/>
        </w:rPr>
        <w:t>a</w:t>
      </w:r>
      <w:r w:rsidR="009663EC" w:rsidRPr="00BE702E">
        <w:rPr>
          <w:rStyle w:val="hps"/>
          <w:rFonts w:eastAsia="Times New Roman"/>
          <w:lang w:val="en-GB"/>
        </w:rPr>
        <w:t xml:space="preserve"> 14h-light/10h</w:t>
      </w:r>
      <w:r w:rsidR="00CD353D" w:rsidRPr="00BE702E">
        <w:rPr>
          <w:rStyle w:val="hps"/>
          <w:rFonts w:eastAsia="Times New Roman"/>
          <w:lang w:val="en-GB"/>
        </w:rPr>
        <w:t xml:space="preserve">-dark cycle. Food and water were available </w:t>
      </w:r>
      <w:r w:rsidR="00CD353D" w:rsidRPr="00BE702E">
        <w:rPr>
          <w:rStyle w:val="hps"/>
          <w:rFonts w:eastAsia="Times New Roman"/>
          <w:i/>
          <w:lang w:val="en-GB"/>
        </w:rPr>
        <w:t>ad libitum</w:t>
      </w:r>
      <w:r w:rsidR="00CD353D" w:rsidRPr="00BE702E">
        <w:rPr>
          <w:rStyle w:val="hps"/>
          <w:rFonts w:eastAsia="Times New Roman"/>
          <w:lang w:val="en-GB"/>
        </w:rPr>
        <w:t xml:space="preserve">. Animals were treated according </w:t>
      </w:r>
      <w:r w:rsidR="009663EC" w:rsidRPr="00BE702E">
        <w:rPr>
          <w:rStyle w:val="hps"/>
          <w:rFonts w:eastAsia="Times New Roman"/>
          <w:lang w:val="en-GB"/>
        </w:rPr>
        <w:t xml:space="preserve">to </w:t>
      </w:r>
      <w:r w:rsidR="00CD353D" w:rsidRPr="00BE702E">
        <w:rPr>
          <w:rStyle w:val="hps"/>
          <w:rFonts w:eastAsia="Times New Roman"/>
          <w:lang w:val="en-GB"/>
        </w:rPr>
        <w:t xml:space="preserve">the animal protection law and the experiments are approved through the </w:t>
      </w:r>
      <w:proofErr w:type="spellStart"/>
      <w:r w:rsidR="00CD353D" w:rsidRPr="00BE702E">
        <w:rPr>
          <w:rStyle w:val="hps"/>
          <w:rFonts w:eastAsia="Times New Roman"/>
          <w:lang w:val="en-GB"/>
        </w:rPr>
        <w:t>Regierungspräsidium</w:t>
      </w:r>
      <w:proofErr w:type="spellEnd"/>
      <w:r w:rsidR="00CD353D" w:rsidRPr="00BE702E">
        <w:rPr>
          <w:rStyle w:val="hps"/>
          <w:rFonts w:eastAsia="Times New Roman"/>
          <w:lang w:val="en-GB"/>
        </w:rPr>
        <w:t xml:space="preserve"> Karlsruhe. T</w:t>
      </w:r>
      <w:r w:rsidR="00CD353D" w:rsidRPr="00BE702E">
        <w:rPr>
          <w:rFonts w:eastAsia="Times New Roman"/>
          <w:lang w:val="en-GB"/>
        </w:rPr>
        <w:t>he mice were anaesthetized by intraperitoneal injection of a mixture of ketamine (100 mg</w:t>
      </w:r>
      <w:r w:rsidR="00A06594" w:rsidRPr="00BE702E">
        <w:rPr>
          <w:rFonts w:eastAsia="Times New Roman"/>
          <w:lang w:val="en-GB"/>
        </w:rPr>
        <w:t xml:space="preserve"> </w:t>
      </w:r>
      <w:r w:rsidR="00CD353D" w:rsidRPr="00BE702E">
        <w:rPr>
          <w:rFonts w:eastAsia="Times New Roman"/>
          <w:lang w:val="en-GB"/>
        </w:rPr>
        <w:t xml:space="preserve"> kg</w:t>
      </w:r>
      <w:r w:rsidR="00A06594" w:rsidRPr="00BE702E">
        <w:rPr>
          <w:vertAlign w:val="superscript"/>
          <w:lang w:val="en-US"/>
        </w:rPr>
        <w:t>-1</w:t>
      </w:r>
      <w:r w:rsidR="00CD353D" w:rsidRPr="00BE702E">
        <w:rPr>
          <w:rFonts w:eastAsia="Times New Roman"/>
          <w:lang w:val="en-GB"/>
        </w:rPr>
        <w:t xml:space="preserve"> body weight) and xylazine (16 mg</w:t>
      </w:r>
      <w:r w:rsidR="00A06594" w:rsidRPr="00BE702E">
        <w:rPr>
          <w:rFonts w:eastAsia="Times New Roman"/>
          <w:lang w:val="en-GB"/>
        </w:rPr>
        <w:t xml:space="preserve"> </w:t>
      </w:r>
      <w:r w:rsidR="00CD353D" w:rsidRPr="00BE702E">
        <w:rPr>
          <w:rFonts w:eastAsia="Times New Roman"/>
          <w:lang w:val="en-GB"/>
        </w:rPr>
        <w:t>kg</w:t>
      </w:r>
      <w:r w:rsidR="00A06594" w:rsidRPr="00BE702E">
        <w:rPr>
          <w:vertAlign w:val="superscript"/>
          <w:lang w:val="en-US"/>
        </w:rPr>
        <w:t>-1</w:t>
      </w:r>
      <w:r w:rsidR="00CD353D" w:rsidRPr="00BE702E">
        <w:rPr>
          <w:rFonts w:eastAsia="Times New Roman"/>
          <w:lang w:val="en-GB"/>
        </w:rPr>
        <w:t xml:space="preserve"> body weight).</w:t>
      </w:r>
      <w:r w:rsidR="00B51C0C" w:rsidRPr="00BE702E">
        <w:rPr>
          <w:rFonts w:eastAsia="Times New Roman"/>
          <w:lang w:val="en-GB"/>
        </w:rPr>
        <w:fldChar w:fldCharType="begin" w:fldLock="1"/>
      </w:r>
      <w:r w:rsidR="002B3EF6" w:rsidRPr="00BE702E">
        <w:rPr>
          <w:rFonts w:eastAsia="Times New Roman"/>
          <w:lang w:val="en-GB"/>
        </w:rPr>
        <w:instrText>ADDIN CSL_CITATION {"citationItems":[{"id":"ITEM-1","itemData":{"DOI":"10.1289/ehp.8266","ISBN":"0091-6765","ISSN":"00916765","PMID":"16507453","abstract":"Increased levels of particulate air pollution are associated with increased respiratory and cardiovascular mortality and morbidity. Some epidemiologic and toxicologic research suggests ultrafine particles (UFPs) (&lt; 100 nm) to be more harmful per unit mass than larger particles. Our study was aimed at a quantitative comparison of acute adverse effects of different types of carbonaceous UFPs at a dose range that causes a moderate inflammatory response in lungs. We used six different particle types (primary particle size 10-50 nm, specific surface area 30-800 m2/g, and organic content 1-20%): PrintexG, Printex90, flame soot particles with different organic content (SootL, SootH), spark-generated ultrafine carbon particles (ufCP), and the reference diesel exhaust particles (DEP) SRM1650a. Mice were instilled with 5, 20, and 50 microg of each particle type, and bronchoalveolar lavage was analyzed 24 hr after instillation for inflammatory cells and the level of proinflammatory cytokines. At respective mass-doses, particle-caused detrimental effects ranked in the following order: ufCP &gt; SootL &gt; or = SootH &gt; Printex90 &gt; PrintexG &gt; DEP. Relating the inflammatory effects to the particle characteristics--organic content, primary particle size, or specific surface area--demonstrates the most obvious dose response for particle surface area. Our study suggests that the surface area measurement developed by Brunauer, Emmett, and Teller is a valuable reference unit for the assessment of causative health effects for carbonaceous UFPs. Additionally, we demonstrated the existence of a threshold for the particle surface area at an instilled dose of approximately 20 cm2, below which no acute proinflammatory responses could be detected in mice.","author":[{"dropping-particle":"","family":"Stoeger","given":"Tobias","non-dropping-particle":"","parse-names":false,"suffix":""},{"dropping-particle":"","family":"Reinhard","given":"Claudia","non-dropping-particle":"","parse-names":false,"suffix":""},{"dropping-particle":"","family":"Takenaka","given":"Shinji","non-dropping-particle":"","parse-names":false,"suffix":""},{"dropping-particle":"","family":"Schroeppel","given":"Andreas","non-dropping-particle":"","parse-names":false,"suffix":""},{"dropping-particle":"","family":"Karg","given":"Erwin","non-dropping-particle":"","parse-names":false,"suffix":""},{"dropping-particle":"","family":"Ritter","given":"Baerbel","non-dropping-particle":"","parse-names":false,"suffix":""},{"dropping-particle":"","family":"Heyder","given":"Joaquim","non-dropping-particle":"","parse-names":false,"suffix":""},{"dropping-particle":"","family":"Schulz","given":"Holger","non-dropping-particle":"","parse-names":false,"suffix":""}],"container-title":"Environmental Health Perspectives","id":"ITEM-1","issue":"3","issued":{"date-parts":[["2006"]]},"page":"328-333","title":"Instillation of six different ultrafine carbon particles indicates a surface area threshold dose for acute lung inflammation in mice","type":"article-journal","volume":"114"},"uris":["http://www.mendeley.com/documents/?uuid=622fd597-4a23-402e-8a0d-7ba8d57a266e"]}],"mendeley":{"formattedCitation":"&lt;sup&gt;[44]&lt;/sup&gt;","plainTextFormattedCitation":"[44]","previouslyFormattedCitation":"&lt;sup&gt;[43]&lt;/sup&gt;"},"properties":{"noteIndex":0},"schema":"https://github.com/citation-style-language/schema/raw/master/csl-citation.json"}</w:instrText>
      </w:r>
      <w:r w:rsidR="00B51C0C" w:rsidRPr="00BE702E">
        <w:rPr>
          <w:rFonts w:eastAsia="Times New Roman"/>
          <w:lang w:val="en-GB"/>
        </w:rPr>
        <w:fldChar w:fldCharType="separate"/>
      </w:r>
      <w:r w:rsidR="002B3EF6" w:rsidRPr="00BE702E">
        <w:rPr>
          <w:rFonts w:eastAsia="Times New Roman"/>
          <w:noProof/>
          <w:vertAlign w:val="superscript"/>
          <w:lang w:val="en-GB"/>
        </w:rPr>
        <w:t>[44]</w:t>
      </w:r>
      <w:r w:rsidR="00B51C0C" w:rsidRPr="00BE702E">
        <w:rPr>
          <w:rFonts w:eastAsia="Times New Roman"/>
          <w:lang w:val="en-GB"/>
        </w:rPr>
        <w:fldChar w:fldCharType="end"/>
      </w:r>
      <w:r w:rsidR="00CD353D" w:rsidRPr="00BE702E">
        <w:rPr>
          <w:rStyle w:val="hps"/>
          <w:rFonts w:eastAsia="Times New Roman"/>
          <w:lang w:val="en-GB"/>
        </w:rPr>
        <w:t xml:space="preserve"> Then, </w:t>
      </w:r>
      <w:r w:rsidR="00AF3A75" w:rsidRPr="00BE702E">
        <w:rPr>
          <w:rFonts w:eastAsia="Times New Roman"/>
          <w:lang w:val="en-GB"/>
        </w:rPr>
        <w:t>50µl of a suspension containing 50</w:t>
      </w:r>
      <w:r w:rsidR="007420BC" w:rsidRPr="00BE702E">
        <w:rPr>
          <w:rFonts w:eastAsia="Times New Roman"/>
          <w:lang w:val="en-GB"/>
        </w:rPr>
        <w:t xml:space="preserve"> </w:t>
      </w:r>
      <w:r w:rsidR="00AF3A75" w:rsidRPr="00BE702E">
        <w:rPr>
          <w:rFonts w:eastAsia="Times New Roman"/>
          <w:lang w:val="en-GB"/>
        </w:rPr>
        <w:t xml:space="preserve">µg </w:t>
      </w:r>
      <w:r w:rsidR="00CD353D" w:rsidRPr="00BE702E">
        <w:rPr>
          <w:rFonts w:eastAsia="Times New Roman"/>
          <w:lang w:val="en-GB"/>
        </w:rPr>
        <w:t>silica NPs in sterilized w</w:t>
      </w:r>
      <w:r w:rsidR="00180D84" w:rsidRPr="00BE702E">
        <w:rPr>
          <w:rFonts w:eastAsia="Times New Roman"/>
          <w:lang w:val="en-GB"/>
        </w:rPr>
        <w:t>ater</w:t>
      </w:r>
      <w:r w:rsidR="00CD353D" w:rsidRPr="00BE702E">
        <w:rPr>
          <w:rFonts w:eastAsia="Times New Roman"/>
          <w:lang w:val="en-GB"/>
        </w:rPr>
        <w:t xml:space="preserve"> were carefully instilled</w:t>
      </w:r>
      <w:proofErr w:type="gramStart"/>
      <w:r w:rsidR="00CD353D" w:rsidRPr="00BE702E">
        <w:rPr>
          <w:rFonts w:eastAsia="Times New Roman"/>
          <w:lang w:val="en-GB"/>
        </w:rPr>
        <w:t>.</w:t>
      </w:r>
      <w:r w:rsidR="00DE039A" w:rsidRPr="00BE702E">
        <w:rPr>
          <w:rFonts w:eastAsia="Times New Roman"/>
          <w:vertAlign w:val="superscript"/>
          <w:lang w:val="en-GB"/>
        </w:rPr>
        <w:t>[</w:t>
      </w:r>
      <w:proofErr w:type="gramEnd"/>
      <w:r w:rsidR="00DE039A" w:rsidRPr="00BE702E">
        <w:rPr>
          <w:rFonts w:eastAsia="Times New Roman"/>
          <w:vertAlign w:val="superscript"/>
          <w:lang w:val="en-GB"/>
        </w:rPr>
        <w:t>4</w:t>
      </w:r>
      <w:r w:rsidR="002B3EF6" w:rsidRPr="00BE702E">
        <w:rPr>
          <w:rFonts w:eastAsia="Times New Roman" w:hint="eastAsia"/>
          <w:vertAlign w:val="superscript"/>
          <w:lang w:val="en-GB"/>
        </w:rPr>
        <w:t>5</w:t>
      </w:r>
      <w:r w:rsidR="00DE039A" w:rsidRPr="00BE702E">
        <w:rPr>
          <w:rFonts w:eastAsia="Times New Roman"/>
          <w:vertAlign w:val="superscript"/>
          <w:lang w:val="en-GB"/>
        </w:rPr>
        <w:t>]</w:t>
      </w:r>
      <w:r w:rsidR="00C60DFA" w:rsidRPr="00BE702E">
        <w:rPr>
          <w:rFonts w:eastAsia="Times New Roman"/>
          <w:lang w:val="en-GB"/>
        </w:rPr>
        <w:t xml:space="preserve"> Sham animals </w:t>
      </w:r>
      <w:r w:rsidR="00C60DFA" w:rsidRPr="00BE702E">
        <w:rPr>
          <w:lang w:val="en-US"/>
        </w:rPr>
        <w:t>received the equal volume of sterilized</w:t>
      </w:r>
      <w:r w:rsidR="00D124CE" w:rsidRPr="00BE702E">
        <w:rPr>
          <w:lang w:val="en-US"/>
        </w:rPr>
        <w:t xml:space="preserve"> </w:t>
      </w:r>
      <w:r w:rsidR="00C60DFA" w:rsidRPr="00BE702E">
        <w:rPr>
          <w:lang w:val="en-US"/>
        </w:rPr>
        <w:t xml:space="preserve">water. </w:t>
      </w:r>
      <w:r w:rsidR="00CD353D" w:rsidRPr="00BE702E">
        <w:rPr>
          <w:rFonts w:eastAsia="Times New Roman"/>
          <w:lang w:val="en-GB"/>
        </w:rPr>
        <w:t xml:space="preserve">100 µl of air on top </w:t>
      </w:r>
      <w:r w:rsidR="00CD353D" w:rsidRPr="00BE702E">
        <w:rPr>
          <w:rFonts w:eastAsia="Times New Roman"/>
          <w:lang w:val="en-GB"/>
        </w:rPr>
        <w:lastRenderedPageBreak/>
        <w:t xml:space="preserve">of the suspension were used to administrate the compounds as a spray into the trachea. 24 h </w:t>
      </w:r>
      <w:r w:rsidR="00985695" w:rsidRPr="00BE702E">
        <w:rPr>
          <w:rFonts w:eastAsia="Times New Roman"/>
          <w:lang w:val="en-GB"/>
        </w:rPr>
        <w:t xml:space="preserve">after instillation, </w:t>
      </w:r>
      <w:r w:rsidR="00D650D8" w:rsidRPr="00BE702E">
        <w:rPr>
          <w:rFonts w:eastAsia="Times New Roman"/>
          <w:lang w:val="en-GB"/>
        </w:rPr>
        <w:t xml:space="preserve">the </w:t>
      </w:r>
      <w:r w:rsidR="00985695" w:rsidRPr="00BE702E">
        <w:rPr>
          <w:rFonts w:eastAsia="Times New Roman"/>
          <w:lang w:val="en-GB"/>
        </w:rPr>
        <w:t>mice were anesthetized and killed by an overdose of ketamine</w:t>
      </w:r>
      <w:r w:rsidR="00000D0E" w:rsidRPr="00BE702E">
        <w:rPr>
          <w:rFonts w:eastAsia="Times New Roman"/>
          <w:lang w:val="en-GB"/>
        </w:rPr>
        <w:t xml:space="preserve"> (200 mg</w:t>
      </w:r>
      <w:r w:rsidR="00A06594" w:rsidRPr="00BE702E">
        <w:rPr>
          <w:rFonts w:eastAsia="Times New Roman"/>
          <w:lang w:val="en-GB"/>
        </w:rPr>
        <w:t xml:space="preserve"> </w:t>
      </w:r>
      <w:r w:rsidR="00000D0E" w:rsidRPr="00BE702E">
        <w:rPr>
          <w:rFonts w:eastAsia="Times New Roman"/>
          <w:lang w:val="en-GB"/>
        </w:rPr>
        <w:t>kg</w:t>
      </w:r>
      <w:r w:rsidR="00A06594" w:rsidRPr="00BE702E">
        <w:rPr>
          <w:vertAlign w:val="superscript"/>
          <w:lang w:val="en-US"/>
        </w:rPr>
        <w:t>-1</w:t>
      </w:r>
      <w:r w:rsidR="00000D0E" w:rsidRPr="00BE702E">
        <w:rPr>
          <w:rFonts w:eastAsia="Times New Roman"/>
          <w:lang w:val="en-GB"/>
        </w:rPr>
        <w:t xml:space="preserve"> body weight)</w:t>
      </w:r>
      <w:r w:rsidR="00985695" w:rsidRPr="00BE702E">
        <w:rPr>
          <w:rFonts w:eastAsia="Times New Roman"/>
          <w:lang w:val="en-GB"/>
        </w:rPr>
        <w:t xml:space="preserve"> and xylazine</w:t>
      </w:r>
      <w:r w:rsidR="00000D0E" w:rsidRPr="00BE702E">
        <w:rPr>
          <w:rFonts w:eastAsia="Times New Roman"/>
          <w:lang w:val="en-GB"/>
        </w:rPr>
        <w:t xml:space="preserve"> (32 mg</w:t>
      </w:r>
      <w:r w:rsidR="00A06594" w:rsidRPr="00BE702E">
        <w:rPr>
          <w:rFonts w:eastAsia="Times New Roman"/>
          <w:lang w:val="en-GB"/>
        </w:rPr>
        <w:t xml:space="preserve"> </w:t>
      </w:r>
      <w:r w:rsidR="00000D0E" w:rsidRPr="00BE702E">
        <w:rPr>
          <w:rFonts w:eastAsia="Times New Roman"/>
          <w:lang w:val="en-GB"/>
        </w:rPr>
        <w:t>kg</w:t>
      </w:r>
      <w:r w:rsidR="00A06594" w:rsidRPr="00BE702E">
        <w:rPr>
          <w:vertAlign w:val="superscript"/>
          <w:lang w:val="en-US"/>
        </w:rPr>
        <w:t>-1</w:t>
      </w:r>
      <w:r w:rsidR="00000D0E" w:rsidRPr="00BE702E">
        <w:rPr>
          <w:rFonts w:eastAsia="Times New Roman"/>
          <w:lang w:val="en-GB"/>
        </w:rPr>
        <w:t xml:space="preserve"> body weight)</w:t>
      </w:r>
      <w:r w:rsidR="00D0496E" w:rsidRPr="00BE702E">
        <w:rPr>
          <w:rFonts w:eastAsia="Times New Roman"/>
          <w:lang w:val="en-GB"/>
        </w:rPr>
        <w:t xml:space="preserve">. </w:t>
      </w:r>
      <w:r w:rsidR="00F42D3E" w:rsidRPr="00BE702E">
        <w:rPr>
          <w:rFonts w:eastAsia="Times New Roman"/>
          <w:lang w:val="en-GB"/>
        </w:rPr>
        <w:t>BAL</w:t>
      </w:r>
      <w:r w:rsidR="00EC36F1" w:rsidRPr="00BE702E">
        <w:rPr>
          <w:rFonts w:eastAsia="Times New Roman"/>
          <w:lang w:val="en-GB"/>
        </w:rPr>
        <w:t xml:space="preserve"> (bronchoalveolar lavage)</w:t>
      </w:r>
      <w:r w:rsidR="00D0496E" w:rsidRPr="00BE702E">
        <w:rPr>
          <w:rFonts w:eastAsia="Times New Roman"/>
          <w:lang w:val="en-GB"/>
        </w:rPr>
        <w:t xml:space="preserve"> was performed by infusing</w:t>
      </w:r>
      <w:r w:rsidR="00CD353D" w:rsidRPr="00BE702E">
        <w:rPr>
          <w:rFonts w:eastAsia="PMingLiU"/>
          <w:vertAlign w:val="superscript"/>
          <w:lang w:val="en-GB"/>
        </w:rPr>
        <w:t xml:space="preserve"> </w:t>
      </w:r>
      <w:r w:rsidR="00D0496E" w:rsidRPr="00BE702E">
        <w:rPr>
          <w:rFonts w:eastAsia="PMingLiU"/>
          <w:lang w:val="en-GB"/>
        </w:rPr>
        <w:t>t</w:t>
      </w:r>
      <w:r w:rsidR="00EC36F1" w:rsidRPr="00BE702E">
        <w:rPr>
          <w:rFonts w:eastAsia="PMingLiU"/>
          <w:lang w:val="en-GB"/>
        </w:rPr>
        <w:t xml:space="preserve">he lungs </w:t>
      </w:r>
      <w:r w:rsidR="00EC36F1" w:rsidRPr="00BE702E">
        <w:rPr>
          <w:rFonts w:eastAsia="Times New Roman"/>
          <w:lang w:val="en-GB"/>
        </w:rPr>
        <w:t xml:space="preserve">4 times </w:t>
      </w:r>
      <w:r w:rsidR="00EC36F1" w:rsidRPr="00BE702E">
        <w:rPr>
          <w:rFonts w:eastAsia="PMingLiU"/>
          <w:lang w:val="en-GB"/>
        </w:rPr>
        <w:t xml:space="preserve">with </w:t>
      </w:r>
      <w:r w:rsidR="00CD353D" w:rsidRPr="00BE702E">
        <w:rPr>
          <w:rFonts w:eastAsia="Times New Roman"/>
          <w:lang w:val="en-GB"/>
        </w:rPr>
        <w:t xml:space="preserve">1 mL of PBS (without calcium and magnesium) via a cannula </w:t>
      </w:r>
      <w:r w:rsidR="00EC36F1" w:rsidRPr="00BE702E">
        <w:rPr>
          <w:rFonts w:eastAsia="Times New Roman"/>
          <w:lang w:val="en-GB"/>
        </w:rPr>
        <w:t>in</w:t>
      </w:r>
      <w:r w:rsidR="00CD353D" w:rsidRPr="00BE702E">
        <w:rPr>
          <w:rFonts w:eastAsia="Times New Roman"/>
          <w:lang w:val="en-GB"/>
        </w:rPr>
        <w:t xml:space="preserve"> the trachea. </w:t>
      </w:r>
      <w:r w:rsidR="00EC36F1" w:rsidRPr="00BE702E">
        <w:rPr>
          <w:rFonts w:eastAsia="Times New Roman"/>
          <w:lang w:val="en-GB"/>
        </w:rPr>
        <w:t xml:space="preserve">Bronchoalveolar fluid </w:t>
      </w:r>
      <w:r w:rsidR="00FD08F1" w:rsidRPr="00BE702E">
        <w:rPr>
          <w:rFonts w:eastAsia="Times New Roman"/>
          <w:lang w:val="en-GB"/>
        </w:rPr>
        <w:t xml:space="preserve">(BALF) </w:t>
      </w:r>
      <w:r w:rsidR="00EC36F1" w:rsidRPr="00BE702E">
        <w:rPr>
          <w:rFonts w:eastAsia="Times New Roman"/>
          <w:lang w:val="en-GB"/>
        </w:rPr>
        <w:t xml:space="preserve">was collected and </w:t>
      </w:r>
      <w:r w:rsidR="00CD353D" w:rsidRPr="00BE702E">
        <w:rPr>
          <w:rFonts w:eastAsia="Times New Roman"/>
          <w:lang w:val="en-GB"/>
        </w:rPr>
        <w:t xml:space="preserve">centrifuged </w:t>
      </w:r>
      <w:r w:rsidR="00EC36F1" w:rsidRPr="00BE702E">
        <w:rPr>
          <w:rFonts w:eastAsia="Times New Roman"/>
          <w:lang w:val="en-GB"/>
        </w:rPr>
        <w:t xml:space="preserve">at </w:t>
      </w:r>
      <w:r w:rsidR="00CD353D" w:rsidRPr="00BE702E">
        <w:rPr>
          <w:rFonts w:eastAsia="Times New Roman"/>
          <w:lang w:val="en-GB"/>
        </w:rPr>
        <w:t>450</w:t>
      </w:r>
      <w:r w:rsidR="00CD353D" w:rsidRPr="00BE702E">
        <w:rPr>
          <w:rFonts w:eastAsia="PMingLiU"/>
          <w:lang w:val="en-GB"/>
        </w:rPr>
        <w:t xml:space="preserve"> </w:t>
      </w:r>
      <w:r w:rsidR="00EC36F1" w:rsidRPr="00BE702E">
        <w:rPr>
          <w:rFonts w:eastAsia="Times New Roman"/>
          <w:lang w:val="en-GB"/>
        </w:rPr>
        <w:t>g</w:t>
      </w:r>
      <w:r w:rsidR="00CD353D" w:rsidRPr="00BE702E">
        <w:rPr>
          <w:rFonts w:eastAsia="Times New Roman"/>
          <w:lang w:val="en-GB"/>
        </w:rPr>
        <w:t xml:space="preserve"> </w:t>
      </w:r>
      <w:r w:rsidR="00EC36F1" w:rsidRPr="00BE702E">
        <w:rPr>
          <w:rFonts w:eastAsia="Times New Roman"/>
          <w:lang w:val="en-GB"/>
        </w:rPr>
        <w:t xml:space="preserve">at 4°C for </w:t>
      </w:r>
      <w:r w:rsidR="00CD353D" w:rsidRPr="00BE702E">
        <w:rPr>
          <w:rFonts w:eastAsia="Times New Roman"/>
          <w:lang w:val="en-GB"/>
        </w:rPr>
        <w:t>10 min</w:t>
      </w:r>
      <w:r w:rsidR="00E21B57" w:rsidRPr="00BE702E">
        <w:rPr>
          <w:rFonts w:eastAsia="Times New Roman"/>
          <w:lang w:val="en-GB"/>
        </w:rPr>
        <w:t>. T</w:t>
      </w:r>
      <w:r w:rsidR="00CD353D" w:rsidRPr="00BE702E">
        <w:rPr>
          <w:rFonts w:eastAsia="Times New Roman"/>
          <w:lang w:val="en-GB"/>
        </w:rPr>
        <w:t xml:space="preserve">he cell pellet was </w:t>
      </w:r>
      <w:r w:rsidR="00AD7836" w:rsidRPr="00BE702E">
        <w:rPr>
          <w:rFonts w:eastAsia="Times New Roman"/>
          <w:lang w:val="en-GB"/>
        </w:rPr>
        <w:t>re</w:t>
      </w:r>
      <w:r w:rsidR="00786A40" w:rsidRPr="00BE702E">
        <w:rPr>
          <w:rFonts w:eastAsia="Times New Roman"/>
          <w:lang w:val="en-GB"/>
        </w:rPr>
        <w:t>-</w:t>
      </w:r>
      <w:r w:rsidR="00CD353D" w:rsidRPr="00BE702E">
        <w:rPr>
          <w:rFonts w:eastAsia="Times New Roman"/>
          <w:lang w:val="en-GB"/>
        </w:rPr>
        <w:t xml:space="preserve">suspended in 1 mL RPMI 1640 medium, </w:t>
      </w:r>
      <w:r w:rsidR="00AD7836" w:rsidRPr="00BE702E">
        <w:rPr>
          <w:rFonts w:eastAsia="Times New Roman"/>
          <w:lang w:val="en-GB"/>
        </w:rPr>
        <w:t>c</w:t>
      </w:r>
      <w:r w:rsidR="00CD353D" w:rsidRPr="00BE702E">
        <w:rPr>
          <w:rFonts w:eastAsia="Times New Roman"/>
          <w:lang w:val="en-GB"/>
        </w:rPr>
        <w:t xml:space="preserve">ell number was counted by the trypan blue exclusion method. BAL cell composition was determined by </w:t>
      </w:r>
      <w:proofErr w:type="spellStart"/>
      <w:r w:rsidR="00CD353D" w:rsidRPr="00BE702E">
        <w:rPr>
          <w:rFonts w:eastAsia="Times New Roman"/>
          <w:lang w:val="en-GB"/>
        </w:rPr>
        <w:t>cytospin</w:t>
      </w:r>
      <w:proofErr w:type="spellEnd"/>
      <w:r w:rsidR="00CD353D" w:rsidRPr="00BE702E">
        <w:rPr>
          <w:rFonts w:eastAsia="Times New Roman"/>
          <w:lang w:val="en-GB"/>
        </w:rPr>
        <w:t xml:space="preserve"> preparations following May-</w:t>
      </w:r>
      <w:proofErr w:type="spellStart"/>
      <w:r w:rsidR="00CD353D" w:rsidRPr="00BE702E">
        <w:rPr>
          <w:rFonts w:eastAsia="Times New Roman"/>
          <w:lang w:val="en-GB"/>
        </w:rPr>
        <w:t>Grünwald</w:t>
      </w:r>
      <w:proofErr w:type="spellEnd"/>
      <w:r w:rsidR="00CD353D" w:rsidRPr="00BE702E">
        <w:rPr>
          <w:rFonts w:eastAsia="Times New Roman"/>
          <w:lang w:val="en-GB"/>
        </w:rPr>
        <w:t xml:space="preserve">-Giemsa staining. At least 200 cells were counted for each </w:t>
      </w:r>
      <w:proofErr w:type="spellStart"/>
      <w:r w:rsidR="00CD353D" w:rsidRPr="00BE702E">
        <w:rPr>
          <w:rFonts w:eastAsia="Times New Roman"/>
          <w:lang w:val="en-GB"/>
        </w:rPr>
        <w:t>cytospin</w:t>
      </w:r>
      <w:proofErr w:type="spellEnd"/>
      <w:r w:rsidR="00CD353D" w:rsidRPr="00BE702E">
        <w:rPr>
          <w:rFonts w:eastAsia="Times New Roman"/>
          <w:lang w:val="en-GB"/>
        </w:rPr>
        <w:t xml:space="preserve"> slide</w:t>
      </w:r>
      <w:r w:rsidR="00AD7836" w:rsidRPr="00BE702E">
        <w:rPr>
          <w:rFonts w:eastAsia="Times New Roman"/>
          <w:lang w:val="en-GB"/>
        </w:rPr>
        <w:t xml:space="preserve"> by</w:t>
      </w:r>
      <w:r w:rsidR="00CD353D" w:rsidRPr="00BE702E">
        <w:rPr>
          <w:rFonts w:eastAsia="Times New Roman"/>
          <w:lang w:val="en-GB"/>
        </w:rPr>
        <w:t xml:space="preserve"> using </w:t>
      </w:r>
      <w:r w:rsidR="00AD7836" w:rsidRPr="00BE702E">
        <w:rPr>
          <w:rFonts w:eastAsia="Times New Roman"/>
          <w:lang w:val="en-GB"/>
        </w:rPr>
        <w:t xml:space="preserve">the </w:t>
      </w:r>
      <w:r w:rsidR="00CD353D" w:rsidRPr="00BE702E">
        <w:rPr>
          <w:rFonts w:eastAsia="Times New Roman"/>
          <w:lang w:val="en-GB"/>
        </w:rPr>
        <w:t xml:space="preserve">microscope. Each of the three experimental groups had two or three mice, and the experiments were </w:t>
      </w:r>
      <w:r w:rsidR="00D650D8" w:rsidRPr="00BE702E">
        <w:rPr>
          <w:rFonts w:eastAsia="Times New Roman"/>
          <w:lang w:val="en-GB"/>
        </w:rPr>
        <w:t xml:space="preserve">independently </w:t>
      </w:r>
      <w:r w:rsidR="00CD353D" w:rsidRPr="00BE702E">
        <w:rPr>
          <w:rFonts w:eastAsia="Times New Roman"/>
          <w:lang w:val="en-GB"/>
        </w:rPr>
        <w:t>conducted four times. Statistical differences between each two groups were performed by one-tailed unpaired t test.</w:t>
      </w:r>
    </w:p>
    <w:p w14:paraId="7C2F4D42" w14:textId="77777777" w:rsidR="00676131" w:rsidRPr="00BE702E" w:rsidRDefault="00676131" w:rsidP="00676131">
      <w:pPr>
        <w:pStyle w:val="Standa"/>
        <w:spacing w:line="480" w:lineRule="auto"/>
        <w:jc w:val="both"/>
        <w:rPr>
          <w:i/>
          <w:lang w:val="en-US"/>
        </w:rPr>
      </w:pPr>
      <w:r w:rsidRPr="00BE702E">
        <w:rPr>
          <w:i/>
          <w:lang w:val="en-US"/>
        </w:rPr>
        <w:t>DCF assay</w:t>
      </w:r>
    </w:p>
    <w:p w14:paraId="3DB3DFBA" w14:textId="77777777" w:rsidR="007504EB" w:rsidRPr="00BE702E" w:rsidRDefault="007504EB" w:rsidP="00676131">
      <w:pPr>
        <w:pStyle w:val="Standa"/>
        <w:spacing w:line="480" w:lineRule="auto"/>
        <w:jc w:val="both"/>
        <w:rPr>
          <w:lang w:val="en-US"/>
        </w:rPr>
      </w:pPr>
      <w:r w:rsidRPr="00BE702E">
        <w:rPr>
          <w:lang w:val="en-US"/>
        </w:rPr>
        <w:t xml:space="preserve">The DCF assay was </w:t>
      </w:r>
      <w:r w:rsidR="00FA66A7" w:rsidRPr="00BE702E">
        <w:rPr>
          <w:lang w:val="en-US"/>
        </w:rPr>
        <w:t>performed as previously described</w:t>
      </w:r>
      <w:proofErr w:type="gramStart"/>
      <w:r w:rsidR="00FA66A7" w:rsidRPr="00BE702E">
        <w:rPr>
          <w:lang w:val="en-US"/>
        </w:rPr>
        <w:t>.</w:t>
      </w:r>
      <w:r w:rsidR="00C558A6" w:rsidRPr="00BE702E">
        <w:rPr>
          <w:vertAlign w:val="superscript"/>
          <w:lang w:val="en-US"/>
        </w:rPr>
        <w:t>[</w:t>
      </w:r>
      <w:proofErr w:type="gramEnd"/>
      <w:r w:rsidR="00C558A6" w:rsidRPr="00BE702E">
        <w:rPr>
          <w:vertAlign w:val="superscript"/>
          <w:lang w:val="en-US"/>
        </w:rPr>
        <w:t>12]</w:t>
      </w:r>
      <w:r w:rsidR="00FA66A7" w:rsidRPr="00BE702E">
        <w:rPr>
          <w:lang w:val="en-US"/>
        </w:rPr>
        <w:t xml:space="preserve"> </w:t>
      </w:r>
      <w:r w:rsidRPr="00BE702E">
        <w:rPr>
          <w:lang w:val="en-US"/>
        </w:rPr>
        <w:t>RAW</w:t>
      </w:r>
      <w:r w:rsidR="00CA5B95" w:rsidRPr="00BE702E">
        <w:rPr>
          <w:lang w:val="en-US"/>
        </w:rPr>
        <w:t xml:space="preserve"> </w:t>
      </w:r>
      <w:r w:rsidRPr="00BE702E">
        <w:rPr>
          <w:lang w:val="en-US"/>
        </w:rPr>
        <w:t>264.7 macrophages (1 x 10</w:t>
      </w:r>
      <w:r w:rsidRPr="00BE702E">
        <w:rPr>
          <w:vertAlign w:val="superscript"/>
          <w:lang w:val="en-US"/>
        </w:rPr>
        <w:t>4</w:t>
      </w:r>
      <w:r w:rsidR="007F5371" w:rsidRPr="00BE702E">
        <w:rPr>
          <w:lang w:val="en-US"/>
        </w:rPr>
        <w:t> </w:t>
      </w:r>
      <w:r w:rsidRPr="00BE702E">
        <w:rPr>
          <w:lang w:val="en-US"/>
        </w:rPr>
        <w:t xml:space="preserve">cells/well) were seeded in 96-well plates </w:t>
      </w:r>
      <w:r w:rsidR="00311F41" w:rsidRPr="00BE702E">
        <w:rPr>
          <w:lang w:val="en-US"/>
        </w:rPr>
        <w:t>and incubated overnight</w:t>
      </w:r>
      <w:r w:rsidRPr="00BE702E">
        <w:rPr>
          <w:lang w:val="en-US"/>
        </w:rPr>
        <w:t xml:space="preserve">. </w:t>
      </w:r>
      <w:r w:rsidR="00311F41" w:rsidRPr="00BE702E">
        <w:rPr>
          <w:lang w:val="en-US"/>
        </w:rPr>
        <w:t>After washing with phenol-red free medium, the cells were loaded with 50</w:t>
      </w:r>
      <w:r w:rsidR="007420BC" w:rsidRPr="00BE702E">
        <w:rPr>
          <w:lang w:val="en-US"/>
        </w:rPr>
        <w:t xml:space="preserve"> </w:t>
      </w:r>
      <w:r w:rsidR="00311F41" w:rsidRPr="00BE702E">
        <w:rPr>
          <w:lang w:val="en-US"/>
        </w:rPr>
        <w:t>µM H</w:t>
      </w:r>
      <w:r w:rsidR="00311F41" w:rsidRPr="00BE702E">
        <w:rPr>
          <w:vertAlign w:val="subscript"/>
          <w:lang w:val="en-US"/>
        </w:rPr>
        <w:t>2</w:t>
      </w:r>
      <w:r w:rsidR="00311F41" w:rsidRPr="00BE702E">
        <w:rPr>
          <w:lang w:val="en-US"/>
        </w:rPr>
        <w:t xml:space="preserve">DCF-DA </w:t>
      </w:r>
      <w:r w:rsidR="00CA59AA" w:rsidRPr="00BE702E">
        <w:rPr>
          <w:lang w:val="en-US"/>
        </w:rPr>
        <w:t xml:space="preserve">in medium without phenol-red for 40 min. Subsequently, the cells were washed again with phenol-red free </w:t>
      </w:r>
      <w:r w:rsidR="00C4129C" w:rsidRPr="00BE702E">
        <w:rPr>
          <w:lang w:val="en-US"/>
        </w:rPr>
        <w:t>medium</w:t>
      </w:r>
      <w:r w:rsidR="00D0496E" w:rsidRPr="00BE702E">
        <w:rPr>
          <w:lang w:val="en-US"/>
        </w:rPr>
        <w:t xml:space="preserve"> and</w:t>
      </w:r>
      <w:r w:rsidR="00C4129C" w:rsidRPr="00BE702E">
        <w:rPr>
          <w:lang w:val="en-US"/>
        </w:rPr>
        <w:t xml:space="preserve"> </w:t>
      </w:r>
      <w:r w:rsidR="00CA59AA" w:rsidRPr="00BE702E">
        <w:rPr>
          <w:lang w:val="en-US"/>
        </w:rPr>
        <w:t>exposed to 50</w:t>
      </w:r>
      <w:r w:rsidR="007420BC" w:rsidRPr="00BE702E">
        <w:rPr>
          <w:lang w:val="en-US"/>
        </w:rPr>
        <w:t xml:space="preserve"> </w:t>
      </w:r>
      <w:r w:rsidR="00CA59AA" w:rsidRPr="00BE702E">
        <w:rPr>
          <w:lang w:val="en-US"/>
        </w:rPr>
        <w:t>µg mL</w:t>
      </w:r>
      <w:r w:rsidR="00CA59AA" w:rsidRPr="00BE702E">
        <w:rPr>
          <w:vertAlign w:val="superscript"/>
          <w:lang w:val="en-US"/>
        </w:rPr>
        <w:t>-1</w:t>
      </w:r>
      <w:r w:rsidR="00CA59AA" w:rsidRPr="00BE702E">
        <w:rPr>
          <w:lang w:val="en-US"/>
        </w:rPr>
        <w:t xml:space="preserve"> particles</w:t>
      </w:r>
      <w:r w:rsidR="00C4129C" w:rsidRPr="00BE702E">
        <w:rPr>
          <w:lang w:val="en-US"/>
        </w:rPr>
        <w:t xml:space="preserve">. The relative fluorescence was measured at 530 nm using an automated fluorescence reader (MWG-Biotech AG, </w:t>
      </w:r>
      <w:proofErr w:type="spellStart"/>
      <w:r w:rsidR="00C4129C" w:rsidRPr="00BE702E">
        <w:rPr>
          <w:lang w:val="en-US"/>
        </w:rPr>
        <w:t>Ebersberg</w:t>
      </w:r>
      <w:proofErr w:type="spellEnd"/>
      <w:r w:rsidR="00C4129C" w:rsidRPr="00BE702E">
        <w:rPr>
          <w:lang w:val="en-US"/>
        </w:rPr>
        <w:t xml:space="preserve">, Germany). </w:t>
      </w:r>
    </w:p>
    <w:p w14:paraId="389ABB10" w14:textId="77777777" w:rsidR="00D720F8" w:rsidRPr="00BE702E" w:rsidRDefault="00D720F8" w:rsidP="00676131">
      <w:pPr>
        <w:pStyle w:val="Standa"/>
        <w:spacing w:line="480" w:lineRule="auto"/>
        <w:jc w:val="both"/>
        <w:rPr>
          <w:i/>
          <w:lang w:val="en-US"/>
        </w:rPr>
      </w:pPr>
      <w:r w:rsidRPr="00BE702E">
        <w:rPr>
          <w:i/>
          <w:lang w:val="en-US"/>
        </w:rPr>
        <w:t xml:space="preserve">Flow </w:t>
      </w:r>
      <w:r w:rsidR="00B5464D" w:rsidRPr="00BE702E">
        <w:rPr>
          <w:i/>
          <w:lang w:val="en-US"/>
        </w:rPr>
        <w:t>cytomet</w:t>
      </w:r>
      <w:r w:rsidR="00AD1106" w:rsidRPr="00BE702E">
        <w:rPr>
          <w:i/>
          <w:lang w:val="en-US"/>
        </w:rPr>
        <w:t>ric</w:t>
      </w:r>
      <w:r w:rsidRPr="00BE702E">
        <w:rPr>
          <w:i/>
          <w:lang w:val="en-US"/>
        </w:rPr>
        <w:t xml:space="preserve"> analysis of </w:t>
      </w:r>
      <w:r w:rsidR="00B5464D" w:rsidRPr="00BE702E">
        <w:rPr>
          <w:i/>
          <w:lang w:val="en-US"/>
        </w:rPr>
        <w:t>FITC-</w:t>
      </w:r>
      <w:r w:rsidRPr="00BE702E">
        <w:rPr>
          <w:i/>
          <w:lang w:val="en-US"/>
        </w:rPr>
        <w:t>Annexin V/Propidium iodide staining</w:t>
      </w:r>
    </w:p>
    <w:p w14:paraId="23071C25" w14:textId="77777777" w:rsidR="00D22CBA" w:rsidRPr="00BE702E" w:rsidRDefault="004808EE" w:rsidP="00676131">
      <w:pPr>
        <w:pStyle w:val="Standa"/>
        <w:spacing w:line="480" w:lineRule="auto"/>
        <w:jc w:val="both"/>
        <w:rPr>
          <w:lang w:val="en-US"/>
        </w:rPr>
      </w:pPr>
      <w:r w:rsidRPr="00BE702E">
        <w:rPr>
          <w:lang w:val="en-US"/>
        </w:rPr>
        <w:t>RAW</w:t>
      </w:r>
      <w:r w:rsidR="00CA5B95" w:rsidRPr="00BE702E">
        <w:rPr>
          <w:lang w:val="en-US"/>
        </w:rPr>
        <w:t xml:space="preserve"> </w:t>
      </w:r>
      <w:r w:rsidRPr="00BE702E">
        <w:rPr>
          <w:lang w:val="en-US"/>
        </w:rPr>
        <w:t xml:space="preserve">264.7 macrophages were seeded in 6-well plates and particle treatment of cells was performed as described above. </w:t>
      </w:r>
      <w:r w:rsidR="00B5464D" w:rsidRPr="00BE702E">
        <w:rPr>
          <w:lang w:val="en-US"/>
        </w:rPr>
        <w:t>After NP incubation the cells were stained using FITC</w:t>
      </w:r>
      <w:r w:rsidR="0044558F" w:rsidRPr="00BE702E">
        <w:rPr>
          <w:lang w:val="en-US"/>
        </w:rPr>
        <w:t>-</w:t>
      </w:r>
      <w:r w:rsidR="00B5464D" w:rsidRPr="00BE702E">
        <w:rPr>
          <w:lang w:val="en-US"/>
        </w:rPr>
        <w:t xml:space="preserve"> Annexin V and propidium iodide (PI) detection kit </w:t>
      </w:r>
      <w:r w:rsidR="008A4B9F" w:rsidRPr="00BE702E">
        <w:rPr>
          <w:lang w:val="en-US"/>
        </w:rPr>
        <w:t xml:space="preserve">according to the </w:t>
      </w:r>
      <w:r w:rsidR="001969F6" w:rsidRPr="00BE702E">
        <w:rPr>
          <w:lang w:val="en-US"/>
        </w:rPr>
        <w:t>manufacturer</w:t>
      </w:r>
      <w:r w:rsidR="0013521C" w:rsidRPr="00BE702E">
        <w:rPr>
          <w:lang w:val="en-US"/>
        </w:rPr>
        <w:t>´s instructions</w:t>
      </w:r>
      <w:r w:rsidR="008A4B9F" w:rsidRPr="00BE702E">
        <w:rPr>
          <w:lang w:val="en-US"/>
        </w:rPr>
        <w:t xml:space="preserve"> (BD Biosciences, Heidelberg, Germany)</w:t>
      </w:r>
      <w:r w:rsidR="0044558F" w:rsidRPr="00BE702E">
        <w:rPr>
          <w:lang w:val="en-US"/>
        </w:rPr>
        <w:t>.</w:t>
      </w:r>
      <w:r w:rsidR="008A4B9F" w:rsidRPr="00BE702E">
        <w:rPr>
          <w:lang w:val="en-US"/>
        </w:rPr>
        <w:t xml:space="preserve"> Briefly, a</w:t>
      </w:r>
      <w:r w:rsidRPr="00BE702E">
        <w:rPr>
          <w:lang w:val="en-US"/>
        </w:rPr>
        <w:t xml:space="preserve">fter </w:t>
      </w:r>
      <w:r w:rsidR="00C634F4" w:rsidRPr="00BE702E">
        <w:rPr>
          <w:lang w:val="en-US"/>
        </w:rPr>
        <w:t xml:space="preserve">NP </w:t>
      </w:r>
      <w:r w:rsidRPr="00BE702E">
        <w:rPr>
          <w:lang w:val="en-US"/>
        </w:rPr>
        <w:t xml:space="preserve">exposure the cell culture medium was </w:t>
      </w:r>
      <w:r w:rsidR="00B5464D" w:rsidRPr="00BE702E">
        <w:rPr>
          <w:lang w:val="en-US"/>
        </w:rPr>
        <w:t>discarded</w:t>
      </w:r>
      <w:r w:rsidRPr="00BE702E">
        <w:rPr>
          <w:lang w:val="en-US"/>
        </w:rPr>
        <w:t xml:space="preserve"> and the adherent macrophages were detached from the surface using accutase.</w:t>
      </w:r>
      <w:r w:rsidR="008A4B9F" w:rsidRPr="00BE702E">
        <w:rPr>
          <w:lang w:val="en-US"/>
        </w:rPr>
        <w:t xml:space="preserve"> The cell suspension </w:t>
      </w:r>
      <w:r w:rsidR="00B5464D" w:rsidRPr="00BE702E">
        <w:rPr>
          <w:lang w:val="en-US"/>
        </w:rPr>
        <w:t>w</w:t>
      </w:r>
      <w:r w:rsidR="00257A4E" w:rsidRPr="00BE702E">
        <w:rPr>
          <w:lang w:val="en-US"/>
        </w:rPr>
        <w:t>as</w:t>
      </w:r>
      <w:r w:rsidR="008A4B9F" w:rsidRPr="00BE702E">
        <w:rPr>
          <w:lang w:val="en-US"/>
        </w:rPr>
        <w:t xml:space="preserve"> collected and centrifuged for 5 min at 300 </w:t>
      </w:r>
      <w:r w:rsidR="002200E0" w:rsidRPr="00BE702E">
        <w:rPr>
          <w:lang w:val="en-US"/>
        </w:rPr>
        <w:t>×</w:t>
      </w:r>
      <w:r w:rsidR="008A4B9F" w:rsidRPr="00BE702E">
        <w:rPr>
          <w:lang w:val="en-US"/>
        </w:rPr>
        <w:t xml:space="preserve"> g. The </w:t>
      </w:r>
      <w:r w:rsidR="008A4B9F" w:rsidRPr="00BE702E">
        <w:rPr>
          <w:lang w:val="en-US"/>
        </w:rPr>
        <w:lastRenderedPageBreak/>
        <w:t xml:space="preserve">supernatant was removed </w:t>
      </w:r>
      <w:r w:rsidR="00604DA3" w:rsidRPr="00BE702E">
        <w:rPr>
          <w:lang w:val="en-US"/>
        </w:rPr>
        <w:t xml:space="preserve">and </w:t>
      </w:r>
      <w:r w:rsidR="00257A4E" w:rsidRPr="00BE702E">
        <w:rPr>
          <w:lang w:val="en-US"/>
        </w:rPr>
        <w:t>the pellet was</w:t>
      </w:r>
      <w:r w:rsidR="00604DA3" w:rsidRPr="00BE702E">
        <w:rPr>
          <w:lang w:val="en-US"/>
        </w:rPr>
        <w:t xml:space="preserve"> </w:t>
      </w:r>
      <w:r w:rsidR="00D720F8" w:rsidRPr="00BE702E">
        <w:rPr>
          <w:lang w:val="en-US"/>
        </w:rPr>
        <w:t>re</w:t>
      </w:r>
      <w:r w:rsidR="00786A40" w:rsidRPr="00BE702E">
        <w:rPr>
          <w:lang w:val="en-US"/>
        </w:rPr>
        <w:t>-</w:t>
      </w:r>
      <w:r w:rsidR="00D720F8" w:rsidRPr="00BE702E">
        <w:rPr>
          <w:lang w:val="en-US"/>
        </w:rPr>
        <w:t>suspended</w:t>
      </w:r>
      <w:r w:rsidR="00604DA3" w:rsidRPr="00BE702E">
        <w:rPr>
          <w:lang w:val="en-US"/>
        </w:rPr>
        <w:t xml:space="preserve"> in 1</w:t>
      </w:r>
      <w:r w:rsidR="00D720F8" w:rsidRPr="00BE702E">
        <w:rPr>
          <w:lang w:val="en-US"/>
        </w:rPr>
        <w:t>0</w:t>
      </w:r>
      <w:r w:rsidR="00604DA3" w:rsidRPr="00BE702E">
        <w:rPr>
          <w:lang w:val="en-US"/>
        </w:rPr>
        <w:t>0 µl binding buffer (Hepes 10</w:t>
      </w:r>
      <w:r w:rsidR="001671FE" w:rsidRPr="00BE702E">
        <w:rPr>
          <w:lang w:val="en-US"/>
        </w:rPr>
        <w:t> </w:t>
      </w:r>
      <w:r w:rsidR="00604DA3" w:rsidRPr="00BE702E">
        <w:rPr>
          <w:lang w:val="en-US"/>
        </w:rPr>
        <w:t>mM, NaCl 140 mM, CaCl</w:t>
      </w:r>
      <w:r w:rsidR="00604DA3" w:rsidRPr="00BE702E">
        <w:rPr>
          <w:vertAlign w:val="subscript"/>
          <w:lang w:val="en-US"/>
        </w:rPr>
        <w:t>2</w:t>
      </w:r>
      <w:r w:rsidR="00604DA3" w:rsidRPr="00BE702E">
        <w:rPr>
          <w:lang w:val="en-US"/>
        </w:rPr>
        <w:t xml:space="preserve"> 2</w:t>
      </w:r>
      <w:r w:rsidR="00D720F8" w:rsidRPr="00BE702E">
        <w:rPr>
          <w:lang w:val="en-US"/>
        </w:rPr>
        <w:t>.</w:t>
      </w:r>
      <w:r w:rsidR="00604DA3" w:rsidRPr="00BE702E">
        <w:rPr>
          <w:lang w:val="en-US"/>
        </w:rPr>
        <w:t xml:space="preserve">5 mM, pH 7.4). Staining was performed by adding </w:t>
      </w:r>
      <w:r w:rsidR="00D720F8" w:rsidRPr="00BE702E">
        <w:rPr>
          <w:lang w:val="en-US"/>
        </w:rPr>
        <w:t>5</w:t>
      </w:r>
      <w:r w:rsidR="00604DA3" w:rsidRPr="00BE702E">
        <w:rPr>
          <w:lang w:val="en-US"/>
        </w:rPr>
        <w:t xml:space="preserve"> µl </w:t>
      </w:r>
      <w:r w:rsidR="00E27011" w:rsidRPr="00BE702E">
        <w:rPr>
          <w:lang w:val="en-US"/>
        </w:rPr>
        <w:t xml:space="preserve">PI </w:t>
      </w:r>
      <w:r w:rsidR="00604DA3" w:rsidRPr="00BE702E">
        <w:rPr>
          <w:lang w:val="en-US"/>
        </w:rPr>
        <w:t xml:space="preserve">and </w:t>
      </w:r>
      <w:r w:rsidR="00D720F8" w:rsidRPr="00BE702E">
        <w:rPr>
          <w:lang w:val="en-US"/>
        </w:rPr>
        <w:t xml:space="preserve">5 µl </w:t>
      </w:r>
      <w:r w:rsidR="00604DA3" w:rsidRPr="00BE702E">
        <w:rPr>
          <w:lang w:val="en-US"/>
        </w:rPr>
        <w:t>FITC-</w:t>
      </w:r>
      <w:r w:rsidR="00AD1106" w:rsidRPr="00BE702E">
        <w:rPr>
          <w:lang w:val="en-US"/>
        </w:rPr>
        <w:t xml:space="preserve">conjugated </w:t>
      </w:r>
      <w:r w:rsidR="00604DA3" w:rsidRPr="00BE702E">
        <w:rPr>
          <w:lang w:val="en-US"/>
        </w:rPr>
        <w:t>Annexin</w:t>
      </w:r>
      <w:r w:rsidR="00AD1106" w:rsidRPr="00BE702E">
        <w:rPr>
          <w:lang w:val="en-US"/>
        </w:rPr>
        <w:t xml:space="preserve"> V</w:t>
      </w:r>
      <w:r w:rsidR="001969F6" w:rsidRPr="00BE702E">
        <w:rPr>
          <w:lang w:val="en-US"/>
        </w:rPr>
        <w:t xml:space="preserve"> for</w:t>
      </w:r>
      <w:r w:rsidR="00AD1106" w:rsidRPr="00BE702E">
        <w:rPr>
          <w:lang w:val="en-US"/>
        </w:rPr>
        <w:t xml:space="preserve"> 15 min </w:t>
      </w:r>
      <w:r w:rsidR="00910554" w:rsidRPr="00BE702E">
        <w:rPr>
          <w:lang w:val="en-US"/>
        </w:rPr>
        <w:t xml:space="preserve">at </w:t>
      </w:r>
      <w:r w:rsidR="008B44FD" w:rsidRPr="00BE702E">
        <w:rPr>
          <w:lang w:val="en-US"/>
        </w:rPr>
        <w:t>RT</w:t>
      </w:r>
      <w:r w:rsidR="00910554" w:rsidRPr="00BE702E">
        <w:rPr>
          <w:lang w:val="en-US"/>
        </w:rPr>
        <w:t xml:space="preserve"> in the dark</w:t>
      </w:r>
      <w:r w:rsidR="001969F6" w:rsidRPr="00BE702E">
        <w:rPr>
          <w:lang w:val="en-US"/>
        </w:rPr>
        <w:t>.</w:t>
      </w:r>
      <w:r w:rsidR="00AD1106" w:rsidRPr="00BE702E">
        <w:rPr>
          <w:lang w:val="en-US"/>
        </w:rPr>
        <w:t xml:space="preserve"> </w:t>
      </w:r>
      <w:r w:rsidR="00AC00B3" w:rsidRPr="00BE702E">
        <w:rPr>
          <w:lang w:val="en-US"/>
        </w:rPr>
        <w:t xml:space="preserve">Then, </w:t>
      </w:r>
      <w:r w:rsidR="00AD1106" w:rsidRPr="00BE702E">
        <w:rPr>
          <w:lang w:val="en-US"/>
        </w:rPr>
        <w:t xml:space="preserve">400 µl of binding buffer was added and the samples were analyzed </w:t>
      </w:r>
      <w:r w:rsidR="00E27011" w:rsidRPr="00BE702E">
        <w:rPr>
          <w:lang w:val="en-US"/>
        </w:rPr>
        <w:t xml:space="preserve">using the </w:t>
      </w:r>
      <w:r w:rsidR="00AD1106" w:rsidRPr="00BE702E">
        <w:rPr>
          <w:lang w:val="en-US"/>
        </w:rPr>
        <w:t>LSR</w:t>
      </w:r>
      <w:r w:rsidR="00E27011" w:rsidRPr="00BE702E">
        <w:rPr>
          <w:lang w:val="en-US"/>
        </w:rPr>
        <w:t xml:space="preserve"> II</w:t>
      </w:r>
      <w:r w:rsidR="00AD1106" w:rsidRPr="00BE702E">
        <w:rPr>
          <w:lang w:val="en-US"/>
        </w:rPr>
        <w:t xml:space="preserve"> FACS system</w:t>
      </w:r>
      <w:r w:rsidR="0094495D" w:rsidRPr="00BE702E">
        <w:rPr>
          <w:lang w:val="en-US"/>
        </w:rPr>
        <w:t xml:space="preserve"> (BD Biosciences,</w:t>
      </w:r>
      <w:r w:rsidR="00AD1106" w:rsidRPr="00BE702E">
        <w:rPr>
          <w:lang w:val="en-US"/>
        </w:rPr>
        <w:t xml:space="preserve"> Heidelberg, Germany).</w:t>
      </w:r>
    </w:p>
    <w:p w14:paraId="62CF8E48" w14:textId="77777777" w:rsidR="00C22651" w:rsidRPr="00BE702E" w:rsidRDefault="00C22651" w:rsidP="008D499E">
      <w:pPr>
        <w:pStyle w:val="Default"/>
        <w:spacing w:line="480" w:lineRule="auto"/>
        <w:jc w:val="both"/>
        <w:rPr>
          <w:lang w:val="en-US"/>
        </w:rPr>
      </w:pPr>
    </w:p>
    <w:p w14:paraId="0826C9E6" w14:textId="621BD54F" w:rsidR="008D499E" w:rsidRPr="00BE702E" w:rsidRDefault="008D499E" w:rsidP="008B5830">
      <w:pPr>
        <w:pStyle w:val="ExperimentalText"/>
        <w:jc w:val="both"/>
      </w:pPr>
      <w:r w:rsidRPr="00BE702E">
        <w:t>Statistical analysis: The significance of difference between two mean values was assessed by the Student’s t-test. A p-value &lt; 0.05 was considered to be statistically significant.</w:t>
      </w:r>
    </w:p>
    <w:p w14:paraId="531C3BB8" w14:textId="77777777" w:rsidR="008D499E" w:rsidRPr="00BE702E" w:rsidRDefault="008D499E" w:rsidP="008D499E">
      <w:pPr>
        <w:pStyle w:val="Acknowledgements"/>
        <w:spacing w:line="480" w:lineRule="auto"/>
        <w:rPr>
          <w:i/>
        </w:rPr>
      </w:pPr>
      <w:r w:rsidRPr="00BE702E">
        <w:rPr>
          <w:b/>
        </w:rPr>
        <w:t>Supporting Information</w:t>
      </w:r>
    </w:p>
    <w:p w14:paraId="7D2BE066" w14:textId="77777777" w:rsidR="008D499E" w:rsidRPr="00BE702E" w:rsidRDefault="008D499E" w:rsidP="008D499E">
      <w:pPr>
        <w:pStyle w:val="Acknowledgements"/>
        <w:spacing w:line="480" w:lineRule="auto"/>
      </w:pPr>
      <w:r w:rsidRPr="00BE702E">
        <w:t>Supporting Information is available from the Wiley Online Library</w:t>
      </w:r>
    </w:p>
    <w:p w14:paraId="174CB21A" w14:textId="77777777" w:rsidR="008D499E" w:rsidRPr="00BE702E" w:rsidRDefault="008D499E" w:rsidP="008D499E">
      <w:pPr>
        <w:pStyle w:val="Acknowledgements"/>
        <w:spacing w:line="480" w:lineRule="auto"/>
      </w:pPr>
    </w:p>
    <w:p w14:paraId="74594B76" w14:textId="77777777" w:rsidR="008D499E" w:rsidRPr="00BE702E" w:rsidRDefault="008D499E" w:rsidP="008D499E">
      <w:pPr>
        <w:pStyle w:val="Acknowledgements"/>
        <w:spacing w:line="480" w:lineRule="auto"/>
      </w:pPr>
    </w:p>
    <w:p w14:paraId="20B0DAAA" w14:textId="77777777" w:rsidR="008D499E" w:rsidRPr="00BE702E" w:rsidRDefault="008D499E" w:rsidP="008D499E">
      <w:pPr>
        <w:pStyle w:val="Acknowledgements"/>
        <w:spacing w:line="480" w:lineRule="auto"/>
      </w:pPr>
    </w:p>
    <w:p w14:paraId="3BC17BB5" w14:textId="77777777" w:rsidR="008D499E" w:rsidRPr="00BE702E" w:rsidRDefault="008D499E" w:rsidP="008D499E">
      <w:pPr>
        <w:pStyle w:val="Head1"/>
        <w:spacing w:line="480" w:lineRule="auto"/>
      </w:pPr>
      <w:r w:rsidRPr="00BE702E">
        <w:t>Acknowledgements</w:t>
      </w:r>
    </w:p>
    <w:p w14:paraId="08B3A154" w14:textId="77777777" w:rsidR="00C15E19" w:rsidRPr="00BE702E" w:rsidRDefault="008D499E" w:rsidP="00164D3F">
      <w:pPr>
        <w:pStyle w:val="MainText"/>
        <w:jc w:val="both"/>
      </w:pPr>
      <w:r w:rsidRPr="00BE702E">
        <w:t xml:space="preserve">I-Lun Hsiao thanks the Ministry of Science and Technology Taiwan (MOST) for financial support. We acknowledge financial support of this work by the Helmholtz </w:t>
      </w:r>
      <w:proofErr w:type="spellStart"/>
      <w:r w:rsidRPr="00BE702E">
        <w:t>programme</w:t>
      </w:r>
      <w:proofErr w:type="spellEnd"/>
      <w:r w:rsidRPr="00BE702E">
        <w:t xml:space="preserve"> </w:t>
      </w:r>
      <w:proofErr w:type="spellStart"/>
      <w:r w:rsidRPr="00BE702E">
        <w:rPr>
          <w:i/>
        </w:rPr>
        <w:t>BioInterfaces</w:t>
      </w:r>
      <w:proofErr w:type="spellEnd"/>
      <w:r w:rsidRPr="00BE702E">
        <w:rPr>
          <w:i/>
        </w:rPr>
        <w:t xml:space="preserve"> in Technology and Medicine</w:t>
      </w:r>
      <w:r w:rsidR="00C15E19" w:rsidRPr="00BE702E">
        <w:t>, and the DFG instrument grant INST 121384/58-1.</w:t>
      </w:r>
      <w:r w:rsidR="00164D3F" w:rsidRPr="00BE702E">
        <w:t xml:space="preserve"> </w:t>
      </w:r>
      <w:r w:rsidR="00164D3F" w:rsidRPr="00BE702E">
        <w:rPr>
          <w:rFonts w:eastAsia="Times New Roman"/>
        </w:rPr>
        <w:t>AL, ASU, CMN acknowledge financial support through GRK 2039.</w:t>
      </w:r>
    </w:p>
    <w:p w14:paraId="6E40CD6F" w14:textId="77777777" w:rsidR="008D499E" w:rsidRPr="00BE702E" w:rsidRDefault="008D499E" w:rsidP="008D499E">
      <w:pPr>
        <w:pStyle w:val="MainText"/>
      </w:pPr>
    </w:p>
    <w:p w14:paraId="471604D3" w14:textId="77777777" w:rsidR="008D499E" w:rsidRPr="00BE702E" w:rsidRDefault="008D499E" w:rsidP="008D499E">
      <w:pPr>
        <w:pStyle w:val="MainText"/>
      </w:pPr>
    </w:p>
    <w:p w14:paraId="32C3E2E7" w14:textId="77777777" w:rsidR="008D499E" w:rsidRPr="00BE702E" w:rsidRDefault="008D499E" w:rsidP="008D499E">
      <w:pPr>
        <w:pStyle w:val="dates"/>
      </w:pPr>
      <w:r w:rsidRPr="00BE702E">
        <w:t>Received: ((will be filled in by the editorial staff)</w:t>
      </w:r>
      <w:proofErr w:type="gramStart"/>
      <w:r w:rsidRPr="00BE702E">
        <w:t>)</w:t>
      </w:r>
      <w:proofErr w:type="gramEnd"/>
      <w:r w:rsidRPr="00BE702E">
        <w:br/>
        <w:t>Revised: ((will be filled in by the editorial staff))</w:t>
      </w:r>
      <w:r w:rsidRPr="00BE702E">
        <w:br/>
        <w:t>Published online: ((will be filled in by the editorial staff))</w:t>
      </w:r>
    </w:p>
    <w:p w14:paraId="1FE48000" w14:textId="77777777" w:rsidR="008D499E" w:rsidRPr="00BE702E" w:rsidRDefault="008D499E" w:rsidP="008D499E">
      <w:pPr>
        <w:pStyle w:val="MainText"/>
      </w:pPr>
    </w:p>
    <w:p w14:paraId="1C0F4FCD" w14:textId="77777777" w:rsidR="008D499E" w:rsidRPr="00BE702E" w:rsidRDefault="008D499E" w:rsidP="008D499E">
      <w:pPr>
        <w:pStyle w:val="MainText"/>
      </w:pPr>
      <w:r w:rsidRPr="00BE702E">
        <w:t>References</w:t>
      </w:r>
    </w:p>
    <w:p w14:paraId="1275301C" w14:textId="77777777" w:rsidR="002B3EF6" w:rsidRPr="00BE702E" w:rsidRDefault="004C1E75" w:rsidP="002B3EF6">
      <w:pPr>
        <w:autoSpaceDE w:val="0"/>
        <w:autoSpaceDN w:val="0"/>
        <w:adjustRightInd w:val="0"/>
        <w:spacing w:line="480" w:lineRule="auto"/>
        <w:ind w:left="640" w:hanging="640"/>
        <w:rPr>
          <w:noProof/>
          <w:lang w:val="en-US"/>
        </w:rPr>
      </w:pPr>
      <w:r w:rsidRPr="00BE702E">
        <w:fldChar w:fldCharType="begin" w:fldLock="1"/>
      </w:r>
      <w:r w:rsidRPr="00BE702E">
        <w:rPr>
          <w:lang w:val="en-US"/>
        </w:rPr>
        <w:instrText xml:space="preserve">ADDIN Mendeley Bibliography CSL_BIBLIOGRAPHY </w:instrText>
      </w:r>
      <w:r w:rsidRPr="00BE702E">
        <w:fldChar w:fldCharType="separate"/>
      </w:r>
      <w:r w:rsidR="002B3EF6" w:rsidRPr="00BE702E">
        <w:rPr>
          <w:noProof/>
          <w:lang w:val="en-US"/>
        </w:rPr>
        <w:t>[1]</w:t>
      </w:r>
      <w:r w:rsidR="002B3EF6" w:rsidRPr="00BE702E">
        <w:rPr>
          <w:noProof/>
          <w:lang w:val="en-US"/>
        </w:rPr>
        <w:tab/>
        <w:t xml:space="preserve">S. F.Hansen, E. S.Michelson, A.Kamper, P.Borling, F.Stuer-Lauridsen, A.Baun, </w:t>
      </w:r>
      <w:r w:rsidR="002B3EF6" w:rsidRPr="00BE702E">
        <w:rPr>
          <w:i/>
          <w:iCs/>
          <w:noProof/>
          <w:lang w:val="en-US"/>
        </w:rPr>
        <w:t>Ecotoxicology</w:t>
      </w:r>
      <w:r w:rsidR="002B3EF6" w:rsidRPr="00BE702E">
        <w:rPr>
          <w:noProof/>
          <w:lang w:val="en-US"/>
        </w:rPr>
        <w:t xml:space="preserve"> </w:t>
      </w:r>
      <w:r w:rsidR="002B3EF6" w:rsidRPr="00BE702E">
        <w:rPr>
          <w:b/>
          <w:bCs/>
          <w:noProof/>
          <w:lang w:val="en-US"/>
        </w:rPr>
        <w:t>2008</w:t>
      </w:r>
      <w:r w:rsidR="002B3EF6" w:rsidRPr="00BE702E">
        <w:rPr>
          <w:noProof/>
          <w:lang w:val="en-US"/>
        </w:rPr>
        <w:t xml:space="preserve">, </w:t>
      </w:r>
      <w:r w:rsidR="002B3EF6" w:rsidRPr="00BE702E">
        <w:rPr>
          <w:i/>
          <w:iCs/>
          <w:noProof/>
          <w:lang w:val="en-US"/>
        </w:rPr>
        <w:t>17</w:t>
      </w:r>
      <w:r w:rsidR="002B3EF6" w:rsidRPr="00BE702E">
        <w:rPr>
          <w:noProof/>
          <w:lang w:val="en-US"/>
        </w:rPr>
        <w:t>, 438.</w:t>
      </w:r>
    </w:p>
    <w:p w14:paraId="34C36456"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lastRenderedPageBreak/>
        <w:t>[2]</w:t>
      </w:r>
      <w:r w:rsidRPr="00BE702E">
        <w:rPr>
          <w:noProof/>
          <w:lang w:val="en-US"/>
        </w:rPr>
        <w:tab/>
        <w:t xml:space="preserve">L.Tang, J.Cheng, </w:t>
      </w:r>
      <w:r w:rsidRPr="00BE702E">
        <w:rPr>
          <w:i/>
          <w:iCs/>
          <w:noProof/>
          <w:lang w:val="en-US"/>
        </w:rPr>
        <w:t>Nano Today</w:t>
      </w:r>
      <w:r w:rsidRPr="00BE702E">
        <w:rPr>
          <w:noProof/>
          <w:lang w:val="en-US"/>
        </w:rPr>
        <w:t xml:space="preserve"> </w:t>
      </w:r>
      <w:r w:rsidRPr="00BE702E">
        <w:rPr>
          <w:b/>
          <w:bCs/>
          <w:noProof/>
          <w:lang w:val="en-US"/>
        </w:rPr>
        <w:t>2013</w:t>
      </w:r>
      <w:r w:rsidRPr="00BE702E">
        <w:rPr>
          <w:noProof/>
          <w:lang w:val="en-US"/>
        </w:rPr>
        <w:t xml:space="preserve">, </w:t>
      </w:r>
      <w:r w:rsidRPr="00BE702E">
        <w:rPr>
          <w:i/>
          <w:iCs/>
          <w:noProof/>
          <w:lang w:val="en-US"/>
        </w:rPr>
        <w:t>8</w:t>
      </w:r>
      <w:r w:rsidRPr="00BE702E">
        <w:rPr>
          <w:noProof/>
          <w:lang w:val="en-US"/>
        </w:rPr>
        <w:t>, 290.</w:t>
      </w:r>
    </w:p>
    <w:p w14:paraId="46ECF9A1"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3]</w:t>
      </w:r>
      <w:r w:rsidRPr="00BE702E">
        <w:rPr>
          <w:noProof/>
          <w:lang w:val="en-US"/>
        </w:rPr>
        <w:tab/>
        <w:t xml:space="preserve">E.Phillips, O.Penate-Medina, P. B.Zanzonico, R. D.Carvajal, P.Mohan, Y.Ye, J.Humm, M.Gönen, H.Kalaigian, H.Schöder, H. W.Strauss, S. M.Larson, U.Wiesner, M. S.Bradbury, </w:t>
      </w:r>
      <w:r w:rsidRPr="00BE702E">
        <w:rPr>
          <w:i/>
          <w:iCs/>
          <w:noProof/>
          <w:lang w:val="en-US"/>
        </w:rPr>
        <w:t>Sci. Transl. Med.</w:t>
      </w:r>
      <w:r w:rsidRPr="00BE702E">
        <w:rPr>
          <w:noProof/>
          <w:lang w:val="en-US"/>
        </w:rPr>
        <w:t xml:space="preserve"> </w:t>
      </w:r>
      <w:r w:rsidRPr="00BE702E">
        <w:rPr>
          <w:b/>
          <w:bCs/>
          <w:noProof/>
          <w:lang w:val="en-US"/>
        </w:rPr>
        <w:t>2014</w:t>
      </w:r>
      <w:r w:rsidRPr="00BE702E">
        <w:rPr>
          <w:noProof/>
          <w:lang w:val="en-US"/>
        </w:rPr>
        <w:t xml:space="preserve">, </w:t>
      </w:r>
      <w:r w:rsidRPr="00BE702E">
        <w:rPr>
          <w:i/>
          <w:iCs/>
          <w:noProof/>
          <w:lang w:val="en-US"/>
        </w:rPr>
        <w:t>6</w:t>
      </w:r>
      <w:r w:rsidRPr="00BE702E">
        <w:rPr>
          <w:noProof/>
          <w:lang w:val="en-US"/>
        </w:rPr>
        <w:t>, 260ra149.</w:t>
      </w:r>
    </w:p>
    <w:p w14:paraId="0C316CC9"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4]</w:t>
      </w:r>
      <w:r w:rsidRPr="00BE702E">
        <w:rPr>
          <w:noProof/>
          <w:lang w:val="en-US"/>
        </w:rPr>
        <w:tab/>
        <w:t xml:space="preserve">R. A.Sperling, W. J.Parak, </w:t>
      </w:r>
      <w:r w:rsidRPr="00BE702E">
        <w:rPr>
          <w:i/>
          <w:iCs/>
          <w:noProof/>
          <w:lang w:val="en-US"/>
        </w:rPr>
        <w:t>Philos. Trans. A. Math. Phys. Eng. Sci.</w:t>
      </w:r>
      <w:r w:rsidRPr="00BE702E">
        <w:rPr>
          <w:noProof/>
          <w:lang w:val="en-US"/>
        </w:rPr>
        <w:t xml:space="preserve"> </w:t>
      </w:r>
      <w:r w:rsidRPr="00BE702E">
        <w:rPr>
          <w:b/>
          <w:bCs/>
          <w:noProof/>
          <w:lang w:val="en-US"/>
        </w:rPr>
        <w:t>2010</w:t>
      </w:r>
      <w:r w:rsidRPr="00BE702E">
        <w:rPr>
          <w:noProof/>
          <w:lang w:val="en-US"/>
        </w:rPr>
        <w:t xml:space="preserve">, </w:t>
      </w:r>
      <w:r w:rsidRPr="00BE702E">
        <w:rPr>
          <w:i/>
          <w:iCs/>
          <w:noProof/>
          <w:lang w:val="en-US"/>
        </w:rPr>
        <w:t>368</w:t>
      </w:r>
      <w:r w:rsidRPr="00BE702E">
        <w:rPr>
          <w:noProof/>
          <w:lang w:val="en-US"/>
        </w:rPr>
        <w:t>, 1333.</w:t>
      </w:r>
    </w:p>
    <w:p w14:paraId="5F26FF95"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5]</w:t>
      </w:r>
      <w:r w:rsidRPr="00BE702E">
        <w:rPr>
          <w:noProof/>
          <w:lang w:val="en-US"/>
        </w:rPr>
        <w:tab/>
        <w:t xml:space="preserve">Z.Csogör, M.Nacken, M.Sameti, </w:t>
      </w:r>
      <w:r w:rsidRPr="00BE702E">
        <w:rPr>
          <w:i/>
          <w:iCs/>
          <w:noProof/>
          <w:lang w:val="en-US"/>
        </w:rPr>
        <w:t>Mater. Sci. Eng. C</w:t>
      </w:r>
      <w:r w:rsidRPr="00BE702E">
        <w:rPr>
          <w:noProof/>
          <w:lang w:val="en-US"/>
        </w:rPr>
        <w:t xml:space="preserve"> </w:t>
      </w:r>
      <w:r w:rsidRPr="00BE702E">
        <w:rPr>
          <w:b/>
          <w:bCs/>
          <w:noProof/>
          <w:lang w:val="en-US"/>
        </w:rPr>
        <w:t>2003</w:t>
      </w:r>
      <w:r w:rsidRPr="00BE702E">
        <w:rPr>
          <w:noProof/>
          <w:lang w:val="en-US"/>
        </w:rPr>
        <w:t xml:space="preserve">, </w:t>
      </w:r>
      <w:r w:rsidRPr="00BE702E">
        <w:rPr>
          <w:i/>
          <w:iCs/>
          <w:noProof/>
          <w:lang w:val="en-US"/>
        </w:rPr>
        <w:t>23</w:t>
      </w:r>
      <w:r w:rsidRPr="00BE702E">
        <w:rPr>
          <w:noProof/>
          <w:lang w:val="en-US"/>
        </w:rPr>
        <w:t>, 93.</w:t>
      </w:r>
    </w:p>
    <w:p w14:paraId="7627E98B"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6]</w:t>
      </w:r>
      <w:r w:rsidRPr="00BE702E">
        <w:rPr>
          <w:noProof/>
          <w:lang w:val="en-US"/>
        </w:rPr>
        <w:tab/>
        <w:t xml:space="preserve">C.Weiss, S.Diabaté, </w:t>
      </w:r>
      <w:r w:rsidRPr="00BE702E">
        <w:rPr>
          <w:i/>
          <w:iCs/>
          <w:noProof/>
          <w:lang w:val="en-US"/>
        </w:rPr>
        <w:t>Arch. Toxicol.</w:t>
      </w:r>
      <w:r w:rsidRPr="00BE702E">
        <w:rPr>
          <w:noProof/>
          <w:lang w:val="en-US"/>
        </w:rPr>
        <w:t xml:space="preserve"> </w:t>
      </w:r>
      <w:r w:rsidRPr="00BE702E">
        <w:rPr>
          <w:b/>
          <w:bCs/>
          <w:noProof/>
          <w:lang w:val="en-US"/>
        </w:rPr>
        <w:t>2011</w:t>
      </w:r>
      <w:r w:rsidRPr="00BE702E">
        <w:rPr>
          <w:noProof/>
          <w:lang w:val="en-US"/>
        </w:rPr>
        <w:t xml:space="preserve">, </w:t>
      </w:r>
      <w:r w:rsidRPr="00BE702E">
        <w:rPr>
          <w:i/>
          <w:iCs/>
          <w:noProof/>
          <w:lang w:val="en-US"/>
        </w:rPr>
        <w:t>85</w:t>
      </w:r>
      <w:r w:rsidRPr="00BE702E">
        <w:rPr>
          <w:noProof/>
          <w:lang w:val="en-US"/>
        </w:rPr>
        <w:t>, 705.</w:t>
      </w:r>
    </w:p>
    <w:p w14:paraId="74376158"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7]</w:t>
      </w:r>
      <w:r w:rsidRPr="00BE702E">
        <w:rPr>
          <w:noProof/>
          <w:lang w:val="en-US"/>
        </w:rPr>
        <w:tab/>
        <w:t xml:space="preserve">T.Gebel, H.Foth, G.Damm, A.Freyberger, P. J.Kramer, W.Lilienblum, C.Roehl, T.Schupp, C.Weiss, K. M.Wollin, J. G.Hengstler, </w:t>
      </w:r>
      <w:r w:rsidRPr="00BE702E">
        <w:rPr>
          <w:i/>
          <w:iCs/>
          <w:noProof/>
          <w:lang w:val="en-US"/>
        </w:rPr>
        <w:t>Arch. Toxicol.</w:t>
      </w:r>
      <w:r w:rsidRPr="00BE702E">
        <w:rPr>
          <w:noProof/>
          <w:lang w:val="en-US"/>
        </w:rPr>
        <w:t xml:space="preserve"> </w:t>
      </w:r>
      <w:r w:rsidRPr="00BE702E">
        <w:rPr>
          <w:b/>
          <w:bCs/>
          <w:noProof/>
          <w:lang w:val="en-US"/>
        </w:rPr>
        <w:t>2014</w:t>
      </w:r>
      <w:r w:rsidRPr="00BE702E">
        <w:rPr>
          <w:noProof/>
          <w:lang w:val="en-US"/>
        </w:rPr>
        <w:t xml:space="preserve">, </w:t>
      </w:r>
      <w:r w:rsidRPr="00BE702E">
        <w:rPr>
          <w:i/>
          <w:iCs/>
          <w:noProof/>
          <w:lang w:val="en-US"/>
        </w:rPr>
        <w:t>88</w:t>
      </w:r>
      <w:r w:rsidRPr="00BE702E">
        <w:rPr>
          <w:noProof/>
          <w:lang w:val="en-US"/>
        </w:rPr>
        <w:t>, 2191.</w:t>
      </w:r>
    </w:p>
    <w:p w14:paraId="0B9E63E2"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8]</w:t>
      </w:r>
      <w:r w:rsidRPr="00BE702E">
        <w:rPr>
          <w:noProof/>
          <w:lang w:val="en-US"/>
        </w:rPr>
        <w:tab/>
        <w:t xml:space="preserve">I.Lynch, C.Weiss, E.Valsami-Jones, </w:t>
      </w:r>
      <w:r w:rsidRPr="00BE702E">
        <w:rPr>
          <w:i/>
          <w:iCs/>
          <w:noProof/>
          <w:lang w:val="en-US"/>
        </w:rPr>
        <w:t>Nano Today</w:t>
      </w:r>
      <w:r w:rsidRPr="00BE702E">
        <w:rPr>
          <w:noProof/>
          <w:lang w:val="en-US"/>
        </w:rPr>
        <w:t xml:space="preserve"> </w:t>
      </w:r>
      <w:r w:rsidRPr="00BE702E">
        <w:rPr>
          <w:b/>
          <w:bCs/>
          <w:noProof/>
          <w:lang w:val="en-US"/>
        </w:rPr>
        <w:t>2014</w:t>
      </w:r>
      <w:r w:rsidRPr="00BE702E">
        <w:rPr>
          <w:noProof/>
          <w:lang w:val="en-US"/>
        </w:rPr>
        <w:t xml:space="preserve">, </w:t>
      </w:r>
      <w:r w:rsidRPr="00BE702E">
        <w:rPr>
          <w:i/>
          <w:iCs/>
          <w:noProof/>
          <w:lang w:val="en-US"/>
        </w:rPr>
        <w:t>9</w:t>
      </w:r>
      <w:r w:rsidRPr="00BE702E">
        <w:rPr>
          <w:noProof/>
          <w:lang w:val="en-US"/>
        </w:rPr>
        <w:t>, 266.</w:t>
      </w:r>
    </w:p>
    <w:p w14:paraId="566A92C4"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9]</w:t>
      </w:r>
      <w:r w:rsidRPr="00BE702E">
        <w:rPr>
          <w:noProof/>
          <w:lang w:val="en-US"/>
        </w:rPr>
        <w:tab/>
        <w:t xml:space="preserve">I. I.Slowing, C.-W.Wu, J. L.Vivero-Escoto, V. S. Y.Lin, </w:t>
      </w:r>
      <w:r w:rsidRPr="00BE702E">
        <w:rPr>
          <w:i/>
          <w:iCs/>
          <w:noProof/>
          <w:lang w:val="en-US"/>
        </w:rPr>
        <w:t>Small</w:t>
      </w:r>
      <w:r w:rsidRPr="00BE702E">
        <w:rPr>
          <w:noProof/>
          <w:lang w:val="en-US"/>
        </w:rPr>
        <w:t xml:space="preserve"> </w:t>
      </w:r>
      <w:r w:rsidRPr="00BE702E">
        <w:rPr>
          <w:b/>
          <w:bCs/>
          <w:noProof/>
          <w:lang w:val="en-US"/>
        </w:rPr>
        <w:t>2009</w:t>
      </w:r>
      <w:r w:rsidRPr="00BE702E">
        <w:rPr>
          <w:noProof/>
          <w:lang w:val="en-US"/>
        </w:rPr>
        <w:t xml:space="preserve">, </w:t>
      </w:r>
      <w:r w:rsidRPr="00BE702E">
        <w:rPr>
          <w:i/>
          <w:iCs/>
          <w:noProof/>
          <w:lang w:val="en-US"/>
        </w:rPr>
        <w:t>5</w:t>
      </w:r>
      <w:r w:rsidRPr="00BE702E">
        <w:rPr>
          <w:noProof/>
          <w:lang w:val="en-US"/>
        </w:rPr>
        <w:t>, 57.</w:t>
      </w:r>
    </w:p>
    <w:p w14:paraId="518D55D9"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10]</w:t>
      </w:r>
      <w:r w:rsidRPr="00BE702E">
        <w:rPr>
          <w:noProof/>
          <w:lang w:val="en-US"/>
        </w:rPr>
        <w:tab/>
        <w:t xml:space="preserve">E.-J.Park, K.Park, </w:t>
      </w:r>
      <w:r w:rsidRPr="00BE702E">
        <w:rPr>
          <w:i/>
          <w:iCs/>
          <w:noProof/>
          <w:lang w:val="en-US"/>
        </w:rPr>
        <w:t>Toxicol. Lett.</w:t>
      </w:r>
      <w:r w:rsidRPr="00BE702E">
        <w:rPr>
          <w:noProof/>
          <w:lang w:val="en-US"/>
        </w:rPr>
        <w:t xml:space="preserve"> </w:t>
      </w:r>
      <w:r w:rsidRPr="00BE702E">
        <w:rPr>
          <w:b/>
          <w:bCs/>
          <w:noProof/>
          <w:lang w:val="en-US"/>
        </w:rPr>
        <w:t>2009</w:t>
      </w:r>
      <w:r w:rsidRPr="00BE702E">
        <w:rPr>
          <w:noProof/>
          <w:lang w:val="en-US"/>
        </w:rPr>
        <w:t xml:space="preserve">, </w:t>
      </w:r>
      <w:r w:rsidRPr="00BE702E">
        <w:rPr>
          <w:i/>
          <w:iCs/>
          <w:noProof/>
          <w:lang w:val="en-US"/>
        </w:rPr>
        <w:t>184</w:t>
      </w:r>
      <w:r w:rsidRPr="00BE702E">
        <w:rPr>
          <w:noProof/>
          <w:lang w:val="en-US"/>
        </w:rPr>
        <w:t>, 18.</w:t>
      </w:r>
    </w:p>
    <w:p w14:paraId="36234E35"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11]</w:t>
      </w:r>
      <w:r w:rsidRPr="00BE702E">
        <w:rPr>
          <w:noProof/>
          <w:lang w:val="en-US"/>
        </w:rPr>
        <w:tab/>
        <w:t xml:space="preserve">M.Al-Rawi, S.Diabaté, C.Weiss, </w:t>
      </w:r>
      <w:r w:rsidRPr="00BE702E">
        <w:rPr>
          <w:i/>
          <w:iCs/>
          <w:noProof/>
          <w:lang w:val="en-US"/>
        </w:rPr>
        <w:t>Arch. Toxicol.</w:t>
      </w:r>
      <w:r w:rsidRPr="00BE702E">
        <w:rPr>
          <w:noProof/>
          <w:lang w:val="en-US"/>
        </w:rPr>
        <w:t xml:space="preserve"> </w:t>
      </w:r>
      <w:r w:rsidRPr="00BE702E">
        <w:rPr>
          <w:b/>
          <w:bCs/>
          <w:noProof/>
          <w:lang w:val="en-US"/>
        </w:rPr>
        <w:t>2011</w:t>
      </w:r>
      <w:r w:rsidRPr="00BE702E">
        <w:rPr>
          <w:noProof/>
          <w:lang w:val="en-US"/>
        </w:rPr>
        <w:t xml:space="preserve">, </w:t>
      </w:r>
      <w:r w:rsidRPr="00BE702E">
        <w:rPr>
          <w:i/>
          <w:iCs/>
          <w:noProof/>
          <w:lang w:val="en-US"/>
        </w:rPr>
        <w:t>85</w:t>
      </w:r>
      <w:r w:rsidRPr="00BE702E">
        <w:rPr>
          <w:noProof/>
          <w:lang w:val="en-US"/>
        </w:rPr>
        <w:t>, 813.</w:t>
      </w:r>
    </w:p>
    <w:p w14:paraId="037C2212"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12]</w:t>
      </w:r>
      <w:r w:rsidRPr="00BE702E">
        <w:rPr>
          <w:noProof/>
          <w:lang w:val="en-US"/>
        </w:rPr>
        <w:tab/>
        <w:t xml:space="preserve">A.Panas, C.Marquardt, O.Nalcaci, H.Bockhorn, W.Baumann, H.-R.Paur, S.Mülhopt, S.Diabaté, C.Weiss, </w:t>
      </w:r>
      <w:r w:rsidRPr="00BE702E">
        <w:rPr>
          <w:i/>
          <w:iCs/>
          <w:noProof/>
          <w:lang w:val="en-US"/>
        </w:rPr>
        <w:t>Nanotoxicology</w:t>
      </w:r>
      <w:r w:rsidRPr="00BE702E">
        <w:rPr>
          <w:noProof/>
          <w:lang w:val="en-US"/>
        </w:rPr>
        <w:t xml:space="preserve"> </w:t>
      </w:r>
      <w:r w:rsidRPr="00BE702E">
        <w:rPr>
          <w:b/>
          <w:bCs/>
          <w:noProof/>
          <w:lang w:val="en-US"/>
        </w:rPr>
        <w:t>2013</w:t>
      </w:r>
      <w:r w:rsidRPr="00BE702E">
        <w:rPr>
          <w:noProof/>
          <w:lang w:val="en-US"/>
        </w:rPr>
        <w:t xml:space="preserve">, </w:t>
      </w:r>
      <w:r w:rsidRPr="00BE702E">
        <w:rPr>
          <w:i/>
          <w:iCs/>
          <w:noProof/>
          <w:lang w:val="en-US"/>
        </w:rPr>
        <w:t>7</w:t>
      </w:r>
      <w:r w:rsidRPr="00BE702E">
        <w:rPr>
          <w:noProof/>
          <w:lang w:val="en-US"/>
        </w:rPr>
        <w:t>, 259.</w:t>
      </w:r>
    </w:p>
    <w:p w14:paraId="4C33C5B5"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13]</w:t>
      </w:r>
      <w:r w:rsidRPr="00BE702E">
        <w:rPr>
          <w:noProof/>
          <w:lang w:val="en-US"/>
        </w:rPr>
        <w:tab/>
        <w:t xml:space="preserve">A.Panas, A.Comouth, H.Saathoff, T.Leisner, M.Al-Rawi, M.Simon, G.Seemann, O.Dössel, S.Mülhopt, H. R.Paur, S.Fritsch-Decker, C.Weiss, S.Diabaté, </w:t>
      </w:r>
      <w:r w:rsidRPr="00BE702E">
        <w:rPr>
          <w:i/>
          <w:iCs/>
          <w:noProof/>
          <w:lang w:val="en-US"/>
        </w:rPr>
        <w:t>Beilstein J. Nanotechnol.</w:t>
      </w:r>
      <w:r w:rsidRPr="00BE702E">
        <w:rPr>
          <w:noProof/>
          <w:lang w:val="en-US"/>
        </w:rPr>
        <w:t xml:space="preserve"> </w:t>
      </w:r>
      <w:r w:rsidRPr="00BE702E">
        <w:rPr>
          <w:b/>
          <w:bCs/>
          <w:noProof/>
          <w:lang w:val="en-US"/>
        </w:rPr>
        <w:t>2014</w:t>
      </w:r>
      <w:r w:rsidRPr="00BE702E">
        <w:rPr>
          <w:noProof/>
          <w:lang w:val="en-US"/>
        </w:rPr>
        <w:t xml:space="preserve">, </w:t>
      </w:r>
      <w:r w:rsidRPr="00BE702E">
        <w:rPr>
          <w:i/>
          <w:iCs/>
          <w:noProof/>
          <w:lang w:val="en-US"/>
        </w:rPr>
        <w:t>5</w:t>
      </w:r>
      <w:r w:rsidRPr="00BE702E">
        <w:rPr>
          <w:noProof/>
          <w:lang w:val="en-US"/>
        </w:rPr>
        <w:t>, 1590.</w:t>
      </w:r>
    </w:p>
    <w:p w14:paraId="7934A14B"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14]</w:t>
      </w:r>
      <w:r w:rsidRPr="00BE702E">
        <w:rPr>
          <w:noProof/>
          <w:lang w:val="en-US"/>
        </w:rPr>
        <w:tab/>
        <w:t xml:space="preserve">T.Yoshida, Y.Yoshioka, K.Matsuyama, Y.Nakazato, S.Tochigi, T.Hirai, S.Kondoh, K.Nagano, Y.Abe, H.Kamada, S. ichiTsunoda, H.Nabeshi, T.Yoshikawa, Y.Tsutsumi, </w:t>
      </w:r>
      <w:r w:rsidRPr="00BE702E">
        <w:rPr>
          <w:i/>
          <w:iCs/>
          <w:noProof/>
          <w:lang w:val="en-US"/>
        </w:rPr>
        <w:t>Biochem. Biophys. Res. Commun.</w:t>
      </w:r>
      <w:r w:rsidRPr="00BE702E">
        <w:rPr>
          <w:noProof/>
          <w:lang w:val="en-US"/>
        </w:rPr>
        <w:t xml:space="preserve"> </w:t>
      </w:r>
      <w:r w:rsidRPr="00BE702E">
        <w:rPr>
          <w:b/>
          <w:bCs/>
          <w:noProof/>
          <w:lang w:val="en-US"/>
        </w:rPr>
        <w:t>2012</w:t>
      </w:r>
      <w:r w:rsidRPr="00BE702E">
        <w:rPr>
          <w:noProof/>
          <w:lang w:val="en-US"/>
        </w:rPr>
        <w:t xml:space="preserve">, </w:t>
      </w:r>
      <w:r w:rsidRPr="00BE702E">
        <w:rPr>
          <w:i/>
          <w:iCs/>
          <w:noProof/>
          <w:lang w:val="en-US"/>
        </w:rPr>
        <w:t>427</w:t>
      </w:r>
      <w:r w:rsidRPr="00BE702E">
        <w:rPr>
          <w:noProof/>
          <w:lang w:val="en-US"/>
        </w:rPr>
        <w:t>, 748.</w:t>
      </w:r>
    </w:p>
    <w:p w14:paraId="731CB3B4"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15]</w:t>
      </w:r>
      <w:r w:rsidRPr="00BE702E">
        <w:rPr>
          <w:noProof/>
          <w:lang w:val="en-US"/>
        </w:rPr>
        <w:tab/>
        <w:t xml:space="preserve">V.Marzaioli, J. A.Aguilar-Pimentel, I.Weichenmeier, G.Luxenhofer, M.Wiemann, R.Landsiedel, W.Wohlleben, S.Eiden, M.Mempel, H.Behrendt, C.Schmidt-Weber, J.Gutermuth, F.Alessandrini, </w:t>
      </w:r>
      <w:r w:rsidRPr="00BE702E">
        <w:rPr>
          <w:i/>
          <w:iCs/>
          <w:noProof/>
          <w:lang w:val="en-US"/>
        </w:rPr>
        <w:t>Int. J. Nanomedicine</w:t>
      </w:r>
      <w:r w:rsidRPr="00BE702E">
        <w:rPr>
          <w:noProof/>
          <w:lang w:val="en-US"/>
        </w:rPr>
        <w:t xml:space="preserve"> </w:t>
      </w:r>
      <w:r w:rsidRPr="00BE702E">
        <w:rPr>
          <w:b/>
          <w:bCs/>
          <w:noProof/>
          <w:lang w:val="en-US"/>
        </w:rPr>
        <w:t>2014</w:t>
      </w:r>
      <w:r w:rsidRPr="00BE702E">
        <w:rPr>
          <w:noProof/>
          <w:lang w:val="en-US"/>
        </w:rPr>
        <w:t xml:space="preserve">, </w:t>
      </w:r>
      <w:r w:rsidRPr="00BE702E">
        <w:rPr>
          <w:i/>
          <w:iCs/>
          <w:noProof/>
          <w:lang w:val="en-US"/>
        </w:rPr>
        <w:t>9</w:t>
      </w:r>
      <w:r w:rsidRPr="00BE702E">
        <w:rPr>
          <w:noProof/>
          <w:lang w:val="en-US"/>
        </w:rPr>
        <w:t>, 2815.</w:t>
      </w:r>
    </w:p>
    <w:p w14:paraId="2F26EB2A"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16]</w:t>
      </w:r>
      <w:r w:rsidRPr="00BE702E">
        <w:rPr>
          <w:noProof/>
          <w:lang w:val="en-US"/>
        </w:rPr>
        <w:tab/>
        <w:t xml:space="preserve">A.Kurtz-Chalot, J. P.Klein, J.Pourchez, D.Boudard, V.Bin, G. B.Alcantara, M.Martini, M.Cottier, V.Forest, </w:t>
      </w:r>
      <w:r w:rsidRPr="00BE702E">
        <w:rPr>
          <w:i/>
          <w:iCs/>
          <w:noProof/>
          <w:lang w:val="en-US"/>
        </w:rPr>
        <w:t>J. Nanoparticle Res.</w:t>
      </w:r>
      <w:r w:rsidRPr="00BE702E">
        <w:rPr>
          <w:noProof/>
          <w:lang w:val="en-US"/>
        </w:rPr>
        <w:t xml:space="preserve"> </w:t>
      </w:r>
      <w:r w:rsidRPr="00BE702E">
        <w:rPr>
          <w:b/>
          <w:bCs/>
          <w:noProof/>
          <w:lang w:val="en-US"/>
        </w:rPr>
        <w:t>2014</w:t>
      </w:r>
      <w:r w:rsidRPr="00BE702E">
        <w:rPr>
          <w:noProof/>
          <w:lang w:val="en-US"/>
        </w:rPr>
        <w:t xml:space="preserve">, </w:t>
      </w:r>
      <w:r w:rsidRPr="00BE702E">
        <w:rPr>
          <w:i/>
          <w:iCs/>
          <w:noProof/>
          <w:lang w:val="en-US"/>
        </w:rPr>
        <w:t>16</w:t>
      </w:r>
      <w:r w:rsidRPr="00BE702E">
        <w:rPr>
          <w:noProof/>
          <w:lang w:val="en-US"/>
        </w:rPr>
        <w:t>, 2738.</w:t>
      </w:r>
    </w:p>
    <w:p w14:paraId="03187DF5"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lastRenderedPageBreak/>
        <w:t>[17]</w:t>
      </w:r>
      <w:r w:rsidRPr="00BE702E">
        <w:rPr>
          <w:noProof/>
          <w:lang w:val="en-US"/>
        </w:rPr>
        <w:tab/>
        <w:t xml:space="preserve">T.Yu, A.Malugin, H.Ghandehari, </w:t>
      </w:r>
      <w:r w:rsidRPr="00BE702E">
        <w:rPr>
          <w:i/>
          <w:iCs/>
          <w:noProof/>
          <w:lang w:val="en-US"/>
        </w:rPr>
        <w:t>ACS Nano</w:t>
      </w:r>
      <w:r w:rsidRPr="00BE702E">
        <w:rPr>
          <w:noProof/>
          <w:lang w:val="en-US"/>
        </w:rPr>
        <w:t xml:space="preserve"> </w:t>
      </w:r>
      <w:r w:rsidRPr="00BE702E">
        <w:rPr>
          <w:b/>
          <w:bCs/>
          <w:noProof/>
          <w:lang w:val="en-US"/>
        </w:rPr>
        <w:t>2011</w:t>
      </w:r>
      <w:r w:rsidRPr="00BE702E">
        <w:rPr>
          <w:noProof/>
          <w:lang w:val="en-US"/>
        </w:rPr>
        <w:t xml:space="preserve">, </w:t>
      </w:r>
      <w:r w:rsidRPr="00BE702E">
        <w:rPr>
          <w:i/>
          <w:iCs/>
          <w:noProof/>
          <w:lang w:val="en-US"/>
        </w:rPr>
        <w:t>5</w:t>
      </w:r>
      <w:r w:rsidRPr="00BE702E">
        <w:rPr>
          <w:noProof/>
          <w:lang w:val="en-US"/>
        </w:rPr>
        <w:t>, 5717.</w:t>
      </w:r>
    </w:p>
    <w:p w14:paraId="5DA4CF5B"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18]</w:t>
      </w:r>
      <w:r w:rsidRPr="00BE702E">
        <w:rPr>
          <w:noProof/>
          <w:lang w:val="en-US"/>
        </w:rPr>
        <w:tab/>
        <w:t xml:space="preserve">A. S.Morris, A.Adamcakova-Dodd, S. E.Lehman, A.Wongrakpanich, P. S.Thorne, S. C.Larsen, A. K.Salem, </w:t>
      </w:r>
      <w:r w:rsidRPr="00BE702E">
        <w:rPr>
          <w:i/>
          <w:iCs/>
          <w:noProof/>
          <w:lang w:val="en-US"/>
        </w:rPr>
        <w:t>Toxicol. Lett.</w:t>
      </w:r>
      <w:r w:rsidRPr="00BE702E">
        <w:rPr>
          <w:noProof/>
          <w:lang w:val="en-US"/>
        </w:rPr>
        <w:t xml:space="preserve"> </w:t>
      </w:r>
      <w:r w:rsidRPr="00BE702E">
        <w:rPr>
          <w:b/>
          <w:bCs/>
          <w:noProof/>
          <w:lang w:val="en-US"/>
        </w:rPr>
        <w:t>2016</w:t>
      </w:r>
      <w:r w:rsidRPr="00BE702E">
        <w:rPr>
          <w:noProof/>
          <w:lang w:val="en-US"/>
        </w:rPr>
        <w:t xml:space="preserve">, </w:t>
      </w:r>
      <w:r w:rsidRPr="00BE702E">
        <w:rPr>
          <w:i/>
          <w:iCs/>
          <w:noProof/>
          <w:lang w:val="en-US"/>
        </w:rPr>
        <w:t>241</w:t>
      </w:r>
      <w:r w:rsidRPr="00BE702E">
        <w:rPr>
          <w:noProof/>
          <w:lang w:val="en-US"/>
        </w:rPr>
        <w:t>, 207.</w:t>
      </w:r>
    </w:p>
    <w:p w14:paraId="16B3CE79"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19]</w:t>
      </w:r>
      <w:r w:rsidRPr="00BE702E">
        <w:rPr>
          <w:noProof/>
          <w:lang w:val="en-US"/>
        </w:rPr>
        <w:tab/>
        <w:t xml:space="preserve">O.Boussif, F.Lezoualc’h, M. A.Zanta, M. D.Mergny, D.Scherman, B.Demeneix, J. P.Behr, </w:t>
      </w:r>
      <w:r w:rsidRPr="00BE702E">
        <w:rPr>
          <w:i/>
          <w:iCs/>
          <w:noProof/>
          <w:lang w:val="en-US"/>
        </w:rPr>
        <w:t>Proc. Natl. Acad. Sci. U. S. A.</w:t>
      </w:r>
      <w:r w:rsidRPr="00BE702E">
        <w:rPr>
          <w:noProof/>
          <w:lang w:val="en-US"/>
        </w:rPr>
        <w:t xml:space="preserve"> </w:t>
      </w:r>
      <w:r w:rsidRPr="00BE702E">
        <w:rPr>
          <w:b/>
          <w:bCs/>
          <w:noProof/>
          <w:lang w:val="en-US"/>
        </w:rPr>
        <w:t>1995</w:t>
      </w:r>
      <w:r w:rsidRPr="00BE702E">
        <w:rPr>
          <w:noProof/>
          <w:lang w:val="en-US"/>
        </w:rPr>
        <w:t xml:space="preserve">, </w:t>
      </w:r>
      <w:r w:rsidRPr="00BE702E">
        <w:rPr>
          <w:i/>
          <w:iCs/>
          <w:noProof/>
          <w:lang w:val="en-US"/>
        </w:rPr>
        <w:t>92</w:t>
      </w:r>
      <w:r w:rsidRPr="00BE702E">
        <w:rPr>
          <w:noProof/>
          <w:lang w:val="en-US"/>
        </w:rPr>
        <w:t>, 7297.</w:t>
      </w:r>
    </w:p>
    <w:p w14:paraId="0B04BE78"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20]</w:t>
      </w:r>
      <w:r w:rsidRPr="00BE702E">
        <w:rPr>
          <w:noProof/>
          <w:lang w:val="en-US"/>
        </w:rPr>
        <w:tab/>
        <w:t xml:space="preserve">T.Xia, M.Kovochich, M.Liong, J. I.Zink, A. E.Nel, </w:t>
      </w:r>
      <w:r w:rsidRPr="00BE702E">
        <w:rPr>
          <w:i/>
          <w:iCs/>
          <w:noProof/>
          <w:lang w:val="en-US"/>
        </w:rPr>
        <w:t>ACS Nano</w:t>
      </w:r>
      <w:r w:rsidRPr="00BE702E">
        <w:rPr>
          <w:noProof/>
          <w:lang w:val="en-US"/>
        </w:rPr>
        <w:t xml:space="preserve"> </w:t>
      </w:r>
      <w:r w:rsidRPr="00BE702E">
        <w:rPr>
          <w:b/>
          <w:bCs/>
          <w:noProof/>
          <w:lang w:val="en-US"/>
        </w:rPr>
        <w:t>2008</w:t>
      </w:r>
      <w:r w:rsidRPr="00BE702E">
        <w:rPr>
          <w:noProof/>
          <w:lang w:val="en-US"/>
        </w:rPr>
        <w:t xml:space="preserve">, </w:t>
      </w:r>
      <w:r w:rsidRPr="00BE702E">
        <w:rPr>
          <w:i/>
          <w:iCs/>
          <w:noProof/>
          <w:lang w:val="en-US"/>
        </w:rPr>
        <w:t>2</w:t>
      </w:r>
      <w:r w:rsidRPr="00BE702E">
        <w:rPr>
          <w:noProof/>
          <w:lang w:val="en-US"/>
        </w:rPr>
        <w:t>, 85.</w:t>
      </w:r>
    </w:p>
    <w:p w14:paraId="500BB226"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21]</w:t>
      </w:r>
      <w:r w:rsidRPr="00BE702E">
        <w:rPr>
          <w:noProof/>
          <w:lang w:val="en-US"/>
        </w:rPr>
        <w:tab/>
        <w:t xml:space="preserve">O.Lunov, T.Syrovets, C.Loos, G. U.Nienhaus, V.Mailänder, K.Landfester, M.Rouis, T.Simmet, </w:t>
      </w:r>
      <w:r w:rsidRPr="00BE702E">
        <w:rPr>
          <w:i/>
          <w:iCs/>
          <w:noProof/>
          <w:lang w:val="en-US"/>
        </w:rPr>
        <w:t>ACS Nano</w:t>
      </w:r>
      <w:r w:rsidRPr="00BE702E">
        <w:rPr>
          <w:noProof/>
          <w:lang w:val="en-US"/>
        </w:rPr>
        <w:t xml:space="preserve"> </w:t>
      </w:r>
      <w:r w:rsidRPr="00BE702E">
        <w:rPr>
          <w:b/>
          <w:bCs/>
          <w:noProof/>
          <w:lang w:val="en-US"/>
        </w:rPr>
        <w:t>2011</w:t>
      </w:r>
      <w:r w:rsidRPr="00BE702E">
        <w:rPr>
          <w:noProof/>
          <w:lang w:val="en-US"/>
        </w:rPr>
        <w:t xml:space="preserve">, </w:t>
      </w:r>
      <w:r w:rsidRPr="00BE702E">
        <w:rPr>
          <w:i/>
          <w:iCs/>
          <w:noProof/>
          <w:lang w:val="en-US"/>
        </w:rPr>
        <w:t>5</w:t>
      </w:r>
      <w:r w:rsidRPr="00BE702E">
        <w:rPr>
          <w:noProof/>
          <w:lang w:val="en-US"/>
        </w:rPr>
        <w:t>, 9648.</w:t>
      </w:r>
    </w:p>
    <w:p w14:paraId="6BBE2A41" w14:textId="77777777" w:rsidR="002B3EF6" w:rsidRPr="00BE702E" w:rsidRDefault="002B3EF6" w:rsidP="002B3EF6">
      <w:pPr>
        <w:autoSpaceDE w:val="0"/>
        <w:autoSpaceDN w:val="0"/>
        <w:adjustRightInd w:val="0"/>
        <w:spacing w:line="480" w:lineRule="auto"/>
        <w:ind w:left="640" w:hanging="640"/>
        <w:rPr>
          <w:noProof/>
        </w:rPr>
      </w:pPr>
      <w:r w:rsidRPr="00BE702E">
        <w:rPr>
          <w:noProof/>
        </w:rPr>
        <w:t>[22]</w:t>
      </w:r>
      <w:r w:rsidRPr="00BE702E">
        <w:rPr>
          <w:noProof/>
        </w:rPr>
        <w:tab/>
        <w:t xml:space="preserve">Y.Li, M.Kröger, W. K.Liu, </w:t>
      </w:r>
      <w:r w:rsidRPr="00BE702E">
        <w:rPr>
          <w:i/>
          <w:iCs/>
          <w:noProof/>
        </w:rPr>
        <w:t>Biomaterials</w:t>
      </w:r>
      <w:r w:rsidRPr="00BE702E">
        <w:rPr>
          <w:noProof/>
        </w:rPr>
        <w:t xml:space="preserve"> </w:t>
      </w:r>
      <w:r w:rsidRPr="00BE702E">
        <w:rPr>
          <w:b/>
          <w:bCs/>
          <w:noProof/>
        </w:rPr>
        <w:t>2014</w:t>
      </w:r>
      <w:r w:rsidRPr="00BE702E">
        <w:rPr>
          <w:noProof/>
        </w:rPr>
        <w:t xml:space="preserve">, </w:t>
      </w:r>
      <w:r w:rsidRPr="00BE702E">
        <w:rPr>
          <w:i/>
          <w:iCs/>
          <w:noProof/>
        </w:rPr>
        <w:t>35</w:t>
      </w:r>
      <w:r w:rsidRPr="00BE702E">
        <w:rPr>
          <w:noProof/>
        </w:rPr>
        <w:t>, 8467.</w:t>
      </w:r>
    </w:p>
    <w:p w14:paraId="7967E045" w14:textId="77777777" w:rsidR="002B3EF6" w:rsidRPr="00BE702E" w:rsidRDefault="002B3EF6" w:rsidP="002B3EF6">
      <w:pPr>
        <w:autoSpaceDE w:val="0"/>
        <w:autoSpaceDN w:val="0"/>
        <w:adjustRightInd w:val="0"/>
        <w:spacing w:line="480" w:lineRule="auto"/>
        <w:ind w:left="640" w:hanging="640"/>
        <w:rPr>
          <w:noProof/>
        </w:rPr>
      </w:pPr>
      <w:r w:rsidRPr="00BE702E">
        <w:rPr>
          <w:noProof/>
        </w:rPr>
        <w:t>[23]</w:t>
      </w:r>
      <w:r w:rsidRPr="00BE702E">
        <w:rPr>
          <w:noProof/>
        </w:rPr>
        <w:tab/>
        <w:t xml:space="preserve">X. D.Wang, K. S.Rabe, I.Ahmed, C. M.Niemeyer, </w:t>
      </w:r>
      <w:r w:rsidRPr="00BE702E">
        <w:rPr>
          <w:i/>
          <w:iCs/>
          <w:noProof/>
        </w:rPr>
        <w:t>Adv. Mater.</w:t>
      </w:r>
      <w:r w:rsidRPr="00BE702E">
        <w:rPr>
          <w:noProof/>
        </w:rPr>
        <w:t xml:space="preserve"> </w:t>
      </w:r>
      <w:r w:rsidRPr="00BE702E">
        <w:rPr>
          <w:b/>
          <w:bCs/>
          <w:noProof/>
        </w:rPr>
        <w:t>2015</w:t>
      </w:r>
      <w:r w:rsidRPr="00BE702E">
        <w:rPr>
          <w:noProof/>
        </w:rPr>
        <w:t xml:space="preserve">, </w:t>
      </w:r>
      <w:r w:rsidRPr="00BE702E">
        <w:rPr>
          <w:i/>
          <w:iCs/>
          <w:noProof/>
        </w:rPr>
        <w:t>27</w:t>
      </w:r>
      <w:r w:rsidRPr="00BE702E">
        <w:rPr>
          <w:noProof/>
        </w:rPr>
        <w:t>, 7945.</w:t>
      </w:r>
    </w:p>
    <w:p w14:paraId="21139D32" w14:textId="5607AE6A" w:rsidR="002B3EF6" w:rsidRPr="00BE702E" w:rsidRDefault="002B3EF6" w:rsidP="002B3EF6">
      <w:pPr>
        <w:autoSpaceDE w:val="0"/>
        <w:autoSpaceDN w:val="0"/>
        <w:adjustRightInd w:val="0"/>
        <w:spacing w:line="480" w:lineRule="auto"/>
        <w:ind w:left="640" w:hanging="640"/>
        <w:rPr>
          <w:noProof/>
          <w:lang w:val="en-US"/>
        </w:rPr>
      </w:pPr>
      <w:r w:rsidRPr="00BE702E">
        <w:rPr>
          <w:noProof/>
        </w:rPr>
        <w:t>[24]</w:t>
      </w:r>
      <w:r w:rsidRPr="00BE702E">
        <w:rPr>
          <w:noProof/>
        </w:rPr>
        <w:tab/>
        <w:t xml:space="preserve">A.Leidner, S.Weigel, J.Bauer, J.Reiber, A.Angelin, M.Grösche, T.Scharnweber, C. M.Niemeyer, </w:t>
      </w:r>
      <w:r w:rsidRPr="00BE702E">
        <w:rPr>
          <w:i/>
          <w:iCs/>
          <w:noProof/>
        </w:rPr>
        <w:t xml:space="preserve">Adv. </w:t>
      </w:r>
      <w:r w:rsidRPr="00BE702E">
        <w:rPr>
          <w:i/>
          <w:iCs/>
          <w:noProof/>
          <w:lang w:val="en-US"/>
        </w:rPr>
        <w:t>Funct. Mater.</w:t>
      </w:r>
      <w:r w:rsidRPr="00BE702E">
        <w:rPr>
          <w:noProof/>
          <w:lang w:val="en-US"/>
        </w:rPr>
        <w:t xml:space="preserve"> </w:t>
      </w:r>
      <w:r w:rsidRPr="00BE702E">
        <w:rPr>
          <w:b/>
          <w:bCs/>
          <w:noProof/>
          <w:lang w:val="en-US"/>
        </w:rPr>
        <w:t>2018</w:t>
      </w:r>
      <w:r w:rsidRPr="00BE702E">
        <w:rPr>
          <w:noProof/>
          <w:lang w:val="en-US"/>
        </w:rPr>
        <w:t xml:space="preserve">, </w:t>
      </w:r>
      <w:r w:rsidR="00000AAD" w:rsidRPr="00BE702E">
        <w:rPr>
          <w:noProof/>
          <w:lang w:val="en-US"/>
        </w:rPr>
        <w:t>28, 1707572</w:t>
      </w:r>
      <w:r w:rsidRPr="00BE702E">
        <w:rPr>
          <w:noProof/>
          <w:lang w:val="en-US"/>
        </w:rPr>
        <w:t>.</w:t>
      </w:r>
    </w:p>
    <w:p w14:paraId="088250D3"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25]</w:t>
      </w:r>
      <w:r w:rsidRPr="00BE702E">
        <w:rPr>
          <w:noProof/>
          <w:lang w:val="en-US"/>
        </w:rPr>
        <w:tab/>
        <w:t xml:space="preserve">L. T.Zhuravlev, </w:t>
      </w:r>
      <w:r w:rsidRPr="00BE702E">
        <w:rPr>
          <w:i/>
          <w:iCs/>
          <w:noProof/>
          <w:lang w:val="en-US"/>
        </w:rPr>
        <w:t>Colloids Surfaces A Physicochem. Eng. Asp.</w:t>
      </w:r>
      <w:r w:rsidRPr="00BE702E">
        <w:rPr>
          <w:noProof/>
          <w:lang w:val="en-US"/>
        </w:rPr>
        <w:t xml:space="preserve"> </w:t>
      </w:r>
      <w:r w:rsidRPr="00BE702E">
        <w:rPr>
          <w:b/>
          <w:bCs/>
          <w:noProof/>
          <w:lang w:val="en-US"/>
        </w:rPr>
        <w:t>2000</w:t>
      </w:r>
      <w:r w:rsidRPr="00BE702E">
        <w:rPr>
          <w:noProof/>
          <w:lang w:val="en-US"/>
        </w:rPr>
        <w:t xml:space="preserve">, </w:t>
      </w:r>
      <w:r w:rsidRPr="00BE702E">
        <w:rPr>
          <w:i/>
          <w:iCs/>
          <w:noProof/>
          <w:lang w:val="en-US"/>
        </w:rPr>
        <w:t>173</w:t>
      </w:r>
      <w:r w:rsidRPr="00BE702E">
        <w:rPr>
          <w:noProof/>
          <w:lang w:val="en-US"/>
        </w:rPr>
        <w:t>, 1.</w:t>
      </w:r>
    </w:p>
    <w:p w14:paraId="0A6350F9"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26]</w:t>
      </w:r>
      <w:r w:rsidRPr="00BE702E">
        <w:rPr>
          <w:noProof/>
          <w:lang w:val="en-US"/>
        </w:rPr>
        <w:tab/>
        <w:t xml:space="preserve">S.Tenzer, D.Docter, J.Kuharev, A.Musyanovych, V.Fetz, R.Hecht, F.Schlenk, D.Fischer, K.Kiouptsi, C.Reinhardt, K.Landfester, H.Schild, M.Maskos, S. K.Knauer, R. H.Stauber, </w:t>
      </w:r>
      <w:r w:rsidRPr="00BE702E">
        <w:rPr>
          <w:i/>
          <w:iCs/>
          <w:noProof/>
          <w:lang w:val="en-US"/>
        </w:rPr>
        <w:t>Nat. Nanotechnol.</w:t>
      </w:r>
      <w:r w:rsidRPr="00BE702E">
        <w:rPr>
          <w:noProof/>
          <w:lang w:val="en-US"/>
        </w:rPr>
        <w:t xml:space="preserve"> </w:t>
      </w:r>
      <w:r w:rsidRPr="00BE702E">
        <w:rPr>
          <w:b/>
          <w:bCs/>
          <w:noProof/>
          <w:lang w:val="en-US"/>
        </w:rPr>
        <w:t>2013</w:t>
      </w:r>
      <w:r w:rsidRPr="00BE702E">
        <w:rPr>
          <w:noProof/>
          <w:lang w:val="en-US"/>
        </w:rPr>
        <w:t xml:space="preserve">, </w:t>
      </w:r>
      <w:r w:rsidRPr="00BE702E">
        <w:rPr>
          <w:i/>
          <w:iCs/>
          <w:noProof/>
          <w:lang w:val="en-US"/>
        </w:rPr>
        <w:t>8</w:t>
      </w:r>
      <w:r w:rsidRPr="00BE702E">
        <w:rPr>
          <w:noProof/>
          <w:lang w:val="en-US"/>
        </w:rPr>
        <w:t>, 772.</w:t>
      </w:r>
    </w:p>
    <w:p w14:paraId="1F261B47"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27]</w:t>
      </w:r>
      <w:r w:rsidRPr="00BE702E">
        <w:rPr>
          <w:noProof/>
          <w:lang w:val="en-US"/>
        </w:rPr>
        <w:tab/>
        <w:t xml:space="preserve">V. Y.Davydov, </w:t>
      </w:r>
      <w:r w:rsidRPr="00BE702E">
        <w:rPr>
          <w:i/>
          <w:iCs/>
          <w:noProof/>
          <w:lang w:val="en-US"/>
        </w:rPr>
        <w:t>Adsorption on Silica Surfaces.</w:t>
      </w:r>
      <w:r w:rsidRPr="00BE702E">
        <w:rPr>
          <w:noProof/>
          <w:lang w:val="en-US"/>
        </w:rPr>
        <w:t xml:space="preserve">, </w:t>
      </w:r>
      <w:r w:rsidRPr="00BE702E">
        <w:rPr>
          <w:b/>
          <w:bCs/>
          <w:noProof/>
          <w:lang w:val="en-US"/>
        </w:rPr>
        <w:t>2000</w:t>
      </w:r>
      <w:r w:rsidRPr="00BE702E">
        <w:rPr>
          <w:noProof/>
          <w:lang w:val="en-US"/>
        </w:rPr>
        <w:t>.</w:t>
      </w:r>
    </w:p>
    <w:p w14:paraId="13F13CD3" w14:textId="0A0D4B13"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28]</w:t>
      </w:r>
      <w:r w:rsidRPr="00BE702E">
        <w:rPr>
          <w:noProof/>
          <w:lang w:val="en-US"/>
        </w:rPr>
        <w:tab/>
        <w:t xml:space="preserve">E.Mahon, D. R.Hristov, K. </w:t>
      </w:r>
      <w:r w:rsidR="00000AAD" w:rsidRPr="00BE702E">
        <w:rPr>
          <w:noProof/>
          <w:lang w:val="en-US"/>
        </w:rPr>
        <w:t>A</w:t>
      </w:r>
      <w:r w:rsidRPr="00BE702E">
        <w:rPr>
          <w:noProof/>
          <w:lang w:val="en-US"/>
        </w:rPr>
        <w:t xml:space="preserve">.Dawson, </w:t>
      </w:r>
      <w:r w:rsidRPr="00BE702E">
        <w:rPr>
          <w:i/>
          <w:iCs/>
          <w:noProof/>
          <w:lang w:val="en-US"/>
        </w:rPr>
        <w:t>Chem. Commun.</w:t>
      </w:r>
      <w:r w:rsidRPr="00BE702E">
        <w:rPr>
          <w:noProof/>
          <w:lang w:val="en-US"/>
        </w:rPr>
        <w:t xml:space="preserve"> </w:t>
      </w:r>
      <w:r w:rsidRPr="00BE702E">
        <w:rPr>
          <w:b/>
          <w:bCs/>
          <w:noProof/>
          <w:lang w:val="en-US"/>
        </w:rPr>
        <w:t>2012</w:t>
      </w:r>
      <w:r w:rsidRPr="00BE702E">
        <w:rPr>
          <w:noProof/>
          <w:lang w:val="en-US"/>
        </w:rPr>
        <w:t xml:space="preserve">, </w:t>
      </w:r>
      <w:r w:rsidRPr="00BE702E">
        <w:rPr>
          <w:i/>
          <w:iCs/>
          <w:noProof/>
          <w:lang w:val="en-US"/>
        </w:rPr>
        <w:t>48</w:t>
      </w:r>
      <w:r w:rsidRPr="00BE702E">
        <w:rPr>
          <w:noProof/>
          <w:lang w:val="en-US"/>
        </w:rPr>
        <w:t>, 7970.</w:t>
      </w:r>
    </w:p>
    <w:p w14:paraId="28B72FD0"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29]</w:t>
      </w:r>
      <w:r w:rsidRPr="00BE702E">
        <w:rPr>
          <w:noProof/>
          <w:lang w:val="en-US"/>
        </w:rPr>
        <w:tab/>
        <w:t xml:space="preserve">I.Ojea-Jiménez, P.Urbán, F.Barahona, M.Pedroni, R.Capomaccio, G.Ceccone, A.Kinsner-Ovaskainen, F.Rossi, D.Gilliland, </w:t>
      </w:r>
      <w:r w:rsidRPr="00BE702E">
        <w:rPr>
          <w:i/>
          <w:iCs/>
          <w:noProof/>
          <w:lang w:val="en-US"/>
        </w:rPr>
        <w:t>ACS Appl. Mater. Interfaces</w:t>
      </w:r>
      <w:r w:rsidRPr="00BE702E">
        <w:rPr>
          <w:noProof/>
          <w:lang w:val="en-US"/>
        </w:rPr>
        <w:t xml:space="preserve"> </w:t>
      </w:r>
      <w:r w:rsidRPr="00BE702E">
        <w:rPr>
          <w:b/>
          <w:bCs/>
          <w:noProof/>
          <w:lang w:val="en-US"/>
        </w:rPr>
        <w:t>2016</w:t>
      </w:r>
      <w:r w:rsidRPr="00BE702E">
        <w:rPr>
          <w:noProof/>
          <w:lang w:val="en-US"/>
        </w:rPr>
        <w:t xml:space="preserve">, </w:t>
      </w:r>
      <w:r w:rsidRPr="00BE702E">
        <w:rPr>
          <w:i/>
          <w:iCs/>
          <w:noProof/>
          <w:lang w:val="en-US"/>
        </w:rPr>
        <w:t>8</w:t>
      </w:r>
      <w:r w:rsidRPr="00BE702E">
        <w:rPr>
          <w:noProof/>
          <w:lang w:val="en-US"/>
        </w:rPr>
        <w:t>, 4838.</w:t>
      </w:r>
    </w:p>
    <w:p w14:paraId="16B20B24"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30]</w:t>
      </w:r>
      <w:r w:rsidRPr="00BE702E">
        <w:rPr>
          <w:noProof/>
          <w:lang w:val="en-US"/>
        </w:rPr>
        <w:tab/>
        <w:t xml:space="preserve">M.Wiemann, A.Vennemann, U. G.Sauer, K.Wiench, L.Ma-Hock, R.Landsiedel, </w:t>
      </w:r>
      <w:r w:rsidRPr="00BE702E">
        <w:rPr>
          <w:i/>
          <w:iCs/>
          <w:noProof/>
          <w:lang w:val="en-US"/>
        </w:rPr>
        <w:t>J. Nanobiotechnology</w:t>
      </w:r>
      <w:r w:rsidRPr="00BE702E">
        <w:rPr>
          <w:noProof/>
          <w:lang w:val="en-US"/>
        </w:rPr>
        <w:t xml:space="preserve"> </w:t>
      </w:r>
      <w:r w:rsidRPr="00BE702E">
        <w:rPr>
          <w:b/>
          <w:bCs/>
          <w:noProof/>
          <w:lang w:val="en-US"/>
        </w:rPr>
        <w:t>2016</w:t>
      </w:r>
      <w:r w:rsidRPr="00BE702E">
        <w:rPr>
          <w:noProof/>
          <w:lang w:val="en-US"/>
        </w:rPr>
        <w:t xml:space="preserve">, </w:t>
      </w:r>
      <w:r w:rsidRPr="00BE702E">
        <w:rPr>
          <w:i/>
          <w:iCs/>
          <w:noProof/>
          <w:lang w:val="en-US"/>
        </w:rPr>
        <w:t>14</w:t>
      </w:r>
      <w:r w:rsidRPr="00BE702E">
        <w:rPr>
          <w:noProof/>
          <w:lang w:val="en-US"/>
        </w:rPr>
        <w:t>, 16.</w:t>
      </w:r>
    </w:p>
    <w:p w14:paraId="47622FFB" w14:textId="235262D0"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31]</w:t>
      </w:r>
      <w:r w:rsidRPr="00BE702E">
        <w:rPr>
          <w:noProof/>
          <w:lang w:val="en-US"/>
        </w:rPr>
        <w:tab/>
        <w:t xml:space="preserve">S. R.Mane, I. L.Hsiao, M.Takamiya, D.Le, U.Straehle, C.Barner-Kowollik, C.Weiss, G.Delaittre, </w:t>
      </w:r>
      <w:r w:rsidRPr="00BE702E">
        <w:rPr>
          <w:i/>
          <w:iCs/>
          <w:noProof/>
          <w:lang w:val="en-US"/>
        </w:rPr>
        <w:t>Small</w:t>
      </w:r>
      <w:r w:rsidRPr="00BE702E">
        <w:rPr>
          <w:noProof/>
          <w:lang w:val="en-US"/>
        </w:rPr>
        <w:t xml:space="preserve"> </w:t>
      </w:r>
      <w:r w:rsidRPr="00BE702E">
        <w:rPr>
          <w:b/>
          <w:bCs/>
          <w:noProof/>
          <w:lang w:val="en-US"/>
        </w:rPr>
        <w:t>2018</w:t>
      </w:r>
      <w:r w:rsidRPr="00BE702E">
        <w:rPr>
          <w:noProof/>
          <w:lang w:val="en-US"/>
        </w:rPr>
        <w:t xml:space="preserve">, </w:t>
      </w:r>
      <w:r w:rsidRPr="00BE702E">
        <w:rPr>
          <w:i/>
          <w:iCs/>
          <w:noProof/>
          <w:lang w:val="en-US"/>
        </w:rPr>
        <w:t>14</w:t>
      </w:r>
      <w:r w:rsidRPr="00BE702E">
        <w:rPr>
          <w:noProof/>
          <w:lang w:val="en-US"/>
        </w:rPr>
        <w:t xml:space="preserve">, </w:t>
      </w:r>
      <w:r w:rsidR="00000AAD" w:rsidRPr="00BE702E">
        <w:rPr>
          <w:noProof/>
          <w:lang w:val="en-US"/>
        </w:rPr>
        <w:t>1801571</w:t>
      </w:r>
      <w:r w:rsidRPr="00BE702E">
        <w:rPr>
          <w:noProof/>
          <w:lang w:val="en-US"/>
        </w:rPr>
        <w:t>.</w:t>
      </w:r>
    </w:p>
    <w:p w14:paraId="1CD78A1A"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lastRenderedPageBreak/>
        <w:t>[32]</w:t>
      </w:r>
      <w:r w:rsidRPr="00BE702E">
        <w:rPr>
          <w:noProof/>
          <w:lang w:val="en-US"/>
        </w:rPr>
        <w:tab/>
        <w:t xml:space="preserve">C.Marquardt, S.Fritsch-Decker, M.Al-Rawi, S.Diabaté, C.Weiss, </w:t>
      </w:r>
      <w:r w:rsidRPr="00BE702E">
        <w:rPr>
          <w:i/>
          <w:iCs/>
          <w:noProof/>
          <w:lang w:val="en-US"/>
        </w:rPr>
        <w:t>Toxicology</w:t>
      </w:r>
      <w:r w:rsidRPr="00BE702E">
        <w:rPr>
          <w:noProof/>
          <w:lang w:val="en-US"/>
        </w:rPr>
        <w:t xml:space="preserve"> </w:t>
      </w:r>
      <w:r w:rsidRPr="00BE702E">
        <w:rPr>
          <w:b/>
          <w:bCs/>
          <w:noProof/>
          <w:lang w:val="en-US"/>
        </w:rPr>
        <w:t>2017</w:t>
      </w:r>
      <w:r w:rsidRPr="00BE702E">
        <w:rPr>
          <w:noProof/>
          <w:lang w:val="en-US"/>
        </w:rPr>
        <w:t xml:space="preserve">, </w:t>
      </w:r>
      <w:r w:rsidRPr="00BE702E">
        <w:rPr>
          <w:i/>
          <w:iCs/>
          <w:noProof/>
          <w:lang w:val="en-US"/>
        </w:rPr>
        <w:t>379</w:t>
      </w:r>
      <w:r w:rsidRPr="00BE702E">
        <w:rPr>
          <w:noProof/>
          <w:lang w:val="en-US"/>
        </w:rPr>
        <w:t>, 40.</w:t>
      </w:r>
    </w:p>
    <w:p w14:paraId="13D9B9BA" w14:textId="62A0470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33]</w:t>
      </w:r>
      <w:r w:rsidRPr="00BE702E">
        <w:rPr>
          <w:noProof/>
          <w:lang w:val="en-US"/>
        </w:rPr>
        <w:tab/>
        <w:t xml:space="preserve">F.Wang, M. G.Bexiga, S.Anguissola, P.Boya, J. C.Simpson, A.Salvati, K. </w:t>
      </w:r>
      <w:r w:rsidR="00D477F3" w:rsidRPr="00BE702E">
        <w:rPr>
          <w:noProof/>
          <w:lang w:val="en-US"/>
        </w:rPr>
        <w:t>A.</w:t>
      </w:r>
      <w:r w:rsidRPr="00BE702E">
        <w:rPr>
          <w:noProof/>
          <w:lang w:val="en-US"/>
        </w:rPr>
        <w:t xml:space="preserve">Dawson, </w:t>
      </w:r>
      <w:r w:rsidRPr="00BE702E">
        <w:rPr>
          <w:i/>
          <w:iCs/>
          <w:noProof/>
          <w:lang w:val="en-US"/>
        </w:rPr>
        <w:t>Nanoscale</w:t>
      </w:r>
      <w:r w:rsidRPr="00BE702E">
        <w:rPr>
          <w:noProof/>
          <w:lang w:val="en-US"/>
        </w:rPr>
        <w:t xml:space="preserve"> </w:t>
      </w:r>
      <w:r w:rsidRPr="00BE702E">
        <w:rPr>
          <w:b/>
          <w:bCs/>
          <w:noProof/>
          <w:lang w:val="en-US"/>
        </w:rPr>
        <w:t>2013</w:t>
      </w:r>
      <w:r w:rsidRPr="00BE702E">
        <w:rPr>
          <w:noProof/>
          <w:lang w:val="en-US"/>
        </w:rPr>
        <w:t xml:space="preserve">, </w:t>
      </w:r>
      <w:r w:rsidRPr="00BE702E">
        <w:rPr>
          <w:i/>
          <w:iCs/>
          <w:noProof/>
          <w:lang w:val="en-US"/>
        </w:rPr>
        <w:t>5</w:t>
      </w:r>
      <w:r w:rsidRPr="00BE702E">
        <w:rPr>
          <w:noProof/>
          <w:lang w:val="en-US"/>
        </w:rPr>
        <w:t>, 10868.</w:t>
      </w:r>
    </w:p>
    <w:p w14:paraId="22B6C37A" w14:textId="5072E03A"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34]</w:t>
      </w:r>
      <w:r w:rsidRPr="00BE702E">
        <w:rPr>
          <w:noProof/>
          <w:lang w:val="en-US"/>
        </w:rPr>
        <w:tab/>
        <w:t xml:space="preserve">S.Anguissola, D.Garry, A.Salvati, P. J.O’Brien, K. A.Dawson, </w:t>
      </w:r>
      <w:r w:rsidRPr="00BE702E">
        <w:rPr>
          <w:i/>
          <w:iCs/>
          <w:noProof/>
          <w:lang w:val="en-US"/>
        </w:rPr>
        <w:t>PLoS One</w:t>
      </w:r>
      <w:r w:rsidRPr="00BE702E">
        <w:rPr>
          <w:noProof/>
          <w:lang w:val="en-US"/>
        </w:rPr>
        <w:t xml:space="preserve"> </w:t>
      </w:r>
      <w:r w:rsidRPr="00BE702E">
        <w:rPr>
          <w:b/>
          <w:bCs/>
          <w:noProof/>
          <w:lang w:val="en-US"/>
        </w:rPr>
        <w:t>2014</w:t>
      </w:r>
      <w:r w:rsidRPr="00BE702E">
        <w:rPr>
          <w:noProof/>
          <w:lang w:val="en-US"/>
        </w:rPr>
        <w:t xml:space="preserve">, </w:t>
      </w:r>
      <w:r w:rsidRPr="00BE702E">
        <w:rPr>
          <w:i/>
          <w:iCs/>
          <w:noProof/>
          <w:lang w:val="en-US"/>
        </w:rPr>
        <w:t>9</w:t>
      </w:r>
      <w:r w:rsidRPr="00BE702E">
        <w:rPr>
          <w:noProof/>
          <w:lang w:val="en-US"/>
        </w:rPr>
        <w:t xml:space="preserve">, </w:t>
      </w:r>
      <w:r w:rsidR="00000AAD" w:rsidRPr="00BE702E">
        <w:rPr>
          <w:noProof/>
          <w:lang w:val="en-US"/>
        </w:rPr>
        <w:t>e108025</w:t>
      </w:r>
      <w:r w:rsidRPr="00BE702E">
        <w:rPr>
          <w:noProof/>
          <w:lang w:val="en-US"/>
        </w:rPr>
        <w:t>.</w:t>
      </w:r>
    </w:p>
    <w:p w14:paraId="5875EDEB"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35]</w:t>
      </w:r>
      <w:r w:rsidRPr="00BE702E">
        <w:rPr>
          <w:noProof/>
          <w:lang w:val="en-US"/>
        </w:rPr>
        <w:tab/>
        <w:t xml:space="preserve">A. E.Nel, L.Mädler, D.Velegol, T.Xia, E. M.V.Hoek, P.Somasundaran, F.Klaessig, V.Castranova, M.Thompson, </w:t>
      </w:r>
      <w:r w:rsidRPr="00BE702E">
        <w:rPr>
          <w:i/>
          <w:iCs/>
          <w:noProof/>
          <w:lang w:val="en-US"/>
        </w:rPr>
        <w:t>Nat. Mater.</w:t>
      </w:r>
      <w:r w:rsidRPr="00BE702E">
        <w:rPr>
          <w:noProof/>
          <w:lang w:val="en-US"/>
        </w:rPr>
        <w:t xml:space="preserve"> </w:t>
      </w:r>
      <w:r w:rsidRPr="00BE702E">
        <w:rPr>
          <w:b/>
          <w:bCs/>
          <w:noProof/>
          <w:lang w:val="en-US"/>
        </w:rPr>
        <w:t>2009</w:t>
      </w:r>
      <w:r w:rsidRPr="00BE702E">
        <w:rPr>
          <w:noProof/>
          <w:lang w:val="en-US"/>
        </w:rPr>
        <w:t xml:space="preserve">, </w:t>
      </w:r>
      <w:r w:rsidRPr="00BE702E">
        <w:rPr>
          <w:i/>
          <w:iCs/>
          <w:noProof/>
          <w:lang w:val="en-US"/>
        </w:rPr>
        <w:t>8</w:t>
      </w:r>
      <w:r w:rsidRPr="00BE702E">
        <w:rPr>
          <w:noProof/>
          <w:lang w:val="en-US"/>
        </w:rPr>
        <w:t>, 543.</w:t>
      </w:r>
    </w:p>
    <w:p w14:paraId="3F353EF7"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36]</w:t>
      </w:r>
      <w:r w:rsidRPr="00BE702E">
        <w:rPr>
          <w:noProof/>
          <w:lang w:val="en-US"/>
        </w:rPr>
        <w:tab/>
        <w:t xml:space="preserve">K.Yamashita, Y.Yoshioka, K.Higashisaka, K.Mimura, Y.Morishita, M.Nozaki, T.Yoshida, T.Ogura, H.Nabeshi, K.Nagano, Y.Abe, H.Kamada, Y.Monobe, T.Imazawa, H.Aoshima, K.Shishido, Y.Kawai, T.Mayumi, S. I.Tsunoda, N.Itoh, T.Yoshikawa, I.Yanagihara, S.Saito, Y.Tsutsumi, </w:t>
      </w:r>
      <w:r w:rsidRPr="00BE702E">
        <w:rPr>
          <w:i/>
          <w:iCs/>
          <w:noProof/>
          <w:lang w:val="en-US"/>
        </w:rPr>
        <w:t>Nat. Nanotechnol.</w:t>
      </w:r>
      <w:r w:rsidRPr="00BE702E">
        <w:rPr>
          <w:noProof/>
          <w:lang w:val="en-US"/>
        </w:rPr>
        <w:t xml:space="preserve"> </w:t>
      </w:r>
      <w:r w:rsidRPr="00BE702E">
        <w:rPr>
          <w:b/>
          <w:bCs/>
          <w:noProof/>
          <w:lang w:val="en-US"/>
        </w:rPr>
        <w:t>2011</w:t>
      </w:r>
      <w:r w:rsidRPr="00BE702E">
        <w:rPr>
          <w:noProof/>
          <w:lang w:val="en-US"/>
        </w:rPr>
        <w:t xml:space="preserve">, </w:t>
      </w:r>
      <w:r w:rsidRPr="00BE702E">
        <w:rPr>
          <w:i/>
          <w:iCs/>
          <w:noProof/>
          <w:lang w:val="en-US"/>
        </w:rPr>
        <w:t>6</w:t>
      </w:r>
      <w:r w:rsidRPr="00BE702E">
        <w:rPr>
          <w:noProof/>
          <w:lang w:val="en-US"/>
        </w:rPr>
        <w:t>, 321.</w:t>
      </w:r>
    </w:p>
    <w:p w14:paraId="78BD6776"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37]</w:t>
      </w:r>
      <w:r w:rsidRPr="00BE702E">
        <w:rPr>
          <w:noProof/>
          <w:lang w:val="en-US"/>
        </w:rPr>
        <w:tab/>
        <w:t xml:space="preserve">S.Fritsch-Decker, C.Marquardt, T.Stoeger, S.Diabaté, C.Weiss, </w:t>
      </w:r>
      <w:r w:rsidRPr="00BE702E">
        <w:rPr>
          <w:i/>
          <w:iCs/>
          <w:noProof/>
          <w:lang w:val="en-US"/>
        </w:rPr>
        <w:t>Arch. Toxicol.</w:t>
      </w:r>
      <w:r w:rsidRPr="00BE702E">
        <w:rPr>
          <w:noProof/>
          <w:lang w:val="en-US"/>
        </w:rPr>
        <w:t xml:space="preserve"> </w:t>
      </w:r>
      <w:r w:rsidRPr="00BE702E">
        <w:rPr>
          <w:b/>
          <w:bCs/>
          <w:noProof/>
          <w:lang w:val="en-US"/>
        </w:rPr>
        <w:t>2018</w:t>
      </w:r>
      <w:r w:rsidRPr="00BE702E">
        <w:rPr>
          <w:noProof/>
          <w:lang w:val="en-US"/>
        </w:rPr>
        <w:t xml:space="preserve">, </w:t>
      </w:r>
      <w:r w:rsidRPr="00BE702E">
        <w:rPr>
          <w:i/>
          <w:iCs/>
          <w:noProof/>
          <w:lang w:val="en-US"/>
        </w:rPr>
        <w:t>92</w:t>
      </w:r>
      <w:r w:rsidRPr="00BE702E">
        <w:rPr>
          <w:noProof/>
          <w:lang w:val="en-US"/>
        </w:rPr>
        <w:t>, 2163.</w:t>
      </w:r>
    </w:p>
    <w:p w14:paraId="153722FD"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38]</w:t>
      </w:r>
      <w:r w:rsidRPr="00BE702E">
        <w:rPr>
          <w:noProof/>
          <w:lang w:val="en-US"/>
        </w:rPr>
        <w:tab/>
        <w:t xml:space="preserve">F.Bertoli, D.Garry, M. P.Monopoli, A.Salvati, K. A.Dawson, </w:t>
      </w:r>
      <w:r w:rsidRPr="00BE702E">
        <w:rPr>
          <w:i/>
          <w:iCs/>
          <w:noProof/>
          <w:lang w:val="en-US"/>
        </w:rPr>
        <w:t>ACS Nano</w:t>
      </w:r>
      <w:r w:rsidRPr="00BE702E">
        <w:rPr>
          <w:noProof/>
          <w:lang w:val="en-US"/>
        </w:rPr>
        <w:t xml:space="preserve"> </w:t>
      </w:r>
      <w:r w:rsidRPr="00BE702E">
        <w:rPr>
          <w:b/>
          <w:bCs/>
          <w:noProof/>
          <w:lang w:val="en-US"/>
        </w:rPr>
        <w:t>2016</w:t>
      </w:r>
      <w:r w:rsidRPr="00BE702E">
        <w:rPr>
          <w:noProof/>
          <w:lang w:val="en-US"/>
        </w:rPr>
        <w:t xml:space="preserve">, </w:t>
      </w:r>
      <w:r w:rsidRPr="00BE702E">
        <w:rPr>
          <w:i/>
          <w:iCs/>
          <w:noProof/>
          <w:lang w:val="en-US"/>
        </w:rPr>
        <w:t>10</w:t>
      </w:r>
      <w:r w:rsidRPr="00BE702E">
        <w:rPr>
          <w:noProof/>
          <w:lang w:val="en-US"/>
        </w:rPr>
        <w:t>, 10471.</w:t>
      </w:r>
    </w:p>
    <w:p w14:paraId="7F4606F8"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39]</w:t>
      </w:r>
      <w:r w:rsidRPr="00BE702E">
        <w:rPr>
          <w:noProof/>
          <w:lang w:val="en-US"/>
        </w:rPr>
        <w:tab/>
        <w:t xml:space="preserve">S. Y.Shaw, E. C.Westly, M. J.Pittet, A.Subramanian, S. L.Schreiber, R.Weissleder, </w:t>
      </w:r>
      <w:r w:rsidRPr="00BE702E">
        <w:rPr>
          <w:i/>
          <w:iCs/>
          <w:noProof/>
          <w:lang w:val="en-US"/>
        </w:rPr>
        <w:t>Proc. Natl. Acad. Sci.</w:t>
      </w:r>
      <w:r w:rsidRPr="00BE702E">
        <w:rPr>
          <w:noProof/>
          <w:lang w:val="en-US"/>
        </w:rPr>
        <w:t xml:space="preserve"> </w:t>
      </w:r>
      <w:r w:rsidRPr="00BE702E">
        <w:rPr>
          <w:b/>
          <w:bCs/>
          <w:noProof/>
          <w:lang w:val="en-US"/>
        </w:rPr>
        <w:t>2008</w:t>
      </w:r>
      <w:r w:rsidRPr="00BE702E">
        <w:rPr>
          <w:noProof/>
          <w:lang w:val="en-US"/>
        </w:rPr>
        <w:t xml:space="preserve">, </w:t>
      </w:r>
      <w:r w:rsidRPr="00BE702E">
        <w:rPr>
          <w:i/>
          <w:iCs/>
          <w:noProof/>
          <w:lang w:val="en-US"/>
        </w:rPr>
        <w:t>105</w:t>
      </w:r>
      <w:r w:rsidRPr="00BE702E">
        <w:rPr>
          <w:noProof/>
          <w:lang w:val="en-US"/>
        </w:rPr>
        <w:t>, 7387.</w:t>
      </w:r>
    </w:p>
    <w:p w14:paraId="3C8647BD"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lang w:val="en-US"/>
        </w:rPr>
        <w:t>[40]</w:t>
      </w:r>
      <w:r w:rsidRPr="00BE702E">
        <w:rPr>
          <w:noProof/>
          <w:lang w:val="en-US"/>
        </w:rPr>
        <w:tab/>
        <w:t xml:space="preserve">H. R.Paur, F. R.Cassee, J.Teeguarden, H.Fissan, S.Diabate, M.Aufderheide, W. G.Kreyling, O.Hänninen, G.Kasper, M.Riediker, B.Rothen-Rutishauser, O.Schmid, </w:t>
      </w:r>
      <w:r w:rsidRPr="00BE702E">
        <w:rPr>
          <w:i/>
          <w:iCs/>
          <w:noProof/>
          <w:lang w:val="en-US"/>
        </w:rPr>
        <w:t>J. Aerosol Sci.</w:t>
      </w:r>
      <w:r w:rsidRPr="00BE702E">
        <w:rPr>
          <w:noProof/>
          <w:lang w:val="en-US"/>
        </w:rPr>
        <w:t xml:space="preserve"> </w:t>
      </w:r>
      <w:r w:rsidRPr="00BE702E">
        <w:rPr>
          <w:b/>
          <w:bCs/>
          <w:noProof/>
          <w:lang w:val="en-US"/>
        </w:rPr>
        <w:t>2011</w:t>
      </w:r>
      <w:r w:rsidRPr="00BE702E">
        <w:rPr>
          <w:noProof/>
          <w:lang w:val="en-US"/>
        </w:rPr>
        <w:t xml:space="preserve">, </w:t>
      </w:r>
      <w:r w:rsidRPr="00BE702E">
        <w:rPr>
          <w:i/>
          <w:iCs/>
          <w:noProof/>
          <w:lang w:val="en-US"/>
        </w:rPr>
        <w:t>42</w:t>
      </w:r>
      <w:r w:rsidRPr="00BE702E">
        <w:rPr>
          <w:noProof/>
          <w:lang w:val="en-US"/>
        </w:rPr>
        <w:t>, 668.</w:t>
      </w:r>
    </w:p>
    <w:p w14:paraId="067AEA04" w14:textId="77777777" w:rsidR="002B3EF6" w:rsidRPr="00BE702E" w:rsidRDefault="002B3EF6" w:rsidP="002B3EF6">
      <w:pPr>
        <w:autoSpaceDE w:val="0"/>
        <w:autoSpaceDN w:val="0"/>
        <w:adjustRightInd w:val="0"/>
        <w:spacing w:line="480" w:lineRule="auto"/>
        <w:ind w:left="640" w:hanging="640"/>
        <w:rPr>
          <w:noProof/>
        </w:rPr>
      </w:pPr>
      <w:r w:rsidRPr="00BE702E">
        <w:rPr>
          <w:noProof/>
          <w:lang w:val="en-US"/>
        </w:rPr>
        <w:t>[41]</w:t>
      </w:r>
      <w:r w:rsidRPr="00BE702E">
        <w:rPr>
          <w:noProof/>
          <w:lang w:val="en-US"/>
        </w:rPr>
        <w:tab/>
        <w:t xml:space="preserve">R. F.Phalen, M. J.Oldham, A. E.Nel, </w:t>
      </w:r>
      <w:r w:rsidRPr="00BE702E">
        <w:rPr>
          <w:i/>
          <w:iCs/>
          <w:noProof/>
          <w:lang w:val="en-US"/>
        </w:rPr>
        <w:t xml:space="preserve">Toxicol. </w:t>
      </w:r>
      <w:r w:rsidRPr="00BE702E">
        <w:rPr>
          <w:i/>
          <w:iCs/>
          <w:noProof/>
        </w:rPr>
        <w:t>Sci.</w:t>
      </w:r>
      <w:r w:rsidRPr="00BE702E">
        <w:rPr>
          <w:noProof/>
        </w:rPr>
        <w:t xml:space="preserve"> </w:t>
      </w:r>
      <w:r w:rsidRPr="00BE702E">
        <w:rPr>
          <w:b/>
          <w:bCs/>
          <w:noProof/>
        </w:rPr>
        <w:t>2006</w:t>
      </w:r>
      <w:r w:rsidRPr="00BE702E">
        <w:rPr>
          <w:noProof/>
        </w:rPr>
        <w:t xml:space="preserve">, </w:t>
      </w:r>
      <w:r w:rsidRPr="00BE702E">
        <w:rPr>
          <w:i/>
          <w:iCs/>
          <w:noProof/>
        </w:rPr>
        <w:t>92</w:t>
      </w:r>
      <w:r w:rsidRPr="00BE702E">
        <w:rPr>
          <w:noProof/>
        </w:rPr>
        <w:t>, 126.</w:t>
      </w:r>
    </w:p>
    <w:p w14:paraId="34705274" w14:textId="77777777" w:rsidR="002B3EF6" w:rsidRPr="00BE702E" w:rsidRDefault="002B3EF6" w:rsidP="002B3EF6">
      <w:pPr>
        <w:autoSpaceDE w:val="0"/>
        <w:autoSpaceDN w:val="0"/>
        <w:adjustRightInd w:val="0"/>
        <w:spacing w:line="480" w:lineRule="auto"/>
        <w:ind w:left="640" w:hanging="640"/>
        <w:rPr>
          <w:noProof/>
        </w:rPr>
      </w:pPr>
      <w:r w:rsidRPr="00BE702E">
        <w:rPr>
          <w:noProof/>
        </w:rPr>
        <w:t>[42]</w:t>
      </w:r>
      <w:r w:rsidRPr="00BE702E">
        <w:rPr>
          <w:noProof/>
        </w:rPr>
        <w:tab/>
        <w:t xml:space="preserve">J.Donauer, I.Schreck, U.Liebel, C.Weiss, </w:t>
      </w:r>
      <w:r w:rsidRPr="00BE702E">
        <w:rPr>
          <w:i/>
          <w:iCs/>
          <w:noProof/>
        </w:rPr>
        <w:t>Arch. Toxicol.</w:t>
      </w:r>
      <w:r w:rsidRPr="00BE702E">
        <w:rPr>
          <w:noProof/>
        </w:rPr>
        <w:t xml:space="preserve"> </w:t>
      </w:r>
      <w:r w:rsidRPr="00BE702E">
        <w:rPr>
          <w:b/>
          <w:bCs/>
          <w:noProof/>
        </w:rPr>
        <w:t>2012</w:t>
      </w:r>
      <w:r w:rsidRPr="00BE702E">
        <w:rPr>
          <w:noProof/>
        </w:rPr>
        <w:t xml:space="preserve">, </w:t>
      </w:r>
      <w:r w:rsidRPr="00BE702E">
        <w:rPr>
          <w:i/>
          <w:iCs/>
          <w:noProof/>
        </w:rPr>
        <w:t>86</w:t>
      </w:r>
      <w:r w:rsidRPr="00BE702E">
        <w:rPr>
          <w:noProof/>
        </w:rPr>
        <w:t>, 329.</w:t>
      </w:r>
    </w:p>
    <w:p w14:paraId="5417EC0E" w14:textId="099FFF19" w:rsidR="002B3EF6" w:rsidRPr="00BE702E" w:rsidRDefault="002B3EF6" w:rsidP="002B3EF6">
      <w:pPr>
        <w:autoSpaceDE w:val="0"/>
        <w:autoSpaceDN w:val="0"/>
        <w:adjustRightInd w:val="0"/>
        <w:spacing w:line="480" w:lineRule="auto"/>
        <w:ind w:left="640" w:hanging="640"/>
        <w:rPr>
          <w:noProof/>
        </w:rPr>
      </w:pPr>
      <w:r w:rsidRPr="00BE702E">
        <w:rPr>
          <w:noProof/>
        </w:rPr>
        <w:t>[43]</w:t>
      </w:r>
      <w:r w:rsidRPr="00BE702E">
        <w:rPr>
          <w:noProof/>
        </w:rPr>
        <w:tab/>
        <w:t xml:space="preserve">S.Fritsch-Decker, T.Both, S.Mülhopt, H. R.Paur, C.Weiss, S.Diabaté, </w:t>
      </w:r>
      <w:r w:rsidRPr="00BE702E">
        <w:rPr>
          <w:i/>
          <w:iCs/>
          <w:noProof/>
        </w:rPr>
        <w:t>Part. Fibre Toxicol.</w:t>
      </w:r>
      <w:r w:rsidRPr="00BE702E">
        <w:rPr>
          <w:noProof/>
        </w:rPr>
        <w:t xml:space="preserve"> </w:t>
      </w:r>
      <w:r w:rsidRPr="00BE702E">
        <w:rPr>
          <w:b/>
          <w:bCs/>
          <w:noProof/>
        </w:rPr>
        <w:t>2011</w:t>
      </w:r>
      <w:r w:rsidRPr="00BE702E">
        <w:rPr>
          <w:noProof/>
        </w:rPr>
        <w:t xml:space="preserve">, </w:t>
      </w:r>
      <w:r w:rsidR="00000AAD" w:rsidRPr="00BE702E">
        <w:rPr>
          <w:noProof/>
        </w:rPr>
        <w:t>8, 23.</w:t>
      </w:r>
    </w:p>
    <w:p w14:paraId="34C7AC9A" w14:textId="77777777" w:rsidR="002B3EF6" w:rsidRPr="00BE702E" w:rsidRDefault="002B3EF6" w:rsidP="002B3EF6">
      <w:pPr>
        <w:autoSpaceDE w:val="0"/>
        <w:autoSpaceDN w:val="0"/>
        <w:adjustRightInd w:val="0"/>
        <w:spacing w:line="480" w:lineRule="auto"/>
        <w:ind w:left="640" w:hanging="640"/>
        <w:rPr>
          <w:noProof/>
          <w:lang w:val="en-US"/>
        </w:rPr>
      </w:pPr>
      <w:r w:rsidRPr="00BE702E">
        <w:rPr>
          <w:noProof/>
        </w:rPr>
        <w:lastRenderedPageBreak/>
        <w:t>[44]</w:t>
      </w:r>
      <w:r w:rsidRPr="00BE702E">
        <w:rPr>
          <w:noProof/>
        </w:rPr>
        <w:tab/>
        <w:t xml:space="preserve">T.Stoeger, C.Reinhard, S.Takenaka, A.Schroeppel, E.Karg, B.Ritter, J.Heyder, H.Schulz, </w:t>
      </w:r>
      <w:r w:rsidRPr="00BE702E">
        <w:rPr>
          <w:i/>
          <w:iCs/>
          <w:noProof/>
        </w:rPr>
        <w:t xml:space="preserve">Environ. </w:t>
      </w:r>
      <w:r w:rsidRPr="00BE702E">
        <w:rPr>
          <w:i/>
          <w:iCs/>
          <w:noProof/>
          <w:lang w:val="en-US"/>
        </w:rPr>
        <w:t>Health Perspect.</w:t>
      </w:r>
      <w:r w:rsidRPr="00BE702E">
        <w:rPr>
          <w:noProof/>
          <w:lang w:val="en-US"/>
        </w:rPr>
        <w:t xml:space="preserve"> </w:t>
      </w:r>
      <w:r w:rsidRPr="00BE702E">
        <w:rPr>
          <w:b/>
          <w:bCs/>
          <w:noProof/>
          <w:lang w:val="en-US"/>
        </w:rPr>
        <w:t>2006</w:t>
      </w:r>
      <w:r w:rsidRPr="00BE702E">
        <w:rPr>
          <w:noProof/>
          <w:lang w:val="en-US"/>
        </w:rPr>
        <w:t xml:space="preserve">, </w:t>
      </w:r>
      <w:r w:rsidRPr="00BE702E">
        <w:rPr>
          <w:i/>
          <w:iCs/>
          <w:noProof/>
          <w:lang w:val="en-US"/>
        </w:rPr>
        <w:t>114</w:t>
      </w:r>
      <w:r w:rsidRPr="00BE702E">
        <w:rPr>
          <w:noProof/>
          <w:lang w:val="en-US"/>
        </w:rPr>
        <w:t>, 328.</w:t>
      </w:r>
    </w:p>
    <w:p w14:paraId="6B356FC7" w14:textId="61CB5487" w:rsidR="004C1E75" w:rsidRPr="00BE702E" w:rsidRDefault="004C1E75" w:rsidP="004C1E75">
      <w:pPr>
        <w:pStyle w:val="MainText"/>
        <w:ind w:left="425" w:hangingChars="177" w:hanging="425"/>
      </w:pPr>
      <w:r w:rsidRPr="00BE702E">
        <w:fldChar w:fldCharType="end"/>
      </w:r>
      <w:r w:rsidRPr="00BE702E">
        <w:t>[4</w:t>
      </w:r>
      <w:r w:rsidR="007955A1" w:rsidRPr="00BE702E">
        <w:t>5</w:t>
      </w:r>
      <w:r w:rsidRPr="00BE702E">
        <w:t xml:space="preserve">]   </w:t>
      </w:r>
      <w:r w:rsidRPr="00BE702E">
        <w:rPr>
          <w:rFonts w:eastAsiaTheme="minorEastAsia"/>
          <w:lang w:eastAsia="zh-TW"/>
        </w:rPr>
        <w:t xml:space="preserve">T. Stöger, C. Reinhard, B. Ritter, E. Karg, A. </w:t>
      </w:r>
      <w:proofErr w:type="spellStart"/>
      <w:r w:rsidRPr="00BE702E">
        <w:rPr>
          <w:rFonts w:eastAsiaTheme="minorEastAsia"/>
          <w:lang w:eastAsia="zh-TW"/>
        </w:rPr>
        <w:t>Schröppel</w:t>
      </w:r>
      <w:proofErr w:type="spellEnd"/>
      <w:r w:rsidRPr="00BE702E">
        <w:rPr>
          <w:rFonts w:eastAsiaTheme="minorEastAsia"/>
          <w:lang w:eastAsia="zh-TW"/>
        </w:rPr>
        <w:t xml:space="preserve">, J. </w:t>
      </w:r>
      <w:proofErr w:type="spellStart"/>
      <w:r w:rsidRPr="00BE702E">
        <w:rPr>
          <w:rFonts w:eastAsiaTheme="minorEastAsia"/>
          <w:lang w:eastAsia="zh-TW"/>
        </w:rPr>
        <w:t>Heyder</w:t>
      </w:r>
      <w:proofErr w:type="spellEnd"/>
      <w:r w:rsidRPr="00BE702E">
        <w:rPr>
          <w:rFonts w:eastAsiaTheme="minorEastAsia"/>
          <w:lang w:eastAsia="zh-TW"/>
        </w:rPr>
        <w:t>, et al.</w:t>
      </w:r>
      <w:r w:rsidR="00521B27" w:rsidRPr="00BE702E">
        <w:rPr>
          <w:rFonts w:eastAsiaTheme="minorEastAsia"/>
          <w:lang w:eastAsia="zh-TW"/>
        </w:rPr>
        <w:t>,</w:t>
      </w:r>
      <w:r w:rsidRPr="00BE702E">
        <w:rPr>
          <w:rFonts w:eastAsiaTheme="minorEastAsia"/>
          <w:lang w:eastAsia="zh-TW"/>
        </w:rPr>
        <w:t xml:space="preserve"> Inflammatory effects of five different particles in BALB/</w:t>
      </w:r>
      <w:proofErr w:type="spellStart"/>
      <w:r w:rsidRPr="00BE702E">
        <w:rPr>
          <w:rFonts w:eastAsiaTheme="minorEastAsia"/>
          <w:lang w:eastAsia="zh-TW"/>
        </w:rPr>
        <w:t>cJ</w:t>
      </w:r>
      <w:proofErr w:type="spellEnd"/>
      <w:r w:rsidRPr="00BE702E">
        <w:rPr>
          <w:rFonts w:eastAsiaTheme="minorEastAsia"/>
          <w:lang w:eastAsia="zh-TW"/>
        </w:rPr>
        <w:t xml:space="preserve"> mice. </w:t>
      </w:r>
      <w:proofErr w:type="gramStart"/>
      <w:r w:rsidRPr="00BE702E">
        <w:rPr>
          <w:rFonts w:eastAsiaTheme="minorEastAsia"/>
          <w:lang w:eastAsia="zh-TW"/>
        </w:rPr>
        <w:t xml:space="preserve">In Effects of Air Contaminants on the Respiratory Tract-Interpretations from Molecules to </w:t>
      </w:r>
      <w:proofErr w:type="spellStart"/>
      <w:r w:rsidRPr="00BE702E">
        <w:rPr>
          <w:rFonts w:eastAsiaTheme="minorEastAsia"/>
          <w:lang w:eastAsia="zh-TW"/>
        </w:rPr>
        <w:t>Meta Analysis</w:t>
      </w:r>
      <w:proofErr w:type="spellEnd"/>
      <w:r w:rsidRPr="00BE702E">
        <w:rPr>
          <w:rFonts w:eastAsiaTheme="minorEastAsia"/>
          <w:lang w:eastAsia="zh-TW"/>
        </w:rPr>
        <w:t>.</w:t>
      </w:r>
      <w:proofErr w:type="gramEnd"/>
      <w:r w:rsidRPr="00BE702E">
        <w:rPr>
          <w:rFonts w:eastAsiaTheme="minorEastAsia"/>
          <w:lang w:eastAsia="zh-TW"/>
        </w:rPr>
        <w:t xml:space="preserve"> </w:t>
      </w:r>
      <w:r w:rsidR="00521B27" w:rsidRPr="00BE702E">
        <w:rPr>
          <w:rFonts w:eastAsiaTheme="minorEastAsia"/>
          <w:lang w:eastAsia="zh-TW"/>
        </w:rPr>
        <w:t xml:space="preserve">Vol.75 </w:t>
      </w:r>
      <w:r w:rsidR="00521B27" w:rsidRPr="00BE702E">
        <w:t>(</w:t>
      </w:r>
      <w:proofErr w:type="spellStart"/>
      <w:r w:rsidR="00521B27" w:rsidRPr="00BE702E">
        <w:t>Eds</w:t>
      </w:r>
      <w:proofErr w:type="spellEnd"/>
      <w:r w:rsidR="00521B27" w:rsidRPr="00BE702E">
        <w:t>:</w:t>
      </w:r>
      <w:r w:rsidR="00521B27" w:rsidRPr="00BE702E">
        <w:rPr>
          <w:rFonts w:eastAsiaTheme="minorEastAsia"/>
          <w:lang w:eastAsia="zh-TW"/>
        </w:rPr>
        <w:t xml:space="preserve"> U</w:t>
      </w:r>
      <w:proofErr w:type="gramStart"/>
      <w:r w:rsidR="00521B27" w:rsidRPr="00BE702E">
        <w:rPr>
          <w:rFonts w:eastAsiaTheme="minorEastAsia"/>
          <w:lang w:eastAsia="zh-TW"/>
        </w:rPr>
        <w:t xml:space="preserve">. </w:t>
      </w:r>
      <w:r w:rsidRPr="00BE702E">
        <w:rPr>
          <w:rFonts w:eastAsiaTheme="minorEastAsia"/>
          <w:lang w:eastAsia="zh-TW"/>
        </w:rPr>
        <w:t xml:space="preserve"> Heinrich</w:t>
      </w:r>
      <w:proofErr w:type="gramEnd"/>
      <w:r w:rsidR="00521B27" w:rsidRPr="00BE702E">
        <w:rPr>
          <w:rFonts w:eastAsiaTheme="minorEastAsia"/>
          <w:lang w:eastAsia="zh-TW"/>
        </w:rPr>
        <w:t>), Fraunhofer IRB Verlag,</w:t>
      </w:r>
      <w:r w:rsidRPr="00BE702E">
        <w:rPr>
          <w:rFonts w:eastAsiaTheme="minorEastAsia"/>
          <w:lang w:eastAsia="zh-TW"/>
        </w:rPr>
        <w:t xml:space="preserve"> Stuttgart, Germany</w:t>
      </w:r>
      <w:r w:rsidR="00521B27" w:rsidRPr="00BE702E">
        <w:rPr>
          <w:rFonts w:eastAsiaTheme="minorEastAsia"/>
          <w:lang w:eastAsia="zh-TW"/>
        </w:rPr>
        <w:t>,</w:t>
      </w:r>
      <w:r w:rsidRPr="00BE702E">
        <w:rPr>
          <w:rFonts w:eastAsiaTheme="minorEastAsia"/>
          <w:lang w:eastAsia="zh-TW"/>
        </w:rPr>
        <w:t xml:space="preserve"> </w:t>
      </w:r>
      <w:r w:rsidRPr="00BE702E">
        <w:rPr>
          <w:rFonts w:eastAsiaTheme="minorEastAsia"/>
          <w:b/>
          <w:lang w:eastAsia="zh-TW"/>
        </w:rPr>
        <w:t>2004</w:t>
      </w:r>
      <w:r w:rsidR="00521B27" w:rsidRPr="00BE702E">
        <w:rPr>
          <w:rFonts w:eastAsiaTheme="minorEastAsia"/>
          <w:b/>
          <w:lang w:eastAsia="zh-TW"/>
        </w:rPr>
        <w:t>.</w:t>
      </w:r>
    </w:p>
    <w:p w14:paraId="4D672490" w14:textId="77777777" w:rsidR="00740943" w:rsidRPr="00BE702E" w:rsidRDefault="00740943" w:rsidP="00DE039A">
      <w:pPr>
        <w:pStyle w:val="Legend"/>
        <w:rPr>
          <w:rFonts w:eastAsiaTheme="minorEastAsia"/>
          <w:lang w:eastAsia="zh-TW"/>
        </w:rPr>
      </w:pPr>
    </w:p>
    <w:p w14:paraId="08F28BF9" w14:textId="77777777" w:rsidR="007E6768" w:rsidRPr="00BE702E" w:rsidRDefault="007E6768" w:rsidP="00DE039A">
      <w:pPr>
        <w:pStyle w:val="Legend"/>
        <w:rPr>
          <w:rFonts w:eastAsiaTheme="minorEastAsia"/>
          <w:lang w:eastAsia="zh-TW"/>
        </w:rPr>
      </w:pPr>
    </w:p>
    <w:p w14:paraId="5BF072E6" w14:textId="77777777" w:rsidR="006221C5" w:rsidRPr="00BE702E" w:rsidRDefault="00C36D1B" w:rsidP="008D499E">
      <w:pPr>
        <w:pStyle w:val="Legend"/>
      </w:pPr>
      <w:r w:rsidRPr="00BE702E">
        <w:rPr>
          <w:noProof/>
          <w:color w:val="FF0000"/>
          <w:lang w:val="de-DE" w:eastAsia="de-DE" w:bidi="ar-SA"/>
        </w:rPr>
        <w:drawing>
          <wp:inline distT="0" distB="0" distL="0" distR="0" wp14:anchorId="2F03EC9B" wp14:editId="4498B9AB">
            <wp:extent cx="4744800" cy="3333600"/>
            <wp:effectExtent l="0" t="0" r="0" b="635"/>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44800" cy="3333600"/>
                    </a:xfrm>
                    <a:prstGeom prst="rect">
                      <a:avLst/>
                    </a:prstGeom>
                    <a:noFill/>
                    <a:ln>
                      <a:noFill/>
                    </a:ln>
                  </pic:spPr>
                </pic:pic>
              </a:graphicData>
            </a:graphic>
          </wp:inline>
        </w:drawing>
      </w:r>
    </w:p>
    <w:p w14:paraId="3274B82C" w14:textId="77777777" w:rsidR="00284B4B" w:rsidRPr="00BE702E" w:rsidRDefault="00284B4B" w:rsidP="006221C5">
      <w:pPr>
        <w:pStyle w:val="Legend"/>
        <w:jc w:val="both"/>
        <w:rPr>
          <w:b/>
          <w:bCs/>
        </w:rPr>
      </w:pPr>
    </w:p>
    <w:p w14:paraId="42CA48ED" w14:textId="5D12112C" w:rsidR="008D499E" w:rsidRPr="00BE702E" w:rsidRDefault="008D499E" w:rsidP="006221C5">
      <w:pPr>
        <w:pStyle w:val="Legend"/>
        <w:jc w:val="both"/>
      </w:pPr>
      <w:r w:rsidRPr="00BE702E">
        <w:rPr>
          <w:b/>
          <w:bCs/>
        </w:rPr>
        <w:t xml:space="preserve">Figure 1: Magic angle spinning </w:t>
      </w:r>
      <w:r w:rsidRPr="00BE702E">
        <w:rPr>
          <w:b/>
          <w:bCs/>
          <w:vertAlign w:val="superscript"/>
        </w:rPr>
        <w:t>29</w:t>
      </w:r>
      <w:r w:rsidRPr="00BE702E">
        <w:rPr>
          <w:b/>
          <w:bCs/>
        </w:rPr>
        <w:t xml:space="preserve">Si-NMR characterization of NPs. </w:t>
      </w:r>
      <w:r w:rsidRPr="00BE702E">
        <w:t xml:space="preserve">Direct polarization (DP) and cross polarization (CP) was used to distinguish bulk material from the surface-exposed silanol groups, respectively. </w:t>
      </w:r>
      <w:proofErr w:type="gramStart"/>
      <w:r w:rsidRPr="00BE702E">
        <w:t>Spectra of plain silica NPs and two APTES</w:t>
      </w:r>
      <w:r w:rsidR="00E36B8A" w:rsidRPr="00BE702E">
        <w:t>-</w:t>
      </w:r>
      <w:r w:rsidRPr="00BE702E">
        <w:t>modified NPs (APTES-11 and APTES-51).</w:t>
      </w:r>
      <w:proofErr w:type="gramEnd"/>
      <w:r w:rsidRPr="00BE702E">
        <w:t xml:space="preserve"> The different peaks Q2, Q3, Q4, T2, and T3 specify silicon nuclei in different coordination sites (Q) and states of amin</w:t>
      </w:r>
      <w:r w:rsidR="003310F6" w:rsidRPr="00BE702E">
        <w:t>e</w:t>
      </w:r>
      <w:r w:rsidRPr="00BE702E">
        <w:t>-modified environments (T) (for more details see Fig</w:t>
      </w:r>
      <w:r w:rsidR="006F1FBC" w:rsidRPr="00BE702E">
        <w:t>ure</w:t>
      </w:r>
      <w:r w:rsidRPr="00BE702E">
        <w:t xml:space="preserve"> </w:t>
      </w:r>
      <w:r w:rsidR="00FC1548" w:rsidRPr="00BE702E">
        <w:t>S3</w:t>
      </w:r>
      <w:r w:rsidRPr="00BE702E">
        <w:t>). The black and grey lines represent the experimental spectra and the sum of the respective deconvoluted peaks, respectively. CL: Coverage Level (as quantified from Table S2, for further details see Experimental Section).</w:t>
      </w:r>
    </w:p>
    <w:p w14:paraId="655C76E0" w14:textId="77777777" w:rsidR="008D499E" w:rsidRPr="00BE702E" w:rsidRDefault="000020BE" w:rsidP="008D499E">
      <w:pPr>
        <w:pStyle w:val="Legend"/>
        <w:jc w:val="center"/>
      </w:pPr>
      <w:r w:rsidRPr="00BE702E">
        <w:rPr>
          <w:noProof/>
          <w:color w:val="FF0000"/>
          <w:lang w:val="de-DE" w:eastAsia="de-DE" w:bidi="ar-SA"/>
        </w:rPr>
        <w:lastRenderedPageBreak/>
        <w:drawing>
          <wp:inline distT="0" distB="0" distL="0" distR="0" wp14:anchorId="3217BA47" wp14:editId="5351F183">
            <wp:extent cx="4244400" cy="5025600"/>
            <wp:effectExtent l="0" t="0" r="0" b="3810"/>
            <wp:docPr id="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44400" cy="5025600"/>
                    </a:xfrm>
                    <a:prstGeom prst="rect">
                      <a:avLst/>
                    </a:prstGeom>
                    <a:noFill/>
                    <a:ln>
                      <a:noFill/>
                    </a:ln>
                  </pic:spPr>
                </pic:pic>
              </a:graphicData>
            </a:graphic>
          </wp:inline>
        </w:drawing>
      </w:r>
    </w:p>
    <w:p w14:paraId="274953DB" w14:textId="77777777" w:rsidR="008D499E" w:rsidRPr="00BE702E" w:rsidRDefault="008D499E" w:rsidP="008D499E">
      <w:pPr>
        <w:pStyle w:val="Legend"/>
        <w:jc w:val="both"/>
      </w:pPr>
      <w:r w:rsidRPr="00BE702E">
        <w:rPr>
          <w:b/>
          <w:bCs/>
        </w:rPr>
        <w:t xml:space="preserve">Figure 2: In the absence of serum, silica NPs </w:t>
      </w:r>
      <w:proofErr w:type="gramStart"/>
      <w:r w:rsidRPr="00BE702E">
        <w:rPr>
          <w:b/>
          <w:bCs/>
        </w:rPr>
        <w:t>induce</w:t>
      </w:r>
      <w:proofErr w:type="gramEnd"/>
      <w:r w:rsidRPr="00BE702E">
        <w:rPr>
          <w:b/>
          <w:bCs/>
        </w:rPr>
        <w:t xml:space="preserve"> cell death reminiscent of late apoptosis irrespective of APTES-modifications. </w:t>
      </w:r>
      <w:r w:rsidRPr="00BE702E">
        <w:t>RAW</w:t>
      </w:r>
      <w:r w:rsidR="00CA5B95" w:rsidRPr="00BE702E">
        <w:t xml:space="preserve"> </w:t>
      </w:r>
      <w:r w:rsidRPr="00BE702E">
        <w:t>264.7 macrophages were treated with NPs (50, 100 and 200 µg</w:t>
      </w:r>
      <w:r w:rsidR="00647D55" w:rsidRPr="00BE702E">
        <w:t xml:space="preserve"> </w:t>
      </w:r>
      <w:r w:rsidRPr="00BE702E">
        <w:t>mL</w:t>
      </w:r>
      <w:r w:rsidR="00647D55" w:rsidRPr="00BE702E">
        <w:rPr>
          <w:vertAlign w:val="superscript"/>
        </w:rPr>
        <w:t>-1</w:t>
      </w:r>
      <w:r w:rsidRPr="00BE702E">
        <w:t xml:space="preserve">) as indicated for 6 h. (A) shows the total cell number divided into living and dead cells. (B) </w:t>
      </w:r>
      <w:proofErr w:type="gramStart"/>
      <w:r w:rsidRPr="00BE702E">
        <w:t>shows</w:t>
      </w:r>
      <w:proofErr w:type="gramEnd"/>
      <w:r w:rsidRPr="00BE702E">
        <w:t xml:space="preserve"> the percentage of dead cells relative to the total cell number divided into early and late apoptotic and necrotic cells. Data are representative for 2 independent experiments each carried out with four replicates and show means ± SEM. (*) </w:t>
      </w:r>
      <w:proofErr w:type="gramStart"/>
      <w:r w:rsidRPr="00BE702E">
        <w:t>Significantly</w:t>
      </w:r>
      <w:proofErr w:type="gramEnd"/>
      <w:r w:rsidRPr="00BE702E">
        <w:t xml:space="preserve"> different from the control group (p&lt; 0.05). For comparison, commercial silica and polystyrene (PS) NPs were studied. Due to the high toxicity of PS-NPs lower concentrations were applied (5 and 50 µg</w:t>
      </w:r>
      <w:r w:rsidR="00647D55" w:rsidRPr="00BE702E">
        <w:t xml:space="preserve"> </w:t>
      </w:r>
      <w:r w:rsidRPr="00BE702E">
        <w:t>mL</w:t>
      </w:r>
      <w:r w:rsidR="00647D55" w:rsidRPr="00BE702E">
        <w:rPr>
          <w:vertAlign w:val="superscript"/>
        </w:rPr>
        <w:t>-1</w:t>
      </w:r>
      <w:r w:rsidRPr="00BE702E">
        <w:t>).</w:t>
      </w:r>
    </w:p>
    <w:p w14:paraId="4322C24A" w14:textId="77777777" w:rsidR="008D499E" w:rsidRPr="00BE702E" w:rsidRDefault="008D499E" w:rsidP="008D499E">
      <w:pPr>
        <w:pStyle w:val="Legend"/>
      </w:pPr>
    </w:p>
    <w:p w14:paraId="27846089" w14:textId="77777777" w:rsidR="008D499E" w:rsidRPr="00BE702E" w:rsidRDefault="008D499E" w:rsidP="008D499E">
      <w:pPr>
        <w:pStyle w:val="Legend"/>
      </w:pPr>
    </w:p>
    <w:p w14:paraId="1C781E78" w14:textId="77777777" w:rsidR="008D499E" w:rsidRPr="00BE702E" w:rsidRDefault="008D499E" w:rsidP="008D499E">
      <w:pPr>
        <w:pStyle w:val="Legend"/>
      </w:pPr>
    </w:p>
    <w:p w14:paraId="4735ABFF" w14:textId="77777777" w:rsidR="008D499E" w:rsidRPr="00BE702E" w:rsidRDefault="008D499E" w:rsidP="008D499E">
      <w:pPr>
        <w:pStyle w:val="Legend"/>
      </w:pPr>
    </w:p>
    <w:p w14:paraId="71143DA2" w14:textId="77777777" w:rsidR="008D499E" w:rsidRPr="00BE702E" w:rsidRDefault="008D499E" w:rsidP="008D499E">
      <w:pPr>
        <w:pStyle w:val="Legend"/>
      </w:pPr>
    </w:p>
    <w:p w14:paraId="308D748D" w14:textId="77777777" w:rsidR="008D499E" w:rsidRPr="00BE702E" w:rsidRDefault="008D499E" w:rsidP="008D499E">
      <w:pPr>
        <w:pStyle w:val="Legend"/>
      </w:pPr>
    </w:p>
    <w:p w14:paraId="3DBD1313" w14:textId="77777777" w:rsidR="008D499E" w:rsidRPr="00BE702E" w:rsidRDefault="008D499E" w:rsidP="008D499E">
      <w:pPr>
        <w:pStyle w:val="Legend"/>
      </w:pPr>
    </w:p>
    <w:p w14:paraId="19918F2E" w14:textId="77777777" w:rsidR="008D499E" w:rsidRPr="00BE702E" w:rsidRDefault="008D499E" w:rsidP="008D499E">
      <w:pPr>
        <w:pStyle w:val="Legend"/>
      </w:pPr>
    </w:p>
    <w:p w14:paraId="002E91EF" w14:textId="77777777" w:rsidR="008D499E" w:rsidRPr="00BE702E" w:rsidRDefault="008D499E" w:rsidP="008D499E">
      <w:pPr>
        <w:pStyle w:val="Legend"/>
      </w:pPr>
    </w:p>
    <w:p w14:paraId="15A13679" w14:textId="77777777" w:rsidR="007F7529" w:rsidRPr="00BE702E" w:rsidRDefault="007F7529" w:rsidP="008D499E">
      <w:pPr>
        <w:pStyle w:val="Legend"/>
      </w:pPr>
    </w:p>
    <w:p w14:paraId="64B37FB8" w14:textId="77777777" w:rsidR="007F7529" w:rsidRPr="00BE702E" w:rsidRDefault="000020BE" w:rsidP="008D499E">
      <w:pPr>
        <w:pStyle w:val="Legend"/>
      </w:pPr>
      <w:r w:rsidRPr="00BE702E">
        <w:rPr>
          <w:noProof/>
          <w:lang w:val="de-DE" w:eastAsia="de-DE" w:bidi="ar-SA"/>
        </w:rPr>
        <w:lastRenderedPageBreak/>
        <w:drawing>
          <wp:inline distT="0" distB="0" distL="0" distR="0" wp14:anchorId="09AAFF84" wp14:editId="00192507">
            <wp:extent cx="5576400" cy="3506400"/>
            <wp:effectExtent l="0" t="0" r="571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jpg"/>
                    <pic:cNvPicPr/>
                  </pic:nvPicPr>
                  <pic:blipFill>
                    <a:blip r:embed="rId13">
                      <a:extLst>
                        <a:ext uri="{28A0092B-C50C-407E-A947-70E740481C1C}">
                          <a14:useLocalDpi xmlns:a14="http://schemas.microsoft.com/office/drawing/2010/main" val="0"/>
                        </a:ext>
                      </a:extLst>
                    </a:blip>
                    <a:stretch>
                      <a:fillRect/>
                    </a:stretch>
                  </pic:blipFill>
                  <pic:spPr>
                    <a:xfrm>
                      <a:off x="0" y="0"/>
                      <a:ext cx="5576400" cy="3506400"/>
                    </a:xfrm>
                    <a:prstGeom prst="rect">
                      <a:avLst/>
                    </a:prstGeom>
                  </pic:spPr>
                </pic:pic>
              </a:graphicData>
            </a:graphic>
          </wp:inline>
        </w:drawing>
      </w:r>
    </w:p>
    <w:p w14:paraId="5537B427" w14:textId="77777777" w:rsidR="00F719A4" w:rsidRPr="00BE702E" w:rsidRDefault="00F719A4" w:rsidP="008D499E">
      <w:pPr>
        <w:pStyle w:val="Legend"/>
      </w:pPr>
    </w:p>
    <w:p w14:paraId="55072751" w14:textId="77777777" w:rsidR="00F719A4" w:rsidRPr="00BE702E" w:rsidRDefault="00F719A4" w:rsidP="008D499E">
      <w:pPr>
        <w:pStyle w:val="Legend"/>
      </w:pPr>
    </w:p>
    <w:p w14:paraId="0E7C1E87" w14:textId="77777777" w:rsidR="00F719A4" w:rsidRPr="00BE702E" w:rsidRDefault="00F719A4" w:rsidP="00F719A4">
      <w:pPr>
        <w:pStyle w:val="Legend"/>
        <w:jc w:val="both"/>
        <w:rPr>
          <w:b/>
          <w:bCs/>
        </w:rPr>
      </w:pPr>
      <w:r w:rsidRPr="00BE702E">
        <w:rPr>
          <w:b/>
          <w:bCs/>
        </w:rPr>
        <w:t>Figure 3: Plain and APTES modified silica NPs trigger inflammation in the murine lung.</w:t>
      </w:r>
    </w:p>
    <w:p w14:paraId="4AABDB30" w14:textId="77777777" w:rsidR="00F719A4" w:rsidRPr="00BE702E" w:rsidRDefault="00412530" w:rsidP="00F719A4">
      <w:pPr>
        <w:pStyle w:val="Legend"/>
        <w:jc w:val="both"/>
      </w:pPr>
      <w:r w:rsidRPr="00BE702E">
        <w:rPr>
          <w:bCs/>
          <w:lang w:val="en-GB"/>
        </w:rPr>
        <w:t>BAL (broncho</w:t>
      </w:r>
      <w:r w:rsidR="00F719A4" w:rsidRPr="00BE702E">
        <w:rPr>
          <w:bCs/>
          <w:lang w:val="en-GB"/>
        </w:rPr>
        <w:t>alveolar lavage) cell counts after intratracheal instillation of silica NPs. The total BAL cell number (A) and ratio of neutrophils (B) are shown as box plot with data overlay (n = 8–12 per group, asterisks represent significance as compared to different groups with * p &lt; 0.05, **p &lt; 0.01).</w:t>
      </w:r>
      <w:r w:rsidR="00F719A4" w:rsidRPr="00BE702E">
        <w:rPr>
          <w:bCs/>
        </w:rPr>
        <w:t xml:space="preserve"> </w:t>
      </w:r>
      <w:r w:rsidR="00F719A4" w:rsidRPr="00BE702E">
        <w:rPr>
          <w:bCs/>
          <w:lang w:val="en-GB"/>
        </w:rPr>
        <w:t xml:space="preserve">(C) </w:t>
      </w:r>
      <w:proofErr w:type="gramStart"/>
      <w:r w:rsidR="00F719A4" w:rsidRPr="00BE702E">
        <w:rPr>
          <w:bCs/>
          <w:lang w:val="en-GB"/>
        </w:rPr>
        <w:t>shows</w:t>
      </w:r>
      <w:proofErr w:type="gramEnd"/>
      <w:r w:rsidR="00F719A4" w:rsidRPr="00BE702E">
        <w:rPr>
          <w:bCs/>
          <w:lang w:val="en-GB"/>
        </w:rPr>
        <w:t xml:space="preserve"> representative images of BAL cells after </w:t>
      </w:r>
      <w:proofErr w:type="spellStart"/>
      <w:r w:rsidR="00F719A4" w:rsidRPr="00BE702E">
        <w:rPr>
          <w:bCs/>
          <w:lang w:val="en-GB"/>
        </w:rPr>
        <w:t>cytospin</w:t>
      </w:r>
      <w:proofErr w:type="spellEnd"/>
      <w:r w:rsidR="00F719A4" w:rsidRPr="00BE702E">
        <w:rPr>
          <w:bCs/>
          <w:lang w:val="en-GB"/>
        </w:rPr>
        <w:t xml:space="preserve"> preparation. White arrows indicate neutrophils and black arrows macrophages.</w:t>
      </w:r>
    </w:p>
    <w:p w14:paraId="3E04987B" w14:textId="77777777" w:rsidR="00F719A4" w:rsidRPr="00BE702E" w:rsidRDefault="00F719A4" w:rsidP="00F719A4">
      <w:pPr>
        <w:pStyle w:val="Legend"/>
        <w:jc w:val="both"/>
      </w:pPr>
    </w:p>
    <w:p w14:paraId="515A6A91" w14:textId="77777777" w:rsidR="00F719A4" w:rsidRPr="00BE702E" w:rsidRDefault="00F719A4" w:rsidP="008D499E">
      <w:pPr>
        <w:pStyle w:val="Legend"/>
      </w:pPr>
    </w:p>
    <w:p w14:paraId="14B72C3F" w14:textId="77777777" w:rsidR="008D499E" w:rsidRPr="00BE702E" w:rsidRDefault="00ED4069" w:rsidP="008D499E">
      <w:pPr>
        <w:pStyle w:val="Legend"/>
      </w:pPr>
      <w:r w:rsidRPr="00BE702E">
        <w:rPr>
          <w:noProof/>
          <w:color w:val="FF0000"/>
          <w:lang w:val="de-DE" w:eastAsia="de-DE" w:bidi="ar-SA"/>
        </w:rPr>
        <w:lastRenderedPageBreak/>
        <w:drawing>
          <wp:inline distT="0" distB="0" distL="0" distR="0" wp14:anchorId="5FAE2840" wp14:editId="374B0D9F">
            <wp:extent cx="5760720" cy="4259225"/>
            <wp:effectExtent l="0" t="0" r="0" b="8255"/>
            <wp:docPr id="5"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4259225"/>
                    </a:xfrm>
                    <a:prstGeom prst="rect">
                      <a:avLst/>
                    </a:prstGeom>
                    <a:noFill/>
                    <a:ln>
                      <a:noFill/>
                    </a:ln>
                  </pic:spPr>
                </pic:pic>
              </a:graphicData>
            </a:graphic>
          </wp:inline>
        </w:drawing>
      </w:r>
    </w:p>
    <w:p w14:paraId="5229321F" w14:textId="77777777" w:rsidR="003458F8" w:rsidRPr="00BE702E" w:rsidRDefault="003458F8" w:rsidP="008D499E">
      <w:pPr>
        <w:pStyle w:val="Legend"/>
        <w:jc w:val="both"/>
        <w:rPr>
          <w:b/>
          <w:bCs/>
        </w:rPr>
      </w:pPr>
    </w:p>
    <w:p w14:paraId="1174A2CF" w14:textId="77777777" w:rsidR="008D499E" w:rsidRPr="00BE702E" w:rsidRDefault="008D499E" w:rsidP="008D499E">
      <w:pPr>
        <w:pStyle w:val="Legend"/>
        <w:jc w:val="both"/>
      </w:pPr>
      <w:r w:rsidRPr="00BE702E">
        <w:rPr>
          <w:b/>
          <w:bCs/>
        </w:rPr>
        <w:t xml:space="preserve">Figure </w:t>
      </w:r>
      <w:r w:rsidR="00C561DC" w:rsidRPr="00BE702E">
        <w:rPr>
          <w:b/>
          <w:bCs/>
        </w:rPr>
        <w:t>4</w:t>
      </w:r>
      <w:r w:rsidRPr="00BE702E">
        <w:rPr>
          <w:b/>
          <w:bCs/>
        </w:rPr>
        <w:t>: In the presence of serum, surface modification of silica NPs by either APTES or DETAS suppresses toxicity.</w:t>
      </w:r>
      <w:r w:rsidRPr="00BE702E">
        <w:t xml:space="preserve"> RAW</w:t>
      </w:r>
      <w:r w:rsidR="00CA5B95" w:rsidRPr="00BE702E">
        <w:t xml:space="preserve"> </w:t>
      </w:r>
      <w:r w:rsidRPr="00BE702E">
        <w:t>264.7 macrophages were exposed to increasing concentrations of APTES- (A, B) or DETA</w:t>
      </w:r>
      <w:r w:rsidR="00F54E12" w:rsidRPr="00BE702E">
        <w:t>S- (C, D) modified NPs for 24 h</w:t>
      </w:r>
      <w:r w:rsidRPr="00BE702E">
        <w:t>. For further details see Figure 2.</w:t>
      </w:r>
    </w:p>
    <w:p w14:paraId="4296A6FB" w14:textId="77777777" w:rsidR="008D499E" w:rsidRPr="00BE702E" w:rsidRDefault="008D499E" w:rsidP="008D499E">
      <w:pPr>
        <w:pStyle w:val="Legend"/>
      </w:pPr>
    </w:p>
    <w:p w14:paraId="2890C579" w14:textId="77777777" w:rsidR="000F3D4A" w:rsidRPr="00BE702E" w:rsidRDefault="000F3D4A" w:rsidP="008D499E">
      <w:pPr>
        <w:pStyle w:val="Legend"/>
      </w:pPr>
    </w:p>
    <w:p w14:paraId="54F48813" w14:textId="77777777" w:rsidR="000F3D4A" w:rsidRPr="00BE702E" w:rsidRDefault="000F3D4A" w:rsidP="008D499E">
      <w:pPr>
        <w:pStyle w:val="Legend"/>
      </w:pPr>
    </w:p>
    <w:p w14:paraId="441527EE" w14:textId="77777777" w:rsidR="006D7131" w:rsidRPr="00BE702E" w:rsidRDefault="006D7131" w:rsidP="008D499E">
      <w:pPr>
        <w:pStyle w:val="Legend"/>
      </w:pPr>
    </w:p>
    <w:p w14:paraId="7AA9A5EE" w14:textId="77777777" w:rsidR="006D7131" w:rsidRPr="00BE702E" w:rsidRDefault="006D7131" w:rsidP="008D499E">
      <w:pPr>
        <w:pStyle w:val="Legend"/>
      </w:pPr>
    </w:p>
    <w:p w14:paraId="594F9ECF" w14:textId="77777777" w:rsidR="006D7131" w:rsidRPr="00BE702E" w:rsidRDefault="006D7131" w:rsidP="008D499E">
      <w:pPr>
        <w:pStyle w:val="Legend"/>
      </w:pPr>
    </w:p>
    <w:p w14:paraId="5E8C5512" w14:textId="77777777" w:rsidR="006D7131" w:rsidRPr="00BE702E" w:rsidRDefault="006D7131" w:rsidP="008D499E">
      <w:pPr>
        <w:pStyle w:val="Legend"/>
      </w:pPr>
    </w:p>
    <w:p w14:paraId="48A886A1" w14:textId="77777777" w:rsidR="006D7131" w:rsidRPr="00BE702E" w:rsidRDefault="006D7131" w:rsidP="008D499E">
      <w:pPr>
        <w:pStyle w:val="Legend"/>
      </w:pPr>
    </w:p>
    <w:p w14:paraId="0441A855" w14:textId="77777777" w:rsidR="006D7131" w:rsidRPr="00BE702E" w:rsidRDefault="006D7131" w:rsidP="008D499E">
      <w:pPr>
        <w:pStyle w:val="Legend"/>
      </w:pPr>
    </w:p>
    <w:p w14:paraId="65E3702F" w14:textId="77777777" w:rsidR="006D7131" w:rsidRPr="00BE702E" w:rsidRDefault="006D7131" w:rsidP="008D499E">
      <w:pPr>
        <w:pStyle w:val="Legend"/>
      </w:pPr>
    </w:p>
    <w:p w14:paraId="6153BAD3" w14:textId="77777777" w:rsidR="006D7131" w:rsidRPr="00BE702E" w:rsidRDefault="006D7131" w:rsidP="008D499E">
      <w:pPr>
        <w:pStyle w:val="Legend"/>
      </w:pPr>
    </w:p>
    <w:p w14:paraId="6433253D" w14:textId="77777777" w:rsidR="006D7131" w:rsidRPr="00BE702E" w:rsidRDefault="006D7131" w:rsidP="008D499E">
      <w:pPr>
        <w:pStyle w:val="Legend"/>
      </w:pPr>
    </w:p>
    <w:p w14:paraId="19288747" w14:textId="77777777" w:rsidR="006D7131" w:rsidRPr="00BE702E" w:rsidRDefault="006D7131" w:rsidP="008D499E">
      <w:pPr>
        <w:pStyle w:val="Legend"/>
      </w:pPr>
    </w:p>
    <w:p w14:paraId="42DA7AC5" w14:textId="77777777" w:rsidR="006D7131" w:rsidRPr="00BE702E" w:rsidRDefault="006D7131" w:rsidP="008D499E">
      <w:pPr>
        <w:pStyle w:val="Legend"/>
      </w:pPr>
    </w:p>
    <w:p w14:paraId="52A4B873" w14:textId="77777777" w:rsidR="006D7131" w:rsidRPr="00BE702E" w:rsidRDefault="006D7131" w:rsidP="008D499E">
      <w:pPr>
        <w:pStyle w:val="Legend"/>
      </w:pPr>
    </w:p>
    <w:p w14:paraId="1444E84D" w14:textId="77777777" w:rsidR="006D7131" w:rsidRPr="00BE702E" w:rsidRDefault="006D7131" w:rsidP="008D499E">
      <w:pPr>
        <w:pStyle w:val="Legend"/>
      </w:pPr>
    </w:p>
    <w:p w14:paraId="32908141" w14:textId="77777777" w:rsidR="006D7131" w:rsidRPr="00BE702E" w:rsidRDefault="006D7131" w:rsidP="008D499E">
      <w:pPr>
        <w:pStyle w:val="Legend"/>
      </w:pPr>
    </w:p>
    <w:p w14:paraId="6CBB65B0" w14:textId="77777777" w:rsidR="006D7131" w:rsidRPr="00BE702E" w:rsidRDefault="006D7131" w:rsidP="008D499E">
      <w:pPr>
        <w:pStyle w:val="Legend"/>
      </w:pPr>
    </w:p>
    <w:p w14:paraId="6C39114A" w14:textId="77777777" w:rsidR="006D7131" w:rsidRPr="00BE702E" w:rsidRDefault="006D7131" w:rsidP="008D499E">
      <w:pPr>
        <w:pStyle w:val="Legend"/>
      </w:pPr>
    </w:p>
    <w:p w14:paraId="64592390" w14:textId="77777777" w:rsidR="006D7131" w:rsidRPr="00BE702E" w:rsidRDefault="006D7131" w:rsidP="008D499E">
      <w:pPr>
        <w:pStyle w:val="Legend"/>
      </w:pPr>
    </w:p>
    <w:p w14:paraId="4AB649DE" w14:textId="77777777" w:rsidR="006D7131" w:rsidRPr="00BE702E" w:rsidRDefault="006D7131" w:rsidP="008D499E">
      <w:pPr>
        <w:pStyle w:val="Legend"/>
      </w:pPr>
    </w:p>
    <w:p w14:paraId="4E3C9B78" w14:textId="77777777" w:rsidR="000B00EF" w:rsidRPr="00BE702E" w:rsidRDefault="000B00EF" w:rsidP="008D499E">
      <w:pPr>
        <w:pStyle w:val="Legend"/>
        <w:rPr>
          <w:noProof/>
          <w:lang w:eastAsia="de-DE" w:bidi="ar-SA"/>
        </w:rPr>
      </w:pPr>
    </w:p>
    <w:p w14:paraId="062531EC" w14:textId="77777777" w:rsidR="008D499E" w:rsidRPr="00BE702E" w:rsidRDefault="000B00EF" w:rsidP="008D499E">
      <w:pPr>
        <w:pStyle w:val="Legend"/>
      </w:pPr>
      <w:r w:rsidRPr="00BE702E">
        <w:rPr>
          <w:noProof/>
          <w:lang w:val="de-DE" w:eastAsia="de-DE" w:bidi="ar-SA"/>
        </w:rPr>
        <w:drawing>
          <wp:inline distT="0" distB="0" distL="0" distR="0" wp14:anchorId="5556633A" wp14:editId="6E29996F">
            <wp:extent cx="5760720" cy="3019425"/>
            <wp:effectExtent l="0" t="0" r="0" b="0"/>
            <wp:docPr id="455" name="Grafik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tif"/>
                    <pic:cNvPicPr/>
                  </pic:nvPicPr>
                  <pic:blipFill>
                    <a:blip r:embed="rId15">
                      <a:extLst>
                        <a:ext uri="{28A0092B-C50C-407E-A947-70E740481C1C}">
                          <a14:useLocalDpi xmlns:a14="http://schemas.microsoft.com/office/drawing/2010/main" val="0"/>
                        </a:ext>
                      </a:extLst>
                    </a:blip>
                    <a:stretch>
                      <a:fillRect/>
                    </a:stretch>
                  </pic:blipFill>
                  <pic:spPr>
                    <a:xfrm>
                      <a:off x="0" y="0"/>
                      <a:ext cx="5760720" cy="3019425"/>
                    </a:xfrm>
                    <a:prstGeom prst="rect">
                      <a:avLst/>
                    </a:prstGeom>
                  </pic:spPr>
                </pic:pic>
              </a:graphicData>
            </a:graphic>
          </wp:inline>
        </w:drawing>
      </w:r>
    </w:p>
    <w:p w14:paraId="5BF8F0B7" w14:textId="77777777" w:rsidR="008D499E" w:rsidRPr="00BE702E" w:rsidRDefault="008D499E" w:rsidP="008D499E">
      <w:pPr>
        <w:pStyle w:val="Legend"/>
      </w:pPr>
    </w:p>
    <w:p w14:paraId="78378F58" w14:textId="74567D08" w:rsidR="00497438" w:rsidRPr="00BE702E" w:rsidRDefault="00497438" w:rsidP="00497438">
      <w:pPr>
        <w:pStyle w:val="Legend"/>
        <w:jc w:val="both"/>
      </w:pPr>
      <w:r w:rsidRPr="00BE702E">
        <w:rPr>
          <w:b/>
          <w:bCs/>
        </w:rPr>
        <w:t>Figure 5:</w:t>
      </w:r>
      <w:r w:rsidRPr="00BE702E">
        <w:t xml:space="preserve"> </w:t>
      </w:r>
      <w:r w:rsidRPr="00BE702E">
        <w:rPr>
          <w:b/>
          <w:bCs/>
        </w:rPr>
        <w:t>In the presence of serum, SiO</w:t>
      </w:r>
      <w:r w:rsidRPr="00BE702E">
        <w:rPr>
          <w:b/>
          <w:bCs/>
          <w:vertAlign w:val="subscript"/>
        </w:rPr>
        <w:t>2</w:t>
      </w:r>
      <w:r w:rsidRPr="00BE702E">
        <w:rPr>
          <w:b/>
          <w:bCs/>
        </w:rPr>
        <w:t xml:space="preserve"> NPs-induced cell death is dependent on the lysosomal injury pathway.</w:t>
      </w:r>
      <w:r w:rsidRPr="00BE702E">
        <w:t xml:space="preserve"> (A) Lysosomal rupture coincides with the onset of cell death. RAW 264.7 macrophages were treated with 50 µg mL</w:t>
      </w:r>
      <w:r w:rsidRPr="00BE702E">
        <w:rPr>
          <w:vertAlign w:val="superscript"/>
        </w:rPr>
        <w:t>-1</w:t>
      </w:r>
      <w:r w:rsidRPr="00BE702E">
        <w:t xml:space="preserve"> commercial SiO</w:t>
      </w:r>
      <w:r w:rsidRPr="00BE702E">
        <w:rPr>
          <w:vertAlign w:val="subscript"/>
        </w:rPr>
        <w:t>2</w:t>
      </w:r>
      <w:r w:rsidRPr="00BE702E">
        <w:t xml:space="preserve"> NPs in medium supplemented with FCS and images were taken every 15 min. The image sequence, converted to a movie, is shown in Movie S1. In the bright-field, the morphological changes of one selected cell due to apoptosis are indicated by an arrow. Of note, the same cell undergoes lysosomal rupture evidenced by the loss of lysosomal staining (Lysotracker</w:t>
      </w:r>
      <w:r w:rsidR="00337574" w:rsidRPr="00BE702E">
        <w:t>®</w:t>
      </w:r>
      <w:r w:rsidRPr="00BE702E">
        <w:t>, LT). Anot</w:t>
      </w:r>
      <w:r w:rsidR="00EE18FA" w:rsidRPr="00BE702E">
        <w:t>her cell</w:t>
      </w:r>
      <w:r w:rsidRPr="00BE702E">
        <w:t xml:space="preserve"> is depicted in the lowest panel, which shows the same features 15 min later. Hoechst 33342 labels nuclear DNA and in the FITC channel fluorescently labelled SiO</w:t>
      </w:r>
      <w:r w:rsidRPr="00BE702E">
        <w:rPr>
          <w:vertAlign w:val="subscript"/>
        </w:rPr>
        <w:t>2</w:t>
      </w:r>
      <w:r w:rsidRPr="00BE702E">
        <w:t xml:space="preserve"> NPs inside cells are detected. (B) Inhibitors of lysosomal rupture inhibit cell death provoked by SiO</w:t>
      </w:r>
      <w:r w:rsidRPr="00BE702E">
        <w:rPr>
          <w:vertAlign w:val="subscript"/>
        </w:rPr>
        <w:t>2</w:t>
      </w:r>
      <w:r w:rsidRPr="00BE702E">
        <w:t xml:space="preserve"> NPs. RAW 264.7 macrophages were pre-treated with </w:t>
      </w:r>
      <w:proofErr w:type="spellStart"/>
      <w:r w:rsidRPr="00BE702E">
        <w:t>Bafilomycin</w:t>
      </w:r>
      <w:proofErr w:type="spellEnd"/>
      <w:r w:rsidRPr="00BE702E">
        <w:t xml:space="preserve"> A1 (</w:t>
      </w:r>
      <w:proofErr w:type="spellStart"/>
      <w:r w:rsidRPr="00BE702E">
        <w:t>Baf</w:t>
      </w:r>
      <w:proofErr w:type="spellEnd"/>
      <w:r w:rsidRPr="00BE702E">
        <w:t xml:space="preserve"> A1, 5nM), Chloroquine (CHQ, 5µg/mL) or Cathepsin B inhibitor (Ca-074, 10µM) prior to SiO</w:t>
      </w:r>
      <w:r w:rsidRPr="00BE702E">
        <w:rPr>
          <w:vertAlign w:val="subscript"/>
        </w:rPr>
        <w:t>2</w:t>
      </w:r>
      <w:r w:rsidRPr="00BE702E">
        <w:t xml:space="preserve"> NPs treatment (50 µg mL</w:t>
      </w:r>
      <w:r w:rsidRPr="00BE702E">
        <w:rPr>
          <w:vertAlign w:val="superscript"/>
        </w:rPr>
        <w:t>-1</w:t>
      </w:r>
      <w:r w:rsidRPr="00BE702E">
        <w:t>). Macrophages were either exposed to commercial SiO</w:t>
      </w:r>
      <w:r w:rsidRPr="00BE702E">
        <w:rPr>
          <w:vertAlign w:val="subscript"/>
        </w:rPr>
        <w:t>2</w:t>
      </w:r>
      <w:r w:rsidRPr="00BE702E">
        <w:t xml:space="preserve"> NPs for 24h in the presence of serum (B) or to SiO</w:t>
      </w:r>
      <w:r w:rsidRPr="00BE702E">
        <w:rPr>
          <w:vertAlign w:val="subscript"/>
        </w:rPr>
        <w:t>2</w:t>
      </w:r>
      <w:r w:rsidRPr="00BE702E">
        <w:t xml:space="preserve"> plain NPs for 6h in the absence and for 24h in the presence of serum (C). The microscopy assay was performed and analysed as</w:t>
      </w:r>
      <w:r w:rsidR="00EE18FA" w:rsidRPr="00BE702E">
        <w:t xml:space="preserve"> described under methods. Shown </w:t>
      </w:r>
      <w:r w:rsidRPr="00BE702E">
        <w:t>are the percentage</w:t>
      </w:r>
      <w:r w:rsidR="00EE18FA" w:rsidRPr="00BE702E">
        <w:t>s</w:t>
      </w:r>
      <w:r w:rsidRPr="00BE702E">
        <w:t xml:space="preserve"> of dead cells relative to the total cell number. Data are representative for two independent experiments each carried out with 3-4 replicates and show mean values ±SD. (**</w:t>
      </w:r>
      <w:proofErr w:type="gramStart"/>
      <w:r w:rsidRPr="00BE702E">
        <w:t>,*</w:t>
      </w:r>
      <w:proofErr w:type="gramEnd"/>
      <w:r w:rsidRPr="00BE702E">
        <w:t>**) Significantly different from the respective control cells (p&lt;0.01, p&lt;0.001).</w:t>
      </w:r>
    </w:p>
    <w:p w14:paraId="06830E45" w14:textId="77777777" w:rsidR="008D499E" w:rsidRPr="00BE702E" w:rsidRDefault="008D499E" w:rsidP="00497438">
      <w:pPr>
        <w:pStyle w:val="Legend"/>
        <w:jc w:val="both"/>
      </w:pPr>
    </w:p>
    <w:p w14:paraId="6CC724BC" w14:textId="77777777" w:rsidR="008D499E" w:rsidRPr="00BE702E" w:rsidRDefault="008D499E" w:rsidP="008D499E">
      <w:pPr>
        <w:pStyle w:val="Legend"/>
      </w:pPr>
    </w:p>
    <w:p w14:paraId="2ED93EED" w14:textId="77777777" w:rsidR="008D499E" w:rsidRPr="00BE702E" w:rsidRDefault="008D499E" w:rsidP="008D499E">
      <w:pPr>
        <w:pStyle w:val="Legend"/>
      </w:pPr>
    </w:p>
    <w:p w14:paraId="5F4FE309" w14:textId="77777777" w:rsidR="008D499E" w:rsidRPr="00BE702E" w:rsidRDefault="008D499E" w:rsidP="008D499E">
      <w:pPr>
        <w:pStyle w:val="Legend"/>
      </w:pPr>
    </w:p>
    <w:p w14:paraId="16C5C16A" w14:textId="77777777" w:rsidR="008D499E" w:rsidRPr="00BE702E" w:rsidRDefault="008D499E" w:rsidP="008D499E">
      <w:pPr>
        <w:pStyle w:val="Legend"/>
      </w:pPr>
    </w:p>
    <w:p w14:paraId="3B99BDA0" w14:textId="77777777" w:rsidR="008D499E" w:rsidRPr="00BE702E" w:rsidRDefault="008D499E" w:rsidP="008D499E">
      <w:pPr>
        <w:pStyle w:val="Legend"/>
      </w:pPr>
    </w:p>
    <w:p w14:paraId="140C6CDC" w14:textId="77777777" w:rsidR="008D499E" w:rsidRPr="00BE702E" w:rsidRDefault="008D499E" w:rsidP="008D499E">
      <w:pPr>
        <w:pStyle w:val="Legend"/>
      </w:pPr>
    </w:p>
    <w:p w14:paraId="3BB8DD35" w14:textId="77777777" w:rsidR="008D499E" w:rsidRPr="00BE702E" w:rsidRDefault="008D499E" w:rsidP="008D499E">
      <w:pPr>
        <w:pStyle w:val="Legend"/>
      </w:pPr>
    </w:p>
    <w:p w14:paraId="3E0B1751" w14:textId="77777777" w:rsidR="008D499E" w:rsidRPr="00BE702E" w:rsidRDefault="008D499E" w:rsidP="008D499E">
      <w:pPr>
        <w:pStyle w:val="Legend"/>
      </w:pPr>
    </w:p>
    <w:p w14:paraId="4A8A48D4" w14:textId="77777777" w:rsidR="008D499E" w:rsidRPr="00BE702E" w:rsidRDefault="008D499E" w:rsidP="008D499E">
      <w:pPr>
        <w:pStyle w:val="Legend"/>
      </w:pPr>
    </w:p>
    <w:p w14:paraId="3618D504" w14:textId="77777777" w:rsidR="008D499E" w:rsidRPr="00BE702E" w:rsidRDefault="008D499E" w:rsidP="008D499E">
      <w:pPr>
        <w:pStyle w:val="Legend"/>
      </w:pPr>
    </w:p>
    <w:p w14:paraId="71B0D8C9" w14:textId="77777777" w:rsidR="008D499E" w:rsidRPr="00BE702E" w:rsidRDefault="008D499E" w:rsidP="008D499E">
      <w:pPr>
        <w:pStyle w:val="Legend"/>
      </w:pPr>
    </w:p>
    <w:p w14:paraId="28798B29" w14:textId="77777777" w:rsidR="008D499E" w:rsidRPr="00BE702E" w:rsidRDefault="008D499E" w:rsidP="008D499E">
      <w:pPr>
        <w:pStyle w:val="Legend"/>
      </w:pPr>
    </w:p>
    <w:p w14:paraId="59DC6C59" w14:textId="77777777" w:rsidR="008D499E" w:rsidRPr="00BE702E" w:rsidRDefault="008D499E" w:rsidP="008D499E">
      <w:pPr>
        <w:pStyle w:val="Legend"/>
      </w:pPr>
    </w:p>
    <w:p w14:paraId="783584F8" w14:textId="77777777" w:rsidR="00DC17B3" w:rsidRPr="00BE702E" w:rsidRDefault="00DC17B3" w:rsidP="008D499E">
      <w:pPr>
        <w:pStyle w:val="Legend"/>
      </w:pPr>
    </w:p>
    <w:p w14:paraId="383B1ADA" w14:textId="77777777" w:rsidR="00DC17B3" w:rsidRPr="00BE702E" w:rsidRDefault="00DC17B3" w:rsidP="008D499E">
      <w:pPr>
        <w:pStyle w:val="Legend"/>
      </w:pPr>
    </w:p>
    <w:p w14:paraId="4E81E14E" w14:textId="77777777" w:rsidR="008D499E" w:rsidRPr="00BE702E" w:rsidRDefault="008D499E" w:rsidP="008D499E">
      <w:pPr>
        <w:pStyle w:val="Legend"/>
      </w:pPr>
    </w:p>
    <w:p w14:paraId="67AD4B72" w14:textId="77777777" w:rsidR="008D499E" w:rsidRPr="00BE702E" w:rsidRDefault="008D499E" w:rsidP="008D499E">
      <w:pPr>
        <w:pStyle w:val="Legend"/>
        <w:jc w:val="both"/>
      </w:pPr>
      <w:proofErr w:type="gramStart"/>
      <w:r w:rsidRPr="00BE702E">
        <w:rPr>
          <w:b/>
        </w:rPr>
        <w:t>Table 1.</w:t>
      </w:r>
      <w:proofErr w:type="gramEnd"/>
      <w:r w:rsidRPr="00BE702E">
        <w:t xml:space="preserve"> </w:t>
      </w:r>
      <w:proofErr w:type="gramStart"/>
      <w:r w:rsidRPr="00BE702E">
        <w:rPr>
          <w:b/>
          <w:bCs/>
        </w:rPr>
        <w:t>Physico-chemical characterization of nanoparticles.</w:t>
      </w:r>
      <w:proofErr w:type="gramEnd"/>
      <w:r w:rsidRPr="00BE702E">
        <w:rPr>
          <w:b/>
          <w:bCs/>
        </w:rPr>
        <w:t xml:space="preserve"> </w:t>
      </w:r>
      <w:r w:rsidRPr="00BE702E">
        <w:t xml:space="preserve">C: Commercial, </w:t>
      </w:r>
      <w:proofErr w:type="gramStart"/>
      <w:r w:rsidRPr="00BE702E">
        <w:t>CCM(</w:t>
      </w:r>
      <w:proofErr w:type="gramEnd"/>
      <w:r w:rsidRPr="00BE702E">
        <w:t xml:space="preserve">+) or (-): Cell Culture Medium with or without serum, CL: Coverage Level, DLS: Dynamic Light Scattering, FA: Fluorescamine Assay, N.D.: not determined, TEM: Transmission Electron Microscopy, </w:t>
      </w:r>
      <w:proofErr w:type="spellStart"/>
      <w:r w:rsidRPr="00BE702E">
        <w:t>Zet</w:t>
      </w:r>
      <w:proofErr w:type="spellEnd"/>
      <w:r w:rsidRPr="00BE702E">
        <w:t>. Pot.: Zeta Potential</w:t>
      </w:r>
    </w:p>
    <w:p w14:paraId="7E3433A5" w14:textId="77777777" w:rsidR="008D499E" w:rsidRPr="00BE702E" w:rsidRDefault="008D499E" w:rsidP="008D499E">
      <w:pPr>
        <w:pStyle w:val="Legend"/>
      </w:pPr>
    </w:p>
    <w:tbl>
      <w:tblPr>
        <w:tblW w:w="9606" w:type="dxa"/>
        <w:tblLayout w:type="fixed"/>
        <w:tblCellMar>
          <w:left w:w="0" w:type="dxa"/>
          <w:right w:w="0" w:type="dxa"/>
        </w:tblCellMar>
        <w:tblLook w:val="04A0" w:firstRow="1" w:lastRow="0" w:firstColumn="1" w:lastColumn="0" w:noHBand="0" w:noVBand="1"/>
      </w:tblPr>
      <w:tblGrid>
        <w:gridCol w:w="1740"/>
        <w:gridCol w:w="680"/>
        <w:gridCol w:w="1060"/>
        <w:gridCol w:w="597"/>
        <w:gridCol w:w="851"/>
        <w:gridCol w:w="850"/>
        <w:gridCol w:w="993"/>
        <w:gridCol w:w="927"/>
        <w:gridCol w:w="968"/>
        <w:gridCol w:w="940"/>
      </w:tblGrid>
      <w:tr w:rsidR="00786A40" w:rsidRPr="00BE702E" w14:paraId="52D633D1" w14:textId="77777777" w:rsidTr="00C56FA0">
        <w:trPr>
          <w:trHeight w:val="454"/>
        </w:trPr>
        <w:tc>
          <w:tcPr>
            <w:tcW w:w="1740" w:type="dxa"/>
            <w:tcBorders>
              <w:top w:val="single" w:sz="8" w:space="0" w:color="000000"/>
              <w:left w:val="nil"/>
              <w:bottom w:val="single" w:sz="8" w:space="0" w:color="FFFFFF"/>
              <w:right w:val="nil"/>
            </w:tcBorders>
            <w:shd w:val="clear" w:color="auto" w:fill="auto"/>
            <w:tcMar>
              <w:top w:w="15" w:type="dxa"/>
              <w:left w:w="108" w:type="dxa"/>
              <w:bottom w:w="0" w:type="dxa"/>
              <w:right w:w="108" w:type="dxa"/>
            </w:tcMar>
            <w:vAlign w:val="bottom"/>
            <w:hideMark/>
          </w:tcPr>
          <w:p w14:paraId="33AE3BFA" w14:textId="77777777" w:rsidR="00786A40" w:rsidRPr="00BE702E" w:rsidRDefault="00786A40">
            <w:pPr>
              <w:pStyle w:val="StandardWeb"/>
              <w:spacing w:before="0" w:beforeAutospacing="0" w:after="0" w:afterAutospacing="0" w:line="256" w:lineRule="auto"/>
              <w:rPr>
                <w:rFonts w:ascii="Arial" w:hAnsi="Arial" w:cs="Arial"/>
                <w:sz w:val="36"/>
                <w:szCs w:val="36"/>
              </w:rPr>
            </w:pPr>
            <w:r w:rsidRPr="00BE702E">
              <w:rPr>
                <w:rFonts w:ascii="Arial" w:eastAsia="PMingLiU" w:hAnsi="Arial" w:cs="Arial"/>
                <w:b/>
                <w:bCs/>
                <w:color w:val="000000"/>
                <w:kern w:val="24"/>
                <w:sz w:val="16"/>
                <w:szCs w:val="16"/>
                <w:lang w:val="en-US"/>
              </w:rPr>
              <w:t>Nanoparticles</w:t>
            </w:r>
          </w:p>
        </w:tc>
        <w:tc>
          <w:tcPr>
            <w:tcW w:w="680" w:type="dxa"/>
            <w:vMerge w:val="restar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3E3FA330"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b/>
                <w:bCs/>
                <w:color w:val="000000"/>
                <w:kern w:val="24"/>
                <w:sz w:val="16"/>
                <w:szCs w:val="16"/>
                <w:lang w:val="en-US"/>
              </w:rPr>
              <w:t>TEM</w:t>
            </w:r>
          </w:p>
          <w:p w14:paraId="2A643936"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b/>
                <w:bCs/>
                <w:color w:val="000000"/>
                <w:kern w:val="24"/>
                <w:sz w:val="16"/>
                <w:szCs w:val="16"/>
                <w:lang w:val="en-US"/>
              </w:rPr>
              <w:t>(nm)</w:t>
            </w:r>
          </w:p>
        </w:tc>
        <w:tc>
          <w:tcPr>
            <w:tcW w:w="1060" w:type="dxa"/>
            <w:vMerge w:val="restar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61F39F1D"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b/>
                <w:bCs/>
                <w:color w:val="000000"/>
                <w:kern w:val="24"/>
                <w:sz w:val="16"/>
                <w:szCs w:val="16"/>
              </w:rPr>
              <w:t>FA</w:t>
            </w:r>
          </w:p>
          <w:p w14:paraId="5A2BF4D9"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b/>
                <w:bCs/>
                <w:color w:val="000000"/>
                <w:kern w:val="24"/>
                <w:sz w:val="16"/>
                <w:szCs w:val="16"/>
                <w:lang w:val="en-US"/>
              </w:rPr>
              <w:t>(#NH</w:t>
            </w:r>
            <w:r w:rsidRPr="00BE702E">
              <w:rPr>
                <w:rFonts w:ascii="Arial" w:eastAsia="PMingLiU" w:hAnsi="Arial" w:cs="Arial"/>
                <w:b/>
                <w:bCs/>
                <w:color w:val="000000"/>
                <w:kern w:val="24"/>
                <w:position w:val="-4"/>
                <w:sz w:val="16"/>
                <w:szCs w:val="16"/>
                <w:vertAlign w:val="subscript"/>
                <w:lang w:val="en-US"/>
              </w:rPr>
              <w:t>2</w:t>
            </w:r>
            <w:r w:rsidRPr="00BE702E">
              <w:rPr>
                <w:rFonts w:ascii="Arial" w:eastAsia="PMingLiU" w:hAnsi="Arial" w:cs="Arial"/>
                <w:b/>
                <w:bCs/>
                <w:color w:val="000000"/>
                <w:kern w:val="24"/>
                <w:sz w:val="16"/>
                <w:szCs w:val="16"/>
                <w:lang w:val="en-US"/>
              </w:rPr>
              <w:t>/nm</w:t>
            </w:r>
            <w:r w:rsidRPr="00BE702E">
              <w:rPr>
                <w:rFonts w:ascii="Arial" w:eastAsia="PMingLiU" w:hAnsi="Arial" w:cs="Arial"/>
                <w:b/>
                <w:bCs/>
                <w:color w:val="000000"/>
                <w:kern w:val="24"/>
                <w:position w:val="5"/>
                <w:sz w:val="16"/>
                <w:szCs w:val="16"/>
                <w:vertAlign w:val="superscript"/>
                <w:lang w:val="en-US"/>
              </w:rPr>
              <w:t>2</w:t>
            </w:r>
            <w:r w:rsidRPr="00BE702E">
              <w:rPr>
                <w:rFonts w:ascii="Arial" w:eastAsia="PMingLiU" w:hAnsi="Arial" w:cs="Arial"/>
                <w:b/>
                <w:bCs/>
                <w:color w:val="000000"/>
                <w:kern w:val="24"/>
                <w:sz w:val="16"/>
                <w:szCs w:val="16"/>
                <w:lang w:val="en-US"/>
              </w:rPr>
              <w:t>)</w:t>
            </w:r>
          </w:p>
        </w:tc>
        <w:tc>
          <w:tcPr>
            <w:tcW w:w="597" w:type="dxa"/>
            <w:vMerge w:val="restar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635D1673"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b/>
                <w:bCs/>
                <w:color w:val="000000"/>
                <w:kern w:val="24"/>
                <w:sz w:val="16"/>
                <w:szCs w:val="16"/>
              </w:rPr>
              <w:t>CL</w:t>
            </w:r>
          </w:p>
          <w:p w14:paraId="05333005"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b/>
                <w:bCs/>
                <w:color w:val="000000"/>
                <w:kern w:val="24"/>
                <w:sz w:val="16"/>
                <w:szCs w:val="16"/>
                <w:lang w:val="en-US"/>
              </w:rPr>
              <w:t>(%)</w:t>
            </w:r>
          </w:p>
        </w:tc>
        <w:tc>
          <w:tcPr>
            <w:tcW w:w="851" w:type="dxa"/>
            <w:vMerge w:val="restar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17C5D50F"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proofErr w:type="spellStart"/>
            <w:r w:rsidRPr="00BE702E">
              <w:rPr>
                <w:rFonts w:ascii="Arial" w:eastAsia="PMingLiU" w:hAnsi="Arial" w:cs="Arial"/>
                <w:b/>
                <w:bCs/>
                <w:color w:val="000000"/>
                <w:kern w:val="24"/>
                <w:sz w:val="16"/>
                <w:szCs w:val="16"/>
                <w:lang w:val="en-US"/>
              </w:rPr>
              <w:t>Zet.Pot</w:t>
            </w:r>
            <w:proofErr w:type="spellEnd"/>
            <w:r w:rsidRPr="00BE702E">
              <w:rPr>
                <w:rFonts w:ascii="Arial" w:eastAsia="PMingLiU" w:hAnsi="Arial" w:cs="Arial"/>
                <w:b/>
                <w:bCs/>
                <w:color w:val="000000"/>
                <w:kern w:val="24"/>
                <w:sz w:val="16"/>
                <w:szCs w:val="16"/>
                <w:lang w:val="en-US"/>
              </w:rPr>
              <w:t xml:space="preserve">. </w:t>
            </w:r>
          </w:p>
          <w:p w14:paraId="1B8B5E7E"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b/>
                <w:bCs/>
                <w:color w:val="000000"/>
                <w:kern w:val="24"/>
                <w:sz w:val="16"/>
                <w:szCs w:val="16"/>
                <w:lang w:val="en-US"/>
              </w:rPr>
              <w:t xml:space="preserve"> (mV)</w:t>
            </w:r>
          </w:p>
        </w:tc>
        <w:tc>
          <w:tcPr>
            <w:tcW w:w="4678" w:type="dxa"/>
            <w:gridSpan w:val="5"/>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4CB4CA89"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b/>
                <w:bCs/>
                <w:color w:val="000000"/>
                <w:kern w:val="24"/>
                <w:sz w:val="16"/>
                <w:szCs w:val="16"/>
                <w:lang w:val="en-US"/>
              </w:rPr>
              <w:t xml:space="preserve">DLS </w:t>
            </w:r>
          </w:p>
          <w:p w14:paraId="4ECABD8A"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b/>
                <w:bCs/>
                <w:color w:val="000000"/>
                <w:kern w:val="24"/>
                <w:sz w:val="16"/>
                <w:szCs w:val="16"/>
                <w:lang w:val="en-US"/>
              </w:rPr>
              <w:t>(nm)</w:t>
            </w:r>
          </w:p>
        </w:tc>
      </w:tr>
      <w:tr w:rsidR="00786A40" w:rsidRPr="00BE702E" w14:paraId="75D25EC4" w14:textId="77777777" w:rsidTr="00C56FA0">
        <w:trPr>
          <w:trHeight w:val="425"/>
        </w:trPr>
        <w:tc>
          <w:tcPr>
            <w:tcW w:w="1740" w:type="dxa"/>
            <w:tcBorders>
              <w:top w:val="single" w:sz="8" w:space="0" w:color="FFFFFF"/>
              <w:left w:val="nil"/>
              <w:bottom w:val="single" w:sz="8" w:space="0" w:color="000000"/>
              <w:right w:val="nil"/>
            </w:tcBorders>
            <w:shd w:val="clear" w:color="auto" w:fill="auto"/>
            <w:tcMar>
              <w:top w:w="15" w:type="dxa"/>
              <w:left w:w="108" w:type="dxa"/>
              <w:bottom w:w="0" w:type="dxa"/>
              <w:right w:w="108" w:type="dxa"/>
            </w:tcMar>
            <w:vAlign w:val="center"/>
            <w:hideMark/>
          </w:tcPr>
          <w:p w14:paraId="7E8ECD36" w14:textId="77777777" w:rsidR="00786A40" w:rsidRPr="00BE702E" w:rsidRDefault="00786A40">
            <w:pPr>
              <w:rPr>
                <w:rFonts w:ascii="Arial" w:hAnsi="Arial" w:cs="Arial"/>
                <w:sz w:val="36"/>
                <w:szCs w:val="36"/>
              </w:rPr>
            </w:pPr>
          </w:p>
        </w:tc>
        <w:tc>
          <w:tcPr>
            <w:tcW w:w="680" w:type="dxa"/>
            <w:vMerge/>
            <w:tcBorders>
              <w:top w:val="single" w:sz="8" w:space="0" w:color="000000"/>
              <w:left w:val="nil"/>
              <w:bottom w:val="single" w:sz="8" w:space="0" w:color="000000"/>
              <w:right w:val="nil"/>
            </w:tcBorders>
            <w:vAlign w:val="center"/>
            <w:hideMark/>
          </w:tcPr>
          <w:p w14:paraId="47638D39" w14:textId="77777777" w:rsidR="00786A40" w:rsidRPr="00BE702E" w:rsidRDefault="00786A40">
            <w:pPr>
              <w:rPr>
                <w:rFonts w:ascii="Arial" w:hAnsi="Arial" w:cs="Arial"/>
                <w:sz w:val="36"/>
                <w:szCs w:val="36"/>
              </w:rPr>
            </w:pPr>
          </w:p>
        </w:tc>
        <w:tc>
          <w:tcPr>
            <w:tcW w:w="1060" w:type="dxa"/>
            <w:vMerge/>
            <w:tcBorders>
              <w:top w:val="single" w:sz="8" w:space="0" w:color="000000"/>
              <w:left w:val="nil"/>
              <w:bottom w:val="single" w:sz="8" w:space="0" w:color="000000"/>
              <w:right w:val="nil"/>
            </w:tcBorders>
            <w:vAlign w:val="center"/>
            <w:hideMark/>
          </w:tcPr>
          <w:p w14:paraId="512DA03E" w14:textId="77777777" w:rsidR="00786A40" w:rsidRPr="00BE702E" w:rsidRDefault="00786A40">
            <w:pPr>
              <w:rPr>
                <w:rFonts w:ascii="Arial" w:hAnsi="Arial" w:cs="Arial"/>
                <w:sz w:val="36"/>
                <w:szCs w:val="36"/>
              </w:rPr>
            </w:pPr>
          </w:p>
        </w:tc>
        <w:tc>
          <w:tcPr>
            <w:tcW w:w="597" w:type="dxa"/>
            <w:vMerge/>
            <w:tcBorders>
              <w:top w:val="single" w:sz="8" w:space="0" w:color="000000"/>
              <w:left w:val="nil"/>
              <w:bottom w:val="single" w:sz="8" w:space="0" w:color="000000"/>
              <w:right w:val="nil"/>
            </w:tcBorders>
            <w:vAlign w:val="center"/>
            <w:hideMark/>
          </w:tcPr>
          <w:p w14:paraId="5E6950E0" w14:textId="77777777" w:rsidR="00786A40" w:rsidRPr="00BE702E" w:rsidRDefault="00786A40">
            <w:pPr>
              <w:rPr>
                <w:rFonts w:ascii="Arial" w:hAnsi="Arial" w:cs="Arial"/>
                <w:sz w:val="36"/>
                <w:szCs w:val="36"/>
              </w:rPr>
            </w:pPr>
          </w:p>
        </w:tc>
        <w:tc>
          <w:tcPr>
            <w:tcW w:w="851" w:type="dxa"/>
            <w:vMerge/>
            <w:tcBorders>
              <w:top w:val="single" w:sz="8" w:space="0" w:color="000000"/>
              <w:left w:val="nil"/>
              <w:bottom w:val="single" w:sz="8" w:space="0" w:color="000000"/>
              <w:right w:val="nil"/>
            </w:tcBorders>
            <w:vAlign w:val="center"/>
            <w:hideMark/>
          </w:tcPr>
          <w:p w14:paraId="09507FDD" w14:textId="77777777" w:rsidR="00786A40" w:rsidRPr="00BE702E" w:rsidRDefault="00786A40">
            <w:pPr>
              <w:rPr>
                <w:rFonts w:ascii="Arial" w:hAnsi="Arial" w:cs="Arial"/>
                <w:sz w:val="36"/>
                <w:szCs w:val="36"/>
              </w:rPr>
            </w:pPr>
          </w:p>
        </w:tc>
        <w:tc>
          <w:tcPr>
            <w:tcW w:w="85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045F6A2"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b/>
                <w:bCs/>
                <w:color w:val="000000"/>
                <w:kern w:val="24"/>
                <w:sz w:val="16"/>
                <w:szCs w:val="16"/>
                <w:lang w:val="en-US"/>
              </w:rPr>
              <w:t>H</w:t>
            </w:r>
            <w:r w:rsidRPr="00BE702E">
              <w:rPr>
                <w:rFonts w:ascii="Arial" w:eastAsia="PMingLiU" w:hAnsi="Arial" w:cs="Arial"/>
                <w:b/>
                <w:bCs/>
                <w:color w:val="000000"/>
                <w:kern w:val="24"/>
                <w:position w:val="-4"/>
                <w:sz w:val="16"/>
                <w:szCs w:val="16"/>
                <w:vertAlign w:val="subscript"/>
                <w:lang w:val="en-US"/>
              </w:rPr>
              <w:t>2</w:t>
            </w:r>
            <w:r w:rsidRPr="00BE702E">
              <w:rPr>
                <w:rFonts w:ascii="Arial" w:eastAsia="PMingLiU" w:hAnsi="Arial" w:cs="Arial"/>
                <w:b/>
                <w:bCs/>
                <w:color w:val="000000"/>
                <w:kern w:val="24"/>
                <w:sz w:val="16"/>
                <w:szCs w:val="16"/>
                <w:lang w:val="en-US"/>
              </w:rPr>
              <w:t>O</w:t>
            </w:r>
          </w:p>
          <w:p w14:paraId="47138B47"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b/>
                <w:bCs/>
                <w:color w:val="000000"/>
                <w:kern w:val="24"/>
                <w:sz w:val="16"/>
                <w:szCs w:val="16"/>
                <w:lang w:val="en-US"/>
              </w:rPr>
              <w:t xml:space="preserve"> 0h</w:t>
            </w:r>
          </w:p>
        </w:tc>
        <w:tc>
          <w:tcPr>
            <w:tcW w:w="993"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53D30852"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b/>
                <w:bCs/>
                <w:color w:val="000000"/>
                <w:kern w:val="24"/>
                <w:sz w:val="16"/>
                <w:szCs w:val="16"/>
                <w:lang w:val="en-US"/>
              </w:rPr>
              <w:t>CCM(-)</w:t>
            </w:r>
          </w:p>
          <w:p w14:paraId="61F31059"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b/>
                <w:bCs/>
                <w:color w:val="000000"/>
                <w:kern w:val="24"/>
                <w:sz w:val="16"/>
                <w:szCs w:val="16"/>
                <w:lang w:val="en-US"/>
              </w:rPr>
              <w:t xml:space="preserve"> 0h</w:t>
            </w:r>
          </w:p>
        </w:tc>
        <w:tc>
          <w:tcPr>
            <w:tcW w:w="9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4C70903"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b/>
                <w:bCs/>
                <w:color w:val="000000"/>
                <w:kern w:val="24"/>
                <w:sz w:val="16"/>
                <w:szCs w:val="16"/>
                <w:lang w:val="en-US"/>
              </w:rPr>
              <w:t>CCM(-)</w:t>
            </w:r>
          </w:p>
          <w:p w14:paraId="22B19A66"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b/>
                <w:bCs/>
                <w:color w:val="000000"/>
                <w:kern w:val="24"/>
                <w:sz w:val="16"/>
                <w:szCs w:val="16"/>
                <w:lang w:val="en-US"/>
              </w:rPr>
              <w:t>6h</w:t>
            </w:r>
          </w:p>
        </w:tc>
        <w:tc>
          <w:tcPr>
            <w:tcW w:w="968"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127CFA86" w14:textId="77777777" w:rsidR="00786A40" w:rsidRPr="00BE702E" w:rsidRDefault="00786A40" w:rsidP="00786A40">
            <w:pPr>
              <w:pStyle w:val="StandardWeb"/>
              <w:spacing w:before="0" w:beforeAutospacing="0" w:after="0" w:afterAutospacing="0" w:line="256" w:lineRule="auto"/>
              <w:ind w:right="187"/>
              <w:jc w:val="center"/>
              <w:rPr>
                <w:rFonts w:ascii="Arial" w:hAnsi="Arial" w:cs="Arial"/>
                <w:sz w:val="36"/>
                <w:szCs w:val="36"/>
              </w:rPr>
            </w:pPr>
            <w:r w:rsidRPr="00BE702E">
              <w:rPr>
                <w:rFonts w:ascii="Arial" w:eastAsia="PMingLiU" w:hAnsi="Arial" w:cs="Arial"/>
                <w:b/>
                <w:bCs/>
                <w:color w:val="000000"/>
                <w:kern w:val="24"/>
                <w:sz w:val="16"/>
                <w:szCs w:val="16"/>
              </w:rPr>
              <w:t>CCM(+)</w:t>
            </w:r>
          </w:p>
          <w:p w14:paraId="5FA39462" w14:textId="77777777" w:rsidR="00786A40" w:rsidRPr="00BE702E" w:rsidRDefault="00786A40" w:rsidP="00786A40">
            <w:pPr>
              <w:pStyle w:val="StandardWeb"/>
              <w:spacing w:before="0" w:beforeAutospacing="0" w:after="0" w:afterAutospacing="0" w:line="256" w:lineRule="auto"/>
              <w:ind w:right="187"/>
              <w:jc w:val="center"/>
              <w:rPr>
                <w:rFonts w:ascii="Arial" w:hAnsi="Arial" w:cs="Arial"/>
                <w:sz w:val="36"/>
                <w:szCs w:val="36"/>
              </w:rPr>
            </w:pPr>
            <w:r w:rsidRPr="00BE702E">
              <w:rPr>
                <w:rFonts w:ascii="Arial" w:eastAsia="PMingLiU" w:hAnsi="Arial" w:cs="Arial"/>
                <w:b/>
                <w:bCs/>
                <w:color w:val="000000"/>
                <w:kern w:val="24"/>
                <w:sz w:val="16"/>
                <w:szCs w:val="16"/>
              </w:rPr>
              <w:t>0h</w:t>
            </w:r>
          </w:p>
        </w:tc>
        <w:tc>
          <w:tcPr>
            <w:tcW w:w="94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1806C2A"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b/>
                <w:bCs/>
                <w:color w:val="000000"/>
                <w:kern w:val="24"/>
                <w:sz w:val="16"/>
                <w:szCs w:val="16"/>
              </w:rPr>
              <w:t>CCM(+)</w:t>
            </w:r>
          </w:p>
          <w:p w14:paraId="56C244B3"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b/>
                <w:bCs/>
                <w:color w:val="000000"/>
                <w:kern w:val="24"/>
                <w:sz w:val="16"/>
                <w:szCs w:val="16"/>
              </w:rPr>
              <w:t>24h</w:t>
            </w:r>
          </w:p>
        </w:tc>
      </w:tr>
      <w:tr w:rsidR="00786A40" w:rsidRPr="00BE702E" w14:paraId="7275C1E8" w14:textId="77777777" w:rsidTr="00C56FA0">
        <w:trPr>
          <w:trHeight w:val="411"/>
        </w:trPr>
        <w:tc>
          <w:tcPr>
            <w:tcW w:w="1740"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228A79F2" w14:textId="77777777" w:rsidR="00786A40" w:rsidRPr="00BE702E" w:rsidRDefault="00786A40">
            <w:pPr>
              <w:pStyle w:val="StandardWeb"/>
              <w:spacing w:before="0" w:beforeAutospacing="0" w:after="0" w:afterAutospacing="0" w:line="256" w:lineRule="auto"/>
              <w:rPr>
                <w:rFonts w:ascii="Arial" w:hAnsi="Arial" w:cs="Arial"/>
                <w:sz w:val="36"/>
                <w:szCs w:val="36"/>
              </w:rPr>
            </w:pPr>
            <w:r w:rsidRPr="00BE702E">
              <w:rPr>
                <w:rFonts w:ascii="Arial" w:eastAsia="PMingLiU" w:hAnsi="Arial" w:cs="Arial"/>
                <w:b/>
                <w:bCs/>
                <w:color w:val="000000"/>
                <w:kern w:val="24"/>
                <w:sz w:val="16"/>
                <w:szCs w:val="16"/>
                <w:lang w:val="en-US"/>
              </w:rPr>
              <w:t>SiO</w:t>
            </w:r>
            <w:r w:rsidRPr="00BE702E">
              <w:rPr>
                <w:rFonts w:ascii="Arial" w:eastAsia="PMingLiU" w:hAnsi="Arial" w:cs="Arial"/>
                <w:b/>
                <w:bCs/>
                <w:color w:val="000000"/>
                <w:kern w:val="24"/>
                <w:position w:val="-4"/>
                <w:sz w:val="16"/>
                <w:szCs w:val="16"/>
                <w:vertAlign w:val="subscript"/>
                <w:lang w:val="en-US"/>
              </w:rPr>
              <w:t xml:space="preserve">2 </w:t>
            </w:r>
            <w:r w:rsidRPr="00BE702E">
              <w:rPr>
                <w:rFonts w:ascii="Arial" w:eastAsia="PMingLiU" w:hAnsi="Arial" w:cs="Arial"/>
                <w:b/>
                <w:bCs/>
                <w:color w:val="000000"/>
                <w:kern w:val="24"/>
                <w:sz w:val="16"/>
                <w:szCs w:val="16"/>
                <w:lang w:val="en-US"/>
              </w:rPr>
              <w:t xml:space="preserve">plain </w:t>
            </w:r>
          </w:p>
        </w:tc>
        <w:tc>
          <w:tcPr>
            <w:tcW w:w="680"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3574EC64"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50±3</w:t>
            </w:r>
          </w:p>
        </w:tc>
        <w:tc>
          <w:tcPr>
            <w:tcW w:w="1060"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619D8A00"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w:t>
            </w:r>
          </w:p>
        </w:tc>
        <w:tc>
          <w:tcPr>
            <w:tcW w:w="597"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73C3FB63"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w:t>
            </w:r>
          </w:p>
        </w:tc>
        <w:tc>
          <w:tcPr>
            <w:tcW w:w="851"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08FF98E"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45±0</w:t>
            </w:r>
          </w:p>
        </w:tc>
        <w:tc>
          <w:tcPr>
            <w:tcW w:w="850"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6E658856"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94±1</w:t>
            </w:r>
          </w:p>
        </w:tc>
        <w:tc>
          <w:tcPr>
            <w:tcW w:w="993"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82C3D95"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84±1</w:t>
            </w:r>
          </w:p>
        </w:tc>
        <w:tc>
          <w:tcPr>
            <w:tcW w:w="927"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64435E29"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59±0</w:t>
            </w:r>
          </w:p>
        </w:tc>
        <w:tc>
          <w:tcPr>
            <w:tcW w:w="968"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07802D5B"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186±3</w:t>
            </w:r>
          </w:p>
        </w:tc>
        <w:tc>
          <w:tcPr>
            <w:tcW w:w="940"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B58A318"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131±5</w:t>
            </w:r>
          </w:p>
        </w:tc>
      </w:tr>
      <w:tr w:rsidR="00786A40" w:rsidRPr="00BE702E" w14:paraId="540C4A9B" w14:textId="77777777" w:rsidTr="00C56FA0">
        <w:trPr>
          <w:trHeight w:val="411"/>
        </w:trPr>
        <w:tc>
          <w:tcPr>
            <w:tcW w:w="1740" w:type="dxa"/>
            <w:tcBorders>
              <w:top w:val="nil"/>
              <w:left w:val="nil"/>
              <w:bottom w:val="nil"/>
              <w:right w:val="nil"/>
            </w:tcBorders>
            <w:shd w:val="clear" w:color="auto" w:fill="EEECE1"/>
            <w:tcMar>
              <w:top w:w="15" w:type="dxa"/>
              <w:left w:w="108" w:type="dxa"/>
              <w:bottom w:w="0" w:type="dxa"/>
              <w:right w:w="108" w:type="dxa"/>
            </w:tcMar>
            <w:vAlign w:val="center"/>
            <w:hideMark/>
          </w:tcPr>
          <w:p w14:paraId="2A9CDA97" w14:textId="77777777" w:rsidR="00786A40" w:rsidRPr="00BE702E" w:rsidRDefault="00786A40">
            <w:pPr>
              <w:pStyle w:val="StandardWeb"/>
              <w:spacing w:before="0" w:beforeAutospacing="0" w:after="0" w:afterAutospacing="0" w:line="256" w:lineRule="auto"/>
              <w:rPr>
                <w:rFonts w:ascii="Arial" w:hAnsi="Arial" w:cs="Arial"/>
                <w:sz w:val="36"/>
                <w:szCs w:val="36"/>
              </w:rPr>
            </w:pPr>
            <w:r w:rsidRPr="00BE702E">
              <w:rPr>
                <w:rFonts w:ascii="Arial" w:eastAsia="PMingLiU" w:hAnsi="Arial" w:cs="Arial"/>
                <w:b/>
                <w:bCs/>
                <w:color w:val="000000"/>
                <w:kern w:val="24"/>
                <w:sz w:val="16"/>
                <w:szCs w:val="16"/>
                <w:lang w:val="en-US"/>
              </w:rPr>
              <w:t>SiO</w:t>
            </w:r>
            <w:r w:rsidRPr="00BE702E">
              <w:rPr>
                <w:rFonts w:ascii="Arial" w:eastAsia="PMingLiU" w:hAnsi="Arial" w:cs="Arial"/>
                <w:b/>
                <w:bCs/>
                <w:color w:val="000000"/>
                <w:kern w:val="24"/>
                <w:position w:val="-4"/>
                <w:sz w:val="16"/>
                <w:szCs w:val="16"/>
                <w:vertAlign w:val="subscript"/>
                <w:lang w:val="en-US"/>
              </w:rPr>
              <w:t xml:space="preserve">2 </w:t>
            </w:r>
            <w:r w:rsidRPr="00BE702E">
              <w:rPr>
                <w:rFonts w:ascii="Arial" w:eastAsia="PMingLiU" w:hAnsi="Arial" w:cs="Arial"/>
                <w:b/>
                <w:bCs/>
                <w:color w:val="000000"/>
                <w:kern w:val="24"/>
                <w:sz w:val="16"/>
                <w:szCs w:val="16"/>
                <w:lang w:val="en-US"/>
              </w:rPr>
              <w:t>APTES-11</w:t>
            </w:r>
          </w:p>
        </w:tc>
        <w:tc>
          <w:tcPr>
            <w:tcW w:w="680" w:type="dxa"/>
            <w:tcBorders>
              <w:top w:val="nil"/>
              <w:left w:val="nil"/>
              <w:bottom w:val="nil"/>
              <w:right w:val="nil"/>
            </w:tcBorders>
            <w:shd w:val="clear" w:color="auto" w:fill="EEECE1"/>
            <w:tcMar>
              <w:top w:w="15" w:type="dxa"/>
              <w:left w:w="108" w:type="dxa"/>
              <w:bottom w:w="0" w:type="dxa"/>
              <w:right w:w="108" w:type="dxa"/>
            </w:tcMar>
            <w:vAlign w:val="center"/>
            <w:hideMark/>
          </w:tcPr>
          <w:p w14:paraId="5E7AAFB1"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54±3</w:t>
            </w:r>
          </w:p>
        </w:tc>
        <w:tc>
          <w:tcPr>
            <w:tcW w:w="1060" w:type="dxa"/>
            <w:tcBorders>
              <w:top w:val="nil"/>
              <w:left w:val="nil"/>
              <w:bottom w:val="nil"/>
              <w:right w:val="nil"/>
            </w:tcBorders>
            <w:shd w:val="clear" w:color="auto" w:fill="EEECE1"/>
            <w:tcMar>
              <w:top w:w="15" w:type="dxa"/>
              <w:left w:w="108" w:type="dxa"/>
              <w:bottom w:w="0" w:type="dxa"/>
              <w:right w:w="108" w:type="dxa"/>
            </w:tcMar>
            <w:vAlign w:val="center"/>
            <w:hideMark/>
          </w:tcPr>
          <w:p w14:paraId="23B2F52A"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0.19</w:t>
            </w:r>
          </w:p>
        </w:tc>
        <w:tc>
          <w:tcPr>
            <w:tcW w:w="597" w:type="dxa"/>
            <w:tcBorders>
              <w:top w:val="nil"/>
              <w:left w:val="nil"/>
              <w:bottom w:val="nil"/>
              <w:right w:val="nil"/>
            </w:tcBorders>
            <w:shd w:val="clear" w:color="auto" w:fill="EEECE1"/>
            <w:tcMar>
              <w:top w:w="15" w:type="dxa"/>
              <w:left w:w="108" w:type="dxa"/>
              <w:bottom w:w="0" w:type="dxa"/>
              <w:right w:w="108" w:type="dxa"/>
            </w:tcMar>
            <w:vAlign w:val="center"/>
            <w:hideMark/>
          </w:tcPr>
          <w:p w14:paraId="23741A43"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11</w:t>
            </w:r>
          </w:p>
        </w:tc>
        <w:tc>
          <w:tcPr>
            <w:tcW w:w="851" w:type="dxa"/>
            <w:tcBorders>
              <w:top w:val="nil"/>
              <w:left w:val="nil"/>
              <w:bottom w:val="nil"/>
              <w:right w:val="nil"/>
            </w:tcBorders>
            <w:shd w:val="clear" w:color="auto" w:fill="EEECE1"/>
            <w:tcMar>
              <w:top w:w="15" w:type="dxa"/>
              <w:left w:w="108" w:type="dxa"/>
              <w:bottom w:w="0" w:type="dxa"/>
              <w:right w:w="108" w:type="dxa"/>
            </w:tcMar>
            <w:vAlign w:val="center"/>
            <w:hideMark/>
          </w:tcPr>
          <w:p w14:paraId="38203330"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24±3</w:t>
            </w:r>
          </w:p>
        </w:tc>
        <w:tc>
          <w:tcPr>
            <w:tcW w:w="850" w:type="dxa"/>
            <w:tcBorders>
              <w:top w:val="nil"/>
              <w:left w:val="nil"/>
              <w:bottom w:val="nil"/>
              <w:right w:val="nil"/>
            </w:tcBorders>
            <w:shd w:val="clear" w:color="auto" w:fill="EEECE1"/>
            <w:tcMar>
              <w:top w:w="15" w:type="dxa"/>
              <w:left w:w="108" w:type="dxa"/>
              <w:bottom w:w="0" w:type="dxa"/>
              <w:right w:w="108" w:type="dxa"/>
            </w:tcMar>
            <w:vAlign w:val="center"/>
            <w:hideMark/>
          </w:tcPr>
          <w:p w14:paraId="465890C7"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93±1</w:t>
            </w:r>
          </w:p>
        </w:tc>
        <w:tc>
          <w:tcPr>
            <w:tcW w:w="993" w:type="dxa"/>
            <w:tcBorders>
              <w:top w:val="nil"/>
              <w:left w:val="nil"/>
              <w:bottom w:val="nil"/>
              <w:right w:val="nil"/>
            </w:tcBorders>
            <w:shd w:val="clear" w:color="auto" w:fill="EEECE1"/>
            <w:tcMar>
              <w:top w:w="15" w:type="dxa"/>
              <w:left w:w="108" w:type="dxa"/>
              <w:bottom w:w="0" w:type="dxa"/>
              <w:right w:w="108" w:type="dxa"/>
            </w:tcMar>
            <w:vAlign w:val="center"/>
            <w:hideMark/>
          </w:tcPr>
          <w:p w14:paraId="4EB7020D"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89±1</w:t>
            </w:r>
          </w:p>
        </w:tc>
        <w:tc>
          <w:tcPr>
            <w:tcW w:w="927" w:type="dxa"/>
            <w:tcBorders>
              <w:top w:val="nil"/>
              <w:left w:val="nil"/>
              <w:bottom w:val="nil"/>
              <w:right w:val="nil"/>
            </w:tcBorders>
            <w:shd w:val="clear" w:color="auto" w:fill="EEECE1"/>
            <w:tcMar>
              <w:top w:w="15" w:type="dxa"/>
              <w:left w:w="108" w:type="dxa"/>
              <w:bottom w:w="0" w:type="dxa"/>
              <w:right w:w="108" w:type="dxa"/>
            </w:tcMar>
            <w:vAlign w:val="center"/>
            <w:hideMark/>
          </w:tcPr>
          <w:p w14:paraId="5DD68BCE"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98±1</w:t>
            </w:r>
          </w:p>
        </w:tc>
        <w:tc>
          <w:tcPr>
            <w:tcW w:w="968" w:type="dxa"/>
            <w:tcBorders>
              <w:top w:val="nil"/>
              <w:left w:val="nil"/>
              <w:bottom w:val="nil"/>
              <w:right w:val="nil"/>
            </w:tcBorders>
            <w:shd w:val="clear" w:color="auto" w:fill="EEECE1"/>
            <w:tcMar>
              <w:top w:w="15" w:type="dxa"/>
              <w:left w:w="108" w:type="dxa"/>
              <w:bottom w:w="0" w:type="dxa"/>
              <w:right w:w="108" w:type="dxa"/>
            </w:tcMar>
            <w:vAlign w:val="center"/>
            <w:hideMark/>
          </w:tcPr>
          <w:p w14:paraId="0ABE4AEF"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349±26</w:t>
            </w:r>
          </w:p>
        </w:tc>
        <w:tc>
          <w:tcPr>
            <w:tcW w:w="940" w:type="dxa"/>
            <w:tcBorders>
              <w:top w:val="nil"/>
              <w:left w:val="nil"/>
              <w:bottom w:val="nil"/>
              <w:right w:val="nil"/>
            </w:tcBorders>
            <w:shd w:val="clear" w:color="auto" w:fill="EEECE1"/>
            <w:tcMar>
              <w:top w:w="15" w:type="dxa"/>
              <w:left w:w="108" w:type="dxa"/>
              <w:bottom w:w="0" w:type="dxa"/>
              <w:right w:w="108" w:type="dxa"/>
            </w:tcMar>
            <w:vAlign w:val="center"/>
            <w:hideMark/>
          </w:tcPr>
          <w:p w14:paraId="414D7848"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208±22</w:t>
            </w:r>
          </w:p>
        </w:tc>
      </w:tr>
      <w:tr w:rsidR="00786A40" w:rsidRPr="00BE702E" w14:paraId="517CFD96" w14:textId="77777777" w:rsidTr="00C56FA0">
        <w:trPr>
          <w:trHeight w:val="411"/>
        </w:trPr>
        <w:tc>
          <w:tcPr>
            <w:tcW w:w="1740" w:type="dxa"/>
            <w:tcBorders>
              <w:top w:val="nil"/>
              <w:left w:val="nil"/>
              <w:bottom w:val="nil"/>
              <w:right w:val="nil"/>
            </w:tcBorders>
            <w:shd w:val="clear" w:color="auto" w:fill="auto"/>
            <w:tcMar>
              <w:top w:w="15" w:type="dxa"/>
              <w:left w:w="108" w:type="dxa"/>
              <w:bottom w:w="0" w:type="dxa"/>
              <w:right w:w="108" w:type="dxa"/>
            </w:tcMar>
            <w:vAlign w:val="center"/>
            <w:hideMark/>
          </w:tcPr>
          <w:p w14:paraId="7696FE16" w14:textId="77777777" w:rsidR="00786A40" w:rsidRPr="00BE702E" w:rsidRDefault="00786A40">
            <w:pPr>
              <w:pStyle w:val="StandardWeb"/>
              <w:spacing w:before="0" w:beforeAutospacing="0" w:after="0" w:afterAutospacing="0" w:line="256" w:lineRule="auto"/>
              <w:rPr>
                <w:rFonts w:ascii="Arial" w:hAnsi="Arial" w:cs="Arial"/>
                <w:sz w:val="36"/>
                <w:szCs w:val="36"/>
              </w:rPr>
            </w:pPr>
            <w:r w:rsidRPr="00BE702E">
              <w:rPr>
                <w:rFonts w:ascii="Arial" w:eastAsia="PMingLiU" w:hAnsi="Arial" w:cs="Arial"/>
                <w:b/>
                <w:bCs/>
                <w:color w:val="000000"/>
                <w:kern w:val="24"/>
                <w:sz w:val="16"/>
                <w:szCs w:val="16"/>
                <w:lang w:val="en-US"/>
              </w:rPr>
              <w:t>SiO</w:t>
            </w:r>
            <w:r w:rsidRPr="00BE702E">
              <w:rPr>
                <w:rFonts w:ascii="Arial" w:eastAsia="PMingLiU" w:hAnsi="Arial" w:cs="Arial"/>
                <w:b/>
                <w:bCs/>
                <w:color w:val="000000"/>
                <w:kern w:val="24"/>
                <w:position w:val="-4"/>
                <w:sz w:val="16"/>
                <w:szCs w:val="16"/>
                <w:vertAlign w:val="subscript"/>
                <w:lang w:val="en-US"/>
              </w:rPr>
              <w:t xml:space="preserve">2 </w:t>
            </w:r>
            <w:r w:rsidRPr="00BE702E">
              <w:rPr>
                <w:rFonts w:ascii="Arial" w:eastAsia="PMingLiU" w:hAnsi="Arial" w:cs="Arial"/>
                <w:b/>
                <w:bCs/>
                <w:color w:val="000000"/>
                <w:kern w:val="24"/>
                <w:sz w:val="16"/>
                <w:szCs w:val="16"/>
                <w:lang w:val="en-US"/>
              </w:rPr>
              <w:t>APTES-23</w:t>
            </w:r>
          </w:p>
        </w:tc>
        <w:tc>
          <w:tcPr>
            <w:tcW w:w="680" w:type="dxa"/>
            <w:tcBorders>
              <w:top w:val="nil"/>
              <w:left w:val="nil"/>
              <w:bottom w:val="nil"/>
              <w:right w:val="nil"/>
            </w:tcBorders>
            <w:shd w:val="clear" w:color="auto" w:fill="auto"/>
            <w:tcMar>
              <w:top w:w="15" w:type="dxa"/>
              <w:left w:w="108" w:type="dxa"/>
              <w:bottom w:w="0" w:type="dxa"/>
              <w:right w:w="108" w:type="dxa"/>
            </w:tcMar>
            <w:vAlign w:val="center"/>
            <w:hideMark/>
          </w:tcPr>
          <w:p w14:paraId="199E93C5"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56±3</w:t>
            </w:r>
          </w:p>
        </w:tc>
        <w:tc>
          <w:tcPr>
            <w:tcW w:w="1060" w:type="dxa"/>
            <w:tcBorders>
              <w:top w:val="nil"/>
              <w:left w:val="nil"/>
              <w:bottom w:val="nil"/>
              <w:right w:val="nil"/>
            </w:tcBorders>
            <w:shd w:val="clear" w:color="auto" w:fill="auto"/>
            <w:tcMar>
              <w:top w:w="15" w:type="dxa"/>
              <w:left w:w="108" w:type="dxa"/>
              <w:bottom w:w="0" w:type="dxa"/>
              <w:right w:w="108" w:type="dxa"/>
            </w:tcMar>
            <w:vAlign w:val="center"/>
            <w:hideMark/>
          </w:tcPr>
          <w:p w14:paraId="7397B71E"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0.39</w:t>
            </w:r>
          </w:p>
        </w:tc>
        <w:tc>
          <w:tcPr>
            <w:tcW w:w="597" w:type="dxa"/>
            <w:tcBorders>
              <w:top w:val="nil"/>
              <w:left w:val="nil"/>
              <w:bottom w:val="nil"/>
              <w:right w:val="nil"/>
            </w:tcBorders>
            <w:shd w:val="clear" w:color="auto" w:fill="auto"/>
            <w:tcMar>
              <w:top w:w="15" w:type="dxa"/>
              <w:left w:w="108" w:type="dxa"/>
              <w:bottom w:w="0" w:type="dxa"/>
              <w:right w:w="108" w:type="dxa"/>
            </w:tcMar>
            <w:vAlign w:val="center"/>
            <w:hideMark/>
          </w:tcPr>
          <w:p w14:paraId="1E58EFD7"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23</w:t>
            </w:r>
          </w:p>
        </w:tc>
        <w:tc>
          <w:tcPr>
            <w:tcW w:w="851" w:type="dxa"/>
            <w:tcBorders>
              <w:top w:val="nil"/>
              <w:left w:val="nil"/>
              <w:bottom w:val="nil"/>
              <w:right w:val="nil"/>
            </w:tcBorders>
            <w:shd w:val="clear" w:color="auto" w:fill="auto"/>
            <w:tcMar>
              <w:top w:w="15" w:type="dxa"/>
              <w:left w:w="108" w:type="dxa"/>
              <w:bottom w:w="0" w:type="dxa"/>
              <w:right w:w="108" w:type="dxa"/>
            </w:tcMar>
            <w:vAlign w:val="center"/>
            <w:hideMark/>
          </w:tcPr>
          <w:p w14:paraId="54F5BAFC"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20±0</w:t>
            </w:r>
          </w:p>
        </w:tc>
        <w:tc>
          <w:tcPr>
            <w:tcW w:w="850" w:type="dxa"/>
            <w:tcBorders>
              <w:top w:val="nil"/>
              <w:left w:val="nil"/>
              <w:bottom w:val="nil"/>
              <w:right w:val="nil"/>
            </w:tcBorders>
            <w:shd w:val="clear" w:color="auto" w:fill="auto"/>
            <w:tcMar>
              <w:top w:w="15" w:type="dxa"/>
              <w:left w:w="108" w:type="dxa"/>
              <w:bottom w:w="0" w:type="dxa"/>
              <w:right w:w="108" w:type="dxa"/>
            </w:tcMar>
            <w:vAlign w:val="center"/>
            <w:hideMark/>
          </w:tcPr>
          <w:p w14:paraId="72133201"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116±1</w:t>
            </w:r>
          </w:p>
        </w:tc>
        <w:tc>
          <w:tcPr>
            <w:tcW w:w="993" w:type="dxa"/>
            <w:tcBorders>
              <w:top w:val="nil"/>
              <w:left w:val="nil"/>
              <w:bottom w:val="nil"/>
              <w:right w:val="nil"/>
            </w:tcBorders>
            <w:shd w:val="clear" w:color="auto" w:fill="auto"/>
            <w:tcMar>
              <w:top w:w="15" w:type="dxa"/>
              <w:left w:w="108" w:type="dxa"/>
              <w:bottom w:w="0" w:type="dxa"/>
              <w:right w:w="108" w:type="dxa"/>
            </w:tcMar>
            <w:vAlign w:val="center"/>
            <w:hideMark/>
          </w:tcPr>
          <w:p w14:paraId="6572561C"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116±1</w:t>
            </w:r>
          </w:p>
        </w:tc>
        <w:tc>
          <w:tcPr>
            <w:tcW w:w="927" w:type="dxa"/>
            <w:tcBorders>
              <w:top w:val="nil"/>
              <w:left w:val="nil"/>
              <w:bottom w:val="nil"/>
              <w:right w:val="nil"/>
            </w:tcBorders>
            <w:shd w:val="clear" w:color="auto" w:fill="auto"/>
            <w:tcMar>
              <w:top w:w="15" w:type="dxa"/>
              <w:left w:w="108" w:type="dxa"/>
              <w:bottom w:w="0" w:type="dxa"/>
              <w:right w:w="108" w:type="dxa"/>
            </w:tcMar>
            <w:vAlign w:val="center"/>
            <w:hideMark/>
          </w:tcPr>
          <w:p w14:paraId="6E5E52DA"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147±2</w:t>
            </w:r>
          </w:p>
        </w:tc>
        <w:tc>
          <w:tcPr>
            <w:tcW w:w="968" w:type="dxa"/>
            <w:tcBorders>
              <w:top w:val="nil"/>
              <w:left w:val="nil"/>
              <w:bottom w:val="nil"/>
              <w:right w:val="nil"/>
            </w:tcBorders>
            <w:shd w:val="clear" w:color="auto" w:fill="auto"/>
            <w:tcMar>
              <w:top w:w="15" w:type="dxa"/>
              <w:left w:w="108" w:type="dxa"/>
              <w:bottom w:w="0" w:type="dxa"/>
              <w:right w:w="108" w:type="dxa"/>
            </w:tcMar>
            <w:vAlign w:val="center"/>
            <w:hideMark/>
          </w:tcPr>
          <w:p w14:paraId="339D5781"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560±10</w:t>
            </w:r>
          </w:p>
        </w:tc>
        <w:tc>
          <w:tcPr>
            <w:tcW w:w="940" w:type="dxa"/>
            <w:tcBorders>
              <w:top w:val="nil"/>
              <w:left w:val="nil"/>
              <w:bottom w:val="nil"/>
              <w:right w:val="nil"/>
            </w:tcBorders>
            <w:shd w:val="clear" w:color="auto" w:fill="auto"/>
            <w:tcMar>
              <w:top w:w="15" w:type="dxa"/>
              <w:left w:w="108" w:type="dxa"/>
              <w:bottom w:w="0" w:type="dxa"/>
              <w:right w:w="108" w:type="dxa"/>
            </w:tcMar>
            <w:vAlign w:val="center"/>
            <w:hideMark/>
          </w:tcPr>
          <w:p w14:paraId="3632AF54"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277±9</w:t>
            </w:r>
          </w:p>
        </w:tc>
      </w:tr>
      <w:tr w:rsidR="00786A40" w:rsidRPr="00BE702E" w14:paraId="6983FB46" w14:textId="77777777" w:rsidTr="00C56FA0">
        <w:trPr>
          <w:trHeight w:val="411"/>
        </w:trPr>
        <w:tc>
          <w:tcPr>
            <w:tcW w:w="1740" w:type="dxa"/>
            <w:tcBorders>
              <w:top w:val="nil"/>
              <w:left w:val="nil"/>
              <w:bottom w:val="nil"/>
              <w:right w:val="nil"/>
            </w:tcBorders>
            <w:shd w:val="clear" w:color="auto" w:fill="EEECE1"/>
            <w:tcMar>
              <w:top w:w="15" w:type="dxa"/>
              <w:left w:w="108" w:type="dxa"/>
              <w:bottom w:w="0" w:type="dxa"/>
              <w:right w:w="108" w:type="dxa"/>
            </w:tcMar>
            <w:vAlign w:val="center"/>
            <w:hideMark/>
          </w:tcPr>
          <w:p w14:paraId="431935B0" w14:textId="77777777" w:rsidR="00786A40" w:rsidRPr="00BE702E" w:rsidRDefault="00786A40">
            <w:pPr>
              <w:pStyle w:val="StandardWeb"/>
              <w:spacing w:before="0" w:beforeAutospacing="0" w:after="0" w:afterAutospacing="0" w:line="256" w:lineRule="auto"/>
              <w:rPr>
                <w:rFonts w:ascii="Arial" w:hAnsi="Arial" w:cs="Arial"/>
                <w:sz w:val="36"/>
                <w:szCs w:val="36"/>
              </w:rPr>
            </w:pPr>
            <w:r w:rsidRPr="00BE702E">
              <w:rPr>
                <w:rFonts w:ascii="Arial" w:eastAsia="PMingLiU" w:hAnsi="Arial" w:cs="Arial"/>
                <w:b/>
                <w:bCs/>
                <w:color w:val="000000"/>
                <w:kern w:val="24"/>
                <w:sz w:val="16"/>
                <w:szCs w:val="16"/>
                <w:lang w:val="en-US"/>
              </w:rPr>
              <w:t>SiO</w:t>
            </w:r>
            <w:r w:rsidRPr="00BE702E">
              <w:rPr>
                <w:rFonts w:ascii="Arial" w:eastAsia="PMingLiU" w:hAnsi="Arial" w:cs="Arial"/>
                <w:b/>
                <w:bCs/>
                <w:color w:val="000000"/>
                <w:kern w:val="24"/>
                <w:position w:val="-4"/>
                <w:sz w:val="16"/>
                <w:szCs w:val="16"/>
                <w:vertAlign w:val="subscript"/>
                <w:lang w:val="en-US"/>
              </w:rPr>
              <w:t xml:space="preserve">2 </w:t>
            </w:r>
            <w:r w:rsidRPr="00BE702E">
              <w:rPr>
                <w:rFonts w:ascii="Arial" w:eastAsia="PMingLiU" w:hAnsi="Arial" w:cs="Arial"/>
                <w:b/>
                <w:bCs/>
                <w:color w:val="000000"/>
                <w:kern w:val="24"/>
                <w:sz w:val="16"/>
                <w:szCs w:val="16"/>
                <w:lang w:val="en-US"/>
              </w:rPr>
              <w:t>APTES-42</w:t>
            </w:r>
          </w:p>
        </w:tc>
        <w:tc>
          <w:tcPr>
            <w:tcW w:w="680" w:type="dxa"/>
            <w:tcBorders>
              <w:top w:val="nil"/>
              <w:left w:val="nil"/>
              <w:bottom w:val="nil"/>
              <w:right w:val="nil"/>
            </w:tcBorders>
            <w:shd w:val="clear" w:color="auto" w:fill="EEECE1"/>
            <w:tcMar>
              <w:top w:w="15" w:type="dxa"/>
              <w:left w:w="108" w:type="dxa"/>
              <w:bottom w:w="0" w:type="dxa"/>
              <w:right w:w="108" w:type="dxa"/>
            </w:tcMar>
            <w:vAlign w:val="center"/>
            <w:hideMark/>
          </w:tcPr>
          <w:p w14:paraId="392D84BE"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54±3</w:t>
            </w:r>
          </w:p>
        </w:tc>
        <w:tc>
          <w:tcPr>
            <w:tcW w:w="1060" w:type="dxa"/>
            <w:tcBorders>
              <w:top w:val="nil"/>
              <w:left w:val="nil"/>
              <w:bottom w:val="nil"/>
              <w:right w:val="nil"/>
            </w:tcBorders>
            <w:shd w:val="clear" w:color="auto" w:fill="EEECE1"/>
            <w:tcMar>
              <w:top w:w="15" w:type="dxa"/>
              <w:left w:w="108" w:type="dxa"/>
              <w:bottom w:w="0" w:type="dxa"/>
              <w:right w:w="108" w:type="dxa"/>
            </w:tcMar>
            <w:vAlign w:val="center"/>
            <w:hideMark/>
          </w:tcPr>
          <w:p w14:paraId="224A44C4"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0.69</w:t>
            </w:r>
          </w:p>
        </w:tc>
        <w:tc>
          <w:tcPr>
            <w:tcW w:w="597" w:type="dxa"/>
            <w:tcBorders>
              <w:top w:val="nil"/>
              <w:left w:val="nil"/>
              <w:bottom w:val="nil"/>
              <w:right w:val="nil"/>
            </w:tcBorders>
            <w:shd w:val="clear" w:color="auto" w:fill="EEECE1"/>
            <w:tcMar>
              <w:top w:w="15" w:type="dxa"/>
              <w:left w:w="108" w:type="dxa"/>
              <w:bottom w:w="0" w:type="dxa"/>
              <w:right w:w="108" w:type="dxa"/>
            </w:tcMar>
            <w:vAlign w:val="center"/>
            <w:hideMark/>
          </w:tcPr>
          <w:p w14:paraId="163CE195"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42</w:t>
            </w:r>
          </w:p>
        </w:tc>
        <w:tc>
          <w:tcPr>
            <w:tcW w:w="851" w:type="dxa"/>
            <w:tcBorders>
              <w:top w:val="nil"/>
              <w:left w:val="nil"/>
              <w:bottom w:val="nil"/>
              <w:right w:val="nil"/>
            </w:tcBorders>
            <w:shd w:val="clear" w:color="auto" w:fill="EEECE1"/>
            <w:tcMar>
              <w:top w:w="15" w:type="dxa"/>
              <w:left w:w="108" w:type="dxa"/>
              <w:bottom w:w="0" w:type="dxa"/>
              <w:right w:w="108" w:type="dxa"/>
            </w:tcMar>
            <w:vAlign w:val="center"/>
            <w:hideMark/>
          </w:tcPr>
          <w:p w14:paraId="38A6C475"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28±0</w:t>
            </w:r>
          </w:p>
        </w:tc>
        <w:tc>
          <w:tcPr>
            <w:tcW w:w="850" w:type="dxa"/>
            <w:tcBorders>
              <w:top w:val="nil"/>
              <w:left w:val="nil"/>
              <w:bottom w:val="nil"/>
              <w:right w:val="nil"/>
            </w:tcBorders>
            <w:shd w:val="clear" w:color="auto" w:fill="EEECE1"/>
            <w:tcMar>
              <w:top w:w="15" w:type="dxa"/>
              <w:left w:w="108" w:type="dxa"/>
              <w:bottom w:w="0" w:type="dxa"/>
              <w:right w:w="108" w:type="dxa"/>
            </w:tcMar>
            <w:vAlign w:val="center"/>
            <w:hideMark/>
          </w:tcPr>
          <w:p w14:paraId="70CB803D"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174±1</w:t>
            </w:r>
          </w:p>
        </w:tc>
        <w:tc>
          <w:tcPr>
            <w:tcW w:w="993" w:type="dxa"/>
            <w:tcBorders>
              <w:top w:val="nil"/>
              <w:left w:val="nil"/>
              <w:bottom w:val="nil"/>
              <w:right w:val="nil"/>
            </w:tcBorders>
            <w:shd w:val="clear" w:color="auto" w:fill="EEECE1"/>
            <w:tcMar>
              <w:top w:w="15" w:type="dxa"/>
              <w:left w:w="108" w:type="dxa"/>
              <w:bottom w:w="0" w:type="dxa"/>
              <w:right w:w="108" w:type="dxa"/>
            </w:tcMar>
            <w:vAlign w:val="center"/>
            <w:hideMark/>
          </w:tcPr>
          <w:p w14:paraId="4A0385CB"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1297±161</w:t>
            </w:r>
          </w:p>
        </w:tc>
        <w:tc>
          <w:tcPr>
            <w:tcW w:w="927" w:type="dxa"/>
            <w:tcBorders>
              <w:top w:val="nil"/>
              <w:left w:val="nil"/>
              <w:bottom w:val="nil"/>
              <w:right w:val="nil"/>
            </w:tcBorders>
            <w:shd w:val="clear" w:color="auto" w:fill="EEECE1"/>
            <w:tcMar>
              <w:top w:w="15" w:type="dxa"/>
              <w:left w:w="108" w:type="dxa"/>
              <w:bottom w:w="0" w:type="dxa"/>
              <w:right w:w="108" w:type="dxa"/>
            </w:tcMar>
            <w:vAlign w:val="center"/>
            <w:hideMark/>
          </w:tcPr>
          <w:p w14:paraId="04308A4D"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2826±28</w:t>
            </w:r>
          </w:p>
        </w:tc>
        <w:tc>
          <w:tcPr>
            <w:tcW w:w="968" w:type="dxa"/>
            <w:tcBorders>
              <w:top w:val="nil"/>
              <w:left w:val="nil"/>
              <w:bottom w:val="nil"/>
              <w:right w:val="nil"/>
            </w:tcBorders>
            <w:shd w:val="clear" w:color="auto" w:fill="EEECE1"/>
            <w:tcMar>
              <w:top w:w="15" w:type="dxa"/>
              <w:left w:w="108" w:type="dxa"/>
              <w:bottom w:w="0" w:type="dxa"/>
              <w:right w:w="108" w:type="dxa"/>
            </w:tcMar>
            <w:vAlign w:val="center"/>
            <w:hideMark/>
          </w:tcPr>
          <w:p w14:paraId="55365F5F"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626±27</w:t>
            </w:r>
          </w:p>
        </w:tc>
        <w:tc>
          <w:tcPr>
            <w:tcW w:w="940" w:type="dxa"/>
            <w:tcBorders>
              <w:top w:val="nil"/>
              <w:left w:val="nil"/>
              <w:bottom w:val="nil"/>
              <w:right w:val="nil"/>
            </w:tcBorders>
            <w:shd w:val="clear" w:color="auto" w:fill="EEECE1"/>
            <w:tcMar>
              <w:top w:w="15" w:type="dxa"/>
              <w:left w:w="108" w:type="dxa"/>
              <w:bottom w:w="0" w:type="dxa"/>
              <w:right w:w="108" w:type="dxa"/>
            </w:tcMar>
            <w:vAlign w:val="center"/>
            <w:hideMark/>
          </w:tcPr>
          <w:p w14:paraId="21F5B095"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237±5</w:t>
            </w:r>
          </w:p>
        </w:tc>
      </w:tr>
      <w:tr w:rsidR="00786A40" w:rsidRPr="00BE702E" w14:paraId="12CEC5A8" w14:textId="77777777" w:rsidTr="00C56FA0">
        <w:trPr>
          <w:trHeight w:val="411"/>
        </w:trPr>
        <w:tc>
          <w:tcPr>
            <w:tcW w:w="1740" w:type="dxa"/>
            <w:tcBorders>
              <w:top w:val="nil"/>
              <w:left w:val="nil"/>
              <w:bottom w:val="nil"/>
              <w:right w:val="nil"/>
            </w:tcBorders>
            <w:shd w:val="clear" w:color="auto" w:fill="auto"/>
            <w:tcMar>
              <w:top w:w="15" w:type="dxa"/>
              <w:left w:w="108" w:type="dxa"/>
              <w:bottom w:w="0" w:type="dxa"/>
              <w:right w:w="108" w:type="dxa"/>
            </w:tcMar>
            <w:vAlign w:val="center"/>
            <w:hideMark/>
          </w:tcPr>
          <w:p w14:paraId="074BA0A6" w14:textId="77777777" w:rsidR="00786A40" w:rsidRPr="00BE702E" w:rsidRDefault="00786A40">
            <w:pPr>
              <w:pStyle w:val="StandardWeb"/>
              <w:spacing w:before="0" w:beforeAutospacing="0" w:after="0" w:afterAutospacing="0" w:line="256" w:lineRule="auto"/>
              <w:rPr>
                <w:rFonts w:ascii="Arial" w:hAnsi="Arial" w:cs="Arial"/>
                <w:sz w:val="36"/>
                <w:szCs w:val="36"/>
              </w:rPr>
            </w:pPr>
            <w:r w:rsidRPr="00BE702E">
              <w:rPr>
                <w:rFonts w:ascii="Arial" w:eastAsia="PMingLiU" w:hAnsi="Arial" w:cs="Arial"/>
                <w:b/>
                <w:bCs/>
                <w:color w:val="000000"/>
                <w:kern w:val="24"/>
                <w:sz w:val="16"/>
                <w:szCs w:val="16"/>
                <w:lang w:val="en-US"/>
              </w:rPr>
              <w:t>SiO</w:t>
            </w:r>
            <w:r w:rsidRPr="00BE702E">
              <w:rPr>
                <w:rFonts w:ascii="Arial" w:eastAsia="PMingLiU" w:hAnsi="Arial" w:cs="Arial"/>
                <w:b/>
                <w:bCs/>
                <w:color w:val="000000"/>
                <w:kern w:val="24"/>
                <w:position w:val="-4"/>
                <w:sz w:val="16"/>
                <w:szCs w:val="16"/>
                <w:vertAlign w:val="subscript"/>
                <w:lang w:val="en-US"/>
              </w:rPr>
              <w:t xml:space="preserve">2 </w:t>
            </w:r>
            <w:r w:rsidRPr="00BE702E">
              <w:rPr>
                <w:rFonts w:ascii="Arial" w:eastAsia="PMingLiU" w:hAnsi="Arial" w:cs="Arial"/>
                <w:b/>
                <w:bCs/>
                <w:color w:val="000000"/>
                <w:kern w:val="24"/>
                <w:sz w:val="16"/>
                <w:szCs w:val="16"/>
                <w:lang w:val="en-US"/>
              </w:rPr>
              <w:t>APTES-51</w:t>
            </w:r>
          </w:p>
        </w:tc>
        <w:tc>
          <w:tcPr>
            <w:tcW w:w="680" w:type="dxa"/>
            <w:tcBorders>
              <w:top w:val="nil"/>
              <w:left w:val="nil"/>
              <w:bottom w:val="nil"/>
              <w:right w:val="nil"/>
            </w:tcBorders>
            <w:shd w:val="clear" w:color="auto" w:fill="auto"/>
            <w:tcMar>
              <w:top w:w="15" w:type="dxa"/>
              <w:left w:w="108" w:type="dxa"/>
              <w:bottom w:w="0" w:type="dxa"/>
              <w:right w:w="108" w:type="dxa"/>
            </w:tcMar>
            <w:vAlign w:val="center"/>
            <w:hideMark/>
          </w:tcPr>
          <w:p w14:paraId="7B5EA936"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53±3</w:t>
            </w:r>
          </w:p>
        </w:tc>
        <w:tc>
          <w:tcPr>
            <w:tcW w:w="1060" w:type="dxa"/>
            <w:tcBorders>
              <w:top w:val="nil"/>
              <w:left w:val="nil"/>
              <w:bottom w:val="nil"/>
              <w:right w:val="nil"/>
            </w:tcBorders>
            <w:shd w:val="clear" w:color="auto" w:fill="auto"/>
            <w:tcMar>
              <w:top w:w="15" w:type="dxa"/>
              <w:left w:w="108" w:type="dxa"/>
              <w:bottom w:w="0" w:type="dxa"/>
              <w:right w:w="108" w:type="dxa"/>
            </w:tcMar>
            <w:vAlign w:val="center"/>
            <w:hideMark/>
          </w:tcPr>
          <w:p w14:paraId="798E838F"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0.84</w:t>
            </w:r>
          </w:p>
        </w:tc>
        <w:tc>
          <w:tcPr>
            <w:tcW w:w="597" w:type="dxa"/>
            <w:tcBorders>
              <w:top w:val="nil"/>
              <w:left w:val="nil"/>
              <w:bottom w:val="nil"/>
              <w:right w:val="nil"/>
            </w:tcBorders>
            <w:shd w:val="clear" w:color="auto" w:fill="auto"/>
            <w:tcMar>
              <w:top w:w="15" w:type="dxa"/>
              <w:left w:w="108" w:type="dxa"/>
              <w:bottom w:w="0" w:type="dxa"/>
              <w:right w:w="108" w:type="dxa"/>
            </w:tcMar>
            <w:vAlign w:val="center"/>
            <w:hideMark/>
          </w:tcPr>
          <w:p w14:paraId="6B5A0A65"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51</w:t>
            </w:r>
          </w:p>
        </w:tc>
        <w:tc>
          <w:tcPr>
            <w:tcW w:w="851" w:type="dxa"/>
            <w:tcBorders>
              <w:top w:val="nil"/>
              <w:left w:val="nil"/>
              <w:bottom w:val="nil"/>
              <w:right w:val="nil"/>
            </w:tcBorders>
            <w:shd w:val="clear" w:color="auto" w:fill="auto"/>
            <w:tcMar>
              <w:top w:w="15" w:type="dxa"/>
              <w:left w:w="108" w:type="dxa"/>
              <w:bottom w:w="0" w:type="dxa"/>
              <w:right w:w="108" w:type="dxa"/>
            </w:tcMar>
            <w:vAlign w:val="center"/>
            <w:hideMark/>
          </w:tcPr>
          <w:p w14:paraId="784DB1DC"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33±1</w:t>
            </w:r>
          </w:p>
        </w:tc>
        <w:tc>
          <w:tcPr>
            <w:tcW w:w="850" w:type="dxa"/>
            <w:tcBorders>
              <w:top w:val="nil"/>
              <w:left w:val="nil"/>
              <w:bottom w:val="nil"/>
              <w:right w:val="nil"/>
            </w:tcBorders>
            <w:shd w:val="clear" w:color="auto" w:fill="auto"/>
            <w:tcMar>
              <w:top w:w="15" w:type="dxa"/>
              <w:left w:w="108" w:type="dxa"/>
              <w:bottom w:w="0" w:type="dxa"/>
              <w:right w:w="108" w:type="dxa"/>
            </w:tcMar>
            <w:vAlign w:val="center"/>
            <w:hideMark/>
          </w:tcPr>
          <w:p w14:paraId="57AD37C9"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188±1</w:t>
            </w:r>
          </w:p>
        </w:tc>
        <w:tc>
          <w:tcPr>
            <w:tcW w:w="993" w:type="dxa"/>
            <w:tcBorders>
              <w:top w:val="nil"/>
              <w:left w:val="nil"/>
              <w:bottom w:val="nil"/>
              <w:right w:val="nil"/>
            </w:tcBorders>
            <w:shd w:val="clear" w:color="auto" w:fill="auto"/>
            <w:tcMar>
              <w:top w:w="15" w:type="dxa"/>
              <w:left w:w="108" w:type="dxa"/>
              <w:bottom w:w="0" w:type="dxa"/>
              <w:right w:w="108" w:type="dxa"/>
            </w:tcMar>
            <w:vAlign w:val="center"/>
            <w:hideMark/>
          </w:tcPr>
          <w:p w14:paraId="2B420565"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1628±210</w:t>
            </w:r>
          </w:p>
        </w:tc>
        <w:tc>
          <w:tcPr>
            <w:tcW w:w="927" w:type="dxa"/>
            <w:tcBorders>
              <w:top w:val="nil"/>
              <w:left w:val="nil"/>
              <w:bottom w:val="nil"/>
              <w:right w:val="nil"/>
            </w:tcBorders>
            <w:shd w:val="clear" w:color="auto" w:fill="auto"/>
            <w:tcMar>
              <w:top w:w="15" w:type="dxa"/>
              <w:left w:w="108" w:type="dxa"/>
              <w:bottom w:w="0" w:type="dxa"/>
              <w:right w:w="108" w:type="dxa"/>
            </w:tcMar>
            <w:vAlign w:val="center"/>
            <w:hideMark/>
          </w:tcPr>
          <w:p w14:paraId="1ED5B255"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3404±220</w:t>
            </w:r>
          </w:p>
        </w:tc>
        <w:tc>
          <w:tcPr>
            <w:tcW w:w="968" w:type="dxa"/>
            <w:tcBorders>
              <w:top w:val="nil"/>
              <w:left w:val="nil"/>
              <w:bottom w:val="nil"/>
              <w:right w:val="nil"/>
            </w:tcBorders>
            <w:shd w:val="clear" w:color="auto" w:fill="auto"/>
            <w:tcMar>
              <w:top w:w="15" w:type="dxa"/>
              <w:left w:w="108" w:type="dxa"/>
              <w:bottom w:w="0" w:type="dxa"/>
              <w:right w:w="108" w:type="dxa"/>
            </w:tcMar>
            <w:vAlign w:val="center"/>
            <w:hideMark/>
          </w:tcPr>
          <w:p w14:paraId="07273B07"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895±200</w:t>
            </w:r>
          </w:p>
        </w:tc>
        <w:tc>
          <w:tcPr>
            <w:tcW w:w="940" w:type="dxa"/>
            <w:tcBorders>
              <w:top w:val="nil"/>
              <w:left w:val="nil"/>
              <w:bottom w:val="nil"/>
              <w:right w:val="nil"/>
            </w:tcBorders>
            <w:shd w:val="clear" w:color="auto" w:fill="auto"/>
            <w:tcMar>
              <w:top w:w="15" w:type="dxa"/>
              <w:left w:w="108" w:type="dxa"/>
              <w:bottom w:w="0" w:type="dxa"/>
              <w:right w:w="108" w:type="dxa"/>
            </w:tcMar>
            <w:vAlign w:val="center"/>
            <w:hideMark/>
          </w:tcPr>
          <w:p w14:paraId="07102E59"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197±3</w:t>
            </w:r>
          </w:p>
        </w:tc>
      </w:tr>
      <w:tr w:rsidR="00786A40" w:rsidRPr="00BE702E" w14:paraId="7490C014" w14:textId="77777777" w:rsidTr="00C56FA0">
        <w:trPr>
          <w:trHeight w:val="411"/>
        </w:trPr>
        <w:tc>
          <w:tcPr>
            <w:tcW w:w="1740" w:type="dxa"/>
            <w:tcBorders>
              <w:top w:val="nil"/>
              <w:left w:val="nil"/>
              <w:bottom w:val="nil"/>
              <w:right w:val="nil"/>
            </w:tcBorders>
            <w:shd w:val="clear" w:color="auto" w:fill="EEECE1"/>
            <w:tcMar>
              <w:top w:w="15" w:type="dxa"/>
              <w:left w:w="108" w:type="dxa"/>
              <w:bottom w:w="0" w:type="dxa"/>
              <w:right w:w="108" w:type="dxa"/>
            </w:tcMar>
            <w:vAlign w:val="center"/>
            <w:hideMark/>
          </w:tcPr>
          <w:p w14:paraId="21816FC9" w14:textId="77777777" w:rsidR="00786A40" w:rsidRPr="00BE702E" w:rsidRDefault="00786A40">
            <w:pPr>
              <w:pStyle w:val="StandardWeb"/>
              <w:spacing w:before="0" w:beforeAutospacing="0" w:after="0" w:afterAutospacing="0" w:line="256" w:lineRule="auto"/>
              <w:rPr>
                <w:rFonts w:ascii="Arial" w:hAnsi="Arial" w:cs="Arial"/>
                <w:sz w:val="36"/>
                <w:szCs w:val="36"/>
              </w:rPr>
            </w:pPr>
            <w:r w:rsidRPr="00BE702E">
              <w:rPr>
                <w:rFonts w:ascii="Arial" w:eastAsia="PMingLiU" w:hAnsi="Arial" w:cs="Arial"/>
                <w:b/>
                <w:bCs/>
                <w:color w:val="000000"/>
                <w:kern w:val="24"/>
                <w:sz w:val="16"/>
                <w:szCs w:val="16"/>
                <w:lang w:val="en-US"/>
              </w:rPr>
              <w:t>SiO</w:t>
            </w:r>
            <w:r w:rsidRPr="00BE702E">
              <w:rPr>
                <w:rFonts w:ascii="Arial" w:eastAsia="PMingLiU" w:hAnsi="Arial" w:cs="Arial"/>
                <w:b/>
                <w:bCs/>
                <w:color w:val="000000"/>
                <w:kern w:val="24"/>
                <w:position w:val="-4"/>
                <w:sz w:val="16"/>
                <w:szCs w:val="16"/>
                <w:vertAlign w:val="subscript"/>
                <w:lang w:val="en-US"/>
              </w:rPr>
              <w:t xml:space="preserve">2 </w:t>
            </w:r>
            <w:r w:rsidRPr="00BE702E">
              <w:rPr>
                <w:rFonts w:ascii="Arial" w:eastAsia="PMingLiU" w:hAnsi="Arial" w:cs="Arial"/>
                <w:b/>
                <w:bCs/>
                <w:color w:val="000000"/>
                <w:kern w:val="24"/>
                <w:sz w:val="16"/>
                <w:szCs w:val="16"/>
                <w:lang w:val="en-US"/>
              </w:rPr>
              <w:t>DETAS-5</w:t>
            </w:r>
          </w:p>
        </w:tc>
        <w:tc>
          <w:tcPr>
            <w:tcW w:w="680" w:type="dxa"/>
            <w:tcBorders>
              <w:top w:val="nil"/>
              <w:left w:val="nil"/>
              <w:bottom w:val="nil"/>
              <w:right w:val="nil"/>
            </w:tcBorders>
            <w:shd w:val="clear" w:color="auto" w:fill="EEECE1"/>
            <w:tcMar>
              <w:top w:w="15" w:type="dxa"/>
              <w:left w:w="108" w:type="dxa"/>
              <w:bottom w:w="0" w:type="dxa"/>
              <w:right w:w="108" w:type="dxa"/>
            </w:tcMar>
            <w:vAlign w:val="center"/>
            <w:hideMark/>
          </w:tcPr>
          <w:p w14:paraId="7DAA3CDF"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52±2</w:t>
            </w:r>
          </w:p>
        </w:tc>
        <w:tc>
          <w:tcPr>
            <w:tcW w:w="1060" w:type="dxa"/>
            <w:tcBorders>
              <w:top w:val="nil"/>
              <w:left w:val="nil"/>
              <w:bottom w:val="nil"/>
              <w:right w:val="nil"/>
            </w:tcBorders>
            <w:shd w:val="clear" w:color="auto" w:fill="EEECE1"/>
            <w:tcMar>
              <w:top w:w="15" w:type="dxa"/>
              <w:left w:w="108" w:type="dxa"/>
              <w:bottom w:w="0" w:type="dxa"/>
              <w:right w:w="108" w:type="dxa"/>
            </w:tcMar>
            <w:vAlign w:val="center"/>
            <w:hideMark/>
          </w:tcPr>
          <w:p w14:paraId="06EE2276"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0.09</w:t>
            </w:r>
          </w:p>
        </w:tc>
        <w:tc>
          <w:tcPr>
            <w:tcW w:w="597" w:type="dxa"/>
            <w:tcBorders>
              <w:top w:val="nil"/>
              <w:left w:val="nil"/>
              <w:bottom w:val="nil"/>
              <w:right w:val="nil"/>
            </w:tcBorders>
            <w:shd w:val="clear" w:color="auto" w:fill="EEECE1"/>
            <w:tcMar>
              <w:top w:w="15" w:type="dxa"/>
              <w:left w:w="108" w:type="dxa"/>
              <w:bottom w:w="0" w:type="dxa"/>
              <w:right w:w="108" w:type="dxa"/>
            </w:tcMar>
            <w:vAlign w:val="center"/>
            <w:hideMark/>
          </w:tcPr>
          <w:p w14:paraId="78ACCE9F"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5</w:t>
            </w:r>
          </w:p>
        </w:tc>
        <w:tc>
          <w:tcPr>
            <w:tcW w:w="851" w:type="dxa"/>
            <w:tcBorders>
              <w:top w:val="nil"/>
              <w:left w:val="nil"/>
              <w:bottom w:val="nil"/>
              <w:right w:val="nil"/>
            </w:tcBorders>
            <w:shd w:val="clear" w:color="auto" w:fill="EEECE1"/>
            <w:tcMar>
              <w:top w:w="15" w:type="dxa"/>
              <w:left w:w="108" w:type="dxa"/>
              <w:bottom w:w="0" w:type="dxa"/>
              <w:right w:w="108" w:type="dxa"/>
            </w:tcMar>
            <w:vAlign w:val="center"/>
            <w:hideMark/>
          </w:tcPr>
          <w:p w14:paraId="187FAE16"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30±0</w:t>
            </w:r>
          </w:p>
        </w:tc>
        <w:tc>
          <w:tcPr>
            <w:tcW w:w="850" w:type="dxa"/>
            <w:tcBorders>
              <w:top w:val="nil"/>
              <w:left w:val="nil"/>
              <w:bottom w:val="nil"/>
              <w:right w:val="nil"/>
            </w:tcBorders>
            <w:shd w:val="clear" w:color="auto" w:fill="EEECE1"/>
            <w:tcMar>
              <w:top w:w="15" w:type="dxa"/>
              <w:left w:w="108" w:type="dxa"/>
              <w:bottom w:w="0" w:type="dxa"/>
              <w:right w:w="108" w:type="dxa"/>
            </w:tcMar>
            <w:vAlign w:val="center"/>
            <w:hideMark/>
          </w:tcPr>
          <w:p w14:paraId="75465370"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75±0</w:t>
            </w:r>
          </w:p>
        </w:tc>
        <w:tc>
          <w:tcPr>
            <w:tcW w:w="993" w:type="dxa"/>
            <w:tcBorders>
              <w:top w:val="nil"/>
              <w:left w:val="nil"/>
              <w:bottom w:val="nil"/>
              <w:right w:val="nil"/>
            </w:tcBorders>
            <w:shd w:val="clear" w:color="auto" w:fill="EEECE1"/>
            <w:tcMar>
              <w:top w:w="15" w:type="dxa"/>
              <w:left w:w="108" w:type="dxa"/>
              <w:bottom w:w="0" w:type="dxa"/>
              <w:right w:w="108" w:type="dxa"/>
            </w:tcMar>
            <w:vAlign w:val="center"/>
            <w:hideMark/>
          </w:tcPr>
          <w:p w14:paraId="25FBDA8A"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77±0.2</w:t>
            </w:r>
          </w:p>
        </w:tc>
        <w:tc>
          <w:tcPr>
            <w:tcW w:w="927" w:type="dxa"/>
            <w:tcBorders>
              <w:top w:val="nil"/>
              <w:left w:val="nil"/>
              <w:bottom w:val="nil"/>
              <w:right w:val="nil"/>
            </w:tcBorders>
            <w:shd w:val="clear" w:color="auto" w:fill="EEECE1"/>
            <w:tcMar>
              <w:top w:w="15" w:type="dxa"/>
              <w:left w:w="108" w:type="dxa"/>
              <w:bottom w:w="0" w:type="dxa"/>
              <w:right w:w="108" w:type="dxa"/>
            </w:tcMar>
            <w:vAlign w:val="center"/>
            <w:hideMark/>
          </w:tcPr>
          <w:p w14:paraId="49FB9482"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4185±227</w:t>
            </w:r>
          </w:p>
        </w:tc>
        <w:tc>
          <w:tcPr>
            <w:tcW w:w="968" w:type="dxa"/>
            <w:tcBorders>
              <w:top w:val="nil"/>
              <w:left w:val="nil"/>
              <w:bottom w:val="nil"/>
              <w:right w:val="nil"/>
            </w:tcBorders>
            <w:shd w:val="clear" w:color="auto" w:fill="EEECE1"/>
            <w:tcMar>
              <w:top w:w="15" w:type="dxa"/>
              <w:left w:w="108" w:type="dxa"/>
              <w:bottom w:w="0" w:type="dxa"/>
              <w:right w:w="108" w:type="dxa"/>
            </w:tcMar>
            <w:vAlign w:val="center"/>
            <w:hideMark/>
          </w:tcPr>
          <w:p w14:paraId="537D17CA"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349±41</w:t>
            </w:r>
          </w:p>
        </w:tc>
        <w:tc>
          <w:tcPr>
            <w:tcW w:w="940" w:type="dxa"/>
            <w:tcBorders>
              <w:top w:val="nil"/>
              <w:left w:val="nil"/>
              <w:bottom w:val="nil"/>
              <w:right w:val="nil"/>
            </w:tcBorders>
            <w:shd w:val="clear" w:color="auto" w:fill="EEECE1"/>
            <w:tcMar>
              <w:top w:w="15" w:type="dxa"/>
              <w:left w:w="108" w:type="dxa"/>
              <w:bottom w:w="0" w:type="dxa"/>
              <w:right w:w="108" w:type="dxa"/>
            </w:tcMar>
            <w:vAlign w:val="center"/>
            <w:hideMark/>
          </w:tcPr>
          <w:p w14:paraId="0106950D"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147±1</w:t>
            </w:r>
          </w:p>
        </w:tc>
      </w:tr>
      <w:tr w:rsidR="00786A40" w:rsidRPr="00BE702E" w14:paraId="72E0F60F" w14:textId="77777777" w:rsidTr="00C56FA0">
        <w:trPr>
          <w:trHeight w:val="411"/>
        </w:trPr>
        <w:tc>
          <w:tcPr>
            <w:tcW w:w="1740" w:type="dxa"/>
            <w:tcBorders>
              <w:top w:val="nil"/>
              <w:left w:val="nil"/>
              <w:bottom w:val="nil"/>
              <w:right w:val="nil"/>
            </w:tcBorders>
            <w:shd w:val="clear" w:color="auto" w:fill="auto"/>
            <w:tcMar>
              <w:top w:w="15" w:type="dxa"/>
              <w:left w:w="108" w:type="dxa"/>
              <w:bottom w:w="0" w:type="dxa"/>
              <w:right w:w="108" w:type="dxa"/>
            </w:tcMar>
            <w:vAlign w:val="center"/>
            <w:hideMark/>
          </w:tcPr>
          <w:p w14:paraId="7025AD7C" w14:textId="77777777" w:rsidR="00786A40" w:rsidRPr="00BE702E" w:rsidRDefault="00786A40">
            <w:pPr>
              <w:pStyle w:val="StandardWeb"/>
              <w:spacing w:before="0" w:beforeAutospacing="0" w:after="0" w:afterAutospacing="0" w:line="256" w:lineRule="auto"/>
              <w:rPr>
                <w:rFonts w:ascii="Arial" w:hAnsi="Arial" w:cs="Arial"/>
                <w:sz w:val="36"/>
                <w:szCs w:val="36"/>
              </w:rPr>
            </w:pPr>
            <w:r w:rsidRPr="00BE702E">
              <w:rPr>
                <w:rFonts w:ascii="Arial" w:eastAsia="PMingLiU" w:hAnsi="Arial" w:cs="Arial"/>
                <w:b/>
                <w:bCs/>
                <w:color w:val="000000"/>
                <w:kern w:val="24"/>
                <w:sz w:val="16"/>
                <w:szCs w:val="16"/>
                <w:lang w:val="en-US"/>
              </w:rPr>
              <w:t>SiO</w:t>
            </w:r>
            <w:r w:rsidRPr="00BE702E">
              <w:rPr>
                <w:rFonts w:ascii="Arial" w:eastAsia="PMingLiU" w:hAnsi="Arial" w:cs="Arial"/>
                <w:b/>
                <w:bCs/>
                <w:color w:val="000000"/>
                <w:kern w:val="24"/>
                <w:position w:val="-4"/>
                <w:sz w:val="16"/>
                <w:szCs w:val="16"/>
                <w:vertAlign w:val="subscript"/>
                <w:lang w:val="en-US"/>
              </w:rPr>
              <w:t xml:space="preserve">2 </w:t>
            </w:r>
            <w:r w:rsidRPr="00BE702E">
              <w:rPr>
                <w:rFonts w:ascii="Arial" w:eastAsia="PMingLiU" w:hAnsi="Arial" w:cs="Arial"/>
                <w:b/>
                <w:bCs/>
                <w:color w:val="000000"/>
                <w:kern w:val="24"/>
                <w:sz w:val="16"/>
                <w:szCs w:val="16"/>
                <w:lang w:val="en-US"/>
              </w:rPr>
              <w:t>DETAS-14</w:t>
            </w:r>
          </w:p>
        </w:tc>
        <w:tc>
          <w:tcPr>
            <w:tcW w:w="680" w:type="dxa"/>
            <w:tcBorders>
              <w:top w:val="nil"/>
              <w:left w:val="nil"/>
              <w:bottom w:val="nil"/>
              <w:right w:val="nil"/>
            </w:tcBorders>
            <w:shd w:val="clear" w:color="auto" w:fill="auto"/>
            <w:tcMar>
              <w:top w:w="15" w:type="dxa"/>
              <w:left w:w="108" w:type="dxa"/>
              <w:bottom w:w="0" w:type="dxa"/>
              <w:right w:w="108" w:type="dxa"/>
            </w:tcMar>
            <w:vAlign w:val="center"/>
            <w:hideMark/>
          </w:tcPr>
          <w:p w14:paraId="707D5AEA"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51±3</w:t>
            </w:r>
          </w:p>
        </w:tc>
        <w:tc>
          <w:tcPr>
            <w:tcW w:w="1060" w:type="dxa"/>
            <w:tcBorders>
              <w:top w:val="nil"/>
              <w:left w:val="nil"/>
              <w:bottom w:val="nil"/>
              <w:right w:val="nil"/>
            </w:tcBorders>
            <w:shd w:val="clear" w:color="auto" w:fill="auto"/>
            <w:tcMar>
              <w:top w:w="15" w:type="dxa"/>
              <w:left w:w="108" w:type="dxa"/>
              <w:bottom w:w="0" w:type="dxa"/>
              <w:right w:w="108" w:type="dxa"/>
            </w:tcMar>
            <w:vAlign w:val="center"/>
            <w:hideMark/>
          </w:tcPr>
          <w:p w14:paraId="1415C05E"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0.24</w:t>
            </w:r>
          </w:p>
        </w:tc>
        <w:tc>
          <w:tcPr>
            <w:tcW w:w="597" w:type="dxa"/>
            <w:tcBorders>
              <w:top w:val="nil"/>
              <w:left w:val="nil"/>
              <w:bottom w:val="nil"/>
              <w:right w:val="nil"/>
            </w:tcBorders>
            <w:shd w:val="clear" w:color="auto" w:fill="auto"/>
            <w:tcMar>
              <w:top w:w="15" w:type="dxa"/>
              <w:left w:w="108" w:type="dxa"/>
              <w:bottom w:w="0" w:type="dxa"/>
              <w:right w:w="108" w:type="dxa"/>
            </w:tcMar>
            <w:vAlign w:val="center"/>
            <w:hideMark/>
          </w:tcPr>
          <w:p w14:paraId="21818548"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14</w:t>
            </w:r>
          </w:p>
        </w:tc>
        <w:tc>
          <w:tcPr>
            <w:tcW w:w="851" w:type="dxa"/>
            <w:tcBorders>
              <w:top w:val="nil"/>
              <w:left w:val="nil"/>
              <w:bottom w:val="nil"/>
              <w:right w:val="nil"/>
            </w:tcBorders>
            <w:shd w:val="clear" w:color="auto" w:fill="auto"/>
            <w:tcMar>
              <w:top w:w="15" w:type="dxa"/>
              <w:left w:w="108" w:type="dxa"/>
              <w:bottom w:w="0" w:type="dxa"/>
              <w:right w:w="108" w:type="dxa"/>
            </w:tcMar>
            <w:vAlign w:val="center"/>
            <w:hideMark/>
          </w:tcPr>
          <w:p w14:paraId="00E2D84D"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14±0</w:t>
            </w:r>
          </w:p>
        </w:tc>
        <w:tc>
          <w:tcPr>
            <w:tcW w:w="850" w:type="dxa"/>
            <w:tcBorders>
              <w:top w:val="nil"/>
              <w:left w:val="nil"/>
              <w:bottom w:val="nil"/>
              <w:right w:val="nil"/>
            </w:tcBorders>
            <w:shd w:val="clear" w:color="auto" w:fill="auto"/>
            <w:tcMar>
              <w:top w:w="15" w:type="dxa"/>
              <w:left w:w="108" w:type="dxa"/>
              <w:bottom w:w="0" w:type="dxa"/>
              <w:right w:w="108" w:type="dxa"/>
            </w:tcMar>
            <w:vAlign w:val="center"/>
            <w:hideMark/>
          </w:tcPr>
          <w:p w14:paraId="1990BDD8"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74±1</w:t>
            </w:r>
          </w:p>
        </w:tc>
        <w:tc>
          <w:tcPr>
            <w:tcW w:w="993" w:type="dxa"/>
            <w:tcBorders>
              <w:top w:val="nil"/>
              <w:left w:val="nil"/>
              <w:bottom w:val="nil"/>
              <w:right w:val="nil"/>
            </w:tcBorders>
            <w:shd w:val="clear" w:color="auto" w:fill="auto"/>
            <w:tcMar>
              <w:top w:w="15" w:type="dxa"/>
              <w:left w:w="108" w:type="dxa"/>
              <w:bottom w:w="0" w:type="dxa"/>
              <w:right w:w="108" w:type="dxa"/>
            </w:tcMar>
            <w:vAlign w:val="center"/>
            <w:hideMark/>
          </w:tcPr>
          <w:p w14:paraId="60CFBFF7"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79±1</w:t>
            </w:r>
          </w:p>
        </w:tc>
        <w:tc>
          <w:tcPr>
            <w:tcW w:w="927" w:type="dxa"/>
            <w:tcBorders>
              <w:top w:val="nil"/>
              <w:left w:val="nil"/>
              <w:bottom w:val="nil"/>
              <w:right w:val="nil"/>
            </w:tcBorders>
            <w:shd w:val="clear" w:color="auto" w:fill="auto"/>
            <w:tcMar>
              <w:top w:w="15" w:type="dxa"/>
              <w:left w:w="108" w:type="dxa"/>
              <w:bottom w:w="0" w:type="dxa"/>
              <w:right w:w="108" w:type="dxa"/>
            </w:tcMar>
            <w:vAlign w:val="center"/>
            <w:hideMark/>
          </w:tcPr>
          <w:p w14:paraId="1D044A6D"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6589±660</w:t>
            </w:r>
          </w:p>
        </w:tc>
        <w:tc>
          <w:tcPr>
            <w:tcW w:w="968" w:type="dxa"/>
            <w:tcBorders>
              <w:top w:val="nil"/>
              <w:left w:val="nil"/>
              <w:bottom w:val="nil"/>
              <w:right w:val="nil"/>
            </w:tcBorders>
            <w:shd w:val="clear" w:color="auto" w:fill="auto"/>
            <w:tcMar>
              <w:top w:w="15" w:type="dxa"/>
              <w:left w:w="108" w:type="dxa"/>
              <w:bottom w:w="0" w:type="dxa"/>
              <w:right w:w="108" w:type="dxa"/>
            </w:tcMar>
            <w:vAlign w:val="center"/>
            <w:hideMark/>
          </w:tcPr>
          <w:p w14:paraId="48A7F1BE"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566±61</w:t>
            </w:r>
          </w:p>
        </w:tc>
        <w:tc>
          <w:tcPr>
            <w:tcW w:w="940" w:type="dxa"/>
            <w:tcBorders>
              <w:top w:val="nil"/>
              <w:left w:val="nil"/>
              <w:bottom w:val="nil"/>
              <w:right w:val="nil"/>
            </w:tcBorders>
            <w:shd w:val="clear" w:color="auto" w:fill="auto"/>
            <w:tcMar>
              <w:top w:w="15" w:type="dxa"/>
              <w:left w:w="108" w:type="dxa"/>
              <w:bottom w:w="0" w:type="dxa"/>
              <w:right w:w="108" w:type="dxa"/>
            </w:tcMar>
            <w:vAlign w:val="center"/>
            <w:hideMark/>
          </w:tcPr>
          <w:p w14:paraId="6DF1DE10"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181±1</w:t>
            </w:r>
          </w:p>
        </w:tc>
      </w:tr>
      <w:tr w:rsidR="00786A40" w:rsidRPr="00BE702E" w14:paraId="727B37DF" w14:textId="77777777" w:rsidTr="00C56FA0">
        <w:trPr>
          <w:trHeight w:val="411"/>
        </w:trPr>
        <w:tc>
          <w:tcPr>
            <w:tcW w:w="1740" w:type="dxa"/>
            <w:tcBorders>
              <w:top w:val="nil"/>
              <w:left w:val="nil"/>
              <w:bottom w:val="nil"/>
              <w:right w:val="nil"/>
            </w:tcBorders>
            <w:shd w:val="clear" w:color="auto" w:fill="EEECE1"/>
            <w:tcMar>
              <w:top w:w="15" w:type="dxa"/>
              <w:left w:w="108" w:type="dxa"/>
              <w:bottom w:w="0" w:type="dxa"/>
              <w:right w:w="108" w:type="dxa"/>
            </w:tcMar>
            <w:vAlign w:val="center"/>
            <w:hideMark/>
          </w:tcPr>
          <w:p w14:paraId="3B4C8D2B" w14:textId="77777777" w:rsidR="00786A40" w:rsidRPr="00BE702E" w:rsidRDefault="00786A40">
            <w:pPr>
              <w:pStyle w:val="StandardWeb"/>
              <w:spacing w:before="0" w:beforeAutospacing="0" w:after="0" w:afterAutospacing="0" w:line="256" w:lineRule="auto"/>
              <w:rPr>
                <w:rFonts w:ascii="Arial" w:hAnsi="Arial" w:cs="Arial"/>
                <w:sz w:val="36"/>
                <w:szCs w:val="36"/>
              </w:rPr>
            </w:pPr>
            <w:r w:rsidRPr="00BE702E">
              <w:rPr>
                <w:rFonts w:ascii="Arial" w:eastAsia="PMingLiU" w:hAnsi="Arial" w:cs="Arial"/>
                <w:b/>
                <w:bCs/>
                <w:color w:val="000000"/>
                <w:kern w:val="24"/>
                <w:sz w:val="16"/>
                <w:szCs w:val="16"/>
                <w:lang w:val="en-US"/>
              </w:rPr>
              <w:t>SiO</w:t>
            </w:r>
            <w:r w:rsidRPr="00BE702E">
              <w:rPr>
                <w:rFonts w:ascii="Arial" w:eastAsia="PMingLiU" w:hAnsi="Arial" w:cs="Arial"/>
                <w:b/>
                <w:bCs/>
                <w:color w:val="000000"/>
                <w:kern w:val="24"/>
                <w:position w:val="-4"/>
                <w:sz w:val="16"/>
                <w:szCs w:val="16"/>
                <w:vertAlign w:val="subscript"/>
                <w:lang w:val="en-US"/>
              </w:rPr>
              <w:t xml:space="preserve">2 </w:t>
            </w:r>
            <w:r w:rsidRPr="00BE702E">
              <w:rPr>
                <w:rFonts w:ascii="Arial" w:eastAsia="PMingLiU" w:hAnsi="Arial" w:cs="Arial"/>
                <w:b/>
                <w:bCs/>
                <w:color w:val="000000"/>
                <w:kern w:val="24"/>
                <w:sz w:val="16"/>
                <w:szCs w:val="16"/>
                <w:lang w:val="en-US"/>
              </w:rPr>
              <w:t>DETAS-19</w:t>
            </w:r>
          </w:p>
        </w:tc>
        <w:tc>
          <w:tcPr>
            <w:tcW w:w="680" w:type="dxa"/>
            <w:tcBorders>
              <w:top w:val="nil"/>
              <w:left w:val="nil"/>
              <w:bottom w:val="nil"/>
              <w:right w:val="nil"/>
            </w:tcBorders>
            <w:shd w:val="clear" w:color="auto" w:fill="EEECE1"/>
            <w:tcMar>
              <w:top w:w="15" w:type="dxa"/>
              <w:left w:w="108" w:type="dxa"/>
              <w:bottom w:w="0" w:type="dxa"/>
              <w:right w:w="108" w:type="dxa"/>
            </w:tcMar>
            <w:vAlign w:val="center"/>
            <w:hideMark/>
          </w:tcPr>
          <w:p w14:paraId="02D07DDF"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52±3</w:t>
            </w:r>
          </w:p>
        </w:tc>
        <w:tc>
          <w:tcPr>
            <w:tcW w:w="1060" w:type="dxa"/>
            <w:tcBorders>
              <w:top w:val="nil"/>
              <w:left w:val="nil"/>
              <w:bottom w:val="nil"/>
              <w:right w:val="nil"/>
            </w:tcBorders>
            <w:shd w:val="clear" w:color="auto" w:fill="EEECE1"/>
            <w:tcMar>
              <w:top w:w="15" w:type="dxa"/>
              <w:left w:w="108" w:type="dxa"/>
              <w:bottom w:w="0" w:type="dxa"/>
              <w:right w:w="108" w:type="dxa"/>
            </w:tcMar>
            <w:vAlign w:val="center"/>
            <w:hideMark/>
          </w:tcPr>
          <w:p w14:paraId="13797FEC"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0.31</w:t>
            </w:r>
          </w:p>
        </w:tc>
        <w:tc>
          <w:tcPr>
            <w:tcW w:w="597" w:type="dxa"/>
            <w:tcBorders>
              <w:top w:val="nil"/>
              <w:left w:val="nil"/>
              <w:bottom w:val="nil"/>
              <w:right w:val="nil"/>
            </w:tcBorders>
            <w:shd w:val="clear" w:color="auto" w:fill="EEECE1"/>
            <w:tcMar>
              <w:top w:w="15" w:type="dxa"/>
              <w:left w:w="108" w:type="dxa"/>
              <w:bottom w:w="0" w:type="dxa"/>
              <w:right w:w="108" w:type="dxa"/>
            </w:tcMar>
            <w:vAlign w:val="center"/>
            <w:hideMark/>
          </w:tcPr>
          <w:p w14:paraId="372D4526"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19</w:t>
            </w:r>
          </w:p>
        </w:tc>
        <w:tc>
          <w:tcPr>
            <w:tcW w:w="851" w:type="dxa"/>
            <w:tcBorders>
              <w:top w:val="nil"/>
              <w:left w:val="nil"/>
              <w:bottom w:val="nil"/>
              <w:right w:val="nil"/>
            </w:tcBorders>
            <w:shd w:val="clear" w:color="auto" w:fill="EEECE1"/>
            <w:tcMar>
              <w:top w:w="15" w:type="dxa"/>
              <w:left w:w="108" w:type="dxa"/>
              <w:bottom w:w="0" w:type="dxa"/>
              <w:right w:w="108" w:type="dxa"/>
            </w:tcMar>
            <w:vAlign w:val="center"/>
            <w:hideMark/>
          </w:tcPr>
          <w:p w14:paraId="5EC28710"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3±0</w:t>
            </w:r>
          </w:p>
        </w:tc>
        <w:tc>
          <w:tcPr>
            <w:tcW w:w="850" w:type="dxa"/>
            <w:tcBorders>
              <w:top w:val="nil"/>
              <w:left w:val="nil"/>
              <w:bottom w:val="nil"/>
              <w:right w:val="nil"/>
            </w:tcBorders>
            <w:shd w:val="clear" w:color="auto" w:fill="EEECE1"/>
            <w:tcMar>
              <w:top w:w="15" w:type="dxa"/>
              <w:left w:w="108" w:type="dxa"/>
              <w:bottom w:w="0" w:type="dxa"/>
              <w:right w:w="108" w:type="dxa"/>
            </w:tcMar>
            <w:vAlign w:val="center"/>
            <w:hideMark/>
          </w:tcPr>
          <w:p w14:paraId="67C45CDB"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125±32</w:t>
            </w:r>
          </w:p>
        </w:tc>
        <w:tc>
          <w:tcPr>
            <w:tcW w:w="993" w:type="dxa"/>
            <w:tcBorders>
              <w:top w:val="nil"/>
              <w:left w:val="nil"/>
              <w:bottom w:val="nil"/>
              <w:right w:val="nil"/>
            </w:tcBorders>
            <w:shd w:val="clear" w:color="auto" w:fill="EEECE1"/>
            <w:tcMar>
              <w:top w:w="15" w:type="dxa"/>
              <w:left w:w="108" w:type="dxa"/>
              <w:bottom w:w="0" w:type="dxa"/>
              <w:right w:w="108" w:type="dxa"/>
            </w:tcMar>
            <w:vAlign w:val="center"/>
            <w:hideMark/>
          </w:tcPr>
          <w:p w14:paraId="732B3AE9"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93±3</w:t>
            </w:r>
          </w:p>
        </w:tc>
        <w:tc>
          <w:tcPr>
            <w:tcW w:w="927" w:type="dxa"/>
            <w:tcBorders>
              <w:top w:val="nil"/>
              <w:left w:val="nil"/>
              <w:bottom w:val="nil"/>
              <w:right w:val="nil"/>
            </w:tcBorders>
            <w:shd w:val="clear" w:color="auto" w:fill="EEECE1"/>
            <w:tcMar>
              <w:top w:w="15" w:type="dxa"/>
              <w:left w:w="108" w:type="dxa"/>
              <w:bottom w:w="0" w:type="dxa"/>
              <w:right w:w="108" w:type="dxa"/>
            </w:tcMar>
            <w:vAlign w:val="center"/>
            <w:hideMark/>
          </w:tcPr>
          <w:p w14:paraId="5C7FF86D"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7808±447</w:t>
            </w:r>
          </w:p>
        </w:tc>
        <w:tc>
          <w:tcPr>
            <w:tcW w:w="968" w:type="dxa"/>
            <w:tcBorders>
              <w:top w:val="nil"/>
              <w:left w:val="nil"/>
              <w:bottom w:val="nil"/>
              <w:right w:val="nil"/>
            </w:tcBorders>
            <w:shd w:val="clear" w:color="auto" w:fill="EEECE1"/>
            <w:tcMar>
              <w:top w:w="15" w:type="dxa"/>
              <w:left w:w="108" w:type="dxa"/>
              <w:bottom w:w="0" w:type="dxa"/>
              <w:right w:w="108" w:type="dxa"/>
            </w:tcMar>
            <w:vAlign w:val="center"/>
            <w:hideMark/>
          </w:tcPr>
          <w:p w14:paraId="346A4A23"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518±84</w:t>
            </w:r>
          </w:p>
        </w:tc>
        <w:tc>
          <w:tcPr>
            <w:tcW w:w="940" w:type="dxa"/>
            <w:tcBorders>
              <w:top w:val="nil"/>
              <w:left w:val="nil"/>
              <w:bottom w:val="nil"/>
              <w:right w:val="nil"/>
            </w:tcBorders>
            <w:shd w:val="clear" w:color="auto" w:fill="EEECE1"/>
            <w:tcMar>
              <w:top w:w="15" w:type="dxa"/>
              <w:left w:w="108" w:type="dxa"/>
              <w:bottom w:w="0" w:type="dxa"/>
              <w:right w:w="108" w:type="dxa"/>
            </w:tcMar>
            <w:vAlign w:val="center"/>
            <w:hideMark/>
          </w:tcPr>
          <w:p w14:paraId="6CAAE0B4"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250±9</w:t>
            </w:r>
          </w:p>
        </w:tc>
      </w:tr>
      <w:tr w:rsidR="00786A40" w:rsidRPr="00BE702E" w14:paraId="7EFE28D3" w14:textId="77777777" w:rsidTr="00C56FA0">
        <w:trPr>
          <w:trHeight w:val="411"/>
        </w:trPr>
        <w:tc>
          <w:tcPr>
            <w:tcW w:w="1740" w:type="dxa"/>
            <w:tcBorders>
              <w:top w:val="nil"/>
              <w:left w:val="nil"/>
              <w:bottom w:val="nil"/>
              <w:right w:val="nil"/>
            </w:tcBorders>
            <w:shd w:val="clear" w:color="auto" w:fill="auto"/>
            <w:tcMar>
              <w:top w:w="15" w:type="dxa"/>
              <w:left w:w="108" w:type="dxa"/>
              <w:bottom w:w="0" w:type="dxa"/>
              <w:right w:w="108" w:type="dxa"/>
            </w:tcMar>
            <w:vAlign w:val="center"/>
            <w:hideMark/>
          </w:tcPr>
          <w:p w14:paraId="7C1B6829" w14:textId="77777777" w:rsidR="00786A40" w:rsidRPr="00BE702E" w:rsidRDefault="00786A40">
            <w:pPr>
              <w:pStyle w:val="StandardWeb"/>
              <w:spacing w:before="0" w:beforeAutospacing="0" w:after="0" w:afterAutospacing="0" w:line="256" w:lineRule="auto"/>
              <w:rPr>
                <w:rFonts w:ascii="Arial" w:hAnsi="Arial" w:cs="Arial"/>
                <w:sz w:val="36"/>
                <w:szCs w:val="36"/>
              </w:rPr>
            </w:pPr>
            <w:r w:rsidRPr="00BE702E">
              <w:rPr>
                <w:rFonts w:ascii="Arial" w:eastAsia="PMingLiU" w:hAnsi="Arial" w:cs="Arial"/>
                <w:b/>
                <w:bCs/>
                <w:color w:val="000000"/>
                <w:kern w:val="24"/>
                <w:sz w:val="16"/>
                <w:szCs w:val="16"/>
                <w:lang w:val="en-US"/>
              </w:rPr>
              <w:t>SiO</w:t>
            </w:r>
            <w:r w:rsidRPr="00BE702E">
              <w:rPr>
                <w:rFonts w:ascii="Arial" w:eastAsia="PMingLiU" w:hAnsi="Arial" w:cs="Arial"/>
                <w:b/>
                <w:bCs/>
                <w:color w:val="000000"/>
                <w:kern w:val="24"/>
                <w:position w:val="-4"/>
                <w:sz w:val="16"/>
                <w:szCs w:val="16"/>
                <w:vertAlign w:val="subscript"/>
                <w:lang w:val="en-US"/>
              </w:rPr>
              <w:t xml:space="preserve">2 </w:t>
            </w:r>
            <w:r w:rsidRPr="00BE702E">
              <w:rPr>
                <w:rFonts w:ascii="Arial" w:eastAsia="PMingLiU" w:hAnsi="Arial" w:cs="Arial"/>
                <w:b/>
                <w:bCs/>
                <w:color w:val="000000"/>
                <w:kern w:val="24"/>
                <w:sz w:val="16"/>
                <w:szCs w:val="16"/>
                <w:lang w:val="en-US"/>
              </w:rPr>
              <w:t>DETAS-38</w:t>
            </w:r>
          </w:p>
        </w:tc>
        <w:tc>
          <w:tcPr>
            <w:tcW w:w="680" w:type="dxa"/>
            <w:tcBorders>
              <w:top w:val="nil"/>
              <w:left w:val="nil"/>
              <w:bottom w:val="nil"/>
              <w:right w:val="nil"/>
            </w:tcBorders>
            <w:shd w:val="clear" w:color="auto" w:fill="auto"/>
            <w:tcMar>
              <w:top w:w="15" w:type="dxa"/>
              <w:left w:w="108" w:type="dxa"/>
              <w:bottom w:w="0" w:type="dxa"/>
              <w:right w:w="108" w:type="dxa"/>
            </w:tcMar>
            <w:vAlign w:val="center"/>
            <w:hideMark/>
          </w:tcPr>
          <w:p w14:paraId="4277DA5D"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51±4</w:t>
            </w:r>
          </w:p>
        </w:tc>
        <w:tc>
          <w:tcPr>
            <w:tcW w:w="1060" w:type="dxa"/>
            <w:tcBorders>
              <w:top w:val="nil"/>
              <w:left w:val="nil"/>
              <w:bottom w:val="nil"/>
              <w:right w:val="nil"/>
            </w:tcBorders>
            <w:shd w:val="clear" w:color="auto" w:fill="auto"/>
            <w:tcMar>
              <w:top w:w="15" w:type="dxa"/>
              <w:left w:w="108" w:type="dxa"/>
              <w:bottom w:w="0" w:type="dxa"/>
              <w:right w:w="108" w:type="dxa"/>
            </w:tcMar>
            <w:vAlign w:val="center"/>
            <w:hideMark/>
          </w:tcPr>
          <w:p w14:paraId="0B010A2A"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0.63</w:t>
            </w:r>
          </w:p>
        </w:tc>
        <w:tc>
          <w:tcPr>
            <w:tcW w:w="597" w:type="dxa"/>
            <w:tcBorders>
              <w:top w:val="nil"/>
              <w:left w:val="nil"/>
              <w:bottom w:val="nil"/>
              <w:right w:val="nil"/>
            </w:tcBorders>
            <w:shd w:val="clear" w:color="auto" w:fill="auto"/>
            <w:tcMar>
              <w:top w:w="15" w:type="dxa"/>
              <w:left w:w="108" w:type="dxa"/>
              <w:bottom w:w="0" w:type="dxa"/>
              <w:right w:w="108" w:type="dxa"/>
            </w:tcMar>
            <w:vAlign w:val="center"/>
            <w:hideMark/>
          </w:tcPr>
          <w:p w14:paraId="41EFA1B5"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38</w:t>
            </w:r>
          </w:p>
        </w:tc>
        <w:tc>
          <w:tcPr>
            <w:tcW w:w="851" w:type="dxa"/>
            <w:tcBorders>
              <w:top w:val="nil"/>
              <w:left w:val="nil"/>
              <w:bottom w:val="nil"/>
              <w:right w:val="nil"/>
            </w:tcBorders>
            <w:shd w:val="clear" w:color="auto" w:fill="auto"/>
            <w:tcMar>
              <w:top w:w="15" w:type="dxa"/>
              <w:left w:w="108" w:type="dxa"/>
              <w:bottom w:w="0" w:type="dxa"/>
              <w:right w:w="108" w:type="dxa"/>
            </w:tcMar>
            <w:vAlign w:val="center"/>
            <w:hideMark/>
          </w:tcPr>
          <w:p w14:paraId="211B7C4A"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29±2</w:t>
            </w:r>
          </w:p>
        </w:tc>
        <w:tc>
          <w:tcPr>
            <w:tcW w:w="850" w:type="dxa"/>
            <w:tcBorders>
              <w:top w:val="nil"/>
              <w:left w:val="nil"/>
              <w:bottom w:val="nil"/>
              <w:right w:val="nil"/>
            </w:tcBorders>
            <w:shd w:val="clear" w:color="auto" w:fill="auto"/>
            <w:tcMar>
              <w:top w:w="15" w:type="dxa"/>
              <w:left w:w="108" w:type="dxa"/>
              <w:bottom w:w="0" w:type="dxa"/>
              <w:right w:w="108" w:type="dxa"/>
            </w:tcMar>
            <w:vAlign w:val="center"/>
            <w:hideMark/>
          </w:tcPr>
          <w:p w14:paraId="367BED10"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134±1</w:t>
            </w:r>
          </w:p>
        </w:tc>
        <w:tc>
          <w:tcPr>
            <w:tcW w:w="993" w:type="dxa"/>
            <w:tcBorders>
              <w:top w:val="nil"/>
              <w:left w:val="nil"/>
              <w:bottom w:val="nil"/>
              <w:right w:val="nil"/>
            </w:tcBorders>
            <w:shd w:val="clear" w:color="auto" w:fill="auto"/>
            <w:tcMar>
              <w:top w:w="15" w:type="dxa"/>
              <w:left w:w="108" w:type="dxa"/>
              <w:bottom w:w="0" w:type="dxa"/>
              <w:right w:w="108" w:type="dxa"/>
            </w:tcMar>
            <w:vAlign w:val="center"/>
            <w:hideMark/>
          </w:tcPr>
          <w:p w14:paraId="4B4251E8"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2445±135</w:t>
            </w:r>
          </w:p>
        </w:tc>
        <w:tc>
          <w:tcPr>
            <w:tcW w:w="927" w:type="dxa"/>
            <w:tcBorders>
              <w:top w:val="nil"/>
              <w:left w:val="nil"/>
              <w:bottom w:val="nil"/>
              <w:right w:val="nil"/>
            </w:tcBorders>
            <w:shd w:val="clear" w:color="auto" w:fill="auto"/>
            <w:tcMar>
              <w:top w:w="15" w:type="dxa"/>
              <w:left w:w="108" w:type="dxa"/>
              <w:bottom w:w="0" w:type="dxa"/>
              <w:right w:w="108" w:type="dxa"/>
            </w:tcMar>
            <w:vAlign w:val="center"/>
            <w:hideMark/>
          </w:tcPr>
          <w:p w14:paraId="4A4D1BFB"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3591±270</w:t>
            </w:r>
          </w:p>
        </w:tc>
        <w:tc>
          <w:tcPr>
            <w:tcW w:w="968" w:type="dxa"/>
            <w:tcBorders>
              <w:top w:val="nil"/>
              <w:left w:val="nil"/>
              <w:bottom w:val="nil"/>
              <w:right w:val="nil"/>
            </w:tcBorders>
            <w:shd w:val="clear" w:color="auto" w:fill="auto"/>
            <w:tcMar>
              <w:top w:w="15" w:type="dxa"/>
              <w:left w:w="108" w:type="dxa"/>
              <w:bottom w:w="0" w:type="dxa"/>
              <w:right w:w="108" w:type="dxa"/>
            </w:tcMar>
            <w:vAlign w:val="center"/>
            <w:hideMark/>
          </w:tcPr>
          <w:p w14:paraId="0B3738D7"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1722±130</w:t>
            </w:r>
          </w:p>
        </w:tc>
        <w:tc>
          <w:tcPr>
            <w:tcW w:w="940" w:type="dxa"/>
            <w:tcBorders>
              <w:top w:val="nil"/>
              <w:left w:val="nil"/>
              <w:bottom w:val="nil"/>
              <w:right w:val="nil"/>
            </w:tcBorders>
            <w:shd w:val="clear" w:color="auto" w:fill="auto"/>
            <w:tcMar>
              <w:top w:w="15" w:type="dxa"/>
              <w:left w:w="108" w:type="dxa"/>
              <w:bottom w:w="0" w:type="dxa"/>
              <w:right w:w="108" w:type="dxa"/>
            </w:tcMar>
            <w:vAlign w:val="center"/>
            <w:hideMark/>
          </w:tcPr>
          <w:p w14:paraId="608C3C9C"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795±77</w:t>
            </w:r>
          </w:p>
        </w:tc>
      </w:tr>
      <w:tr w:rsidR="00786A40" w:rsidRPr="00BE702E" w14:paraId="4D6A7EAB" w14:textId="77777777" w:rsidTr="00C56FA0">
        <w:trPr>
          <w:trHeight w:val="411"/>
        </w:trPr>
        <w:tc>
          <w:tcPr>
            <w:tcW w:w="1740" w:type="dxa"/>
            <w:tcBorders>
              <w:top w:val="nil"/>
              <w:left w:val="nil"/>
              <w:bottom w:val="nil"/>
              <w:right w:val="nil"/>
            </w:tcBorders>
            <w:shd w:val="clear" w:color="auto" w:fill="EEECE1"/>
            <w:tcMar>
              <w:top w:w="15" w:type="dxa"/>
              <w:left w:w="108" w:type="dxa"/>
              <w:bottom w:w="0" w:type="dxa"/>
              <w:right w:w="108" w:type="dxa"/>
            </w:tcMar>
            <w:vAlign w:val="center"/>
            <w:hideMark/>
          </w:tcPr>
          <w:p w14:paraId="77712607" w14:textId="77777777" w:rsidR="00786A40" w:rsidRPr="00BE702E" w:rsidRDefault="00786A40">
            <w:pPr>
              <w:pStyle w:val="StandardWeb"/>
              <w:spacing w:before="0" w:beforeAutospacing="0" w:after="0" w:afterAutospacing="0" w:line="256" w:lineRule="auto"/>
              <w:rPr>
                <w:rFonts w:ascii="Arial" w:hAnsi="Arial" w:cs="Arial"/>
                <w:sz w:val="36"/>
                <w:szCs w:val="36"/>
              </w:rPr>
            </w:pPr>
            <w:r w:rsidRPr="00BE702E">
              <w:rPr>
                <w:rFonts w:ascii="Arial" w:eastAsia="PMingLiU" w:hAnsi="Arial" w:cs="Arial"/>
                <w:b/>
                <w:bCs/>
                <w:color w:val="000000"/>
                <w:kern w:val="24"/>
                <w:sz w:val="16"/>
                <w:szCs w:val="16"/>
                <w:lang w:val="en-US"/>
              </w:rPr>
              <w:t>SiO</w:t>
            </w:r>
            <w:r w:rsidRPr="00BE702E">
              <w:rPr>
                <w:rFonts w:ascii="Arial" w:eastAsia="PMingLiU" w:hAnsi="Arial" w:cs="Arial"/>
                <w:b/>
                <w:bCs/>
                <w:color w:val="000000"/>
                <w:kern w:val="24"/>
                <w:position w:val="-4"/>
                <w:sz w:val="16"/>
                <w:szCs w:val="16"/>
                <w:vertAlign w:val="subscript"/>
                <w:lang w:val="en-US"/>
              </w:rPr>
              <w:t xml:space="preserve">2 </w:t>
            </w:r>
            <w:r w:rsidRPr="00BE702E">
              <w:rPr>
                <w:rFonts w:ascii="Arial" w:eastAsia="PMingLiU" w:hAnsi="Arial" w:cs="Arial"/>
                <w:b/>
                <w:bCs/>
                <w:color w:val="000000"/>
                <w:kern w:val="24"/>
                <w:sz w:val="16"/>
                <w:szCs w:val="16"/>
                <w:lang w:val="en-US"/>
              </w:rPr>
              <w:t>DETAS-210</w:t>
            </w:r>
          </w:p>
        </w:tc>
        <w:tc>
          <w:tcPr>
            <w:tcW w:w="680" w:type="dxa"/>
            <w:tcBorders>
              <w:top w:val="nil"/>
              <w:left w:val="nil"/>
              <w:bottom w:val="nil"/>
              <w:right w:val="nil"/>
            </w:tcBorders>
            <w:shd w:val="clear" w:color="auto" w:fill="EEECE1"/>
            <w:tcMar>
              <w:top w:w="15" w:type="dxa"/>
              <w:left w:w="108" w:type="dxa"/>
              <w:bottom w:w="0" w:type="dxa"/>
              <w:right w:w="108" w:type="dxa"/>
            </w:tcMar>
            <w:vAlign w:val="center"/>
            <w:hideMark/>
          </w:tcPr>
          <w:p w14:paraId="4ACCD2A7"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rPr>
              <w:t>49</w:t>
            </w:r>
            <w:r w:rsidRPr="00BE702E">
              <w:rPr>
                <w:rFonts w:ascii="Arial" w:eastAsia="PMingLiU" w:hAnsi="PMingLiU" w:cs="Arial" w:hint="eastAsia"/>
                <w:color w:val="000000"/>
                <w:kern w:val="24"/>
                <w:sz w:val="16"/>
                <w:szCs w:val="16"/>
                <w:lang w:val="en-US"/>
              </w:rPr>
              <w:t>±</w:t>
            </w:r>
            <w:r w:rsidRPr="00BE702E">
              <w:rPr>
                <w:rFonts w:ascii="Arial" w:eastAsia="PMingLiU" w:hAnsi="PMingLiU" w:cs="Arial" w:hint="eastAsia"/>
                <w:color w:val="000000"/>
                <w:kern w:val="24"/>
                <w:sz w:val="16"/>
                <w:szCs w:val="16"/>
                <w:lang w:val="en-US"/>
              </w:rPr>
              <w:t>6</w:t>
            </w:r>
          </w:p>
        </w:tc>
        <w:tc>
          <w:tcPr>
            <w:tcW w:w="1060" w:type="dxa"/>
            <w:tcBorders>
              <w:top w:val="nil"/>
              <w:left w:val="nil"/>
              <w:bottom w:val="nil"/>
              <w:right w:val="nil"/>
            </w:tcBorders>
            <w:shd w:val="clear" w:color="auto" w:fill="EEECE1"/>
            <w:tcMar>
              <w:top w:w="15" w:type="dxa"/>
              <w:left w:w="108" w:type="dxa"/>
              <w:bottom w:w="0" w:type="dxa"/>
              <w:right w:w="108" w:type="dxa"/>
            </w:tcMar>
            <w:vAlign w:val="center"/>
            <w:hideMark/>
          </w:tcPr>
          <w:p w14:paraId="2EBA311A"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3.5</w:t>
            </w:r>
          </w:p>
        </w:tc>
        <w:tc>
          <w:tcPr>
            <w:tcW w:w="597" w:type="dxa"/>
            <w:tcBorders>
              <w:top w:val="nil"/>
              <w:left w:val="nil"/>
              <w:bottom w:val="nil"/>
              <w:right w:val="nil"/>
            </w:tcBorders>
            <w:shd w:val="clear" w:color="auto" w:fill="EEECE1"/>
            <w:tcMar>
              <w:top w:w="15" w:type="dxa"/>
              <w:left w:w="108" w:type="dxa"/>
              <w:bottom w:w="0" w:type="dxa"/>
              <w:right w:w="108" w:type="dxa"/>
            </w:tcMar>
            <w:vAlign w:val="center"/>
            <w:hideMark/>
          </w:tcPr>
          <w:p w14:paraId="37FA8385"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210</w:t>
            </w:r>
          </w:p>
        </w:tc>
        <w:tc>
          <w:tcPr>
            <w:tcW w:w="851" w:type="dxa"/>
            <w:tcBorders>
              <w:top w:val="nil"/>
              <w:left w:val="nil"/>
              <w:bottom w:val="nil"/>
              <w:right w:val="nil"/>
            </w:tcBorders>
            <w:shd w:val="clear" w:color="auto" w:fill="EEECE1"/>
            <w:tcMar>
              <w:top w:w="15" w:type="dxa"/>
              <w:left w:w="108" w:type="dxa"/>
              <w:bottom w:w="0" w:type="dxa"/>
              <w:right w:w="108" w:type="dxa"/>
            </w:tcMar>
            <w:vAlign w:val="center"/>
            <w:hideMark/>
          </w:tcPr>
          <w:p w14:paraId="20944D53"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47±0</w:t>
            </w:r>
          </w:p>
        </w:tc>
        <w:tc>
          <w:tcPr>
            <w:tcW w:w="850" w:type="dxa"/>
            <w:tcBorders>
              <w:top w:val="nil"/>
              <w:left w:val="nil"/>
              <w:bottom w:val="nil"/>
              <w:right w:val="nil"/>
            </w:tcBorders>
            <w:shd w:val="clear" w:color="auto" w:fill="EEECE1"/>
            <w:tcMar>
              <w:top w:w="15" w:type="dxa"/>
              <w:left w:w="108" w:type="dxa"/>
              <w:bottom w:w="0" w:type="dxa"/>
              <w:right w:w="108" w:type="dxa"/>
            </w:tcMar>
            <w:vAlign w:val="center"/>
            <w:hideMark/>
          </w:tcPr>
          <w:p w14:paraId="746731FB"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119±0</w:t>
            </w:r>
          </w:p>
        </w:tc>
        <w:tc>
          <w:tcPr>
            <w:tcW w:w="993" w:type="dxa"/>
            <w:tcBorders>
              <w:top w:val="nil"/>
              <w:left w:val="nil"/>
              <w:bottom w:val="nil"/>
              <w:right w:val="nil"/>
            </w:tcBorders>
            <w:shd w:val="clear" w:color="auto" w:fill="EEECE1"/>
            <w:tcMar>
              <w:top w:w="15" w:type="dxa"/>
              <w:left w:w="108" w:type="dxa"/>
              <w:bottom w:w="0" w:type="dxa"/>
              <w:right w:w="108" w:type="dxa"/>
            </w:tcMar>
            <w:vAlign w:val="center"/>
            <w:hideMark/>
          </w:tcPr>
          <w:p w14:paraId="35F5594E"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873±126</w:t>
            </w:r>
          </w:p>
        </w:tc>
        <w:tc>
          <w:tcPr>
            <w:tcW w:w="927" w:type="dxa"/>
            <w:tcBorders>
              <w:top w:val="nil"/>
              <w:left w:val="nil"/>
              <w:bottom w:val="nil"/>
              <w:right w:val="nil"/>
            </w:tcBorders>
            <w:shd w:val="clear" w:color="auto" w:fill="EEECE1"/>
            <w:tcMar>
              <w:top w:w="15" w:type="dxa"/>
              <w:left w:w="108" w:type="dxa"/>
              <w:bottom w:w="0" w:type="dxa"/>
              <w:right w:w="108" w:type="dxa"/>
            </w:tcMar>
            <w:vAlign w:val="center"/>
            <w:hideMark/>
          </w:tcPr>
          <w:p w14:paraId="206FC733"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2932±14</w:t>
            </w:r>
          </w:p>
        </w:tc>
        <w:tc>
          <w:tcPr>
            <w:tcW w:w="968" w:type="dxa"/>
            <w:tcBorders>
              <w:top w:val="nil"/>
              <w:left w:val="nil"/>
              <w:bottom w:val="nil"/>
              <w:right w:val="nil"/>
            </w:tcBorders>
            <w:shd w:val="clear" w:color="auto" w:fill="EEECE1"/>
            <w:tcMar>
              <w:top w:w="15" w:type="dxa"/>
              <w:left w:w="108" w:type="dxa"/>
              <w:bottom w:w="0" w:type="dxa"/>
              <w:right w:w="108" w:type="dxa"/>
            </w:tcMar>
            <w:vAlign w:val="center"/>
            <w:hideMark/>
          </w:tcPr>
          <w:p w14:paraId="7B39BC67"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1377±91</w:t>
            </w:r>
          </w:p>
        </w:tc>
        <w:tc>
          <w:tcPr>
            <w:tcW w:w="940" w:type="dxa"/>
            <w:tcBorders>
              <w:top w:val="nil"/>
              <w:left w:val="nil"/>
              <w:bottom w:val="nil"/>
              <w:right w:val="nil"/>
            </w:tcBorders>
            <w:shd w:val="clear" w:color="auto" w:fill="EEECE1"/>
            <w:tcMar>
              <w:top w:w="15" w:type="dxa"/>
              <w:left w:w="108" w:type="dxa"/>
              <w:bottom w:w="0" w:type="dxa"/>
              <w:right w:w="108" w:type="dxa"/>
            </w:tcMar>
            <w:vAlign w:val="center"/>
            <w:hideMark/>
          </w:tcPr>
          <w:p w14:paraId="70FDA331"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945±200</w:t>
            </w:r>
          </w:p>
        </w:tc>
      </w:tr>
      <w:tr w:rsidR="00786A40" w:rsidRPr="00BE702E" w14:paraId="56C61B56" w14:textId="77777777" w:rsidTr="00C56FA0">
        <w:trPr>
          <w:trHeight w:val="411"/>
        </w:trPr>
        <w:tc>
          <w:tcPr>
            <w:tcW w:w="1740" w:type="dxa"/>
            <w:tcBorders>
              <w:top w:val="nil"/>
              <w:left w:val="nil"/>
              <w:bottom w:val="nil"/>
              <w:right w:val="nil"/>
            </w:tcBorders>
            <w:shd w:val="clear" w:color="auto" w:fill="auto"/>
            <w:tcMar>
              <w:top w:w="15" w:type="dxa"/>
              <w:left w:w="108" w:type="dxa"/>
              <w:bottom w:w="0" w:type="dxa"/>
              <w:right w:w="108" w:type="dxa"/>
            </w:tcMar>
            <w:vAlign w:val="center"/>
            <w:hideMark/>
          </w:tcPr>
          <w:p w14:paraId="098A474F" w14:textId="77777777" w:rsidR="00786A40" w:rsidRPr="00BE702E" w:rsidRDefault="00786A40">
            <w:pPr>
              <w:pStyle w:val="StandardWeb"/>
              <w:spacing w:before="0" w:beforeAutospacing="0" w:after="0" w:afterAutospacing="0" w:line="256" w:lineRule="auto"/>
              <w:rPr>
                <w:rFonts w:ascii="Arial" w:hAnsi="Arial" w:cs="Arial"/>
                <w:sz w:val="36"/>
                <w:szCs w:val="36"/>
              </w:rPr>
            </w:pPr>
            <w:r w:rsidRPr="00BE702E">
              <w:rPr>
                <w:rFonts w:ascii="Arial" w:eastAsia="PMingLiU" w:hAnsi="Arial" w:cs="Arial"/>
                <w:b/>
                <w:bCs/>
                <w:color w:val="000000"/>
                <w:kern w:val="24"/>
                <w:sz w:val="16"/>
                <w:szCs w:val="16"/>
                <w:lang w:val="en-US"/>
              </w:rPr>
              <w:t>SiO</w:t>
            </w:r>
            <w:r w:rsidRPr="00BE702E">
              <w:rPr>
                <w:rFonts w:ascii="Arial" w:eastAsia="PMingLiU" w:hAnsi="Arial" w:cs="Arial"/>
                <w:b/>
                <w:bCs/>
                <w:color w:val="000000"/>
                <w:kern w:val="24"/>
                <w:position w:val="-4"/>
                <w:sz w:val="16"/>
                <w:szCs w:val="16"/>
                <w:vertAlign w:val="subscript"/>
                <w:lang w:val="en-US"/>
              </w:rPr>
              <w:t xml:space="preserve">2 </w:t>
            </w:r>
            <w:r w:rsidRPr="00BE702E">
              <w:rPr>
                <w:rFonts w:ascii="Arial" w:eastAsia="PMingLiU" w:hAnsi="Arial" w:cs="Arial"/>
                <w:b/>
                <w:bCs/>
                <w:color w:val="000000"/>
                <w:kern w:val="24"/>
                <w:sz w:val="16"/>
                <w:szCs w:val="16"/>
                <w:lang w:val="en-US"/>
              </w:rPr>
              <w:t>plain (C)</w:t>
            </w:r>
          </w:p>
        </w:tc>
        <w:tc>
          <w:tcPr>
            <w:tcW w:w="680" w:type="dxa"/>
            <w:tcBorders>
              <w:top w:val="nil"/>
              <w:left w:val="nil"/>
              <w:bottom w:val="nil"/>
              <w:right w:val="nil"/>
            </w:tcBorders>
            <w:shd w:val="clear" w:color="auto" w:fill="auto"/>
            <w:tcMar>
              <w:top w:w="15" w:type="dxa"/>
              <w:left w:w="108" w:type="dxa"/>
              <w:bottom w:w="0" w:type="dxa"/>
              <w:right w:w="108" w:type="dxa"/>
            </w:tcMar>
            <w:vAlign w:val="center"/>
            <w:hideMark/>
          </w:tcPr>
          <w:p w14:paraId="18DE455E"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55±7</w:t>
            </w:r>
          </w:p>
        </w:tc>
        <w:tc>
          <w:tcPr>
            <w:tcW w:w="1060" w:type="dxa"/>
            <w:tcBorders>
              <w:top w:val="nil"/>
              <w:left w:val="nil"/>
              <w:bottom w:val="nil"/>
              <w:right w:val="nil"/>
            </w:tcBorders>
            <w:shd w:val="clear" w:color="auto" w:fill="auto"/>
            <w:tcMar>
              <w:top w:w="15" w:type="dxa"/>
              <w:left w:w="108" w:type="dxa"/>
              <w:bottom w:w="0" w:type="dxa"/>
              <w:right w:w="108" w:type="dxa"/>
            </w:tcMar>
            <w:vAlign w:val="center"/>
            <w:hideMark/>
          </w:tcPr>
          <w:p w14:paraId="2217EC4F"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w:t>
            </w:r>
          </w:p>
        </w:tc>
        <w:tc>
          <w:tcPr>
            <w:tcW w:w="597" w:type="dxa"/>
            <w:tcBorders>
              <w:top w:val="nil"/>
              <w:left w:val="nil"/>
              <w:bottom w:val="nil"/>
              <w:right w:val="nil"/>
            </w:tcBorders>
            <w:shd w:val="clear" w:color="auto" w:fill="auto"/>
            <w:tcMar>
              <w:top w:w="15" w:type="dxa"/>
              <w:left w:w="108" w:type="dxa"/>
              <w:bottom w:w="0" w:type="dxa"/>
              <w:right w:w="108" w:type="dxa"/>
            </w:tcMar>
            <w:vAlign w:val="center"/>
            <w:hideMark/>
          </w:tcPr>
          <w:p w14:paraId="0AD15F48"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w:t>
            </w:r>
          </w:p>
        </w:tc>
        <w:tc>
          <w:tcPr>
            <w:tcW w:w="851" w:type="dxa"/>
            <w:tcBorders>
              <w:top w:val="nil"/>
              <w:left w:val="nil"/>
              <w:bottom w:val="nil"/>
              <w:right w:val="nil"/>
            </w:tcBorders>
            <w:shd w:val="clear" w:color="auto" w:fill="auto"/>
            <w:tcMar>
              <w:top w:w="15" w:type="dxa"/>
              <w:left w:w="108" w:type="dxa"/>
              <w:bottom w:w="0" w:type="dxa"/>
              <w:right w:w="108" w:type="dxa"/>
            </w:tcMar>
            <w:vAlign w:val="center"/>
            <w:hideMark/>
          </w:tcPr>
          <w:p w14:paraId="1D40F2B3"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31±1</w:t>
            </w:r>
          </w:p>
        </w:tc>
        <w:tc>
          <w:tcPr>
            <w:tcW w:w="850" w:type="dxa"/>
            <w:tcBorders>
              <w:top w:val="nil"/>
              <w:left w:val="nil"/>
              <w:bottom w:val="nil"/>
              <w:right w:val="nil"/>
            </w:tcBorders>
            <w:shd w:val="clear" w:color="auto" w:fill="auto"/>
            <w:tcMar>
              <w:top w:w="15" w:type="dxa"/>
              <w:left w:w="108" w:type="dxa"/>
              <w:bottom w:w="0" w:type="dxa"/>
              <w:right w:w="108" w:type="dxa"/>
            </w:tcMar>
            <w:vAlign w:val="center"/>
            <w:hideMark/>
          </w:tcPr>
          <w:p w14:paraId="5FAB7094"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62±1</w:t>
            </w:r>
          </w:p>
        </w:tc>
        <w:tc>
          <w:tcPr>
            <w:tcW w:w="993" w:type="dxa"/>
            <w:tcBorders>
              <w:top w:val="nil"/>
              <w:left w:val="nil"/>
              <w:bottom w:val="nil"/>
              <w:right w:val="nil"/>
            </w:tcBorders>
            <w:shd w:val="clear" w:color="auto" w:fill="auto"/>
            <w:tcMar>
              <w:top w:w="15" w:type="dxa"/>
              <w:left w:w="108" w:type="dxa"/>
              <w:bottom w:w="0" w:type="dxa"/>
              <w:right w:w="108" w:type="dxa"/>
            </w:tcMar>
            <w:vAlign w:val="center"/>
            <w:hideMark/>
          </w:tcPr>
          <w:p w14:paraId="4F0AB668"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63±1</w:t>
            </w:r>
          </w:p>
        </w:tc>
        <w:tc>
          <w:tcPr>
            <w:tcW w:w="927" w:type="dxa"/>
            <w:tcBorders>
              <w:top w:val="nil"/>
              <w:left w:val="nil"/>
              <w:bottom w:val="nil"/>
              <w:right w:val="nil"/>
            </w:tcBorders>
            <w:shd w:val="clear" w:color="auto" w:fill="auto"/>
            <w:tcMar>
              <w:top w:w="15" w:type="dxa"/>
              <w:left w:w="108" w:type="dxa"/>
              <w:bottom w:w="0" w:type="dxa"/>
              <w:right w:w="108" w:type="dxa"/>
            </w:tcMar>
            <w:vAlign w:val="center"/>
            <w:hideMark/>
          </w:tcPr>
          <w:p w14:paraId="6904890C"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64±1</w:t>
            </w:r>
          </w:p>
        </w:tc>
        <w:tc>
          <w:tcPr>
            <w:tcW w:w="968" w:type="dxa"/>
            <w:tcBorders>
              <w:top w:val="nil"/>
              <w:left w:val="nil"/>
              <w:bottom w:val="nil"/>
              <w:right w:val="nil"/>
            </w:tcBorders>
            <w:shd w:val="clear" w:color="auto" w:fill="auto"/>
            <w:tcMar>
              <w:top w:w="15" w:type="dxa"/>
              <w:left w:w="108" w:type="dxa"/>
              <w:bottom w:w="0" w:type="dxa"/>
              <w:right w:w="108" w:type="dxa"/>
            </w:tcMar>
            <w:vAlign w:val="center"/>
            <w:hideMark/>
          </w:tcPr>
          <w:p w14:paraId="6E0A8652"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112±43</w:t>
            </w:r>
          </w:p>
        </w:tc>
        <w:tc>
          <w:tcPr>
            <w:tcW w:w="940" w:type="dxa"/>
            <w:tcBorders>
              <w:top w:val="nil"/>
              <w:left w:val="nil"/>
              <w:bottom w:val="nil"/>
              <w:right w:val="nil"/>
            </w:tcBorders>
            <w:shd w:val="clear" w:color="auto" w:fill="auto"/>
            <w:tcMar>
              <w:top w:w="15" w:type="dxa"/>
              <w:left w:w="108" w:type="dxa"/>
              <w:bottom w:w="0" w:type="dxa"/>
              <w:right w:w="108" w:type="dxa"/>
            </w:tcMar>
            <w:vAlign w:val="center"/>
            <w:hideMark/>
          </w:tcPr>
          <w:p w14:paraId="24CFE663"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105±45</w:t>
            </w:r>
          </w:p>
        </w:tc>
      </w:tr>
      <w:tr w:rsidR="00786A40" w:rsidRPr="00BE702E" w14:paraId="0494DD14" w14:textId="77777777" w:rsidTr="00C56FA0">
        <w:trPr>
          <w:trHeight w:val="411"/>
        </w:trPr>
        <w:tc>
          <w:tcPr>
            <w:tcW w:w="1740" w:type="dxa"/>
            <w:tcBorders>
              <w:top w:val="nil"/>
              <w:left w:val="nil"/>
              <w:bottom w:val="nil"/>
              <w:right w:val="nil"/>
            </w:tcBorders>
            <w:shd w:val="clear" w:color="auto" w:fill="EEECE1"/>
            <w:tcMar>
              <w:top w:w="15" w:type="dxa"/>
              <w:left w:w="108" w:type="dxa"/>
              <w:bottom w:w="0" w:type="dxa"/>
              <w:right w:w="108" w:type="dxa"/>
            </w:tcMar>
            <w:vAlign w:val="center"/>
            <w:hideMark/>
          </w:tcPr>
          <w:p w14:paraId="09139500" w14:textId="77777777" w:rsidR="00786A40" w:rsidRPr="00BE702E" w:rsidRDefault="00786A40">
            <w:pPr>
              <w:pStyle w:val="StandardWeb"/>
              <w:spacing w:before="0" w:beforeAutospacing="0" w:after="0" w:afterAutospacing="0" w:line="256" w:lineRule="auto"/>
              <w:rPr>
                <w:rFonts w:ascii="Arial" w:hAnsi="Arial" w:cs="Arial"/>
                <w:sz w:val="36"/>
                <w:szCs w:val="36"/>
              </w:rPr>
            </w:pPr>
            <w:r w:rsidRPr="00BE702E">
              <w:rPr>
                <w:rFonts w:ascii="Arial" w:eastAsia="PMingLiU" w:hAnsi="Arial" w:cs="Arial"/>
                <w:b/>
                <w:bCs/>
                <w:color w:val="000000"/>
                <w:kern w:val="24"/>
                <w:sz w:val="16"/>
                <w:szCs w:val="16"/>
                <w:lang w:val="en-US"/>
              </w:rPr>
              <w:t>SiO</w:t>
            </w:r>
            <w:r w:rsidRPr="00BE702E">
              <w:rPr>
                <w:rFonts w:ascii="Arial" w:eastAsia="PMingLiU" w:hAnsi="Arial" w:cs="Arial"/>
                <w:b/>
                <w:bCs/>
                <w:color w:val="000000"/>
                <w:kern w:val="24"/>
                <w:position w:val="-4"/>
                <w:sz w:val="16"/>
                <w:szCs w:val="16"/>
                <w:vertAlign w:val="subscript"/>
                <w:lang w:val="en-US"/>
              </w:rPr>
              <w:t>2</w:t>
            </w:r>
            <w:r w:rsidRPr="00BE702E">
              <w:rPr>
                <w:rFonts w:ascii="Arial" w:eastAsia="PMingLiU" w:hAnsi="Arial" w:cs="Arial"/>
                <w:b/>
                <w:bCs/>
                <w:color w:val="000000"/>
                <w:kern w:val="24"/>
                <w:sz w:val="16"/>
                <w:szCs w:val="16"/>
                <w:lang w:val="en-US"/>
              </w:rPr>
              <w:t>-NH</w:t>
            </w:r>
            <w:r w:rsidRPr="00BE702E">
              <w:rPr>
                <w:rFonts w:ascii="Arial" w:eastAsia="PMingLiU" w:hAnsi="Arial" w:cs="Arial"/>
                <w:b/>
                <w:bCs/>
                <w:color w:val="000000"/>
                <w:kern w:val="24"/>
                <w:position w:val="-4"/>
                <w:sz w:val="16"/>
                <w:szCs w:val="16"/>
                <w:vertAlign w:val="subscript"/>
                <w:lang w:val="en-US"/>
              </w:rPr>
              <w:t>2</w:t>
            </w:r>
            <w:r w:rsidRPr="00BE702E">
              <w:rPr>
                <w:rFonts w:ascii="Arial" w:eastAsia="PMingLiU" w:hAnsi="Arial" w:cs="Arial"/>
                <w:b/>
                <w:bCs/>
                <w:color w:val="000000"/>
                <w:kern w:val="24"/>
                <w:sz w:val="16"/>
                <w:szCs w:val="16"/>
                <w:lang w:val="en-US"/>
              </w:rPr>
              <w:t xml:space="preserve"> (C)</w:t>
            </w:r>
          </w:p>
        </w:tc>
        <w:tc>
          <w:tcPr>
            <w:tcW w:w="680" w:type="dxa"/>
            <w:tcBorders>
              <w:top w:val="nil"/>
              <w:left w:val="nil"/>
              <w:bottom w:val="nil"/>
              <w:right w:val="nil"/>
            </w:tcBorders>
            <w:shd w:val="clear" w:color="auto" w:fill="EEECE1"/>
            <w:tcMar>
              <w:top w:w="15" w:type="dxa"/>
              <w:left w:w="108" w:type="dxa"/>
              <w:bottom w:w="0" w:type="dxa"/>
              <w:right w:w="108" w:type="dxa"/>
            </w:tcMar>
            <w:vAlign w:val="center"/>
            <w:hideMark/>
          </w:tcPr>
          <w:p w14:paraId="4F47E3E9"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55±7</w:t>
            </w:r>
          </w:p>
        </w:tc>
        <w:tc>
          <w:tcPr>
            <w:tcW w:w="1060" w:type="dxa"/>
            <w:tcBorders>
              <w:top w:val="nil"/>
              <w:left w:val="nil"/>
              <w:bottom w:val="nil"/>
              <w:right w:val="nil"/>
            </w:tcBorders>
            <w:shd w:val="clear" w:color="auto" w:fill="EEECE1"/>
            <w:tcMar>
              <w:top w:w="15" w:type="dxa"/>
              <w:left w:w="108" w:type="dxa"/>
              <w:bottom w:w="0" w:type="dxa"/>
              <w:right w:w="108" w:type="dxa"/>
            </w:tcMar>
            <w:vAlign w:val="center"/>
            <w:hideMark/>
          </w:tcPr>
          <w:p w14:paraId="13FF435B"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2.8</w:t>
            </w:r>
          </w:p>
        </w:tc>
        <w:tc>
          <w:tcPr>
            <w:tcW w:w="597" w:type="dxa"/>
            <w:tcBorders>
              <w:top w:val="nil"/>
              <w:left w:val="nil"/>
              <w:bottom w:val="nil"/>
              <w:right w:val="nil"/>
            </w:tcBorders>
            <w:shd w:val="clear" w:color="auto" w:fill="EEECE1"/>
            <w:tcMar>
              <w:top w:w="15" w:type="dxa"/>
              <w:left w:w="108" w:type="dxa"/>
              <w:bottom w:w="0" w:type="dxa"/>
              <w:right w:w="108" w:type="dxa"/>
            </w:tcMar>
            <w:vAlign w:val="center"/>
            <w:hideMark/>
          </w:tcPr>
          <w:p w14:paraId="42C7A824"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168</w:t>
            </w:r>
          </w:p>
        </w:tc>
        <w:tc>
          <w:tcPr>
            <w:tcW w:w="851" w:type="dxa"/>
            <w:tcBorders>
              <w:top w:val="nil"/>
              <w:left w:val="nil"/>
              <w:bottom w:val="nil"/>
              <w:right w:val="nil"/>
            </w:tcBorders>
            <w:shd w:val="clear" w:color="auto" w:fill="EEECE1"/>
            <w:tcMar>
              <w:top w:w="15" w:type="dxa"/>
              <w:left w:w="108" w:type="dxa"/>
              <w:bottom w:w="0" w:type="dxa"/>
              <w:right w:w="108" w:type="dxa"/>
            </w:tcMar>
            <w:vAlign w:val="center"/>
            <w:hideMark/>
          </w:tcPr>
          <w:p w14:paraId="008A3BC2"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28±3</w:t>
            </w:r>
          </w:p>
        </w:tc>
        <w:tc>
          <w:tcPr>
            <w:tcW w:w="850" w:type="dxa"/>
            <w:tcBorders>
              <w:top w:val="nil"/>
              <w:left w:val="nil"/>
              <w:bottom w:val="nil"/>
              <w:right w:val="nil"/>
            </w:tcBorders>
            <w:shd w:val="clear" w:color="auto" w:fill="EEECE1"/>
            <w:tcMar>
              <w:top w:w="15" w:type="dxa"/>
              <w:left w:w="108" w:type="dxa"/>
              <w:bottom w:w="0" w:type="dxa"/>
              <w:right w:w="108" w:type="dxa"/>
            </w:tcMar>
            <w:vAlign w:val="center"/>
            <w:hideMark/>
          </w:tcPr>
          <w:p w14:paraId="52232A50"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66±1</w:t>
            </w:r>
          </w:p>
        </w:tc>
        <w:tc>
          <w:tcPr>
            <w:tcW w:w="993" w:type="dxa"/>
            <w:tcBorders>
              <w:top w:val="nil"/>
              <w:left w:val="nil"/>
              <w:bottom w:val="nil"/>
              <w:right w:val="nil"/>
            </w:tcBorders>
            <w:shd w:val="clear" w:color="auto" w:fill="EEECE1"/>
            <w:tcMar>
              <w:top w:w="15" w:type="dxa"/>
              <w:left w:w="108" w:type="dxa"/>
              <w:bottom w:w="0" w:type="dxa"/>
              <w:right w:w="108" w:type="dxa"/>
            </w:tcMar>
            <w:vAlign w:val="center"/>
            <w:hideMark/>
          </w:tcPr>
          <w:p w14:paraId="2A1B18AE"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68±1</w:t>
            </w:r>
          </w:p>
        </w:tc>
        <w:tc>
          <w:tcPr>
            <w:tcW w:w="927" w:type="dxa"/>
            <w:tcBorders>
              <w:top w:val="nil"/>
              <w:left w:val="nil"/>
              <w:bottom w:val="nil"/>
              <w:right w:val="nil"/>
            </w:tcBorders>
            <w:shd w:val="clear" w:color="auto" w:fill="EEECE1"/>
            <w:tcMar>
              <w:top w:w="15" w:type="dxa"/>
              <w:left w:w="108" w:type="dxa"/>
              <w:bottom w:w="0" w:type="dxa"/>
              <w:right w:w="108" w:type="dxa"/>
            </w:tcMar>
            <w:vAlign w:val="center"/>
            <w:hideMark/>
          </w:tcPr>
          <w:p w14:paraId="6C8E9370"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66±1</w:t>
            </w:r>
          </w:p>
        </w:tc>
        <w:tc>
          <w:tcPr>
            <w:tcW w:w="968" w:type="dxa"/>
            <w:tcBorders>
              <w:top w:val="nil"/>
              <w:left w:val="nil"/>
              <w:bottom w:val="nil"/>
              <w:right w:val="nil"/>
            </w:tcBorders>
            <w:shd w:val="clear" w:color="auto" w:fill="EEECE1"/>
            <w:tcMar>
              <w:top w:w="15" w:type="dxa"/>
              <w:left w:w="108" w:type="dxa"/>
              <w:bottom w:w="0" w:type="dxa"/>
              <w:right w:w="108" w:type="dxa"/>
            </w:tcMar>
            <w:vAlign w:val="center"/>
            <w:hideMark/>
          </w:tcPr>
          <w:p w14:paraId="34BB33C9"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113±47</w:t>
            </w:r>
          </w:p>
        </w:tc>
        <w:tc>
          <w:tcPr>
            <w:tcW w:w="940" w:type="dxa"/>
            <w:tcBorders>
              <w:top w:val="nil"/>
              <w:left w:val="nil"/>
              <w:bottom w:val="nil"/>
              <w:right w:val="nil"/>
            </w:tcBorders>
            <w:shd w:val="clear" w:color="auto" w:fill="EEECE1"/>
            <w:tcMar>
              <w:top w:w="15" w:type="dxa"/>
              <w:left w:w="108" w:type="dxa"/>
              <w:bottom w:w="0" w:type="dxa"/>
              <w:right w:w="108" w:type="dxa"/>
            </w:tcMar>
            <w:vAlign w:val="center"/>
            <w:hideMark/>
          </w:tcPr>
          <w:p w14:paraId="0CBE88DA"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105±43</w:t>
            </w:r>
          </w:p>
        </w:tc>
      </w:tr>
      <w:tr w:rsidR="00786A40" w:rsidRPr="00BE702E" w14:paraId="09B04814" w14:textId="77777777" w:rsidTr="00C56FA0">
        <w:trPr>
          <w:trHeight w:val="425"/>
        </w:trPr>
        <w:tc>
          <w:tcPr>
            <w:tcW w:w="1740"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DF1FF7C" w14:textId="77777777" w:rsidR="00786A40" w:rsidRPr="00BE702E" w:rsidRDefault="00786A40">
            <w:pPr>
              <w:pStyle w:val="StandardWeb"/>
              <w:spacing w:before="0" w:beforeAutospacing="0" w:after="0" w:afterAutospacing="0" w:line="256" w:lineRule="auto"/>
              <w:rPr>
                <w:rFonts w:ascii="Arial" w:hAnsi="Arial" w:cs="Arial"/>
                <w:sz w:val="36"/>
                <w:szCs w:val="36"/>
              </w:rPr>
            </w:pPr>
            <w:r w:rsidRPr="00BE702E">
              <w:rPr>
                <w:rFonts w:ascii="Arial" w:eastAsia="PMingLiU" w:hAnsi="Arial" w:cs="Arial"/>
                <w:b/>
                <w:bCs/>
                <w:color w:val="000000"/>
                <w:kern w:val="24"/>
                <w:sz w:val="16"/>
                <w:szCs w:val="16"/>
                <w:lang w:val="en-US"/>
              </w:rPr>
              <w:t>Polystyrene-NH</w:t>
            </w:r>
            <w:r w:rsidRPr="00BE702E">
              <w:rPr>
                <w:rFonts w:ascii="Arial" w:eastAsia="PMingLiU" w:hAnsi="Arial" w:cs="Arial"/>
                <w:b/>
                <w:bCs/>
                <w:color w:val="000000"/>
                <w:kern w:val="24"/>
                <w:position w:val="-4"/>
                <w:sz w:val="16"/>
                <w:szCs w:val="16"/>
                <w:vertAlign w:val="subscript"/>
                <w:lang w:val="en-US"/>
              </w:rPr>
              <w:t>2</w:t>
            </w:r>
            <w:r w:rsidRPr="00BE702E">
              <w:rPr>
                <w:rFonts w:ascii="Arial" w:eastAsia="PMingLiU" w:hAnsi="Arial" w:cs="Arial"/>
                <w:b/>
                <w:bCs/>
                <w:color w:val="000000"/>
                <w:kern w:val="24"/>
                <w:sz w:val="16"/>
                <w:szCs w:val="16"/>
                <w:lang w:val="en-US"/>
              </w:rPr>
              <w:t xml:space="preserve"> (C)</w:t>
            </w:r>
          </w:p>
        </w:tc>
        <w:tc>
          <w:tcPr>
            <w:tcW w:w="680"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7E3333B"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58</w:t>
            </w:r>
          </w:p>
        </w:tc>
        <w:tc>
          <w:tcPr>
            <w:tcW w:w="1060"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2312996"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22.1</w:t>
            </w:r>
          </w:p>
        </w:tc>
        <w:tc>
          <w:tcPr>
            <w:tcW w:w="59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3154073"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N.D.</w:t>
            </w:r>
          </w:p>
        </w:tc>
        <w:tc>
          <w:tcPr>
            <w:tcW w:w="851"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1565744"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28±2</w:t>
            </w:r>
          </w:p>
        </w:tc>
        <w:tc>
          <w:tcPr>
            <w:tcW w:w="850"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85E9D3B"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61±0</w:t>
            </w:r>
          </w:p>
        </w:tc>
        <w:tc>
          <w:tcPr>
            <w:tcW w:w="993"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0C28586"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64±1</w:t>
            </w:r>
          </w:p>
        </w:tc>
        <w:tc>
          <w:tcPr>
            <w:tcW w:w="9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1893C26"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94±0</w:t>
            </w:r>
          </w:p>
        </w:tc>
        <w:tc>
          <w:tcPr>
            <w:tcW w:w="968"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8D548CE"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296±1</w:t>
            </w:r>
          </w:p>
        </w:tc>
        <w:tc>
          <w:tcPr>
            <w:tcW w:w="940"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9570039" w14:textId="77777777" w:rsidR="00786A40" w:rsidRPr="00BE702E" w:rsidRDefault="00786A40">
            <w:pPr>
              <w:pStyle w:val="StandardWeb"/>
              <w:spacing w:before="0" w:beforeAutospacing="0" w:after="0" w:afterAutospacing="0" w:line="256" w:lineRule="auto"/>
              <w:jc w:val="center"/>
              <w:rPr>
                <w:rFonts w:ascii="Arial" w:hAnsi="Arial" w:cs="Arial"/>
                <w:sz w:val="36"/>
                <w:szCs w:val="36"/>
              </w:rPr>
            </w:pPr>
            <w:r w:rsidRPr="00BE702E">
              <w:rPr>
                <w:rFonts w:ascii="Arial" w:eastAsia="PMingLiU" w:hAnsi="Arial" w:cs="Arial"/>
                <w:color w:val="000000"/>
                <w:kern w:val="24"/>
                <w:sz w:val="16"/>
                <w:szCs w:val="16"/>
                <w:lang w:val="en-US"/>
              </w:rPr>
              <w:t>218±16</w:t>
            </w:r>
          </w:p>
        </w:tc>
      </w:tr>
    </w:tbl>
    <w:p w14:paraId="4AC9D1AD" w14:textId="77777777" w:rsidR="008D499E" w:rsidRPr="00BE702E" w:rsidRDefault="008D499E" w:rsidP="008D499E">
      <w:pPr>
        <w:pStyle w:val="Legend"/>
        <w:rPr>
          <w:lang w:val="de-DE"/>
        </w:rPr>
      </w:pPr>
    </w:p>
    <w:p w14:paraId="3B7DAC58" w14:textId="77777777" w:rsidR="008D499E" w:rsidRPr="00BE702E" w:rsidRDefault="008D499E" w:rsidP="008D499E">
      <w:pPr>
        <w:pStyle w:val="Legend"/>
        <w:rPr>
          <w:lang w:val="de-DE"/>
        </w:rPr>
      </w:pPr>
    </w:p>
    <w:p w14:paraId="5F498548" w14:textId="77777777" w:rsidR="008D499E" w:rsidRPr="00BE702E" w:rsidRDefault="008D499E" w:rsidP="008D499E">
      <w:pPr>
        <w:pStyle w:val="Legend"/>
        <w:rPr>
          <w:lang w:val="de-DE"/>
        </w:rPr>
      </w:pPr>
    </w:p>
    <w:p w14:paraId="228B08C7" w14:textId="77777777" w:rsidR="008D499E" w:rsidRPr="00BE702E" w:rsidRDefault="008D499E" w:rsidP="008D499E">
      <w:pPr>
        <w:pStyle w:val="Legend"/>
        <w:rPr>
          <w:lang w:val="de-DE"/>
        </w:rPr>
      </w:pPr>
    </w:p>
    <w:p w14:paraId="4ADC8A2B" w14:textId="77777777" w:rsidR="008D499E" w:rsidRPr="00BE702E" w:rsidRDefault="008D499E" w:rsidP="008D499E">
      <w:pPr>
        <w:pStyle w:val="Legend"/>
        <w:rPr>
          <w:lang w:val="de-DE"/>
        </w:rPr>
      </w:pPr>
    </w:p>
    <w:p w14:paraId="09AD5F3A" w14:textId="77777777" w:rsidR="008D499E" w:rsidRPr="00BE702E" w:rsidRDefault="008D499E" w:rsidP="008D499E">
      <w:pPr>
        <w:pStyle w:val="Legend"/>
        <w:rPr>
          <w:b/>
        </w:rPr>
      </w:pPr>
    </w:p>
    <w:p w14:paraId="5B2AF21C" w14:textId="77777777" w:rsidR="008D499E" w:rsidRPr="00BE702E" w:rsidRDefault="008D499E" w:rsidP="008D499E">
      <w:pPr>
        <w:pStyle w:val="Legend"/>
        <w:rPr>
          <w:b/>
        </w:rPr>
      </w:pPr>
    </w:p>
    <w:p w14:paraId="1997054D" w14:textId="77777777" w:rsidR="008D499E" w:rsidRPr="00BE702E" w:rsidRDefault="008D499E" w:rsidP="008D499E">
      <w:pPr>
        <w:pStyle w:val="Legend"/>
        <w:rPr>
          <w:b/>
        </w:rPr>
      </w:pPr>
    </w:p>
    <w:p w14:paraId="51B30861" w14:textId="77777777" w:rsidR="008D499E" w:rsidRPr="00BE702E" w:rsidRDefault="008D499E" w:rsidP="008D499E">
      <w:pPr>
        <w:pStyle w:val="Legend"/>
        <w:rPr>
          <w:b/>
        </w:rPr>
      </w:pPr>
    </w:p>
    <w:p w14:paraId="5C554DEC" w14:textId="77777777" w:rsidR="008D499E" w:rsidRPr="00BE702E" w:rsidRDefault="008D499E" w:rsidP="008D499E">
      <w:pPr>
        <w:pStyle w:val="Legend"/>
        <w:rPr>
          <w:b/>
        </w:rPr>
      </w:pPr>
    </w:p>
    <w:p w14:paraId="4F9B4B06" w14:textId="77777777" w:rsidR="008D499E" w:rsidRPr="00BE702E" w:rsidRDefault="008D499E" w:rsidP="008D499E">
      <w:pPr>
        <w:pStyle w:val="Legend"/>
        <w:rPr>
          <w:b/>
        </w:rPr>
      </w:pPr>
    </w:p>
    <w:p w14:paraId="1399FB6D" w14:textId="77777777" w:rsidR="008D499E" w:rsidRPr="00BE702E" w:rsidRDefault="008D499E" w:rsidP="008D499E">
      <w:pPr>
        <w:pStyle w:val="Legend"/>
        <w:rPr>
          <w:b/>
        </w:rPr>
      </w:pPr>
    </w:p>
    <w:p w14:paraId="154F3AB3" w14:textId="77777777" w:rsidR="008D499E" w:rsidRPr="00BE702E" w:rsidRDefault="008D499E" w:rsidP="008D499E">
      <w:pPr>
        <w:pStyle w:val="Legend"/>
        <w:rPr>
          <w:b/>
        </w:rPr>
      </w:pPr>
    </w:p>
    <w:p w14:paraId="1B8B9E0D" w14:textId="77777777" w:rsidR="008D499E" w:rsidRPr="00BE702E" w:rsidRDefault="008D499E" w:rsidP="008D499E">
      <w:pPr>
        <w:pStyle w:val="Legend"/>
        <w:rPr>
          <w:b/>
        </w:rPr>
      </w:pPr>
    </w:p>
    <w:p w14:paraId="563B14F7" w14:textId="77777777" w:rsidR="008D499E" w:rsidRPr="00BE702E" w:rsidRDefault="008D499E" w:rsidP="008D499E">
      <w:pPr>
        <w:pStyle w:val="Legend"/>
        <w:rPr>
          <w:b/>
        </w:rPr>
      </w:pPr>
    </w:p>
    <w:p w14:paraId="33A02312" w14:textId="77777777" w:rsidR="008D499E" w:rsidRPr="00BE702E" w:rsidRDefault="008D499E" w:rsidP="008D499E">
      <w:pPr>
        <w:pStyle w:val="Legend"/>
        <w:rPr>
          <w:b/>
        </w:rPr>
      </w:pPr>
    </w:p>
    <w:p w14:paraId="216E2D20" w14:textId="77777777" w:rsidR="008D499E" w:rsidRPr="00BE702E" w:rsidRDefault="008D499E" w:rsidP="008D499E">
      <w:pPr>
        <w:pStyle w:val="Legend"/>
        <w:rPr>
          <w:b/>
        </w:rPr>
      </w:pPr>
    </w:p>
    <w:p w14:paraId="1AC5F853" w14:textId="77777777" w:rsidR="008D499E" w:rsidRPr="00BE702E" w:rsidRDefault="008D499E" w:rsidP="008D499E">
      <w:pPr>
        <w:pStyle w:val="Legend"/>
        <w:rPr>
          <w:b/>
        </w:rPr>
      </w:pPr>
    </w:p>
    <w:p w14:paraId="37D43782" w14:textId="77777777" w:rsidR="008D499E" w:rsidRPr="00BE702E" w:rsidRDefault="008D499E" w:rsidP="008D499E">
      <w:pPr>
        <w:pStyle w:val="Legend"/>
        <w:rPr>
          <w:b/>
        </w:rPr>
      </w:pPr>
    </w:p>
    <w:p w14:paraId="63624845" w14:textId="77777777" w:rsidR="008D499E" w:rsidRPr="00BE702E" w:rsidRDefault="008D499E" w:rsidP="008D499E">
      <w:pPr>
        <w:pStyle w:val="Legend"/>
        <w:rPr>
          <w:b/>
        </w:rPr>
      </w:pPr>
    </w:p>
    <w:p w14:paraId="4C7B7B4C" w14:textId="77777777" w:rsidR="008D499E" w:rsidRPr="00BE702E" w:rsidRDefault="008D499E" w:rsidP="008D499E">
      <w:pPr>
        <w:pStyle w:val="Legend"/>
        <w:rPr>
          <w:b/>
        </w:rPr>
      </w:pPr>
    </w:p>
    <w:p w14:paraId="3835F298" w14:textId="77777777" w:rsidR="008D499E" w:rsidRPr="00BE702E" w:rsidRDefault="008D499E" w:rsidP="008D499E">
      <w:pPr>
        <w:pStyle w:val="Tableofcontents"/>
      </w:pPr>
    </w:p>
    <w:p w14:paraId="08A87ED9" w14:textId="77777777" w:rsidR="008D499E" w:rsidRPr="00BE702E" w:rsidRDefault="008D499E" w:rsidP="008D499E">
      <w:pPr>
        <w:pStyle w:val="Tableofcontents"/>
      </w:pPr>
      <w:r w:rsidRPr="00BE702E">
        <w:t xml:space="preserve">C. Author 2, D. E. F. Author 3, A. B. Corresponding Author* </w:t>
      </w:r>
    </w:p>
    <w:p w14:paraId="43170534" w14:textId="77777777" w:rsidR="008D499E" w:rsidRPr="00BE702E" w:rsidRDefault="008D499E" w:rsidP="008D499E">
      <w:pPr>
        <w:pStyle w:val="Tableofcontents"/>
      </w:pPr>
    </w:p>
    <w:p w14:paraId="652F6279" w14:textId="77777777" w:rsidR="008D499E" w:rsidRPr="00BE702E" w:rsidRDefault="008D499E" w:rsidP="008D499E">
      <w:pPr>
        <w:pStyle w:val="Tableofcontents"/>
      </w:pPr>
      <w:r w:rsidRPr="00BE702E">
        <w:t>Biocompatibility of Amine-Functionalized Silica Nanoparticles: The Role of Surface Coverage</w:t>
      </w:r>
    </w:p>
    <w:p w14:paraId="65E199D7" w14:textId="77777777" w:rsidR="00EA5C4D" w:rsidRPr="00BE702E" w:rsidRDefault="00EA5C4D" w:rsidP="008D499E">
      <w:pPr>
        <w:pStyle w:val="Tableofcontents"/>
      </w:pPr>
    </w:p>
    <w:p w14:paraId="1AD7BDCD" w14:textId="77777777" w:rsidR="00EA5C4D" w:rsidRPr="00BE702E" w:rsidRDefault="00EA5C4D" w:rsidP="008D499E">
      <w:pPr>
        <w:pStyle w:val="Tableofcontents"/>
      </w:pPr>
    </w:p>
    <w:p w14:paraId="61991C24" w14:textId="77777777" w:rsidR="008D499E" w:rsidRPr="00BE702E" w:rsidRDefault="00C36D1B" w:rsidP="008D499E">
      <w:pPr>
        <w:pStyle w:val="Standa"/>
        <w:spacing w:line="480" w:lineRule="auto"/>
        <w:rPr>
          <w:lang w:val="en-US"/>
        </w:rPr>
      </w:pPr>
      <w:r w:rsidRPr="00BE702E">
        <w:rPr>
          <w:noProof/>
          <w:lang w:eastAsia="de-DE" w:bidi="ar-SA"/>
        </w:rPr>
        <w:drawing>
          <wp:inline distT="0" distB="0" distL="0" distR="0" wp14:anchorId="4CF030B5" wp14:editId="3589737C">
            <wp:extent cx="3858847" cy="3584122"/>
            <wp:effectExtent l="0" t="0" r="8890" b="0"/>
            <wp:docPr id="6" name="Bild 6" descr="ToC_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oC_grap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59540" cy="3584766"/>
                    </a:xfrm>
                    <a:prstGeom prst="rect">
                      <a:avLst/>
                    </a:prstGeom>
                    <a:noFill/>
                    <a:ln>
                      <a:noFill/>
                    </a:ln>
                  </pic:spPr>
                </pic:pic>
              </a:graphicData>
            </a:graphic>
          </wp:inline>
        </w:drawing>
      </w:r>
    </w:p>
    <w:p w14:paraId="49D97389" w14:textId="77777777" w:rsidR="008D499E" w:rsidRPr="00BE702E" w:rsidRDefault="008D499E" w:rsidP="008D499E">
      <w:pPr>
        <w:pStyle w:val="Standa"/>
        <w:spacing w:line="480" w:lineRule="auto"/>
        <w:rPr>
          <w:lang w:val="en-US"/>
        </w:rPr>
      </w:pPr>
    </w:p>
    <w:p w14:paraId="36321C2C" w14:textId="77777777" w:rsidR="008D499E" w:rsidRPr="00BE702E" w:rsidRDefault="008D499E" w:rsidP="008D499E">
      <w:pPr>
        <w:pStyle w:val="Standa"/>
        <w:spacing w:line="480" w:lineRule="auto"/>
        <w:rPr>
          <w:lang w:val="en-US"/>
        </w:rPr>
      </w:pPr>
    </w:p>
    <w:p w14:paraId="3B6F8FD0" w14:textId="77777777" w:rsidR="008D499E" w:rsidRPr="00BE702E" w:rsidRDefault="008D499E" w:rsidP="008D499E">
      <w:pPr>
        <w:pStyle w:val="Standa"/>
        <w:spacing w:line="480" w:lineRule="auto"/>
        <w:rPr>
          <w:lang w:val="en-US"/>
        </w:rPr>
      </w:pPr>
      <w:proofErr w:type="gramStart"/>
      <w:r w:rsidRPr="00BE702E">
        <w:rPr>
          <w:lang w:val="en-US"/>
        </w:rPr>
        <w:t xml:space="preserve">Copyright WILEY-VCH Verlag GmbH &amp; Co. </w:t>
      </w:r>
      <w:proofErr w:type="spellStart"/>
      <w:r w:rsidRPr="00BE702E">
        <w:rPr>
          <w:lang w:val="en-US"/>
        </w:rPr>
        <w:t>KGaA</w:t>
      </w:r>
      <w:proofErr w:type="spellEnd"/>
      <w:r w:rsidRPr="00BE702E">
        <w:rPr>
          <w:lang w:val="en-US"/>
        </w:rPr>
        <w:t xml:space="preserve">, 69469 </w:t>
      </w:r>
      <w:proofErr w:type="spellStart"/>
      <w:r w:rsidRPr="00BE702E">
        <w:rPr>
          <w:lang w:val="en-US"/>
        </w:rPr>
        <w:t>Weinheim</w:t>
      </w:r>
      <w:proofErr w:type="spellEnd"/>
      <w:r w:rsidRPr="00BE702E">
        <w:rPr>
          <w:lang w:val="en-US"/>
        </w:rPr>
        <w:t>, Germany, 2016.</w:t>
      </w:r>
      <w:proofErr w:type="gramEnd"/>
    </w:p>
    <w:p w14:paraId="41ECF182" w14:textId="77777777" w:rsidR="008D499E" w:rsidRPr="00BE702E" w:rsidRDefault="008D499E" w:rsidP="008D499E">
      <w:pPr>
        <w:pStyle w:val="Title2"/>
        <w:rPr>
          <w:b w:val="0"/>
        </w:rPr>
      </w:pPr>
    </w:p>
    <w:p w14:paraId="39F9E4FD" w14:textId="77777777" w:rsidR="00104882" w:rsidRPr="00BE702E" w:rsidRDefault="00104882" w:rsidP="008D499E">
      <w:pPr>
        <w:pStyle w:val="Title2"/>
        <w:rPr>
          <w:b w:val="0"/>
        </w:rPr>
      </w:pPr>
    </w:p>
    <w:p w14:paraId="42D292CE" w14:textId="77777777" w:rsidR="00104882" w:rsidRPr="00BE702E" w:rsidRDefault="00104882" w:rsidP="008D499E">
      <w:pPr>
        <w:pStyle w:val="Title2"/>
        <w:rPr>
          <w:b w:val="0"/>
        </w:rPr>
      </w:pPr>
    </w:p>
    <w:p w14:paraId="2356BAF6" w14:textId="77777777" w:rsidR="00104882" w:rsidRPr="00BE702E" w:rsidRDefault="00104882" w:rsidP="008D499E">
      <w:pPr>
        <w:pStyle w:val="Title2"/>
        <w:rPr>
          <w:b w:val="0"/>
        </w:rPr>
      </w:pPr>
    </w:p>
    <w:p w14:paraId="514F25D7" w14:textId="77777777" w:rsidR="00104882" w:rsidRPr="00BE702E" w:rsidRDefault="00104882" w:rsidP="008D499E">
      <w:pPr>
        <w:pStyle w:val="Title2"/>
        <w:rPr>
          <w:b w:val="0"/>
        </w:rPr>
      </w:pPr>
    </w:p>
    <w:p w14:paraId="646B84F7" w14:textId="77777777" w:rsidR="00104882" w:rsidRPr="00BE702E" w:rsidRDefault="00104882" w:rsidP="008D499E">
      <w:pPr>
        <w:pStyle w:val="Title2"/>
        <w:rPr>
          <w:b w:val="0"/>
        </w:rPr>
      </w:pPr>
    </w:p>
    <w:p w14:paraId="0BD8EC19" w14:textId="77777777" w:rsidR="00104882" w:rsidRPr="00BE702E" w:rsidRDefault="00104882" w:rsidP="008D499E">
      <w:pPr>
        <w:pStyle w:val="Title2"/>
        <w:rPr>
          <w:b w:val="0"/>
        </w:rPr>
      </w:pPr>
    </w:p>
    <w:p w14:paraId="1BE631EF" w14:textId="77777777" w:rsidR="00104882" w:rsidRPr="00BE702E" w:rsidRDefault="00104882" w:rsidP="008D499E">
      <w:pPr>
        <w:pStyle w:val="Title2"/>
        <w:rPr>
          <w:b w:val="0"/>
        </w:rPr>
      </w:pPr>
    </w:p>
    <w:p w14:paraId="69164FCD" w14:textId="77777777" w:rsidR="00104882" w:rsidRPr="00BE702E" w:rsidRDefault="00104882" w:rsidP="008D499E">
      <w:pPr>
        <w:pStyle w:val="Title2"/>
        <w:rPr>
          <w:b w:val="0"/>
        </w:rPr>
      </w:pPr>
    </w:p>
    <w:p w14:paraId="18004B3C" w14:textId="77777777" w:rsidR="00104882" w:rsidRPr="00BE702E" w:rsidRDefault="00104882" w:rsidP="008D499E">
      <w:pPr>
        <w:pStyle w:val="Title2"/>
        <w:rPr>
          <w:b w:val="0"/>
        </w:rPr>
      </w:pPr>
    </w:p>
    <w:p w14:paraId="5E52F584" w14:textId="77777777" w:rsidR="00104882" w:rsidRPr="00BE702E" w:rsidRDefault="00104882" w:rsidP="008D499E">
      <w:pPr>
        <w:pStyle w:val="Title2"/>
        <w:rPr>
          <w:b w:val="0"/>
        </w:rPr>
      </w:pPr>
    </w:p>
    <w:p w14:paraId="2FA1B60D" w14:textId="77777777" w:rsidR="00104882" w:rsidRPr="00BE702E" w:rsidRDefault="00104882" w:rsidP="008D499E">
      <w:pPr>
        <w:pStyle w:val="Title2"/>
        <w:rPr>
          <w:b w:val="0"/>
        </w:rPr>
      </w:pPr>
    </w:p>
    <w:p w14:paraId="69D1D62E" w14:textId="77777777" w:rsidR="00104882" w:rsidRPr="00BE702E" w:rsidRDefault="00104882" w:rsidP="008D499E">
      <w:pPr>
        <w:pStyle w:val="Title2"/>
        <w:rPr>
          <w:b w:val="0"/>
        </w:rPr>
      </w:pPr>
    </w:p>
    <w:p w14:paraId="32128B2A" w14:textId="77777777" w:rsidR="00104882" w:rsidRPr="00BE702E" w:rsidRDefault="00104882" w:rsidP="008D499E">
      <w:pPr>
        <w:pStyle w:val="Title2"/>
        <w:rPr>
          <w:b w:val="0"/>
        </w:rPr>
      </w:pPr>
    </w:p>
    <w:p w14:paraId="0C7185AE" w14:textId="77777777" w:rsidR="008D499E" w:rsidRPr="00BE702E" w:rsidRDefault="008D499E" w:rsidP="008D499E">
      <w:pPr>
        <w:pStyle w:val="Title2"/>
        <w:rPr>
          <w:b w:val="0"/>
          <w:color w:val="000000"/>
          <w:sz w:val="32"/>
        </w:rPr>
      </w:pPr>
      <w:r w:rsidRPr="00BE702E">
        <w:rPr>
          <w:b w:val="0"/>
          <w:color w:val="000000"/>
          <w:sz w:val="32"/>
        </w:rPr>
        <w:lastRenderedPageBreak/>
        <w:t xml:space="preserve">Supporting Information </w:t>
      </w:r>
    </w:p>
    <w:p w14:paraId="7A221942" w14:textId="77777777" w:rsidR="008D499E" w:rsidRPr="00BE702E" w:rsidRDefault="008D499E" w:rsidP="008D499E">
      <w:pPr>
        <w:pStyle w:val="Title2"/>
        <w:rPr>
          <w:b w:val="0"/>
        </w:rPr>
      </w:pPr>
    </w:p>
    <w:p w14:paraId="092FE9E6" w14:textId="77777777" w:rsidR="008D499E" w:rsidRPr="00BE702E" w:rsidRDefault="008D499E" w:rsidP="008D499E">
      <w:pPr>
        <w:pStyle w:val="Title2"/>
      </w:pPr>
    </w:p>
    <w:p w14:paraId="0E2CC5D8" w14:textId="77777777" w:rsidR="008D499E" w:rsidRPr="00BE702E" w:rsidRDefault="008D499E" w:rsidP="008D499E">
      <w:pPr>
        <w:pStyle w:val="Title2"/>
        <w:rPr>
          <w:b w:val="0"/>
        </w:rPr>
      </w:pPr>
      <w:r w:rsidRPr="00BE702E">
        <w:rPr>
          <w:bCs/>
        </w:rPr>
        <w:t>Biocompatibility of Amine-Functionalized Silica Nanoparticles: The Role of Surface Coverage</w:t>
      </w:r>
    </w:p>
    <w:p w14:paraId="66AEA62A" w14:textId="77777777" w:rsidR="008D499E" w:rsidRPr="00BE702E" w:rsidRDefault="008D499E" w:rsidP="008D499E">
      <w:pPr>
        <w:pStyle w:val="Title2"/>
        <w:rPr>
          <w:b w:val="0"/>
        </w:rPr>
      </w:pPr>
    </w:p>
    <w:p w14:paraId="55298A06" w14:textId="77777777" w:rsidR="001C2079" w:rsidRPr="00BE702E" w:rsidRDefault="001C2079" w:rsidP="001C2079">
      <w:pPr>
        <w:pStyle w:val="AuthorsFull"/>
      </w:pPr>
      <w:r w:rsidRPr="00BE702E">
        <w:t xml:space="preserve">I-Lun Hsiao, Susanne Fritsch-Decker, Arnold Leidner, Marco Al-Rawi, Vanessa Hug, Silvia </w:t>
      </w:r>
      <w:proofErr w:type="spellStart"/>
      <w:r w:rsidRPr="00BE702E">
        <w:t>Diabaté</w:t>
      </w:r>
      <w:proofErr w:type="spellEnd"/>
      <w:r w:rsidRPr="00BE702E">
        <w:t xml:space="preserve">, Stephan L </w:t>
      </w:r>
      <w:proofErr w:type="spellStart"/>
      <w:r w:rsidRPr="00BE702E">
        <w:t>Grage</w:t>
      </w:r>
      <w:proofErr w:type="spellEnd"/>
      <w:r w:rsidRPr="00BE702E">
        <w:t xml:space="preserve">, Matthias </w:t>
      </w:r>
      <w:proofErr w:type="spellStart"/>
      <w:r w:rsidRPr="00BE702E">
        <w:t>Meffert</w:t>
      </w:r>
      <w:proofErr w:type="spellEnd"/>
      <w:r w:rsidRPr="00BE702E">
        <w:t xml:space="preserve">, Tobias </w:t>
      </w:r>
      <w:proofErr w:type="spellStart"/>
      <w:r w:rsidRPr="00BE702E">
        <w:t>Stoeger</w:t>
      </w:r>
      <w:proofErr w:type="spellEnd"/>
      <w:r w:rsidRPr="00BE702E">
        <w:t xml:space="preserve">, Dagmar </w:t>
      </w:r>
      <w:proofErr w:type="spellStart"/>
      <w:r w:rsidRPr="00BE702E">
        <w:t>Gerthsen</w:t>
      </w:r>
      <w:proofErr w:type="spellEnd"/>
      <w:r w:rsidRPr="00BE702E">
        <w:t>, Anne S. Ulrich, Christof M. Niemeyer, and Carsten Weiss*</w:t>
      </w:r>
    </w:p>
    <w:p w14:paraId="35A0F02E" w14:textId="77777777" w:rsidR="008D499E" w:rsidRPr="00BE702E" w:rsidRDefault="008D499E" w:rsidP="008D499E">
      <w:pPr>
        <w:pStyle w:val="Maintext0"/>
      </w:pPr>
    </w:p>
    <w:tbl>
      <w:tblPr>
        <w:tblW w:w="4720" w:type="dxa"/>
        <w:tblInd w:w="108" w:type="dxa"/>
        <w:tblCellMar>
          <w:left w:w="0" w:type="dxa"/>
          <w:right w:w="0" w:type="dxa"/>
        </w:tblCellMar>
        <w:tblLook w:val="00A0" w:firstRow="1" w:lastRow="0" w:firstColumn="1" w:lastColumn="0" w:noHBand="0" w:noVBand="0"/>
      </w:tblPr>
      <w:tblGrid>
        <w:gridCol w:w="2038"/>
        <w:gridCol w:w="920"/>
        <w:gridCol w:w="920"/>
        <w:gridCol w:w="842"/>
      </w:tblGrid>
      <w:tr w:rsidR="008D499E" w:rsidRPr="00BE702E" w14:paraId="4D7137C9" w14:textId="77777777" w:rsidTr="008D499E">
        <w:trPr>
          <w:trHeight w:val="827"/>
        </w:trPr>
        <w:tc>
          <w:tcPr>
            <w:tcW w:w="2038"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14:paraId="7A2AF30B" w14:textId="77777777" w:rsidR="008D499E" w:rsidRPr="00BE702E" w:rsidRDefault="008D499E" w:rsidP="008D499E">
            <w:pPr>
              <w:pStyle w:val="Standa"/>
              <w:spacing w:line="256" w:lineRule="auto"/>
              <w:rPr>
                <w:rFonts w:ascii="Arial" w:eastAsia="PMingLiU" w:hAnsi="Arial" w:cs="Arial"/>
                <w:b/>
                <w:bCs/>
                <w:color w:val="000000"/>
                <w:kern w:val="24"/>
                <w:sz w:val="16"/>
                <w:lang w:val="en-US" w:eastAsia="de-DE"/>
              </w:rPr>
            </w:pPr>
          </w:p>
          <w:p w14:paraId="5CBAE122" w14:textId="77777777" w:rsidR="008D499E" w:rsidRPr="00BE702E" w:rsidRDefault="008D499E" w:rsidP="008D499E">
            <w:pPr>
              <w:pStyle w:val="Standa"/>
              <w:spacing w:line="256" w:lineRule="auto"/>
              <w:rPr>
                <w:rFonts w:ascii="Arial" w:hAnsi="Arial" w:cs="Arial"/>
                <w:sz w:val="36"/>
                <w:lang w:eastAsia="de-DE"/>
              </w:rPr>
            </w:pPr>
            <w:proofErr w:type="spellStart"/>
            <w:r w:rsidRPr="00BE702E">
              <w:rPr>
                <w:rFonts w:ascii="Arial" w:eastAsia="PMingLiU" w:hAnsi="Arial" w:cs="Arial"/>
                <w:b/>
                <w:bCs/>
                <w:color w:val="000000"/>
                <w:kern w:val="24"/>
                <w:sz w:val="16"/>
                <w:lang w:eastAsia="de-DE"/>
              </w:rPr>
              <w:t>Nanoparticles</w:t>
            </w:r>
            <w:proofErr w:type="spellEnd"/>
          </w:p>
          <w:p w14:paraId="085BC42D" w14:textId="77777777" w:rsidR="008D499E" w:rsidRPr="00BE702E" w:rsidRDefault="008D499E" w:rsidP="008D499E">
            <w:pPr>
              <w:pStyle w:val="Standa"/>
              <w:spacing w:line="256" w:lineRule="auto"/>
              <w:rPr>
                <w:rFonts w:ascii="Arial" w:hAnsi="Arial" w:cs="Arial"/>
                <w:sz w:val="36"/>
                <w:lang w:eastAsia="de-DE"/>
              </w:rPr>
            </w:pPr>
          </w:p>
        </w:tc>
        <w:tc>
          <w:tcPr>
            <w:tcW w:w="92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14:paraId="43819843"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b/>
                <w:bCs/>
                <w:color w:val="000000"/>
                <w:kern w:val="24"/>
                <w:sz w:val="16"/>
                <w:lang w:eastAsia="de-DE"/>
              </w:rPr>
              <w:t>APTES</w:t>
            </w:r>
          </w:p>
          <w:p w14:paraId="5DBB18BB"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b/>
                <w:bCs/>
                <w:color w:val="000000"/>
                <w:kern w:val="24"/>
                <w:sz w:val="16"/>
                <w:lang w:val="en-US" w:eastAsia="de-DE"/>
              </w:rPr>
              <w:t>(µL)</w:t>
            </w:r>
          </w:p>
        </w:tc>
        <w:tc>
          <w:tcPr>
            <w:tcW w:w="92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14:paraId="6DB0A854"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b/>
                <w:bCs/>
                <w:color w:val="000000"/>
                <w:kern w:val="24"/>
                <w:sz w:val="16"/>
                <w:lang w:eastAsia="de-DE"/>
              </w:rPr>
              <w:t>DETAS</w:t>
            </w:r>
          </w:p>
          <w:p w14:paraId="2D369C06"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b/>
                <w:bCs/>
                <w:color w:val="000000"/>
                <w:kern w:val="24"/>
                <w:sz w:val="16"/>
                <w:lang w:val="en-US" w:eastAsia="de-DE"/>
              </w:rPr>
              <w:t>(µL)</w:t>
            </w:r>
          </w:p>
        </w:tc>
        <w:tc>
          <w:tcPr>
            <w:tcW w:w="842"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14:paraId="230C4F40"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b/>
                <w:bCs/>
                <w:color w:val="000000"/>
                <w:kern w:val="24"/>
                <w:sz w:val="16"/>
                <w:lang w:eastAsia="de-DE"/>
              </w:rPr>
              <w:t>[NH</w:t>
            </w:r>
            <w:r w:rsidRPr="00BE702E">
              <w:rPr>
                <w:rFonts w:ascii="Arial" w:eastAsia="PMingLiU" w:hAnsi="Arial" w:cs="Arial"/>
                <w:b/>
                <w:bCs/>
                <w:color w:val="000000"/>
                <w:kern w:val="24"/>
                <w:position w:val="-4"/>
                <w:sz w:val="16"/>
                <w:vertAlign w:val="subscript"/>
                <w:lang w:eastAsia="de-DE"/>
              </w:rPr>
              <w:t>2</w:t>
            </w:r>
            <w:r w:rsidRPr="00BE702E">
              <w:rPr>
                <w:rFonts w:ascii="Arial" w:eastAsia="PMingLiU" w:hAnsi="Arial" w:cs="Arial"/>
                <w:b/>
                <w:bCs/>
                <w:color w:val="000000"/>
                <w:kern w:val="24"/>
                <w:sz w:val="16"/>
                <w:lang w:eastAsia="de-DE"/>
              </w:rPr>
              <w:t>]</w:t>
            </w:r>
          </w:p>
          <w:p w14:paraId="2A48FF27"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b/>
                <w:bCs/>
                <w:color w:val="000000"/>
                <w:kern w:val="24"/>
                <w:sz w:val="16"/>
                <w:lang w:val="en-US" w:eastAsia="de-DE"/>
              </w:rPr>
              <w:t>(µ</w:t>
            </w:r>
            <w:proofErr w:type="spellStart"/>
            <w:r w:rsidRPr="00BE702E">
              <w:rPr>
                <w:rFonts w:ascii="Arial" w:eastAsia="PMingLiU" w:hAnsi="Arial" w:cs="Arial"/>
                <w:b/>
                <w:bCs/>
                <w:color w:val="000000"/>
                <w:kern w:val="24"/>
                <w:sz w:val="16"/>
                <w:lang w:val="en-US" w:eastAsia="de-DE"/>
              </w:rPr>
              <w:t>mol</w:t>
            </w:r>
            <w:proofErr w:type="spellEnd"/>
            <w:r w:rsidRPr="00BE702E">
              <w:rPr>
                <w:rFonts w:ascii="Arial" w:eastAsia="PMingLiU" w:hAnsi="Arial" w:cs="Arial"/>
                <w:b/>
                <w:bCs/>
                <w:color w:val="000000"/>
                <w:kern w:val="24"/>
                <w:sz w:val="16"/>
                <w:lang w:val="en-US" w:eastAsia="de-DE"/>
              </w:rPr>
              <w:t>/g)</w:t>
            </w:r>
          </w:p>
        </w:tc>
      </w:tr>
      <w:tr w:rsidR="008D499E" w:rsidRPr="00BE702E" w14:paraId="47473258" w14:textId="77777777" w:rsidTr="008D499E">
        <w:trPr>
          <w:trHeight w:val="415"/>
        </w:trPr>
        <w:tc>
          <w:tcPr>
            <w:tcW w:w="2038"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14:paraId="0B75F1D7" w14:textId="77777777" w:rsidR="008D499E" w:rsidRPr="00BE702E" w:rsidRDefault="008D499E" w:rsidP="008D499E">
            <w:pPr>
              <w:pStyle w:val="Standa"/>
              <w:spacing w:line="256" w:lineRule="auto"/>
              <w:rPr>
                <w:rFonts w:ascii="Arial" w:hAnsi="Arial" w:cs="Arial"/>
                <w:sz w:val="36"/>
                <w:lang w:eastAsia="de-DE"/>
              </w:rPr>
            </w:pPr>
            <w:r w:rsidRPr="00BE702E">
              <w:rPr>
                <w:rFonts w:ascii="Arial" w:eastAsia="PMingLiU" w:hAnsi="Arial" w:cs="Arial"/>
                <w:b/>
                <w:bCs/>
                <w:color w:val="000000"/>
                <w:kern w:val="24"/>
                <w:sz w:val="16"/>
                <w:lang w:val="en-US" w:eastAsia="de-DE"/>
              </w:rPr>
              <w:t>SiO</w:t>
            </w:r>
            <w:r w:rsidRPr="00BE702E">
              <w:rPr>
                <w:rFonts w:ascii="Arial" w:eastAsia="PMingLiU" w:hAnsi="Arial" w:cs="Arial"/>
                <w:b/>
                <w:bCs/>
                <w:color w:val="000000"/>
                <w:kern w:val="24"/>
                <w:position w:val="-4"/>
                <w:sz w:val="16"/>
                <w:vertAlign w:val="subscript"/>
                <w:lang w:val="en-US" w:eastAsia="de-DE"/>
              </w:rPr>
              <w:t xml:space="preserve">2 </w:t>
            </w:r>
            <w:r w:rsidRPr="00BE702E">
              <w:rPr>
                <w:rFonts w:ascii="Arial" w:eastAsia="PMingLiU" w:hAnsi="Arial" w:cs="Arial"/>
                <w:b/>
                <w:bCs/>
                <w:color w:val="000000"/>
                <w:kern w:val="24"/>
                <w:sz w:val="16"/>
                <w:lang w:val="en-US" w:eastAsia="de-DE"/>
              </w:rPr>
              <w:t>plain</w:t>
            </w:r>
          </w:p>
        </w:tc>
        <w:tc>
          <w:tcPr>
            <w:tcW w:w="920"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14:paraId="46CB7416"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0</w:t>
            </w:r>
          </w:p>
        </w:tc>
        <w:tc>
          <w:tcPr>
            <w:tcW w:w="920"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14:paraId="06314590"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 xml:space="preserve">- </w:t>
            </w:r>
          </w:p>
        </w:tc>
        <w:tc>
          <w:tcPr>
            <w:tcW w:w="842"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14:paraId="2B46696D"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 xml:space="preserve">N.A. </w:t>
            </w:r>
          </w:p>
        </w:tc>
      </w:tr>
      <w:tr w:rsidR="008D499E" w:rsidRPr="00BE702E" w14:paraId="62C67643" w14:textId="77777777" w:rsidTr="008D499E">
        <w:trPr>
          <w:trHeight w:val="415"/>
        </w:trPr>
        <w:tc>
          <w:tcPr>
            <w:tcW w:w="2038" w:type="dxa"/>
            <w:tcBorders>
              <w:top w:val="nil"/>
              <w:left w:val="nil"/>
              <w:bottom w:val="nil"/>
              <w:right w:val="nil"/>
            </w:tcBorders>
            <w:shd w:val="clear" w:color="auto" w:fill="EEECE1"/>
            <w:tcMar>
              <w:top w:w="15" w:type="dxa"/>
              <w:left w:w="108" w:type="dxa"/>
              <w:bottom w:w="0" w:type="dxa"/>
              <w:right w:w="108" w:type="dxa"/>
            </w:tcMar>
            <w:vAlign w:val="center"/>
          </w:tcPr>
          <w:p w14:paraId="11633935" w14:textId="77777777" w:rsidR="008D499E" w:rsidRPr="00BE702E" w:rsidRDefault="008D499E" w:rsidP="008D499E">
            <w:pPr>
              <w:pStyle w:val="Standa"/>
              <w:spacing w:line="256" w:lineRule="auto"/>
              <w:rPr>
                <w:rFonts w:ascii="Arial" w:hAnsi="Arial" w:cs="Arial"/>
                <w:sz w:val="36"/>
                <w:lang w:eastAsia="de-DE"/>
              </w:rPr>
            </w:pPr>
            <w:r w:rsidRPr="00BE702E">
              <w:rPr>
                <w:rFonts w:ascii="Arial" w:eastAsia="PMingLiU" w:hAnsi="Arial" w:cs="Arial"/>
                <w:b/>
                <w:bCs/>
                <w:color w:val="000000"/>
                <w:kern w:val="24"/>
                <w:sz w:val="16"/>
                <w:lang w:val="en-US" w:eastAsia="de-DE"/>
              </w:rPr>
              <w:t>SiO</w:t>
            </w:r>
            <w:r w:rsidRPr="00BE702E">
              <w:rPr>
                <w:rFonts w:ascii="Arial" w:eastAsia="PMingLiU" w:hAnsi="Arial" w:cs="Arial"/>
                <w:b/>
                <w:bCs/>
                <w:color w:val="000000"/>
                <w:kern w:val="24"/>
                <w:position w:val="-4"/>
                <w:sz w:val="16"/>
                <w:vertAlign w:val="subscript"/>
                <w:lang w:val="en-US" w:eastAsia="de-DE"/>
              </w:rPr>
              <w:t xml:space="preserve">2 </w:t>
            </w:r>
            <w:r w:rsidRPr="00BE702E">
              <w:rPr>
                <w:rFonts w:ascii="Arial" w:eastAsia="PMingLiU" w:hAnsi="Arial" w:cs="Arial"/>
                <w:b/>
                <w:bCs/>
                <w:color w:val="000000"/>
                <w:kern w:val="24"/>
                <w:sz w:val="16"/>
                <w:lang w:val="en-US" w:eastAsia="de-DE"/>
              </w:rPr>
              <w:t>APTES-11</w:t>
            </w:r>
          </w:p>
        </w:tc>
        <w:tc>
          <w:tcPr>
            <w:tcW w:w="920" w:type="dxa"/>
            <w:tcBorders>
              <w:top w:val="nil"/>
              <w:left w:val="nil"/>
              <w:bottom w:val="nil"/>
              <w:right w:val="nil"/>
            </w:tcBorders>
            <w:shd w:val="clear" w:color="auto" w:fill="EEECE1"/>
            <w:tcMar>
              <w:top w:w="15" w:type="dxa"/>
              <w:left w:w="108" w:type="dxa"/>
              <w:bottom w:w="0" w:type="dxa"/>
              <w:right w:w="108" w:type="dxa"/>
            </w:tcMar>
            <w:vAlign w:val="center"/>
          </w:tcPr>
          <w:p w14:paraId="26965490"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10</w:t>
            </w:r>
          </w:p>
        </w:tc>
        <w:tc>
          <w:tcPr>
            <w:tcW w:w="920" w:type="dxa"/>
            <w:tcBorders>
              <w:top w:val="nil"/>
              <w:left w:val="nil"/>
              <w:bottom w:val="nil"/>
              <w:right w:val="nil"/>
            </w:tcBorders>
            <w:shd w:val="clear" w:color="auto" w:fill="EEECE1"/>
            <w:tcMar>
              <w:top w:w="15" w:type="dxa"/>
              <w:left w:w="108" w:type="dxa"/>
              <w:bottom w:w="0" w:type="dxa"/>
              <w:right w:w="108" w:type="dxa"/>
            </w:tcMar>
            <w:vAlign w:val="center"/>
          </w:tcPr>
          <w:p w14:paraId="7036D587"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w:t>
            </w:r>
          </w:p>
        </w:tc>
        <w:tc>
          <w:tcPr>
            <w:tcW w:w="842" w:type="dxa"/>
            <w:tcBorders>
              <w:top w:val="nil"/>
              <w:left w:val="nil"/>
              <w:bottom w:val="nil"/>
              <w:right w:val="nil"/>
            </w:tcBorders>
            <w:shd w:val="clear" w:color="auto" w:fill="EEECE1"/>
            <w:tcMar>
              <w:top w:w="15" w:type="dxa"/>
              <w:left w:w="108" w:type="dxa"/>
              <w:bottom w:w="0" w:type="dxa"/>
              <w:right w:w="108" w:type="dxa"/>
            </w:tcMar>
            <w:vAlign w:val="center"/>
          </w:tcPr>
          <w:p w14:paraId="02AA853F"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17</w:t>
            </w:r>
          </w:p>
        </w:tc>
      </w:tr>
      <w:tr w:rsidR="008D499E" w:rsidRPr="00BE702E" w14:paraId="48CF1919" w14:textId="77777777" w:rsidTr="008D499E">
        <w:trPr>
          <w:trHeight w:val="415"/>
        </w:trPr>
        <w:tc>
          <w:tcPr>
            <w:tcW w:w="2038" w:type="dxa"/>
            <w:tcBorders>
              <w:top w:val="nil"/>
              <w:left w:val="nil"/>
              <w:bottom w:val="nil"/>
              <w:right w:val="nil"/>
            </w:tcBorders>
            <w:shd w:val="clear" w:color="auto" w:fill="auto"/>
            <w:tcMar>
              <w:top w:w="15" w:type="dxa"/>
              <w:left w:w="108" w:type="dxa"/>
              <w:bottom w:w="0" w:type="dxa"/>
              <w:right w:w="108" w:type="dxa"/>
            </w:tcMar>
            <w:vAlign w:val="center"/>
          </w:tcPr>
          <w:p w14:paraId="72B3C0E8" w14:textId="77777777" w:rsidR="008D499E" w:rsidRPr="00BE702E" w:rsidRDefault="008D499E" w:rsidP="008D499E">
            <w:pPr>
              <w:pStyle w:val="Standa"/>
              <w:spacing w:line="256" w:lineRule="auto"/>
              <w:rPr>
                <w:rFonts w:ascii="Arial" w:hAnsi="Arial" w:cs="Arial"/>
                <w:sz w:val="36"/>
                <w:lang w:eastAsia="de-DE"/>
              </w:rPr>
            </w:pPr>
            <w:r w:rsidRPr="00BE702E">
              <w:rPr>
                <w:rFonts w:ascii="Arial" w:eastAsia="PMingLiU" w:hAnsi="Arial" w:cs="Arial"/>
                <w:b/>
                <w:bCs/>
                <w:color w:val="000000"/>
                <w:kern w:val="24"/>
                <w:sz w:val="16"/>
                <w:lang w:val="en-US" w:eastAsia="de-DE"/>
              </w:rPr>
              <w:t>SiO</w:t>
            </w:r>
            <w:r w:rsidRPr="00BE702E">
              <w:rPr>
                <w:rFonts w:ascii="Arial" w:eastAsia="PMingLiU" w:hAnsi="Arial" w:cs="Arial"/>
                <w:b/>
                <w:bCs/>
                <w:color w:val="000000"/>
                <w:kern w:val="24"/>
                <w:position w:val="-4"/>
                <w:sz w:val="16"/>
                <w:vertAlign w:val="subscript"/>
                <w:lang w:val="en-US" w:eastAsia="de-DE"/>
              </w:rPr>
              <w:t xml:space="preserve">2 </w:t>
            </w:r>
            <w:r w:rsidRPr="00BE702E">
              <w:rPr>
                <w:rFonts w:ascii="Arial" w:eastAsia="PMingLiU" w:hAnsi="Arial" w:cs="Arial"/>
                <w:b/>
                <w:bCs/>
                <w:color w:val="000000"/>
                <w:kern w:val="24"/>
                <w:sz w:val="16"/>
                <w:lang w:val="en-US" w:eastAsia="de-DE"/>
              </w:rPr>
              <w:t>APTES-23</w:t>
            </w:r>
          </w:p>
        </w:tc>
        <w:tc>
          <w:tcPr>
            <w:tcW w:w="920" w:type="dxa"/>
            <w:tcBorders>
              <w:top w:val="nil"/>
              <w:left w:val="nil"/>
              <w:bottom w:val="nil"/>
              <w:right w:val="nil"/>
            </w:tcBorders>
            <w:shd w:val="clear" w:color="auto" w:fill="auto"/>
            <w:tcMar>
              <w:top w:w="15" w:type="dxa"/>
              <w:left w:w="108" w:type="dxa"/>
              <w:bottom w:w="0" w:type="dxa"/>
              <w:right w:w="108" w:type="dxa"/>
            </w:tcMar>
            <w:vAlign w:val="center"/>
          </w:tcPr>
          <w:p w14:paraId="74FC6995"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15</w:t>
            </w:r>
          </w:p>
        </w:tc>
        <w:tc>
          <w:tcPr>
            <w:tcW w:w="920" w:type="dxa"/>
            <w:tcBorders>
              <w:top w:val="nil"/>
              <w:left w:val="nil"/>
              <w:bottom w:val="nil"/>
              <w:right w:val="nil"/>
            </w:tcBorders>
            <w:shd w:val="clear" w:color="auto" w:fill="auto"/>
            <w:tcMar>
              <w:top w:w="15" w:type="dxa"/>
              <w:left w:w="108" w:type="dxa"/>
              <w:bottom w:w="0" w:type="dxa"/>
              <w:right w:w="108" w:type="dxa"/>
            </w:tcMar>
            <w:vAlign w:val="center"/>
          </w:tcPr>
          <w:p w14:paraId="126B6926"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w:t>
            </w:r>
          </w:p>
        </w:tc>
        <w:tc>
          <w:tcPr>
            <w:tcW w:w="842" w:type="dxa"/>
            <w:tcBorders>
              <w:top w:val="nil"/>
              <w:left w:val="nil"/>
              <w:bottom w:val="nil"/>
              <w:right w:val="nil"/>
            </w:tcBorders>
            <w:shd w:val="clear" w:color="auto" w:fill="auto"/>
            <w:tcMar>
              <w:top w:w="15" w:type="dxa"/>
              <w:left w:w="108" w:type="dxa"/>
              <w:bottom w:w="0" w:type="dxa"/>
              <w:right w:w="108" w:type="dxa"/>
            </w:tcMar>
            <w:vAlign w:val="center"/>
          </w:tcPr>
          <w:p w14:paraId="3DAD9F8F"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35</w:t>
            </w:r>
          </w:p>
        </w:tc>
      </w:tr>
      <w:tr w:rsidR="008D499E" w:rsidRPr="00BE702E" w14:paraId="748D3524" w14:textId="77777777" w:rsidTr="008D499E">
        <w:trPr>
          <w:trHeight w:val="415"/>
        </w:trPr>
        <w:tc>
          <w:tcPr>
            <w:tcW w:w="2038" w:type="dxa"/>
            <w:tcBorders>
              <w:top w:val="nil"/>
              <w:left w:val="nil"/>
              <w:bottom w:val="nil"/>
              <w:right w:val="nil"/>
            </w:tcBorders>
            <w:shd w:val="clear" w:color="auto" w:fill="EEECE1"/>
            <w:tcMar>
              <w:top w:w="15" w:type="dxa"/>
              <w:left w:w="108" w:type="dxa"/>
              <w:bottom w:w="0" w:type="dxa"/>
              <w:right w:w="108" w:type="dxa"/>
            </w:tcMar>
            <w:vAlign w:val="center"/>
          </w:tcPr>
          <w:p w14:paraId="4C02C05A" w14:textId="77777777" w:rsidR="008D499E" w:rsidRPr="00BE702E" w:rsidRDefault="008D499E" w:rsidP="008D499E">
            <w:pPr>
              <w:pStyle w:val="Standa"/>
              <w:spacing w:line="256" w:lineRule="auto"/>
              <w:rPr>
                <w:rFonts w:ascii="Arial" w:hAnsi="Arial" w:cs="Arial"/>
                <w:sz w:val="36"/>
                <w:lang w:eastAsia="de-DE"/>
              </w:rPr>
            </w:pPr>
            <w:r w:rsidRPr="00BE702E">
              <w:rPr>
                <w:rFonts w:ascii="Arial" w:eastAsia="PMingLiU" w:hAnsi="Arial" w:cs="Arial"/>
                <w:b/>
                <w:bCs/>
                <w:color w:val="000000"/>
                <w:kern w:val="24"/>
                <w:sz w:val="16"/>
                <w:lang w:val="en-US" w:eastAsia="de-DE"/>
              </w:rPr>
              <w:t>SiO</w:t>
            </w:r>
            <w:r w:rsidRPr="00BE702E">
              <w:rPr>
                <w:rFonts w:ascii="Arial" w:eastAsia="PMingLiU" w:hAnsi="Arial" w:cs="Arial"/>
                <w:b/>
                <w:bCs/>
                <w:color w:val="000000"/>
                <w:kern w:val="24"/>
                <w:position w:val="-4"/>
                <w:sz w:val="16"/>
                <w:vertAlign w:val="subscript"/>
                <w:lang w:val="en-US" w:eastAsia="de-DE"/>
              </w:rPr>
              <w:t xml:space="preserve">2 </w:t>
            </w:r>
            <w:r w:rsidRPr="00BE702E">
              <w:rPr>
                <w:rFonts w:ascii="Arial" w:eastAsia="PMingLiU" w:hAnsi="Arial" w:cs="Arial"/>
                <w:b/>
                <w:bCs/>
                <w:color w:val="000000"/>
                <w:kern w:val="24"/>
                <w:sz w:val="16"/>
                <w:lang w:val="en-US" w:eastAsia="de-DE"/>
              </w:rPr>
              <w:t>APTES-42</w:t>
            </w:r>
          </w:p>
        </w:tc>
        <w:tc>
          <w:tcPr>
            <w:tcW w:w="920" w:type="dxa"/>
            <w:tcBorders>
              <w:top w:val="nil"/>
              <w:left w:val="nil"/>
              <w:bottom w:val="nil"/>
              <w:right w:val="nil"/>
            </w:tcBorders>
            <w:shd w:val="clear" w:color="auto" w:fill="EEECE1"/>
            <w:tcMar>
              <w:top w:w="15" w:type="dxa"/>
              <w:left w:w="108" w:type="dxa"/>
              <w:bottom w:w="0" w:type="dxa"/>
              <w:right w:w="108" w:type="dxa"/>
            </w:tcMar>
            <w:vAlign w:val="center"/>
          </w:tcPr>
          <w:p w14:paraId="209A2898"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25</w:t>
            </w:r>
          </w:p>
        </w:tc>
        <w:tc>
          <w:tcPr>
            <w:tcW w:w="920" w:type="dxa"/>
            <w:tcBorders>
              <w:top w:val="nil"/>
              <w:left w:val="nil"/>
              <w:bottom w:val="nil"/>
              <w:right w:val="nil"/>
            </w:tcBorders>
            <w:shd w:val="clear" w:color="auto" w:fill="EEECE1"/>
            <w:tcMar>
              <w:top w:w="15" w:type="dxa"/>
              <w:left w:w="108" w:type="dxa"/>
              <w:bottom w:w="0" w:type="dxa"/>
              <w:right w:w="108" w:type="dxa"/>
            </w:tcMar>
            <w:vAlign w:val="center"/>
          </w:tcPr>
          <w:p w14:paraId="55141846"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w:t>
            </w:r>
          </w:p>
        </w:tc>
        <w:tc>
          <w:tcPr>
            <w:tcW w:w="842" w:type="dxa"/>
            <w:tcBorders>
              <w:top w:val="nil"/>
              <w:left w:val="nil"/>
              <w:bottom w:val="nil"/>
              <w:right w:val="nil"/>
            </w:tcBorders>
            <w:shd w:val="clear" w:color="auto" w:fill="EEECE1"/>
            <w:tcMar>
              <w:top w:w="15" w:type="dxa"/>
              <w:left w:w="108" w:type="dxa"/>
              <w:bottom w:w="0" w:type="dxa"/>
              <w:right w:w="108" w:type="dxa"/>
            </w:tcMar>
            <w:vAlign w:val="center"/>
          </w:tcPr>
          <w:p w14:paraId="7EF41316"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65</w:t>
            </w:r>
          </w:p>
        </w:tc>
      </w:tr>
      <w:tr w:rsidR="008D499E" w:rsidRPr="00BE702E" w14:paraId="57F9056F" w14:textId="77777777" w:rsidTr="008D499E">
        <w:trPr>
          <w:trHeight w:val="415"/>
        </w:trPr>
        <w:tc>
          <w:tcPr>
            <w:tcW w:w="2038" w:type="dxa"/>
            <w:tcBorders>
              <w:top w:val="nil"/>
              <w:left w:val="nil"/>
              <w:bottom w:val="nil"/>
              <w:right w:val="nil"/>
            </w:tcBorders>
            <w:shd w:val="clear" w:color="auto" w:fill="auto"/>
            <w:tcMar>
              <w:top w:w="15" w:type="dxa"/>
              <w:left w:w="108" w:type="dxa"/>
              <w:bottom w:w="0" w:type="dxa"/>
              <w:right w:w="108" w:type="dxa"/>
            </w:tcMar>
            <w:vAlign w:val="center"/>
          </w:tcPr>
          <w:p w14:paraId="683C938C" w14:textId="77777777" w:rsidR="008D499E" w:rsidRPr="00BE702E" w:rsidRDefault="008D499E" w:rsidP="008D499E">
            <w:pPr>
              <w:pStyle w:val="Standa"/>
              <w:spacing w:line="256" w:lineRule="auto"/>
              <w:rPr>
                <w:rFonts w:ascii="Arial" w:hAnsi="Arial" w:cs="Arial"/>
                <w:sz w:val="36"/>
                <w:lang w:eastAsia="de-DE"/>
              </w:rPr>
            </w:pPr>
            <w:r w:rsidRPr="00BE702E">
              <w:rPr>
                <w:rFonts w:ascii="Arial" w:eastAsia="PMingLiU" w:hAnsi="Arial" w:cs="Arial"/>
                <w:b/>
                <w:bCs/>
                <w:color w:val="000000"/>
                <w:kern w:val="24"/>
                <w:sz w:val="16"/>
                <w:lang w:val="en-US" w:eastAsia="de-DE"/>
              </w:rPr>
              <w:t>SiO</w:t>
            </w:r>
            <w:r w:rsidRPr="00BE702E">
              <w:rPr>
                <w:rFonts w:ascii="Arial" w:eastAsia="PMingLiU" w:hAnsi="Arial" w:cs="Arial"/>
                <w:b/>
                <w:bCs/>
                <w:color w:val="000000"/>
                <w:kern w:val="24"/>
                <w:position w:val="-4"/>
                <w:sz w:val="16"/>
                <w:vertAlign w:val="subscript"/>
                <w:lang w:val="en-US" w:eastAsia="de-DE"/>
              </w:rPr>
              <w:t xml:space="preserve">2 </w:t>
            </w:r>
            <w:r w:rsidRPr="00BE702E">
              <w:rPr>
                <w:rFonts w:ascii="Arial" w:eastAsia="PMingLiU" w:hAnsi="Arial" w:cs="Arial"/>
                <w:b/>
                <w:bCs/>
                <w:color w:val="000000"/>
                <w:kern w:val="24"/>
                <w:sz w:val="16"/>
                <w:lang w:val="en-US" w:eastAsia="de-DE"/>
              </w:rPr>
              <w:t>APTES-51</w:t>
            </w:r>
          </w:p>
        </w:tc>
        <w:tc>
          <w:tcPr>
            <w:tcW w:w="920" w:type="dxa"/>
            <w:tcBorders>
              <w:top w:val="nil"/>
              <w:left w:val="nil"/>
              <w:bottom w:val="nil"/>
              <w:right w:val="nil"/>
            </w:tcBorders>
            <w:shd w:val="clear" w:color="auto" w:fill="auto"/>
            <w:tcMar>
              <w:top w:w="15" w:type="dxa"/>
              <w:left w:w="108" w:type="dxa"/>
              <w:bottom w:w="0" w:type="dxa"/>
              <w:right w:w="108" w:type="dxa"/>
            </w:tcMar>
            <w:vAlign w:val="center"/>
          </w:tcPr>
          <w:p w14:paraId="76F54A3B"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35</w:t>
            </w:r>
          </w:p>
        </w:tc>
        <w:tc>
          <w:tcPr>
            <w:tcW w:w="920" w:type="dxa"/>
            <w:tcBorders>
              <w:top w:val="nil"/>
              <w:left w:val="nil"/>
              <w:bottom w:val="nil"/>
              <w:right w:val="nil"/>
            </w:tcBorders>
            <w:shd w:val="clear" w:color="auto" w:fill="auto"/>
            <w:tcMar>
              <w:top w:w="15" w:type="dxa"/>
              <w:left w:w="108" w:type="dxa"/>
              <w:bottom w:w="0" w:type="dxa"/>
              <w:right w:w="108" w:type="dxa"/>
            </w:tcMar>
            <w:vAlign w:val="center"/>
          </w:tcPr>
          <w:p w14:paraId="3B2DBA9C"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w:t>
            </w:r>
          </w:p>
        </w:tc>
        <w:tc>
          <w:tcPr>
            <w:tcW w:w="842" w:type="dxa"/>
            <w:tcBorders>
              <w:top w:val="nil"/>
              <w:left w:val="nil"/>
              <w:bottom w:val="nil"/>
              <w:right w:val="nil"/>
            </w:tcBorders>
            <w:shd w:val="clear" w:color="auto" w:fill="auto"/>
            <w:tcMar>
              <w:top w:w="15" w:type="dxa"/>
              <w:left w:w="108" w:type="dxa"/>
              <w:bottom w:w="0" w:type="dxa"/>
              <w:right w:w="108" w:type="dxa"/>
            </w:tcMar>
            <w:vAlign w:val="center"/>
          </w:tcPr>
          <w:p w14:paraId="645CD234"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79</w:t>
            </w:r>
          </w:p>
        </w:tc>
      </w:tr>
      <w:tr w:rsidR="008D499E" w:rsidRPr="00BE702E" w14:paraId="0D485CBA" w14:textId="77777777" w:rsidTr="008D499E">
        <w:trPr>
          <w:trHeight w:val="415"/>
        </w:trPr>
        <w:tc>
          <w:tcPr>
            <w:tcW w:w="2038" w:type="dxa"/>
            <w:tcBorders>
              <w:top w:val="nil"/>
              <w:left w:val="nil"/>
              <w:bottom w:val="nil"/>
              <w:right w:val="nil"/>
            </w:tcBorders>
            <w:shd w:val="clear" w:color="auto" w:fill="EEECE1"/>
            <w:tcMar>
              <w:top w:w="15" w:type="dxa"/>
              <w:left w:w="108" w:type="dxa"/>
              <w:bottom w:w="0" w:type="dxa"/>
              <w:right w:w="108" w:type="dxa"/>
            </w:tcMar>
            <w:vAlign w:val="center"/>
          </w:tcPr>
          <w:p w14:paraId="0752466C" w14:textId="77777777" w:rsidR="008D499E" w:rsidRPr="00BE702E" w:rsidRDefault="008D499E" w:rsidP="008D499E">
            <w:pPr>
              <w:pStyle w:val="Standa"/>
              <w:spacing w:line="256" w:lineRule="auto"/>
              <w:rPr>
                <w:rFonts w:ascii="Arial" w:hAnsi="Arial" w:cs="Arial"/>
                <w:sz w:val="36"/>
                <w:lang w:eastAsia="de-DE"/>
              </w:rPr>
            </w:pPr>
            <w:r w:rsidRPr="00BE702E">
              <w:rPr>
                <w:rFonts w:ascii="Arial" w:eastAsia="PMingLiU" w:hAnsi="Arial" w:cs="Arial"/>
                <w:b/>
                <w:bCs/>
                <w:color w:val="000000"/>
                <w:kern w:val="24"/>
                <w:sz w:val="16"/>
                <w:lang w:val="en-US" w:eastAsia="de-DE"/>
              </w:rPr>
              <w:t>SiO</w:t>
            </w:r>
            <w:r w:rsidRPr="00BE702E">
              <w:rPr>
                <w:rFonts w:ascii="Arial" w:eastAsia="PMingLiU" w:hAnsi="Arial" w:cs="Arial"/>
                <w:b/>
                <w:bCs/>
                <w:color w:val="000000"/>
                <w:kern w:val="24"/>
                <w:position w:val="-4"/>
                <w:sz w:val="16"/>
                <w:vertAlign w:val="subscript"/>
                <w:lang w:val="en-US" w:eastAsia="de-DE"/>
              </w:rPr>
              <w:t xml:space="preserve">2 </w:t>
            </w:r>
            <w:r w:rsidRPr="00BE702E">
              <w:rPr>
                <w:rFonts w:ascii="Arial" w:eastAsia="PMingLiU" w:hAnsi="Arial" w:cs="Arial"/>
                <w:b/>
                <w:bCs/>
                <w:color w:val="000000"/>
                <w:kern w:val="24"/>
                <w:sz w:val="16"/>
                <w:lang w:val="en-US" w:eastAsia="de-DE"/>
              </w:rPr>
              <w:t>DETAS-5</w:t>
            </w:r>
          </w:p>
        </w:tc>
        <w:tc>
          <w:tcPr>
            <w:tcW w:w="920" w:type="dxa"/>
            <w:tcBorders>
              <w:top w:val="nil"/>
              <w:left w:val="nil"/>
              <w:bottom w:val="nil"/>
              <w:right w:val="nil"/>
            </w:tcBorders>
            <w:shd w:val="clear" w:color="auto" w:fill="EEECE1"/>
            <w:tcMar>
              <w:top w:w="15" w:type="dxa"/>
              <w:left w:w="108" w:type="dxa"/>
              <w:bottom w:w="0" w:type="dxa"/>
              <w:right w:w="108" w:type="dxa"/>
            </w:tcMar>
            <w:vAlign w:val="center"/>
          </w:tcPr>
          <w:p w14:paraId="7A646191"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eastAsia="de-DE"/>
              </w:rPr>
              <w:t>-</w:t>
            </w:r>
          </w:p>
        </w:tc>
        <w:tc>
          <w:tcPr>
            <w:tcW w:w="920" w:type="dxa"/>
            <w:tcBorders>
              <w:top w:val="nil"/>
              <w:left w:val="nil"/>
              <w:bottom w:val="nil"/>
              <w:right w:val="nil"/>
            </w:tcBorders>
            <w:shd w:val="clear" w:color="auto" w:fill="EEECE1"/>
            <w:tcMar>
              <w:top w:w="15" w:type="dxa"/>
              <w:left w:w="108" w:type="dxa"/>
              <w:bottom w:w="0" w:type="dxa"/>
              <w:right w:w="108" w:type="dxa"/>
            </w:tcMar>
            <w:vAlign w:val="center"/>
          </w:tcPr>
          <w:p w14:paraId="77FFEAB0"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5</w:t>
            </w:r>
          </w:p>
        </w:tc>
        <w:tc>
          <w:tcPr>
            <w:tcW w:w="842" w:type="dxa"/>
            <w:tcBorders>
              <w:top w:val="nil"/>
              <w:left w:val="nil"/>
              <w:bottom w:val="nil"/>
              <w:right w:val="nil"/>
            </w:tcBorders>
            <w:shd w:val="clear" w:color="auto" w:fill="EEECE1"/>
            <w:tcMar>
              <w:top w:w="15" w:type="dxa"/>
              <w:left w:w="108" w:type="dxa"/>
              <w:bottom w:w="0" w:type="dxa"/>
              <w:right w:w="108" w:type="dxa"/>
            </w:tcMar>
            <w:vAlign w:val="center"/>
          </w:tcPr>
          <w:p w14:paraId="2FDB5B3F"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9</w:t>
            </w:r>
          </w:p>
        </w:tc>
      </w:tr>
      <w:tr w:rsidR="008D499E" w:rsidRPr="00BE702E" w14:paraId="51A21275" w14:textId="77777777" w:rsidTr="008D499E">
        <w:trPr>
          <w:trHeight w:val="415"/>
        </w:trPr>
        <w:tc>
          <w:tcPr>
            <w:tcW w:w="2038" w:type="dxa"/>
            <w:tcBorders>
              <w:top w:val="nil"/>
              <w:left w:val="nil"/>
              <w:bottom w:val="nil"/>
              <w:right w:val="nil"/>
            </w:tcBorders>
            <w:shd w:val="clear" w:color="auto" w:fill="auto"/>
            <w:tcMar>
              <w:top w:w="15" w:type="dxa"/>
              <w:left w:w="108" w:type="dxa"/>
              <w:bottom w:w="0" w:type="dxa"/>
              <w:right w:w="108" w:type="dxa"/>
            </w:tcMar>
            <w:vAlign w:val="center"/>
          </w:tcPr>
          <w:p w14:paraId="2C1A0112" w14:textId="77777777" w:rsidR="008D499E" w:rsidRPr="00BE702E" w:rsidRDefault="008D499E" w:rsidP="008D499E">
            <w:pPr>
              <w:pStyle w:val="Standa"/>
              <w:spacing w:line="256" w:lineRule="auto"/>
              <w:rPr>
                <w:rFonts w:ascii="Arial" w:hAnsi="Arial" w:cs="Arial"/>
                <w:sz w:val="36"/>
                <w:lang w:eastAsia="de-DE"/>
              </w:rPr>
            </w:pPr>
            <w:r w:rsidRPr="00BE702E">
              <w:rPr>
                <w:rFonts w:ascii="Arial" w:eastAsia="PMingLiU" w:hAnsi="Arial" w:cs="Arial"/>
                <w:b/>
                <w:bCs/>
                <w:color w:val="000000"/>
                <w:kern w:val="24"/>
                <w:sz w:val="16"/>
                <w:lang w:val="en-US" w:eastAsia="de-DE"/>
              </w:rPr>
              <w:t>SiO</w:t>
            </w:r>
            <w:r w:rsidRPr="00BE702E">
              <w:rPr>
                <w:rFonts w:ascii="Arial" w:eastAsia="PMingLiU" w:hAnsi="Arial" w:cs="Arial"/>
                <w:b/>
                <w:bCs/>
                <w:color w:val="000000"/>
                <w:kern w:val="24"/>
                <w:position w:val="-4"/>
                <w:sz w:val="16"/>
                <w:vertAlign w:val="subscript"/>
                <w:lang w:val="en-US" w:eastAsia="de-DE"/>
              </w:rPr>
              <w:t xml:space="preserve">2 </w:t>
            </w:r>
            <w:r w:rsidRPr="00BE702E">
              <w:rPr>
                <w:rFonts w:ascii="Arial" w:eastAsia="PMingLiU" w:hAnsi="Arial" w:cs="Arial"/>
                <w:b/>
                <w:bCs/>
                <w:color w:val="000000"/>
                <w:kern w:val="24"/>
                <w:sz w:val="16"/>
                <w:lang w:val="en-US" w:eastAsia="de-DE"/>
              </w:rPr>
              <w:t>DETAS-14</w:t>
            </w:r>
          </w:p>
        </w:tc>
        <w:tc>
          <w:tcPr>
            <w:tcW w:w="920" w:type="dxa"/>
            <w:tcBorders>
              <w:top w:val="nil"/>
              <w:left w:val="nil"/>
              <w:bottom w:val="nil"/>
              <w:right w:val="nil"/>
            </w:tcBorders>
            <w:shd w:val="clear" w:color="auto" w:fill="auto"/>
            <w:tcMar>
              <w:top w:w="15" w:type="dxa"/>
              <w:left w:w="108" w:type="dxa"/>
              <w:bottom w:w="0" w:type="dxa"/>
              <w:right w:w="108" w:type="dxa"/>
            </w:tcMar>
            <w:vAlign w:val="center"/>
          </w:tcPr>
          <w:p w14:paraId="7CA7DD89"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w:t>
            </w:r>
          </w:p>
        </w:tc>
        <w:tc>
          <w:tcPr>
            <w:tcW w:w="920" w:type="dxa"/>
            <w:tcBorders>
              <w:top w:val="nil"/>
              <w:left w:val="nil"/>
              <w:bottom w:val="nil"/>
              <w:right w:val="nil"/>
            </w:tcBorders>
            <w:shd w:val="clear" w:color="auto" w:fill="auto"/>
            <w:tcMar>
              <w:top w:w="15" w:type="dxa"/>
              <w:left w:w="108" w:type="dxa"/>
              <w:bottom w:w="0" w:type="dxa"/>
              <w:right w:w="108" w:type="dxa"/>
            </w:tcMar>
            <w:vAlign w:val="center"/>
          </w:tcPr>
          <w:p w14:paraId="4EEAD458"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10</w:t>
            </w:r>
          </w:p>
        </w:tc>
        <w:tc>
          <w:tcPr>
            <w:tcW w:w="842" w:type="dxa"/>
            <w:tcBorders>
              <w:top w:val="nil"/>
              <w:left w:val="nil"/>
              <w:bottom w:val="nil"/>
              <w:right w:val="nil"/>
            </w:tcBorders>
            <w:shd w:val="clear" w:color="auto" w:fill="auto"/>
            <w:tcMar>
              <w:top w:w="15" w:type="dxa"/>
              <w:left w:w="108" w:type="dxa"/>
              <w:bottom w:w="0" w:type="dxa"/>
              <w:right w:w="108" w:type="dxa"/>
            </w:tcMar>
            <w:vAlign w:val="center"/>
          </w:tcPr>
          <w:p w14:paraId="21E10C50"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23</w:t>
            </w:r>
          </w:p>
        </w:tc>
      </w:tr>
      <w:tr w:rsidR="008D499E" w:rsidRPr="00BE702E" w14:paraId="58F18E5F" w14:textId="77777777" w:rsidTr="008D499E">
        <w:trPr>
          <w:trHeight w:val="415"/>
        </w:trPr>
        <w:tc>
          <w:tcPr>
            <w:tcW w:w="2038" w:type="dxa"/>
            <w:tcBorders>
              <w:top w:val="nil"/>
              <w:left w:val="nil"/>
              <w:bottom w:val="nil"/>
              <w:right w:val="nil"/>
            </w:tcBorders>
            <w:shd w:val="clear" w:color="auto" w:fill="EEECE1"/>
            <w:tcMar>
              <w:top w:w="15" w:type="dxa"/>
              <w:left w:w="108" w:type="dxa"/>
              <w:bottom w:w="0" w:type="dxa"/>
              <w:right w:w="108" w:type="dxa"/>
            </w:tcMar>
            <w:vAlign w:val="center"/>
          </w:tcPr>
          <w:p w14:paraId="51AAF196" w14:textId="77777777" w:rsidR="008D499E" w:rsidRPr="00BE702E" w:rsidRDefault="008D499E" w:rsidP="008D499E">
            <w:pPr>
              <w:pStyle w:val="Standa"/>
              <w:spacing w:line="256" w:lineRule="auto"/>
              <w:rPr>
                <w:rFonts w:ascii="Arial" w:hAnsi="Arial" w:cs="Arial"/>
                <w:sz w:val="36"/>
                <w:lang w:eastAsia="de-DE"/>
              </w:rPr>
            </w:pPr>
            <w:r w:rsidRPr="00BE702E">
              <w:rPr>
                <w:rFonts w:ascii="Arial" w:eastAsia="PMingLiU" w:hAnsi="Arial" w:cs="Arial"/>
                <w:b/>
                <w:bCs/>
                <w:color w:val="000000"/>
                <w:kern w:val="24"/>
                <w:sz w:val="16"/>
                <w:lang w:val="en-US" w:eastAsia="de-DE"/>
              </w:rPr>
              <w:t>SiO</w:t>
            </w:r>
            <w:r w:rsidRPr="00BE702E">
              <w:rPr>
                <w:rFonts w:ascii="Arial" w:eastAsia="PMingLiU" w:hAnsi="Arial" w:cs="Arial"/>
                <w:b/>
                <w:bCs/>
                <w:color w:val="000000"/>
                <w:kern w:val="24"/>
                <w:position w:val="-4"/>
                <w:sz w:val="16"/>
                <w:vertAlign w:val="subscript"/>
                <w:lang w:val="en-US" w:eastAsia="de-DE"/>
              </w:rPr>
              <w:t xml:space="preserve">2 </w:t>
            </w:r>
            <w:r w:rsidRPr="00BE702E">
              <w:rPr>
                <w:rFonts w:ascii="Arial" w:eastAsia="PMingLiU" w:hAnsi="Arial" w:cs="Arial"/>
                <w:b/>
                <w:bCs/>
                <w:color w:val="000000"/>
                <w:kern w:val="24"/>
                <w:sz w:val="16"/>
                <w:lang w:val="en-US" w:eastAsia="de-DE"/>
              </w:rPr>
              <w:t>DETAS-19</w:t>
            </w:r>
          </w:p>
        </w:tc>
        <w:tc>
          <w:tcPr>
            <w:tcW w:w="920" w:type="dxa"/>
            <w:tcBorders>
              <w:top w:val="nil"/>
              <w:left w:val="nil"/>
              <w:bottom w:val="nil"/>
              <w:right w:val="nil"/>
            </w:tcBorders>
            <w:shd w:val="clear" w:color="auto" w:fill="EEECE1"/>
            <w:tcMar>
              <w:top w:w="15" w:type="dxa"/>
              <w:left w:w="108" w:type="dxa"/>
              <w:bottom w:w="0" w:type="dxa"/>
              <w:right w:w="108" w:type="dxa"/>
            </w:tcMar>
            <w:vAlign w:val="center"/>
          </w:tcPr>
          <w:p w14:paraId="2602F497"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w:t>
            </w:r>
          </w:p>
        </w:tc>
        <w:tc>
          <w:tcPr>
            <w:tcW w:w="920" w:type="dxa"/>
            <w:tcBorders>
              <w:top w:val="nil"/>
              <w:left w:val="nil"/>
              <w:bottom w:val="nil"/>
              <w:right w:val="nil"/>
            </w:tcBorders>
            <w:shd w:val="clear" w:color="auto" w:fill="EEECE1"/>
            <w:tcMar>
              <w:top w:w="15" w:type="dxa"/>
              <w:left w:w="108" w:type="dxa"/>
              <w:bottom w:w="0" w:type="dxa"/>
              <w:right w:w="108" w:type="dxa"/>
            </w:tcMar>
            <w:vAlign w:val="center"/>
          </w:tcPr>
          <w:p w14:paraId="5A6E0A50"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15</w:t>
            </w:r>
          </w:p>
        </w:tc>
        <w:tc>
          <w:tcPr>
            <w:tcW w:w="842" w:type="dxa"/>
            <w:tcBorders>
              <w:top w:val="nil"/>
              <w:left w:val="nil"/>
              <w:bottom w:val="nil"/>
              <w:right w:val="nil"/>
            </w:tcBorders>
            <w:shd w:val="clear" w:color="auto" w:fill="EEECE1"/>
            <w:tcMar>
              <w:top w:w="15" w:type="dxa"/>
              <w:left w:w="108" w:type="dxa"/>
              <w:bottom w:w="0" w:type="dxa"/>
              <w:right w:w="108" w:type="dxa"/>
            </w:tcMar>
            <w:vAlign w:val="center"/>
          </w:tcPr>
          <w:p w14:paraId="4A8E8783"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30</w:t>
            </w:r>
          </w:p>
        </w:tc>
      </w:tr>
      <w:tr w:rsidR="008D499E" w:rsidRPr="00BE702E" w14:paraId="5AC9E4EC" w14:textId="77777777" w:rsidTr="008D499E">
        <w:trPr>
          <w:trHeight w:val="415"/>
        </w:trPr>
        <w:tc>
          <w:tcPr>
            <w:tcW w:w="2038" w:type="dxa"/>
            <w:tcBorders>
              <w:top w:val="nil"/>
              <w:left w:val="nil"/>
              <w:bottom w:val="nil"/>
              <w:right w:val="nil"/>
            </w:tcBorders>
            <w:shd w:val="clear" w:color="auto" w:fill="FFFFFF"/>
            <w:tcMar>
              <w:top w:w="15" w:type="dxa"/>
              <w:left w:w="108" w:type="dxa"/>
              <w:bottom w:w="0" w:type="dxa"/>
              <w:right w:w="108" w:type="dxa"/>
            </w:tcMar>
            <w:vAlign w:val="center"/>
          </w:tcPr>
          <w:p w14:paraId="45EFADED" w14:textId="77777777" w:rsidR="008D499E" w:rsidRPr="00BE702E" w:rsidRDefault="008D499E" w:rsidP="008D499E">
            <w:pPr>
              <w:pStyle w:val="Standa"/>
              <w:spacing w:line="256" w:lineRule="auto"/>
              <w:rPr>
                <w:rFonts w:ascii="Arial" w:hAnsi="Arial" w:cs="Arial"/>
                <w:sz w:val="36"/>
                <w:lang w:eastAsia="de-DE"/>
              </w:rPr>
            </w:pPr>
            <w:r w:rsidRPr="00BE702E">
              <w:rPr>
                <w:rFonts w:ascii="Arial" w:eastAsia="PMingLiU" w:hAnsi="Arial" w:cs="Arial"/>
                <w:b/>
                <w:bCs/>
                <w:color w:val="000000"/>
                <w:kern w:val="24"/>
                <w:sz w:val="16"/>
                <w:lang w:val="en-US" w:eastAsia="de-DE"/>
              </w:rPr>
              <w:t>SiO</w:t>
            </w:r>
            <w:r w:rsidRPr="00BE702E">
              <w:rPr>
                <w:rFonts w:ascii="Arial" w:eastAsia="PMingLiU" w:hAnsi="Arial" w:cs="Arial"/>
                <w:b/>
                <w:bCs/>
                <w:color w:val="000000"/>
                <w:kern w:val="24"/>
                <w:position w:val="-4"/>
                <w:sz w:val="16"/>
                <w:vertAlign w:val="subscript"/>
                <w:lang w:val="en-US" w:eastAsia="de-DE"/>
              </w:rPr>
              <w:t xml:space="preserve">2 </w:t>
            </w:r>
            <w:r w:rsidRPr="00BE702E">
              <w:rPr>
                <w:rFonts w:ascii="Arial" w:eastAsia="PMingLiU" w:hAnsi="Arial" w:cs="Arial"/>
                <w:b/>
                <w:bCs/>
                <w:color w:val="000000"/>
                <w:kern w:val="24"/>
                <w:sz w:val="16"/>
                <w:lang w:val="en-US" w:eastAsia="de-DE"/>
              </w:rPr>
              <w:t>DETAS-38</w:t>
            </w:r>
          </w:p>
        </w:tc>
        <w:tc>
          <w:tcPr>
            <w:tcW w:w="920" w:type="dxa"/>
            <w:tcBorders>
              <w:top w:val="nil"/>
              <w:left w:val="nil"/>
              <w:bottom w:val="nil"/>
              <w:right w:val="nil"/>
            </w:tcBorders>
            <w:shd w:val="clear" w:color="auto" w:fill="FFFFFF"/>
            <w:tcMar>
              <w:top w:w="15" w:type="dxa"/>
              <w:left w:w="108" w:type="dxa"/>
              <w:bottom w:w="0" w:type="dxa"/>
              <w:right w:w="108" w:type="dxa"/>
            </w:tcMar>
            <w:vAlign w:val="center"/>
          </w:tcPr>
          <w:p w14:paraId="16F027A7"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w:t>
            </w:r>
          </w:p>
        </w:tc>
        <w:tc>
          <w:tcPr>
            <w:tcW w:w="920" w:type="dxa"/>
            <w:tcBorders>
              <w:top w:val="nil"/>
              <w:left w:val="nil"/>
              <w:bottom w:val="nil"/>
              <w:right w:val="nil"/>
            </w:tcBorders>
            <w:shd w:val="clear" w:color="auto" w:fill="FFFFFF"/>
            <w:tcMar>
              <w:top w:w="15" w:type="dxa"/>
              <w:left w:w="108" w:type="dxa"/>
              <w:bottom w:w="0" w:type="dxa"/>
              <w:right w:w="108" w:type="dxa"/>
            </w:tcMar>
            <w:vAlign w:val="center"/>
          </w:tcPr>
          <w:p w14:paraId="162E013F"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20</w:t>
            </w:r>
          </w:p>
        </w:tc>
        <w:tc>
          <w:tcPr>
            <w:tcW w:w="842" w:type="dxa"/>
            <w:tcBorders>
              <w:top w:val="nil"/>
              <w:left w:val="nil"/>
              <w:bottom w:val="nil"/>
              <w:right w:val="nil"/>
            </w:tcBorders>
            <w:shd w:val="clear" w:color="auto" w:fill="FFFFFF"/>
            <w:tcMar>
              <w:top w:w="15" w:type="dxa"/>
              <w:left w:w="108" w:type="dxa"/>
              <w:bottom w:w="0" w:type="dxa"/>
              <w:right w:w="108" w:type="dxa"/>
            </w:tcMar>
            <w:vAlign w:val="center"/>
          </w:tcPr>
          <w:p w14:paraId="7DF27D9D"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61</w:t>
            </w:r>
          </w:p>
        </w:tc>
      </w:tr>
      <w:tr w:rsidR="008D499E" w:rsidRPr="00BE702E" w14:paraId="48E0B29B" w14:textId="77777777" w:rsidTr="008D499E">
        <w:trPr>
          <w:trHeight w:val="415"/>
        </w:trPr>
        <w:tc>
          <w:tcPr>
            <w:tcW w:w="2038" w:type="dxa"/>
            <w:tcBorders>
              <w:top w:val="nil"/>
              <w:left w:val="nil"/>
              <w:bottom w:val="nil"/>
              <w:right w:val="nil"/>
            </w:tcBorders>
            <w:shd w:val="clear" w:color="auto" w:fill="EEECE1"/>
            <w:tcMar>
              <w:top w:w="15" w:type="dxa"/>
              <w:left w:w="108" w:type="dxa"/>
              <w:bottom w:w="0" w:type="dxa"/>
              <w:right w:w="108" w:type="dxa"/>
            </w:tcMar>
            <w:vAlign w:val="center"/>
          </w:tcPr>
          <w:p w14:paraId="0E60195D" w14:textId="77777777" w:rsidR="008D499E" w:rsidRPr="00BE702E" w:rsidRDefault="008D499E" w:rsidP="008D499E">
            <w:pPr>
              <w:pStyle w:val="Standa"/>
              <w:spacing w:line="256" w:lineRule="auto"/>
              <w:rPr>
                <w:rFonts w:ascii="Arial" w:hAnsi="Arial" w:cs="Arial"/>
                <w:sz w:val="36"/>
                <w:lang w:eastAsia="de-DE"/>
              </w:rPr>
            </w:pPr>
            <w:r w:rsidRPr="00BE702E">
              <w:rPr>
                <w:rFonts w:ascii="Arial" w:eastAsia="PMingLiU" w:hAnsi="Arial" w:cs="Arial"/>
                <w:b/>
                <w:bCs/>
                <w:color w:val="000000"/>
                <w:kern w:val="24"/>
                <w:sz w:val="16"/>
                <w:lang w:val="en-US" w:eastAsia="de-DE"/>
              </w:rPr>
              <w:t>SiO</w:t>
            </w:r>
            <w:r w:rsidRPr="00BE702E">
              <w:rPr>
                <w:rFonts w:ascii="Arial" w:eastAsia="PMingLiU" w:hAnsi="Arial" w:cs="Arial"/>
                <w:b/>
                <w:bCs/>
                <w:color w:val="000000"/>
                <w:kern w:val="24"/>
                <w:position w:val="-4"/>
                <w:sz w:val="16"/>
                <w:vertAlign w:val="subscript"/>
                <w:lang w:val="en-US" w:eastAsia="de-DE"/>
              </w:rPr>
              <w:t xml:space="preserve">2 </w:t>
            </w:r>
            <w:r w:rsidRPr="00BE702E">
              <w:rPr>
                <w:rFonts w:ascii="Arial" w:eastAsia="PMingLiU" w:hAnsi="Arial" w:cs="Arial"/>
                <w:b/>
                <w:bCs/>
                <w:color w:val="000000"/>
                <w:kern w:val="24"/>
                <w:sz w:val="16"/>
                <w:lang w:eastAsia="de-DE"/>
              </w:rPr>
              <w:t>DETAS-210</w:t>
            </w:r>
          </w:p>
        </w:tc>
        <w:tc>
          <w:tcPr>
            <w:tcW w:w="920" w:type="dxa"/>
            <w:tcBorders>
              <w:top w:val="nil"/>
              <w:left w:val="nil"/>
              <w:bottom w:val="nil"/>
              <w:right w:val="nil"/>
            </w:tcBorders>
            <w:shd w:val="clear" w:color="auto" w:fill="EEECE1"/>
            <w:tcMar>
              <w:top w:w="15" w:type="dxa"/>
              <w:left w:w="108" w:type="dxa"/>
              <w:bottom w:w="0" w:type="dxa"/>
              <w:right w:w="108" w:type="dxa"/>
            </w:tcMar>
            <w:vAlign w:val="center"/>
          </w:tcPr>
          <w:p w14:paraId="17B9C048"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w:t>
            </w:r>
          </w:p>
        </w:tc>
        <w:tc>
          <w:tcPr>
            <w:tcW w:w="920" w:type="dxa"/>
            <w:tcBorders>
              <w:top w:val="nil"/>
              <w:left w:val="nil"/>
              <w:bottom w:val="nil"/>
              <w:right w:val="nil"/>
            </w:tcBorders>
            <w:shd w:val="clear" w:color="auto" w:fill="EEECE1"/>
            <w:tcMar>
              <w:top w:w="15" w:type="dxa"/>
              <w:left w:w="108" w:type="dxa"/>
              <w:bottom w:w="0" w:type="dxa"/>
              <w:right w:w="108" w:type="dxa"/>
            </w:tcMar>
            <w:vAlign w:val="center"/>
          </w:tcPr>
          <w:p w14:paraId="4C12462C"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120</w:t>
            </w:r>
          </w:p>
        </w:tc>
        <w:tc>
          <w:tcPr>
            <w:tcW w:w="842" w:type="dxa"/>
            <w:tcBorders>
              <w:top w:val="nil"/>
              <w:left w:val="nil"/>
              <w:bottom w:val="nil"/>
              <w:right w:val="nil"/>
            </w:tcBorders>
            <w:shd w:val="clear" w:color="auto" w:fill="EEECE1"/>
            <w:tcMar>
              <w:top w:w="15" w:type="dxa"/>
              <w:left w:w="108" w:type="dxa"/>
              <w:bottom w:w="0" w:type="dxa"/>
              <w:right w:w="108" w:type="dxa"/>
            </w:tcMar>
            <w:vAlign w:val="center"/>
          </w:tcPr>
          <w:p w14:paraId="741AF2C7"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356</w:t>
            </w:r>
          </w:p>
        </w:tc>
      </w:tr>
      <w:tr w:rsidR="008D499E" w:rsidRPr="00BE702E" w14:paraId="4B9CE614" w14:textId="77777777" w:rsidTr="008D499E">
        <w:trPr>
          <w:trHeight w:val="415"/>
        </w:trPr>
        <w:tc>
          <w:tcPr>
            <w:tcW w:w="2038" w:type="dxa"/>
            <w:tcBorders>
              <w:top w:val="nil"/>
              <w:left w:val="nil"/>
              <w:bottom w:val="nil"/>
              <w:right w:val="nil"/>
            </w:tcBorders>
            <w:shd w:val="clear" w:color="auto" w:fill="FFFFFF"/>
            <w:tcMar>
              <w:top w:w="15" w:type="dxa"/>
              <w:left w:w="108" w:type="dxa"/>
              <w:bottom w:w="0" w:type="dxa"/>
              <w:right w:w="108" w:type="dxa"/>
            </w:tcMar>
            <w:vAlign w:val="center"/>
          </w:tcPr>
          <w:p w14:paraId="6F30B6F4" w14:textId="77777777" w:rsidR="008D499E" w:rsidRPr="00BE702E" w:rsidRDefault="008D499E" w:rsidP="008D499E">
            <w:pPr>
              <w:pStyle w:val="Standa"/>
              <w:spacing w:line="256" w:lineRule="auto"/>
              <w:rPr>
                <w:rFonts w:ascii="Arial" w:hAnsi="Arial" w:cs="Arial"/>
                <w:sz w:val="36"/>
                <w:lang w:eastAsia="de-DE"/>
              </w:rPr>
            </w:pPr>
            <w:r w:rsidRPr="00BE702E">
              <w:rPr>
                <w:rFonts w:ascii="Arial" w:eastAsia="PMingLiU" w:hAnsi="Arial" w:cs="Arial"/>
                <w:b/>
                <w:bCs/>
                <w:color w:val="000000"/>
                <w:kern w:val="24"/>
                <w:sz w:val="16"/>
                <w:lang w:val="en-US" w:eastAsia="de-DE"/>
              </w:rPr>
              <w:t>SiO</w:t>
            </w:r>
            <w:r w:rsidRPr="00BE702E">
              <w:rPr>
                <w:rFonts w:ascii="Arial" w:eastAsia="PMingLiU" w:hAnsi="Arial" w:cs="Arial"/>
                <w:b/>
                <w:bCs/>
                <w:color w:val="000000"/>
                <w:kern w:val="24"/>
                <w:position w:val="-4"/>
                <w:sz w:val="16"/>
                <w:vertAlign w:val="subscript"/>
                <w:lang w:val="en-US" w:eastAsia="de-DE"/>
              </w:rPr>
              <w:t>2</w:t>
            </w:r>
            <w:r w:rsidRPr="00BE702E">
              <w:rPr>
                <w:rFonts w:ascii="Arial" w:eastAsia="PMingLiU" w:hAnsi="Arial" w:cs="Arial"/>
                <w:b/>
                <w:bCs/>
                <w:color w:val="000000"/>
                <w:kern w:val="24"/>
                <w:sz w:val="16"/>
                <w:lang w:val="en-US" w:eastAsia="de-DE"/>
              </w:rPr>
              <w:t>-NH</w:t>
            </w:r>
            <w:r w:rsidRPr="00BE702E">
              <w:rPr>
                <w:rFonts w:ascii="Arial" w:eastAsia="PMingLiU" w:hAnsi="Arial" w:cs="Arial"/>
                <w:b/>
                <w:bCs/>
                <w:color w:val="000000"/>
                <w:kern w:val="24"/>
                <w:position w:val="-4"/>
                <w:sz w:val="16"/>
                <w:vertAlign w:val="subscript"/>
                <w:lang w:val="en-US" w:eastAsia="de-DE"/>
              </w:rPr>
              <w:t>2</w:t>
            </w:r>
            <w:r w:rsidRPr="00BE702E">
              <w:rPr>
                <w:rFonts w:ascii="Arial" w:eastAsia="PMingLiU" w:hAnsi="Arial" w:cs="Arial"/>
                <w:b/>
                <w:bCs/>
                <w:color w:val="000000"/>
                <w:kern w:val="24"/>
                <w:sz w:val="16"/>
                <w:lang w:val="en-US" w:eastAsia="de-DE"/>
              </w:rPr>
              <w:t xml:space="preserve"> (C)</w:t>
            </w:r>
          </w:p>
        </w:tc>
        <w:tc>
          <w:tcPr>
            <w:tcW w:w="920" w:type="dxa"/>
            <w:tcBorders>
              <w:top w:val="nil"/>
              <w:left w:val="nil"/>
              <w:bottom w:val="nil"/>
              <w:right w:val="nil"/>
            </w:tcBorders>
            <w:shd w:val="clear" w:color="auto" w:fill="FFFFFF"/>
            <w:tcMar>
              <w:top w:w="15" w:type="dxa"/>
              <w:left w:w="108" w:type="dxa"/>
              <w:bottom w:w="0" w:type="dxa"/>
              <w:right w:w="108" w:type="dxa"/>
            </w:tcMar>
            <w:vAlign w:val="center"/>
          </w:tcPr>
          <w:p w14:paraId="3AE795E4"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w:t>
            </w:r>
          </w:p>
        </w:tc>
        <w:tc>
          <w:tcPr>
            <w:tcW w:w="920" w:type="dxa"/>
            <w:tcBorders>
              <w:top w:val="nil"/>
              <w:left w:val="nil"/>
              <w:bottom w:val="nil"/>
              <w:right w:val="nil"/>
            </w:tcBorders>
            <w:shd w:val="clear" w:color="auto" w:fill="FFFFFF"/>
            <w:tcMar>
              <w:top w:w="15" w:type="dxa"/>
              <w:left w:w="108" w:type="dxa"/>
              <w:bottom w:w="0" w:type="dxa"/>
              <w:right w:w="108" w:type="dxa"/>
            </w:tcMar>
            <w:vAlign w:val="center"/>
          </w:tcPr>
          <w:p w14:paraId="616E315B"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w:t>
            </w:r>
          </w:p>
        </w:tc>
        <w:tc>
          <w:tcPr>
            <w:tcW w:w="842" w:type="dxa"/>
            <w:tcBorders>
              <w:top w:val="nil"/>
              <w:left w:val="nil"/>
              <w:bottom w:val="nil"/>
              <w:right w:val="nil"/>
            </w:tcBorders>
            <w:shd w:val="clear" w:color="auto" w:fill="FFFFFF"/>
            <w:tcMar>
              <w:top w:w="15" w:type="dxa"/>
              <w:left w:w="108" w:type="dxa"/>
              <w:bottom w:w="0" w:type="dxa"/>
              <w:right w:w="108" w:type="dxa"/>
            </w:tcMar>
            <w:vAlign w:val="center"/>
          </w:tcPr>
          <w:p w14:paraId="5B684E9E"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eastAsia="de-DE"/>
              </w:rPr>
              <w:t>253</w:t>
            </w:r>
          </w:p>
        </w:tc>
      </w:tr>
      <w:tr w:rsidR="008D499E" w:rsidRPr="00BE702E" w14:paraId="4BA66970" w14:textId="77777777" w:rsidTr="008D499E">
        <w:trPr>
          <w:trHeight w:val="415"/>
        </w:trPr>
        <w:tc>
          <w:tcPr>
            <w:tcW w:w="2038" w:type="dxa"/>
            <w:tcBorders>
              <w:top w:val="nil"/>
              <w:left w:val="nil"/>
              <w:bottom w:val="single" w:sz="8" w:space="0" w:color="000000"/>
              <w:right w:val="nil"/>
            </w:tcBorders>
            <w:shd w:val="clear" w:color="auto" w:fill="EEECE1"/>
            <w:tcMar>
              <w:top w:w="15" w:type="dxa"/>
              <w:left w:w="108" w:type="dxa"/>
              <w:bottom w:w="0" w:type="dxa"/>
              <w:right w:w="108" w:type="dxa"/>
            </w:tcMar>
            <w:vAlign w:val="center"/>
          </w:tcPr>
          <w:p w14:paraId="5D336F92" w14:textId="77777777" w:rsidR="008D499E" w:rsidRPr="00BE702E" w:rsidRDefault="008D499E" w:rsidP="008D499E">
            <w:pPr>
              <w:pStyle w:val="Standa"/>
              <w:spacing w:line="256" w:lineRule="auto"/>
              <w:rPr>
                <w:rFonts w:ascii="Arial" w:hAnsi="Arial" w:cs="Arial"/>
                <w:sz w:val="36"/>
                <w:lang w:eastAsia="de-DE"/>
              </w:rPr>
            </w:pPr>
            <w:r w:rsidRPr="00BE702E">
              <w:rPr>
                <w:rFonts w:ascii="Arial" w:eastAsia="PMingLiU" w:hAnsi="Arial" w:cs="Arial"/>
                <w:b/>
                <w:bCs/>
                <w:color w:val="000000"/>
                <w:kern w:val="24"/>
                <w:sz w:val="16"/>
                <w:lang w:val="en-US" w:eastAsia="de-DE"/>
              </w:rPr>
              <w:t>Polystyrene-NH</w:t>
            </w:r>
            <w:r w:rsidRPr="00BE702E">
              <w:rPr>
                <w:rFonts w:ascii="Arial" w:eastAsia="PMingLiU" w:hAnsi="Arial" w:cs="Arial"/>
                <w:b/>
                <w:bCs/>
                <w:color w:val="000000"/>
                <w:kern w:val="24"/>
                <w:position w:val="-4"/>
                <w:sz w:val="16"/>
                <w:vertAlign w:val="subscript"/>
                <w:lang w:val="en-US" w:eastAsia="de-DE"/>
              </w:rPr>
              <w:t>2</w:t>
            </w:r>
            <w:r w:rsidRPr="00BE702E">
              <w:rPr>
                <w:rFonts w:ascii="Arial" w:eastAsia="PMingLiU" w:hAnsi="Arial" w:cs="Arial"/>
                <w:b/>
                <w:bCs/>
                <w:color w:val="000000"/>
                <w:kern w:val="24"/>
                <w:sz w:val="16"/>
                <w:lang w:val="en-US" w:eastAsia="de-DE"/>
              </w:rPr>
              <w:t xml:space="preserve"> (C)</w:t>
            </w:r>
          </w:p>
        </w:tc>
        <w:tc>
          <w:tcPr>
            <w:tcW w:w="920" w:type="dxa"/>
            <w:tcBorders>
              <w:top w:val="nil"/>
              <w:left w:val="nil"/>
              <w:bottom w:val="single" w:sz="8" w:space="0" w:color="000000"/>
              <w:right w:val="nil"/>
            </w:tcBorders>
            <w:shd w:val="clear" w:color="auto" w:fill="EEECE1"/>
            <w:tcMar>
              <w:top w:w="15" w:type="dxa"/>
              <w:left w:w="108" w:type="dxa"/>
              <w:bottom w:w="0" w:type="dxa"/>
              <w:right w:w="108" w:type="dxa"/>
            </w:tcMar>
            <w:vAlign w:val="center"/>
          </w:tcPr>
          <w:p w14:paraId="194C19DF"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w:t>
            </w:r>
          </w:p>
        </w:tc>
        <w:tc>
          <w:tcPr>
            <w:tcW w:w="920" w:type="dxa"/>
            <w:tcBorders>
              <w:top w:val="nil"/>
              <w:left w:val="nil"/>
              <w:bottom w:val="single" w:sz="8" w:space="0" w:color="000000"/>
              <w:right w:val="nil"/>
            </w:tcBorders>
            <w:shd w:val="clear" w:color="auto" w:fill="EEECE1"/>
            <w:tcMar>
              <w:top w:w="15" w:type="dxa"/>
              <w:left w:w="108" w:type="dxa"/>
              <w:bottom w:w="0" w:type="dxa"/>
              <w:right w:w="108" w:type="dxa"/>
            </w:tcMar>
            <w:vAlign w:val="center"/>
          </w:tcPr>
          <w:p w14:paraId="17892DB9"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val="en-US" w:eastAsia="de-DE"/>
              </w:rPr>
              <w:t>-</w:t>
            </w:r>
          </w:p>
        </w:tc>
        <w:tc>
          <w:tcPr>
            <w:tcW w:w="842" w:type="dxa"/>
            <w:tcBorders>
              <w:top w:val="nil"/>
              <w:left w:val="nil"/>
              <w:bottom w:val="single" w:sz="8" w:space="0" w:color="000000"/>
              <w:right w:val="nil"/>
            </w:tcBorders>
            <w:shd w:val="clear" w:color="auto" w:fill="EEECE1"/>
            <w:tcMar>
              <w:top w:w="15" w:type="dxa"/>
              <w:left w:w="108" w:type="dxa"/>
              <w:bottom w:w="0" w:type="dxa"/>
              <w:right w:w="108" w:type="dxa"/>
            </w:tcMar>
            <w:vAlign w:val="center"/>
          </w:tcPr>
          <w:p w14:paraId="04ABBE0B"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color w:val="000000"/>
                <w:kern w:val="24"/>
                <w:sz w:val="16"/>
                <w:lang w:eastAsia="de-DE"/>
              </w:rPr>
              <w:t>3614</w:t>
            </w:r>
          </w:p>
        </w:tc>
      </w:tr>
    </w:tbl>
    <w:p w14:paraId="4A27C56E" w14:textId="77777777" w:rsidR="008D499E" w:rsidRPr="00BE702E" w:rsidRDefault="008D499E" w:rsidP="008D499E">
      <w:pPr>
        <w:pStyle w:val="Standa"/>
        <w:rPr>
          <w:lang w:val="en-US"/>
        </w:rPr>
      </w:pPr>
      <w:r w:rsidRPr="00BE702E">
        <w:rPr>
          <w:lang w:val="en-US"/>
        </w:rPr>
        <w:t>N.A.: not applicable</w:t>
      </w:r>
    </w:p>
    <w:p w14:paraId="72CDDB55" w14:textId="77777777" w:rsidR="008D499E" w:rsidRPr="00BE702E" w:rsidRDefault="008D499E" w:rsidP="008D499E">
      <w:pPr>
        <w:pStyle w:val="Standa"/>
        <w:rPr>
          <w:lang w:val="en-US"/>
        </w:rPr>
      </w:pPr>
      <w:r w:rsidRPr="00BE702E">
        <w:rPr>
          <w:lang w:val="en-US"/>
        </w:rPr>
        <w:t>C: commercial</w:t>
      </w:r>
    </w:p>
    <w:p w14:paraId="5E644BEE" w14:textId="77777777" w:rsidR="008D499E" w:rsidRPr="00BE702E" w:rsidRDefault="008D499E" w:rsidP="008D499E">
      <w:pPr>
        <w:pStyle w:val="Standa"/>
        <w:rPr>
          <w:b/>
          <w:bCs/>
          <w:lang w:val="en-US"/>
        </w:rPr>
      </w:pPr>
    </w:p>
    <w:p w14:paraId="48C1D3A2" w14:textId="77777777" w:rsidR="008D499E" w:rsidRPr="00BE702E" w:rsidRDefault="008D499E" w:rsidP="008D499E">
      <w:pPr>
        <w:pStyle w:val="Standa"/>
        <w:rPr>
          <w:lang w:val="en-US"/>
        </w:rPr>
      </w:pPr>
      <w:r w:rsidRPr="00BE702E">
        <w:rPr>
          <w:b/>
          <w:bCs/>
          <w:lang w:val="en-US"/>
        </w:rPr>
        <w:t>Table S1: Amount of amin</w:t>
      </w:r>
      <w:r w:rsidR="00904A15" w:rsidRPr="00BE702E">
        <w:rPr>
          <w:b/>
          <w:bCs/>
          <w:lang w:val="en-US"/>
        </w:rPr>
        <w:t>o</w:t>
      </w:r>
      <w:r w:rsidRPr="00BE702E">
        <w:rPr>
          <w:b/>
          <w:bCs/>
          <w:lang w:val="en-US"/>
        </w:rPr>
        <w:t xml:space="preserve"> groups at the surface of SiO</w:t>
      </w:r>
      <w:r w:rsidRPr="00BE702E">
        <w:rPr>
          <w:b/>
          <w:bCs/>
          <w:vertAlign w:val="subscript"/>
          <w:lang w:val="en-US"/>
        </w:rPr>
        <w:t>2</w:t>
      </w:r>
      <w:r w:rsidRPr="00BE702E">
        <w:rPr>
          <w:b/>
          <w:bCs/>
          <w:lang w:val="en-US"/>
        </w:rPr>
        <w:t xml:space="preserve"> nanoparticles derived from fluorescamine analysis and corresponding volume of APTES or DETAS in reactions.</w:t>
      </w:r>
    </w:p>
    <w:p w14:paraId="4EE0D673" w14:textId="77777777" w:rsidR="008D499E" w:rsidRPr="00BE702E" w:rsidRDefault="008D499E" w:rsidP="008D499E">
      <w:pPr>
        <w:pStyle w:val="Standa"/>
        <w:rPr>
          <w:lang w:val="en-US"/>
        </w:rPr>
      </w:pPr>
    </w:p>
    <w:p w14:paraId="228FE97F" w14:textId="77777777" w:rsidR="008D499E" w:rsidRPr="00BE702E" w:rsidRDefault="008D499E" w:rsidP="008D499E">
      <w:pPr>
        <w:pStyle w:val="Standa"/>
        <w:rPr>
          <w:lang w:val="en-US"/>
        </w:rPr>
      </w:pPr>
    </w:p>
    <w:p w14:paraId="05FD8050" w14:textId="77777777" w:rsidR="008D499E" w:rsidRPr="00BE702E" w:rsidRDefault="008D499E" w:rsidP="008D499E">
      <w:pPr>
        <w:pStyle w:val="Standa"/>
        <w:rPr>
          <w:lang w:val="en-US"/>
        </w:rPr>
      </w:pPr>
    </w:p>
    <w:p w14:paraId="69302200" w14:textId="77777777" w:rsidR="008D499E" w:rsidRPr="00BE702E" w:rsidRDefault="008D499E" w:rsidP="008D499E">
      <w:pPr>
        <w:pStyle w:val="Standa"/>
        <w:rPr>
          <w:lang w:val="en-US"/>
        </w:rPr>
      </w:pPr>
    </w:p>
    <w:p w14:paraId="769548E4" w14:textId="77777777" w:rsidR="008D499E" w:rsidRPr="00BE702E" w:rsidRDefault="008D499E" w:rsidP="008D499E">
      <w:pPr>
        <w:pStyle w:val="Standa"/>
        <w:rPr>
          <w:lang w:val="en-US"/>
        </w:rPr>
      </w:pPr>
    </w:p>
    <w:p w14:paraId="581A4C70" w14:textId="77777777" w:rsidR="008D499E" w:rsidRPr="00BE702E" w:rsidRDefault="008D499E" w:rsidP="008D499E">
      <w:pPr>
        <w:pStyle w:val="Standa"/>
        <w:rPr>
          <w:lang w:val="en-US"/>
        </w:rPr>
      </w:pPr>
    </w:p>
    <w:p w14:paraId="03F3370A" w14:textId="77777777" w:rsidR="008D499E" w:rsidRPr="00BE702E" w:rsidRDefault="008D499E" w:rsidP="008D499E">
      <w:pPr>
        <w:pStyle w:val="Standa"/>
        <w:rPr>
          <w:lang w:val="en-US"/>
        </w:rPr>
      </w:pPr>
    </w:p>
    <w:p w14:paraId="24931FA6" w14:textId="77777777" w:rsidR="008D499E" w:rsidRPr="00BE702E" w:rsidRDefault="008D499E" w:rsidP="008D499E">
      <w:pPr>
        <w:pStyle w:val="Standa"/>
        <w:rPr>
          <w:lang w:val="en-US"/>
        </w:rPr>
      </w:pPr>
    </w:p>
    <w:p w14:paraId="3B31F2CE" w14:textId="77777777" w:rsidR="008D499E" w:rsidRPr="00BE702E" w:rsidRDefault="008D499E" w:rsidP="008D499E">
      <w:pPr>
        <w:pStyle w:val="Standa"/>
        <w:rPr>
          <w:lang w:val="en-US"/>
        </w:rPr>
      </w:pPr>
    </w:p>
    <w:p w14:paraId="063C97F7" w14:textId="77777777" w:rsidR="008D499E" w:rsidRPr="00BE702E" w:rsidRDefault="008D499E" w:rsidP="008D499E">
      <w:pPr>
        <w:pStyle w:val="Standa"/>
        <w:rPr>
          <w:lang w:val="en-US"/>
        </w:rPr>
      </w:pPr>
    </w:p>
    <w:p w14:paraId="5D9E8B03" w14:textId="77777777" w:rsidR="008D499E" w:rsidRPr="00BE702E" w:rsidRDefault="008D499E" w:rsidP="008D499E">
      <w:pPr>
        <w:pStyle w:val="Standa"/>
        <w:rPr>
          <w:lang w:val="en-US"/>
        </w:rPr>
      </w:pPr>
    </w:p>
    <w:p w14:paraId="2647D958" w14:textId="77777777" w:rsidR="008D499E" w:rsidRPr="00BE702E" w:rsidRDefault="008D499E" w:rsidP="008D499E">
      <w:pPr>
        <w:pStyle w:val="Standa"/>
        <w:rPr>
          <w:lang w:val="en-US"/>
        </w:rPr>
      </w:pPr>
    </w:p>
    <w:p w14:paraId="2D69C3FC" w14:textId="77777777" w:rsidR="008D499E" w:rsidRPr="00BE702E" w:rsidRDefault="008D499E" w:rsidP="008D499E">
      <w:pPr>
        <w:pStyle w:val="Standa"/>
        <w:rPr>
          <w:b/>
          <w:bCs/>
          <w:lang w:val="en-US"/>
        </w:rPr>
      </w:pPr>
    </w:p>
    <w:tbl>
      <w:tblPr>
        <w:tblW w:w="6511" w:type="dxa"/>
        <w:tblInd w:w="108" w:type="dxa"/>
        <w:tblCellMar>
          <w:left w:w="0" w:type="dxa"/>
          <w:right w:w="0" w:type="dxa"/>
        </w:tblCellMar>
        <w:tblLook w:val="00A0" w:firstRow="1" w:lastRow="0" w:firstColumn="1" w:lastColumn="0" w:noHBand="0" w:noVBand="0"/>
      </w:tblPr>
      <w:tblGrid>
        <w:gridCol w:w="1378"/>
        <w:gridCol w:w="1199"/>
        <w:gridCol w:w="618"/>
        <w:gridCol w:w="1783"/>
        <w:gridCol w:w="1533"/>
      </w:tblGrid>
      <w:tr w:rsidR="008D499E" w:rsidRPr="00BE702E" w14:paraId="55F582EA" w14:textId="77777777" w:rsidTr="003458F8">
        <w:trPr>
          <w:trHeight w:val="531"/>
        </w:trPr>
        <w:tc>
          <w:tcPr>
            <w:tcW w:w="1378"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14:paraId="4D906B2B" w14:textId="77777777" w:rsidR="008D499E" w:rsidRPr="00BE702E" w:rsidRDefault="008D499E" w:rsidP="008D499E">
            <w:pPr>
              <w:pStyle w:val="Standa"/>
              <w:spacing w:line="256" w:lineRule="auto"/>
              <w:rPr>
                <w:rFonts w:ascii="Arial" w:hAnsi="Arial" w:cs="Arial"/>
                <w:sz w:val="36"/>
                <w:lang w:eastAsia="de-DE"/>
              </w:rPr>
            </w:pPr>
            <w:r w:rsidRPr="00BE702E">
              <w:rPr>
                <w:rFonts w:ascii="Arial" w:eastAsia="PMingLiU" w:hAnsi="Arial" w:cs="Arial"/>
                <w:b/>
                <w:bCs/>
                <w:color w:val="000000"/>
                <w:kern w:val="24"/>
                <w:sz w:val="16"/>
                <w:lang w:val="en-US" w:eastAsia="de-DE"/>
              </w:rPr>
              <w:t>Nanoparticles</w:t>
            </w:r>
          </w:p>
        </w:tc>
        <w:tc>
          <w:tcPr>
            <w:tcW w:w="119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14:paraId="386C3B8B"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b/>
                <w:bCs/>
                <w:color w:val="000000"/>
                <w:kern w:val="24"/>
                <w:sz w:val="16"/>
                <w:lang w:val="en-US" w:eastAsia="de-DE"/>
              </w:rPr>
              <w:t>Polarization</w:t>
            </w:r>
          </w:p>
        </w:tc>
        <w:tc>
          <w:tcPr>
            <w:tcW w:w="618"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14:paraId="2B35250E"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b/>
                <w:bCs/>
                <w:color w:val="000000"/>
                <w:kern w:val="24"/>
                <w:sz w:val="16"/>
                <w:lang w:val="en-US" w:eastAsia="de-DE"/>
              </w:rPr>
              <w:t>Unit</w:t>
            </w:r>
          </w:p>
        </w:tc>
        <w:tc>
          <w:tcPr>
            <w:tcW w:w="1783"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14:paraId="30DB5098" w14:textId="77777777" w:rsidR="008D499E" w:rsidRPr="00BE702E" w:rsidRDefault="008D499E" w:rsidP="008D499E">
            <w:pPr>
              <w:pStyle w:val="Standa"/>
              <w:spacing w:line="256" w:lineRule="auto"/>
              <w:jc w:val="center"/>
              <w:rPr>
                <w:rFonts w:ascii="Arial" w:eastAsia="PMingLiU" w:hAnsi="Arial" w:cs="Arial"/>
                <w:b/>
                <w:bCs/>
                <w:color w:val="000000"/>
                <w:kern w:val="24"/>
                <w:sz w:val="16"/>
                <w:lang w:val="en-US" w:eastAsia="de-DE"/>
              </w:rPr>
            </w:pPr>
          </w:p>
          <w:p w14:paraId="68AFAE22"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b/>
                <w:bCs/>
                <w:color w:val="000000"/>
                <w:kern w:val="24"/>
                <w:sz w:val="16"/>
                <w:lang w:val="en-US" w:eastAsia="de-DE"/>
              </w:rPr>
              <w:t>Chemical shift (ppm)</w:t>
            </w:r>
          </w:p>
        </w:tc>
        <w:tc>
          <w:tcPr>
            <w:tcW w:w="1533"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14:paraId="36B8432A" w14:textId="77777777" w:rsidR="008D499E" w:rsidRPr="00BE702E" w:rsidRDefault="008D499E" w:rsidP="008D499E">
            <w:pPr>
              <w:pStyle w:val="Standa"/>
              <w:spacing w:line="256" w:lineRule="auto"/>
              <w:rPr>
                <w:rFonts w:ascii="Arial" w:hAnsi="Arial" w:cs="Arial"/>
                <w:sz w:val="36"/>
                <w:lang w:eastAsia="de-DE"/>
              </w:rPr>
            </w:pPr>
            <w:r w:rsidRPr="00BE702E">
              <w:rPr>
                <w:rFonts w:ascii="Arial" w:eastAsia="PMingLiU" w:hAnsi="Arial" w:cs="Arial"/>
                <w:b/>
                <w:bCs/>
                <w:color w:val="000000"/>
                <w:kern w:val="24"/>
                <w:sz w:val="16"/>
                <w:lang w:val="en-US" w:eastAsia="de-DE"/>
              </w:rPr>
              <w:t>Integral fraction</w:t>
            </w:r>
          </w:p>
        </w:tc>
      </w:tr>
      <w:tr w:rsidR="008D499E" w:rsidRPr="00BE702E" w14:paraId="2B03847C" w14:textId="77777777" w:rsidTr="003458F8">
        <w:trPr>
          <w:trHeight w:val="265"/>
        </w:trPr>
        <w:tc>
          <w:tcPr>
            <w:tcW w:w="1378"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14:paraId="46AC30FC" w14:textId="77777777" w:rsidR="008D499E" w:rsidRPr="00BE702E" w:rsidRDefault="008D499E" w:rsidP="008D499E">
            <w:pPr>
              <w:pStyle w:val="Standa"/>
              <w:spacing w:line="265" w:lineRule="atLeast"/>
              <w:rPr>
                <w:rFonts w:ascii="Arial" w:hAnsi="Arial" w:cs="Arial"/>
                <w:sz w:val="36"/>
                <w:lang w:eastAsia="de-DE"/>
              </w:rPr>
            </w:pPr>
            <w:r w:rsidRPr="00BE702E">
              <w:rPr>
                <w:rFonts w:ascii="Arial" w:eastAsia="PMingLiU" w:hAnsi="Arial" w:cs="Arial"/>
                <w:b/>
                <w:bCs/>
                <w:color w:val="000000"/>
                <w:kern w:val="24"/>
                <w:sz w:val="16"/>
                <w:lang w:val="en-US" w:eastAsia="de-DE"/>
              </w:rPr>
              <w:t>SiO</w:t>
            </w:r>
            <w:r w:rsidRPr="00BE702E">
              <w:rPr>
                <w:rFonts w:ascii="Arial" w:eastAsia="PMingLiU" w:hAnsi="Arial" w:cs="Arial"/>
                <w:b/>
                <w:bCs/>
                <w:color w:val="000000"/>
                <w:kern w:val="24"/>
                <w:position w:val="-4"/>
                <w:sz w:val="16"/>
                <w:vertAlign w:val="subscript"/>
                <w:lang w:val="en-US" w:eastAsia="de-DE"/>
              </w:rPr>
              <w:t xml:space="preserve">2 </w:t>
            </w:r>
            <w:r w:rsidRPr="00BE702E">
              <w:rPr>
                <w:rFonts w:ascii="Arial" w:eastAsia="PMingLiU" w:hAnsi="Arial" w:cs="Arial"/>
                <w:b/>
                <w:bCs/>
                <w:color w:val="000000"/>
                <w:kern w:val="24"/>
                <w:sz w:val="16"/>
                <w:lang w:val="en-US" w:eastAsia="de-DE"/>
              </w:rPr>
              <w:t xml:space="preserve">plain </w:t>
            </w:r>
          </w:p>
        </w:tc>
        <w:tc>
          <w:tcPr>
            <w:tcW w:w="1199"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14:paraId="56E0158D"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DP</w:t>
            </w:r>
          </w:p>
        </w:tc>
        <w:tc>
          <w:tcPr>
            <w:tcW w:w="618"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14:paraId="6DA7B28A"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Q</w:t>
            </w:r>
            <w:r w:rsidRPr="00BE702E">
              <w:rPr>
                <w:rFonts w:ascii="Arial" w:eastAsia="PMingLiU" w:hAnsi="Arial" w:cs="Arial"/>
                <w:color w:val="000000"/>
                <w:kern w:val="24"/>
                <w:position w:val="-4"/>
                <w:sz w:val="16"/>
                <w:vertAlign w:val="subscript"/>
                <w:lang w:val="en-US" w:eastAsia="de-DE"/>
              </w:rPr>
              <w:t>4</w:t>
            </w:r>
          </w:p>
        </w:tc>
        <w:tc>
          <w:tcPr>
            <w:tcW w:w="1783"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14:paraId="55793CB0"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112</w:t>
            </w:r>
          </w:p>
        </w:tc>
        <w:tc>
          <w:tcPr>
            <w:tcW w:w="1533"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14:paraId="2719FCC9"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0.654±0.050</w:t>
            </w:r>
          </w:p>
        </w:tc>
      </w:tr>
      <w:tr w:rsidR="008D499E" w:rsidRPr="00BE702E" w14:paraId="18486ADA" w14:textId="77777777" w:rsidTr="003458F8">
        <w:trPr>
          <w:trHeight w:val="265"/>
        </w:trPr>
        <w:tc>
          <w:tcPr>
            <w:tcW w:w="1378" w:type="dxa"/>
            <w:tcBorders>
              <w:top w:val="nil"/>
              <w:left w:val="nil"/>
              <w:bottom w:val="nil"/>
              <w:right w:val="nil"/>
            </w:tcBorders>
            <w:shd w:val="clear" w:color="auto" w:fill="FFFFFF"/>
            <w:tcMar>
              <w:top w:w="15" w:type="dxa"/>
              <w:left w:w="108" w:type="dxa"/>
              <w:bottom w:w="0" w:type="dxa"/>
              <w:right w:w="108" w:type="dxa"/>
            </w:tcMar>
            <w:vAlign w:val="center"/>
          </w:tcPr>
          <w:p w14:paraId="40FE5E3E" w14:textId="77777777" w:rsidR="008D499E" w:rsidRPr="00BE702E" w:rsidRDefault="008D499E" w:rsidP="008D499E">
            <w:pPr>
              <w:pStyle w:val="Standa"/>
              <w:rPr>
                <w:rFonts w:ascii="Arial" w:hAnsi="Arial" w:cs="Arial"/>
                <w:sz w:val="26"/>
                <w:lang w:eastAsia="de-DE"/>
              </w:rPr>
            </w:pPr>
          </w:p>
        </w:tc>
        <w:tc>
          <w:tcPr>
            <w:tcW w:w="1199" w:type="dxa"/>
            <w:tcBorders>
              <w:top w:val="nil"/>
              <w:left w:val="nil"/>
              <w:bottom w:val="nil"/>
              <w:right w:val="nil"/>
            </w:tcBorders>
            <w:shd w:val="clear" w:color="auto" w:fill="FFFFFF"/>
            <w:tcMar>
              <w:top w:w="15" w:type="dxa"/>
              <w:left w:w="108" w:type="dxa"/>
              <w:bottom w:w="0" w:type="dxa"/>
              <w:right w:w="108" w:type="dxa"/>
            </w:tcMar>
            <w:vAlign w:val="center"/>
          </w:tcPr>
          <w:p w14:paraId="79723827" w14:textId="77777777" w:rsidR="008D499E" w:rsidRPr="00BE702E" w:rsidRDefault="008D499E" w:rsidP="008D499E">
            <w:pPr>
              <w:pStyle w:val="Standa"/>
              <w:rPr>
                <w:rFonts w:ascii="Arial" w:hAnsi="Arial" w:cs="Arial"/>
                <w:sz w:val="26"/>
                <w:lang w:eastAsia="de-DE"/>
              </w:rPr>
            </w:pPr>
          </w:p>
        </w:tc>
        <w:tc>
          <w:tcPr>
            <w:tcW w:w="618" w:type="dxa"/>
            <w:tcBorders>
              <w:top w:val="nil"/>
              <w:left w:val="nil"/>
              <w:bottom w:val="nil"/>
              <w:right w:val="nil"/>
            </w:tcBorders>
            <w:shd w:val="clear" w:color="auto" w:fill="FFFFFF"/>
            <w:tcMar>
              <w:top w:w="15" w:type="dxa"/>
              <w:left w:w="108" w:type="dxa"/>
              <w:bottom w:w="0" w:type="dxa"/>
              <w:right w:w="108" w:type="dxa"/>
            </w:tcMar>
            <w:vAlign w:val="center"/>
          </w:tcPr>
          <w:p w14:paraId="2DE122E2"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Q</w:t>
            </w:r>
            <w:r w:rsidRPr="00BE702E">
              <w:rPr>
                <w:rFonts w:ascii="Arial" w:eastAsia="PMingLiU" w:hAnsi="Arial" w:cs="Arial"/>
                <w:color w:val="000000"/>
                <w:kern w:val="24"/>
                <w:position w:val="-4"/>
                <w:sz w:val="16"/>
                <w:vertAlign w:val="subscript"/>
                <w:lang w:val="en-US" w:eastAsia="de-DE"/>
              </w:rPr>
              <w:t>3</w:t>
            </w:r>
          </w:p>
        </w:tc>
        <w:tc>
          <w:tcPr>
            <w:tcW w:w="1783" w:type="dxa"/>
            <w:tcBorders>
              <w:top w:val="nil"/>
              <w:left w:val="nil"/>
              <w:bottom w:val="nil"/>
              <w:right w:val="nil"/>
            </w:tcBorders>
            <w:shd w:val="clear" w:color="auto" w:fill="FFFFFF"/>
            <w:tcMar>
              <w:top w:w="15" w:type="dxa"/>
              <w:left w:w="108" w:type="dxa"/>
              <w:bottom w:w="0" w:type="dxa"/>
              <w:right w:w="108" w:type="dxa"/>
            </w:tcMar>
            <w:vAlign w:val="center"/>
          </w:tcPr>
          <w:p w14:paraId="3104158A"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102</w:t>
            </w:r>
          </w:p>
        </w:tc>
        <w:tc>
          <w:tcPr>
            <w:tcW w:w="1533" w:type="dxa"/>
            <w:tcBorders>
              <w:top w:val="nil"/>
              <w:left w:val="nil"/>
              <w:bottom w:val="nil"/>
              <w:right w:val="nil"/>
            </w:tcBorders>
            <w:shd w:val="clear" w:color="auto" w:fill="FFFFFF"/>
            <w:tcMar>
              <w:top w:w="15" w:type="dxa"/>
              <w:left w:w="108" w:type="dxa"/>
              <w:bottom w:w="0" w:type="dxa"/>
              <w:right w:w="108" w:type="dxa"/>
            </w:tcMar>
            <w:vAlign w:val="center"/>
          </w:tcPr>
          <w:p w14:paraId="04BB1605"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0.330±0.025</w:t>
            </w:r>
          </w:p>
        </w:tc>
      </w:tr>
      <w:tr w:rsidR="008D499E" w:rsidRPr="00BE702E" w14:paraId="2DF17B4A" w14:textId="77777777" w:rsidTr="003458F8">
        <w:trPr>
          <w:trHeight w:val="265"/>
        </w:trPr>
        <w:tc>
          <w:tcPr>
            <w:tcW w:w="1378" w:type="dxa"/>
            <w:tcBorders>
              <w:top w:val="nil"/>
              <w:left w:val="nil"/>
              <w:bottom w:val="nil"/>
              <w:right w:val="nil"/>
            </w:tcBorders>
            <w:shd w:val="clear" w:color="auto" w:fill="auto"/>
            <w:tcMar>
              <w:top w:w="15" w:type="dxa"/>
              <w:left w:w="108" w:type="dxa"/>
              <w:bottom w:w="0" w:type="dxa"/>
              <w:right w:w="108" w:type="dxa"/>
            </w:tcMar>
            <w:vAlign w:val="center"/>
          </w:tcPr>
          <w:p w14:paraId="2D37E70B" w14:textId="77777777" w:rsidR="008D499E" w:rsidRPr="00BE702E" w:rsidRDefault="008D499E" w:rsidP="008D499E">
            <w:pPr>
              <w:pStyle w:val="Standa"/>
              <w:rPr>
                <w:rFonts w:ascii="Arial" w:hAnsi="Arial" w:cs="Arial"/>
                <w:sz w:val="26"/>
                <w:lang w:eastAsia="de-DE"/>
              </w:rPr>
            </w:pPr>
          </w:p>
        </w:tc>
        <w:tc>
          <w:tcPr>
            <w:tcW w:w="1199" w:type="dxa"/>
            <w:tcBorders>
              <w:top w:val="nil"/>
              <w:left w:val="nil"/>
              <w:bottom w:val="nil"/>
              <w:right w:val="nil"/>
            </w:tcBorders>
            <w:shd w:val="clear" w:color="auto" w:fill="auto"/>
            <w:tcMar>
              <w:top w:w="15" w:type="dxa"/>
              <w:left w:w="108" w:type="dxa"/>
              <w:bottom w:w="0" w:type="dxa"/>
              <w:right w:w="108" w:type="dxa"/>
            </w:tcMar>
            <w:vAlign w:val="center"/>
          </w:tcPr>
          <w:p w14:paraId="54A74D2A" w14:textId="77777777" w:rsidR="008D499E" w:rsidRPr="00BE702E" w:rsidRDefault="008D499E" w:rsidP="008D499E">
            <w:pPr>
              <w:pStyle w:val="Standa"/>
              <w:rPr>
                <w:rFonts w:ascii="Arial" w:hAnsi="Arial" w:cs="Arial"/>
                <w:sz w:val="26"/>
                <w:lang w:eastAsia="de-DE"/>
              </w:rPr>
            </w:pPr>
          </w:p>
        </w:tc>
        <w:tc>
          <w:tcPr>
            <w:tcW w:w="618" w:type="dxa"/>
            <w:tcBorders>
              <w:top w:val="nil"/>
              <w:left w:val="nil"/>
              <w:bottom w:val="nil"/>
              <w:right w:val="nil"/>
            </w:tcBorders>
            <w:shd w:val="clear" w:color="auto" w:fill="auto"/>
            <w:tcMar>
              <w:top w:w="15" w:type="dxa"/>
              <w:left w:w="108" w:type="dxa"/>
              <w:bottom w:w="0" w:type="dxa"/>
              <w:right w:w="108" w:type="dxa"/>
            </w:tcMar>
            <w:vAlign w:val="center"/>
          </w:tcPr>
          <w:p w14:paraId="314818A1"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Q</w:t>
            </w:r>
            <w:r w:rsidRPr="00BE702E">
              <w:rPr>
                <w:rFonts w:ascii="Arial" w:eastAsia="PMingLiU" w:hAnsi="Arial" w:cs="Arial"/>
                <w:color w:val="000000"/>
                <w:kern w:val="24"/>
                <w:position w:val="-4"/>
                <w:sz w:val="16"/>
                <w:vertAlign w:val="subscript"/>
                <w:lang w:val="en-US" w:eastAsia="de-DE"/>
              </w:rPr>
              <w:t>2</w:t>
            </w:r>
          </w:p>
        </w:tc>
        <w:tc>
          <w:tcPr>
            <w:tcW w:w="1783" w:type="dxa"/>
            <w:tcBorders>
              <w:top w:val="nil"/>
              <w:left w:val="nil"/>
              <w:bottom w:val="nil"/>
              <w:right w:val="nil"/>
            </w:tcBorders>
            <w:shd w:val="clear" w:color="auto" w:fill="auto"/>
            <w:tcMar>
              <w:top w:w="15" w:type="dxa"/>
              <w:left w:w="108" w:type="dxa"/>
              <w:bottom w:w="0" w:type="dxa"/>
              <w:right w:w="108" w:type="dxa"/>
            </w:tcMar>
            <w:vAlign w:val="center"/>
          </w:tcPr>
          <w:p w14:paraId="35E5A032"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92</w:t>
            </w:r>
          </w:p>
        </w:tc>
        <w:tc>
          <w:tcPr>
            <w:tcW w:w="1533" w:type="dxa"/>
            <w:tcBorders>
              <w:top w:val="nil"/>
              <w:left w:val="nil"/>
              <w:bottom w:val="nil"/>
              <w:right w:val="nil"/>
            </w:tcBorders>
            <w:shd w:val="clear" w:color="auto" w:fill="auto"/>
            <w:tcMar>
              <w:top w:w="15" w:type="dxa"/>
              <w:left w:w="108" w:type="dxa"/>
              <w:bottom w:w="0" w:type="dxa"/>
              <w:right w:w="108" w:type="dxa"/>
            </w:tcMar>
            <w:vAlign w:val="center"/>
          </w:tcPr>
          <w:p w14:paraId="453F717C"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0.016±0.005</w:t>
            </w:r>
          </w:p>
        </w:tc>
      </w:tr>
      <w:tr w:rsidR="008D499E" w:rsidRPr="00BE702E" w14:paraId="4559902E" w14:textId="77777777" w:rsidTr="003458F8">
        <w:trPr>
          <w:trHeight w:val="265"/>
        </w:trPr>
        <w:tc>
          <w:tcPr>
            <w:tcW w:w="1378" w:type="dxa"/>
            <w:tcBorders>
              <w:top w:val="nil"/>
              <w:left w:val="nil"/>
              <w:bottom w:val="nil"/>
              <w:right w:val="nil"/>
            </w:tcBorders>
            <w:shd w:val="clear" w:color="auto" w:fill="FFFFFF"/>
            <w:tcMar>
              <w:top w:w="15" w:type="dxa"/>
              <w:left w:w="108" w:type="dxa"/>
              <w:bottom w:w="0" w:type="dxa"/>
              <w:right w:w="108" w:type="dxa"/>
            </w:tcMar>
            <w:vAlign w:val="center"/>
          </w:tcPr>
          <w:p w14:paraId="2413862C" w14:textId="77777777" w:rsidR="008D499E" w:rsidRPr="00BE702E" w:rsidRDefault="008D499E" w:rsidP="008D499E">
            <w:pPr>
              <w:pStyle w:val="Standa"/>
              <w:rPr>
                <w:rFonts w:ascii="Arial" w:hAnsi="Arial" w:cs="Arial"/>
                <w:sz w:val="26"/>
                <w:lang w:eastAsia="de-DE"/>
              </w:rPr>
            </w:pPr>
          </w:p>
        </w:tc>
        <w:tc>
          <w:tcPr>
            <w:tcW w:w="1199" w:type="dxa"/>
            <w:tcBorders>
              <w:top w:val="nil"/>
              <w:left w:val="nil"/>
              <w:bottom w:val="nil"/>
              <w:right w:val="nil"/>
            </w:tcBorders>
            <w:shd w:val="clear" w:color="auto" w:fill="FFFFFF"/>
            <w:tcMar>
              <w:top w:w="15" w:type="dxa"/>
              <w:left w:w="108" w:type="dxa"/>
              <w:bottom w:w="0" w:type="dxa"/>
              <w:right w:w="108" w:type="dxa"/>
            </w:tcMar>
            <w:vAlign w:val="center"/>
          </w:tcPr>
          <w:p w14:paraId="1C0F19FB" w14:textId="77777777" w:rsidR="008D499E" w:rsidRPr="00BE702E" w:rsidRDefault="008D499E" w:rsidP="008D499E">
            <w:pPr>
              <w:pStyle w:val="Standa"/>
              <w:rPr>
                <w:rFonts w:ascii="Arial" w:hAnsi="Arial" w:cs="Arial"/>
                <w:sz w:val="26"/>
                <w:lang w:eastAsia="de-DE"/>
              </w:rPr>
            </w:pPr>
          </w:p>
        </w:tc>
        <w:tc>
          <w:tcPr>
            <w:tcW w:w="618" w:type="dxa"/>
            <w:tcBorders>
              <w:top w:val="nil"/>
              <w:left w:val="nil"/>
              <w:bottom w:val="nil"/>
              <w:right w:val="nil"/>
            </w:tcBorders>
            <w:shd w:val="clear" w:color="auto" w:fill="FFFFFF"/>
            <w:tcMar>
              <w:top w:w="15" w:type="dxa"/>
              <w:left w:w="108" w:type="dxa"/>
              <w:bottom w:w="0" w:type="dxa"/>
              <w:right w:w="108" w:type="dxa"/>
            </w:tcMar>
            <w:vAlign w:val="center"/>
          </w:tcPr>
          <w:p w14:paraId="0A647D6A"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T</w:t>
            </w:r>
            <w:r w:rsidRPr="00BE702E">
              <w:rPr>
                <w:rFonts w:ascii="Arial" w:eastAsia="PMingLiU" w:hAnsi="Arial" w:cs="Arial"/>
                <w:color w:val="000000"/>
                <w:kern w:val="24"/>
                <w:position w:val="-4"/>
                <w:sz w:val="16"/>
                <w:vertAlign w:val="subscript"/>
                <w:lang w:val="en-US" w:eastAsia="de-DE"/>
              </w:rPr>
              <w:t>3</w:t>
            </w:r>
          </w:p>
        </w:tc>
        <w:tc>
          <w:tcPr>
            <w:tcW w:w="1783" w:type="dxa"/>
            <w:tcBorders>
              <w:top w:val="nil"/>
              <w:left w:val="nil"/>
              <w:bottom w:val="nil"/>
              <w:right w:val="nil"/>
            </w:tcBorders>
            <w:shd w:val="clear" w:color="auto" w:fill="FFFFFF"/>
            <w:tcMar>
              <w:top w:w="15" w:type="dxa"/>
              <w:left w:w="108" w:type="dxa"/>
              <w:bottom w:w="0" w:type="dxa"/>
              <w:right w:w="108" w:type="dxa"/>
            </w:tcMar>
            <w:vAlign w:val="center"/>
          </w:tcPr>
          <w:p w14:paraId="4C2C0D12" w14:textId="77777777" w:rsidR="008D499E" w:rsidRPr="00BE702E" w:rsidRDefault="008D499E" w:rsidP="008D499E">
            <w:pPr>
              <w:pStyle w:val="Standa"/>
              <w:rPr>
                <w:rFonts w:ascii="Arial" w:hAnsi="Arial" w:cs="Arial"/>
                <w:sz w:val="26"/>
                <w:lang w:eastAsia="de-DE"/>
              </w:rPr>
            </w:pPr>
          </w:p>
        </w:tc>
        <w:tc>
          <w:tcPr>
            <w:tcW w:w="1533" w:type="dxa"/>
            <w:tcBorders>
              <w:top w:val="nil"/>
              <w:left w:val="nil"/>
              <w:bottom w:val="nil"/>
              <w:right w:val="nil"/>
            </w:tcBorders>
            <w:shd w:val="clear" w:color="auto" w:fill="FFFFFF"/>
            <w:tcMar>
              <w:top w:w="15" w:type="dxa"/>
              <w:left w:w="108" w:type="dxa"/>
              <w:bottom w:w="0" w:type="dxa"/>
              <w:right w:w="108" w:type="dxa"/>
            </w:tcMar>
            <w:vAlign w:val="center"/>
          </w:tcPr>
          <w:p w14:paraId="50FE42E8"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0</w:t>
            </w:r>
          </w:p>
        </w:tc>
      </w:tr>
      <w:tr w:rsidR="008D499E" w:rsidRPr="00BE702E" w14:paraId="02AF82E8" w14:textId="77777777" w:rsidTr="003458F8">
        <w:trPr>
          <w:trHeight w:val="265"/>
        </w:trPr>
        <w:tc>
          <w:tcPr>
            <w:tcW w:w="1378" w:type="dxa"/>
            <w:tcBorders>
              <w:top w:val="nil"/>
              <w:left w:val="nil"/>
              <w:bottom w:val="nil"/>
              <w:right w:val="nil"/>
            </w:tcBorders>
            <w:shd w:val="clear" w:color="auto" w:fill="auto"/>
            <w:tcMar>
              <w:top w:w="15" w:type="dxa"/>
              <w:left w:w="108" w:type="dxa"/>
              <w:bottom w:w="0" w:type="dxa"/>
              <w:right w:w="108" w:type="dxa"/>
            </w:tcMar>
            <w:vAlign w:val="center"/>
          </w:tcPr>
          <w:p w14:paraId="17FCFCA5" w14:textId="77777777" w:rsidR="008D499E" w:rsidRPr="00BE702E" w:rsidRDefault="008D499E" w:rsidP="008D499E">
            <w:pPr>
              <w:pStyle w:val="Standa"/>
              <w:rPr>
                <w:rFonts w:ascii="Arial" w:hAnsi="Arial" w:cs="Arial"/>
                <w:sz w:val="26"/>
                <w:lang w:eastAsia="de-DE"/>
              </w:rPr>
            </w:pPr>
          </w:p>
        </w:tc>
        <w:tc>
          <w:tcPr>
            <w:tcW w:w="1199" w:type="dxa"/>
            <w:tcBorders>
              <w:top w:val="nil"/>
              <w:left w:val="nil"/>
              <w:bottom w:val="nil"/>
              <w:right w:val="nil"/>
            </w:tcBorders>
            <w:shd w:val="clear" w:color="auto" w:fill="auto"/>
            <w:tcMar>
              <w:top w:w="15" w:type="dxa"/>
              <w:left w:w="108" w:type="dxa"/>
              <w:bottom w:w="0" w:type="dxa"/>
              <w:right w:w="108" w:type="dxa"/>
            </w:tcMar>
            <w:vAlign w:val="center"/>
          </w:tcPr>
          <w:p w14:paraId="5F7507CD" w14:textId="77777777" w:rsidR="008D499E" w:rsidRPr="00BE702E" w:rsidRDefault="008D499E" w:rsidP="008D499E">
            <w:pPr>
              <w:pStyle w:val="Standa"/>
              <w:rPr>
                <w:rFonts w:ascii="Arial" w:hAnsi="Arial" w:cs="Arial"/>
                <w:sz w:val="26"/>
                <w:lang w:eastAsia="de-DE"/>
              </w:rPr>
            </w:pPr>
          </w:p>
        </w:tc>
        <w:tc>
          <w:tcPr>
            <w:tcW w:w="618" w:type="dxa"/>
            <w:tcBorders>
              <w:top w:val="nil"/>
              <w:left w:val="nil"/>
              <w:bottom w:val="nil"/>
              <w:right w:val="nil"/>
            </w:tcBorders>
            <w:shd w:val="clear" w:color="auto" w:fill="auto"/>
            <w:tcMar>
              <w:top w:w="15" w:type="dxa"/>
              <w:left w:w="108" w:type="dxa"/>
              <w:bottom w:w="0" w:type="dxa"/>
              <w:right w:w="108" w:type="dxa"/>
            </w:tcMar>
            <w:vAlign w:val="center"/>
          </w:tcPr>
          <w:p w14:paraId="27B936B7"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T</w:t>
            </w:r>
            <w:r w:rsidRPr="00BE702E">
              <w:rPr>
                <w:rFonts w:ascii="Arial" w:eastAsia="PMingLiU" w:hAnsi="Arial" w:cs="Arial"/>
                <w:color w:val="000000"/>
                <w:kern w:val="24"/>
                <w:position w:val="-4"/>
                <w:sz w:val="16"/>
                <w:vertAlign w:val="subscript"/>
                <w:lang w:val="en-US" w:eastAsia="de-DE"/>
              </w:rPr>
              <w:t>2</w:t>
            </w:r>
          </w:p>
        </w:tc>
        <w:tc>
          <w:tcPr>
            <w:tcW w:w="1783" w:type="dxa"/>
            <w:tcBorders>
              <w:top w:val="nil"/>
              <w:left w:val="nil"/>
              <w:bottom w:val="nil"/>
              <w:right w:val="nil"/>
            </w:tcBorders>
            <w:shd w:val="clear" w:color="auto" w:fill="auto"/>
            <w:tcMar>
              <w:top w:w="15" w:type="dxa"/>
              <w:left w:w="108" w:type="dxa"/>
              <w:bottom w:w="0" w:type="dxa"/>
              <w:right w:w="108" w:type="dxa"/>
            </w:tcMar>
            <w:vAlign w:val="center"/>
          </w:tcPr>
          <w:p w14:paraId="0774CBE6" w14:textId="77777777" w:rsidR="008D499E" w:rsidRPr="00BE702E" w:rsidRDefault="008D499E" w:rsidP="008D499E">
            <w:pPr>
              <w:pStyle w:val="Standa"/>
              <w:rPr>
                <w:rFonts w:ascii="Arial" w:hAnsi="Arial" w:cs="Arial"/>
                <w:sz w:val="26"/>
                <w:lang w:eastAsia="de-DE"/>
              </w:rPr>
            </w:pPr>
          </w:p>
        </w:tc>
        <w:tc>
          <w:tcPr>
            <w:tcW w:w="1533" w:type="dxa"/>
            <w:tcBorders>
              <w:top w:val="nil"/>
              <w:left w:val="nil"/>
              <w:bottom w:val="nil"/>
              <w:right w:val="nil"/>
            </w:tcBorders>
            <w:shd w:val="clear" w:color="auto" w:fill="auto"/>
            <w:tcMar>
              <w:top w:w="15" w:type="dxa"/>
              <w:left w:w="108" w:type="dxa"/>
              <w:bottom w:w="0" w:type="dxa"/>
              <w:right w:w="108" w:type="dxa"/>
            </w:tcMar>
            <w:vAlign w:val="center"/>
          </w:tcPr>
          <w:p w14:paraId="26BED99F"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0</w:t>
            </w:r>
          </w:p>
        </w:tc>
      </w:tr>
      <w:tr w:rsidR="008D499E" w:rsidRPr="00BE702E" w14:paraId="7BF2D7E4" w14:textId="77777777" w:rsidTr="003458F8">
        <w:trPr>
          <w:trHeight w:val="265"/>
        </w:trPr>
        <w:tc>
          <w:tcPr>
            <w:tcW w:w="1378" w:type="dxa"/>
            <w:tcBorders>
              <w:top w:val="nil"/>
              <w:left w:val="nil"/>
              <w:bottom w:val="nil"/>
              <w:right w:val="nil"/>
            </w:tcBorders>
            <w:shd w:val="clear" w:color="auto" w:fill="EEECE1"/>
            <w:tcMar>
              <w:top w:w="15" w:type="dxa"/>
              <w:left w:w="108" w:type="dxa"/>
              <w:bottom w:w="0" w:type="dxa"/>
              <w:right w:w="108" w:type="dxa"/>
            </w:tcMar>
            <w:vAlign w:val="center"/>
          </w:tcPr>
          <w:p w14:paraId="223D9F1A" w14:textId="77777777" w:rsidR="008D499E" w:rsidRPr="00BE702E" w:rsidRDefault="008D499E" w:rsidP="008D499E">
            <w:pPr>
              <w:pStyle w:val="Standa"/>
              <w:spacing w:line="265" w:lineRule="atLeast"/>
              <w:rPr>
                <w:rFonts w:ascii="Arial" w:hAnsi="Arial" w:cs="Arial"/>
                <w:sz w:val="36"/>
                <w:lang w:eastAsia="de-DE"/>
              </w:rPr>
            </w:pPr>
            <w:r w:rsidRPr="00BE702E">
              <w:rPr>
                <w:rFonts w:ascii="Arial" w:eastAsia="PMingLiU" w:hAnsi="Arial" w:cs="Arial"/>
                <w:b/>
                <w:bCs/>
                <w:color w:val="000000"/>
                <w:kern w:val="24"/>
                <w:sz w:val="16"/>
                <w:lang w:val="en-US" w:eastAsia="de-DE"/>
              </w:rPr>
              <w:t>SiO</w:t>
            </w:r>
            <w:r w:rsidRPr="00BE702E">
              <w:rPr>
                <w:rFonts w:ascii="Arial" w:eastAsia="PMingLiU" w:hAnsi="Arial" w:cs="Arial"/>
                <w:b/>
                <w:bCs/>
                <w:color w:val="000000"/>
                <w:kern w:val="24"/>
                <w:position w:val="-4"/>
                <w:sz w:val="16"/>
                <w:vertAlign w:val="subscript"/>
                <w:lang w:val="en-US" w:eastAsia="de-DE"/>
              </w:rPr>
              <w:t xml:space="preserve">2 </w:t>
            </w:r>
            <w:r w:rsidRPr="00BE702E">
              <w:rPr>
                <w:rFonts w:ascii="Arial" w:eastAsia="PMingLiU" w:hAnsi="Arial" w:cs="Arial"/>
                <w:b/>
                <w:bCs/>
                <w:color w:val="000000"/>
                <w:kern w:val="24"/>
                <w:sz w:val="16"/>
                <w:lang w:val="en-US" w:eastAsia="de-DE"/>
              </w:rPr>
              <w:t>plain</w:t>
            </w:r>
          </w:p>
        </w:tc>
        <w:tc>
          <w:tcPr>
            <w:tcW w:w="1199" w:type="dxa"/>
            <w:tcBorders>
              <w:top w:val="nil"/>
              <w:left w:val="nil"/>
              <w:bottom w:val="nil"/>
              <w:right w:val="nil"/>
            </w:tcBorders>
            <w:shd w:val="clear" w:color="auto" w:fill="EEECE1"/>
            <w:tcMar>
              <w:top w:w="15" w:type="dxa"/>
              <w:left w:w="108" w:type="dxa"/>
              <w:bottom w:w="0" w:type="dxa"/>
              <w:right w:w="108" w:type="dxa"/>
            </w:tcMar>
            <w:vAlign w:val="center"/>
          </w:tcPr>
          <w:p w14:paraId="310D715B"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CP</w:t>
            </w:r>
          </w:p>
        </w:tc>
        <w:tc>
          <w:tcPr>
            <w:tcW w:w="618" w:type="dxa"/>
            <w:tcBorders>
              <w:top w:val="nil"/>
              <w:left w:val="nil"/>
              <w:bottom w:val="nil"/>
              <w:right w:val="nil"/>
            </w:tcBorders>
            <w:shd w:val="clear" w:color="auto" w:fill="EEECE1"/>
            <w:tcMar>
              <w:top w:w="15" w:type="dxa"/>
              <w:left w:w="108" w:type="dxa"/>
              <w:bottom w:w="0" w:type="dxa"/>
              <w:right w:w="108" w:type="dxa"/>
            </w:tcMar>
            <w:vAlign w:val="center"/>
          </w:tcPr>
          <w:p w14:paraId="6BC2706B"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Q</w:t>
            </w:r>
            <w:r w:rsidRPr="00BE702E">
              <w:rPr>
                <w:rFonts w:ascii="Arial" w:eastAsia="PMingLiU" w:hAnsi="Arial" w:cs="Arial"/>
                <w:color w:val="000000"/>
                <w:kern w:val="24"/>
                <w:position w:val="-4"/>
                <w:sz w:val="16"/>
                <w:vertAlign w:val="subscript"/>
                <w:lang w:val="en-US" w:eastAsia="de-DE"/>
              </w:rPr>
              <w:t>4</w:t>
            </w:r>
          </w:p>
        </w:tc>
        <w:tc>
          <w:tcPr>
            <w:tcW w:w="1783" w:type="dxa"/>
            <w:tcBorders>
              <w:top w:val="nil"/>
              <w:left w:val="nil"/>
              <w:bottom w:val="nil"/>
              <w:right w:val="nil"/>
            </w:tcBorders>
            <w:shd w:val="clear" w:color="auto" w:fill="EEECE1"/>
            <w:tcMar>
              <w:top w:w="15" w:type="dxa"/>
              <w:left w:w="108" w:type="dxa"/>
              <w:bottom w:w="0" w:type="dxa"/>
              <w:right w:w="108" w:type="dxa"/>
            </w:tcMar>
            <w:vAlign w:val="center"/>
          </w:tcPr>
          <w:p w14:paraId="1D5FBA33"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112</w:t>
            </w:r>
          </w:p>
        </w:tc>
        <w:tc>
          <w:tcPr>
            <w:tcW w:w="1533" w:type="dxa"/>
            <w:tcBorders>
              <w:top w:val="nil"/>
              <w:left w:val="nil"/>
              <w:bottom w:val="nil"/>
              <w:right w:val="nil"/>
            </w:tcBorders>
            <w:shd w:val="clear" w:color="auto" w:fill="EEECE1"/>
            <w:tcMar>
              <w:top w:w="15" w:type="dxa"/>
              <w:left w:w="108" w:type="dxa"/>
              <w:bottom w:w="0" w:type="dxa"/>
              <w:right w:w="108" w:type="dxa"/>
            </w:tcMar>
            <w:vAlign w:val="center"/>
          </w:tcPr>
          <w:p w14:paraId="7C76FDC8"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0.094±0.020</w:t>
            </w:r>
          </w:p>
        </w:tc>
      </w:tr>
      <w:tr w:rsidR="008D499E" w:rsidRPr="00BE702E" w14:paraId="478C3326" w14:textId="77777777" w:rsidTr="003458F8">
        <w:trPr>
          <w:trHeight w:val="265"/>
        </w:trPr>
        <w:tc>
          <w:tcPr>
            <w:tcW w:w="1378" w:type="dxa"/>
            <w:tcBorders>
              <w:top w:val="nil"/>
              <w:left w:val="nil"/>
              <w:bottom w:val="nil"/>
              <w:right w:val="nil"/>
            </w:tcBorders>
            <w:shd w:val="clear" w:color="auto" w:fill="EEECE1"/>
            <w:tcMar>
              <w:top w:w="15" w:type="dxa"/>
              <w:left w:w="108" w:type="dxa"/>
              <w:bottom w:w="0" w:type="dxa"/>
              <w:right w:w="108" w:type="dxa"/>
            </w:tcMar>
            <w:vAlign w:val="center"/>
          </w:tcPr>
          <w:p w14:paraId="2E5137F2" w14:textId="77777777" w:rsidR="008D499E" w:rsidRPr="00BE702E" w:rsidRDefault="008D499E" w:rsidP="008D499E">
            <w:pPr>
              <w:pStyle w:val="Standa"/>
              <w:rPr>
                <w:rFonts w:ascii="Arial" w:hAnsi="Arial" w:cs="Arial"/>
                <w:sz w:val="26"/>
                <w:lang w:eastAsia="de-DE"/>
              </w:rPr>
            </w:pPr>
          </w:p>
        </w:tc>
        <w:tc>
          <w:tcPr>
            <w:tcW w:w="1199" w:type="dxa"/>
            <w:tcBorders>
              <w:top w:val="nil"/>
              <w:left w:val="nil"/>
              <w:bottom w:val="nil"/>
              <w:right w:val="nil"/>
            </w:tcBorders>
            <w:shd w:val="clear" w:color="auto" w:fill="EEECE1"/>
            <w:tcMar>
              <w:top w:w="15" w:type="dxa"/>
              <w:left w:w="108" w:type="dxa"/>
              <w:bottom w:w="0" w:type="dxa"/>
              <w:right w:w="108" w:type="dxa"/>
            </w:tcMar>
            <w:vAlign w:val="center"/>
          </w:tcPr>
          <w:p w14:paraId="7CDC0AF7" w14:textId="77777777" w:rsidR="008D499E" w:rsidRPr="00BE702E" w:rsidRDefault="008D499E" w:rsidP="008D499E">
            <w:pPr>
              <w:pStyle w:val="Standa"/>
              <w:rPr>
                <w:rFonts w:ascii="Arial" w:hAnsi="Arial" w:cs="Arial"/>
                <w:sz w:val="26"/>
                <w:lang w:eastAsia="de-DE"/>
              </w:rPr>
            </w:pPr>
          </w:p>
        </w:tc>
        <w:tc>
          <w:tcPr>
            <w:tcW w:w="618" w:type="dxa"/>
            <w:tcBorders>
              <w:top w:val="nil"/>
              <w:left w:val="nil"/>
              <w:bottom w:val="nil"/>
              <w:right w:val="nil"/>
            </w:tcBorders>
            <w:shd w:val="clear" w:color="auto" w:fill="EEECE1"/>
            <w:tcMar>
              <w:top w:w="15" w:type="dxa"/>
              <w:left w:w="108" w:type="dxa"/>
              <w:bottom w:w="0" w:type="dxa"/>
              <w:right w:w="108" w:type="dxa"/>
            </w:tcMar>
            <w:vAlign w:val="center"/>
          </w:tcPr>
          <w:p w14:paraId="209D8D95"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Q</w:t>
            </w:r>
            <w:r w:rsidRPr="00BE702E">
              <w:rPr>
                <w:rFonts w:ascii="Arial" w:eastAsia="PMingLiU" w:hAnsi="Arial" w:cs="Arial"/>
                <w:color w:val="000000"/>
                <w:kern w:val="24"/>
                <w:position w:val="-4"/>
                <w:sz w:val="16"/>
                <w:vertAlign w:val="subscript"/>
                <w:lang w:val="en-US" w:eastAsia="de-DE"/>
              </w:rPr>
              <w:t>3</w:t>
            </w:r>
          </w:p>
        </w:tc>
        <w:tc>
          <w:tcPr>
            <w:tcW w:w="1783" w:type="dxa"/>
            <w:tcBorders>
              <w:top w:val="nil"/>
              <w:left w:val="nil"/>
              <w:bottom w:val="nil"/>
              <w:right w:val="nil"/>
            </w:tcBorders>
            <w:shd w:val="clear" w:color="auto" w:fill="EEECE1"/>
            <w:tcMar>
              <w:top w:w="15" w:type="dxa"/>
              <w:left w:w="108" w:type="dxa"/>
              <w:bottom w:w="0" w:type="dxa"/>
              <w:right w:w="108" w:type="dxa"/>
            </w:tcMar>
            <w:vAlign w:val="center"/>
          </w:tcPr>
          <w:p w14:paraId="574D5DAD"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101</w:t>
            </w:r>
          </w:p>
        </w:tc>
        <w:tc>
          <w:tcPr>
            <w:tcW w:w="1533" w:type="dxa"/>
            <w:tcBorders>
              <w:top w:val="nil"/>
              <w:left w:val="nil"/>
              <w:bottom w:val="nil"/>
              <w:right w:val="nil"/>
            </w:tcBorders>
            <w:shd w:val="clear" w:color="auto" w:fill="EEECE1"/>
            <w:tcMar>
              <w:top w:w="15" w:type="dxa"/>
              <w:left w:w="108" w:type="dxa"/>
              <w:bottom w:w="0" w:type="dxa"/>
              <w:right w:w="108" w:type="dxa"/>
            </w:tcMar>
            <w:vAlign w:val="center"/>
          </w:tcPr>
          <w:p w14:paraId="4E0F99CD"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0.828±0.060</w:t>
            </w:r>
          </w:p>
        </w:tc>
      </w:tr>
      <w:tr w:rsidR="008D499E" w:rsidRPr="00BE702E" w14:paraId="085F4B3F" w14:textId="77777777" w:rsidTr="003458F8">
        <w:trPr>
          <w:trHeight w:val="265"/>
        </w:trPr>
        <w:tc>
          <w:tcPr>
            <w:tcW w:w="1378" w:type="dxa"/>
            <w:tcBorders>
              <w:top w:val="nil"/>
              <w:left w:val="nil"/>
              <w:bottom w:val="nil"/>
              <w:right w:val="nil"/>
            </w:tcBorders>
            <w:shd w:val="clear" w:color="auto" w:fill="EEECE1"/>
            <w:tcMar>
              <w:top w:w="15" w:type="dxa"/>
              <w:left w:w="108" w:type="dxa"/>
              <w:bottom w:w="0" w:type="dxa"/>
              <w:right w:w="108" w:type="dxa"/>
            </w:tcMar>
            <w:vAlign w:val="center"/>
          </w:tcPr>
          <w:p w14:paraId="6893254C" w14:textId="77777777" w:rsidR="008D499E" w:rsidRPr="00BE702E" w:rsidRDefault="008D499E" w:rsidP="008D499E">
            <w:pPr>
              <w:pStyle w:val="Standa"/>
              <w:rPr>
                <w:rFonts w:ascii="Arial" w:hAnsi="Arial" w:cs="Arial"/>
                <w:sz w:val="26"/>
                <w:lang w:eastAsia="de-DE"/>
              </w:rPr>
            </w:pPr>
          </w:p>
        </w:tc>
        <w:tc>
          <w:tcPr>
            <w:tcW w:w="1199" w:type="dxa"/>
            <w:tcBorders>
              <w:top w:val="nil"/>
              <w:left w:val="nil"/>
              <w:bottom w:val="nil"/>
              <w:right w:val="nil"/>
            </w:tcBorders>
            <w:shd w:val="clear" w:color="auto" w:fill="EEECE1"/>
            <w:tcMar>
              <w:top w:w="15" w:type="dxa"/>
              <w:left w:w="108" w:type="dxa"/>
              <w:bottom w:w="0" w:type="dxa"/>
              <w:right w:w="108" w:type="dxa"/>
            </w:tcMar>
            <w:vAlign w:val="center"/>
          </w:tcPr>
          <w:p w14:paraId="700AD569" w14:textId="77777777" w:rsidR="008D499E" w:rsidRPr="00BE702E" w:rsidRDefault="008D499E" w:rsidP="008D499E">
            <w:pPr>
              <w:pStyle w:val="Standa"/>
              <w:rPr>
                <w:rFonts w:ascii="Arial" w:hAnsi="Arial" w:cs="Arial"/>
                <w:sz w:val="26"/>
                <w:lang w:eastAsia="de-DE"/>
              </w:rPr>
            </w:pPr>
          </w:p>
        </w:tc>
        <w:tc>
          <w:tcPr>
            <w:tcW w:w="618" w:type="dxa"/>
            <w:tcBorders>
              <w:top w:val="nil"/>
              <w:left w:val="nil"/>
              <w:bottom w:val="nil"/>
              <w:right w:val="nil"/>
            </w:tcBorders>
            <w:shd w:val="clear" w:color="auto" w:fill="EEECE1"/>
            <w:tcMar>
              <w:top w:w="15" w:type="dxa"/>
              <w:left w:w="108" w:type="dxa"/>
              <w:bottom w:w="0" w:type="dxa"/>
              <w:right w:w="108" w:type="dxa"/>
            </w:tcMar>
            <w:vAlign w:val="center"/>
          </w:tcPr>
          <w:p w14:paraId="6AAA0033"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Q</w:t>
            </w:r>
            <w:r w:rsidRPr="00BE702E">
              <w:rPr>
                <w:rFonts w:ascii="Arial" w:eastAsia="PMingLiU" w:hAnsi="Arial" w:cs="Arial"/>
                <w:color w:val="000000"/>
                <w:kern w:val="24"/>
                <w:position w:val="-4"/>
                <w:sz w:val="16"/>
                <w:vertAlign w:val="subscript"/>
                <w:lang w:val="en-US" w:eastAsia="de-DE"/>
              </w:rPr>
              <w:t>2</w:t>
            </w:r>
          </w:p>
        </w:tc>
        <w:tc>
          <w:tcPr>
            <w:tcW w:w="1783" w:type="dxa"/>
            <w:tcBorders>
              <w:top w:val="nil"/>
              <w:left w:val="nil"/>
              <w:bottom w:val="nil"/>
              <w:right w:val="nil"/>
            </w:tcBorders>
            <w:shd w:val="clear" w:color="auto" w:fill="EEECE1"/>
            <w:tcMar>
              <w:top w:w="15" w:type="dxa"/>
              <w:left w:w="108" w:type="dxa"/>
              <w:bottom w:w="0" w:type="dxa"/>
              <w:right w:w="108" w:type="dxa"/>
            </w:tcMar>
            <w:vAlign w:val="center"/>
          </w:tcPr>
          <w:p w14:paraId="16D68377"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91</w:t>
            </w:r>
          </w:p>
        </w:tc>
        <w:tc>
          <w:tcPr>
            <w:tcW w:w="1533" w:type="dxa"/>
            <w:tcBorders>
              <w:top w:val="nil"/>
              <w:left w:val="nil"/>
              <w:bottom w:val="nil"/>
              <w:right w:val="nil"/>
            </w:tcBorders>
            <w:shd w:val="clear" w:color="auto" w:fill="EEECE1"/>
            <w:tcMar>
              <w:top w:w="15" w:type="dxa"/>
              <w:left w:w="108" w:type="dxa"/>
              <w:bottom w:w="0" w:type="dxa"/>
              <w:right w:w="108" w:type="dxa"/>
            </w:tcMar>
            <w:vAlign w:val="center"/>
          </w:tcPr>
          <w:p w14:paraId="3E7E2507"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0.078±0.015</w:t>
            </w:r>
          </w:p>
        </w:tc>
      </w:tr>
      <w:tr w:rsidR="008D499E" w:rsidRPr="00BE702E" w14:paraId="0EEA97CC" w14:textId="77777777" w:rsidTr="003458F8">
        <w:trPr>
          <w:trHeight w:val="265"/>
        </w:trPr>
        <w:tc>
          <w:tcPr>
            <w:tcW w:w="1378" w:type="dxa"/>
            <w:tcBorders>
              <w:top w:val="nil"/>
              <w:left w:val="nil"/>
              <w:bottom w:val="nil"/>
              <w:right w:val="nil"/>
            </w:tcBorders>
            <w:shd w:val="clear" w:color="auto" w:fill="EEECE1"/>
            <w:tcMar>
              <w:top w:w="15" w:type="dxa"/>
              <w:left w:w="108" w:type="dxa"/>
              <w:bottom w:w="0" w:type="dxa"/>
              <w:right w:w="108" w:type="dxa"/>
            </w:tcMar>
            <w:vAlign w:val="center"/>
          </w:tcPr>
          <w:p w14:paraId="4AD67139" w14:textId="77777777" w:rsidR="008D499E" w:rsidRPr="00BE702E" w:rsidRDefault="008D499E" w:rsidP="008D499E">
            <w:pPr>
              <w:pStyle w:val="Standa"/>
              <w:rPr>
                <w:rFonts w:ascii="Arial" w:hAnsi="Arial" w:cs="Arial"/>
                <w:sz w:val="26"/>
                <w:lang w:eastAsia="de-DE"/>
              </w:rPr>
            </w:pPr>
          </w:p>
        </w:tc>
        <w:tc>
          <w:tcPr>
            <w:tcW w:w="1199" w:type="dxa"/>
            <w:tcBorders>
              <w:top w:val="nil"/>
              <w:left w:val="nil"/>
              <w:bottom w:val="nil"/>
              <w:right w:val="nil"/>
            </w:tcBorders>
            <w:shd w:val="clear" w:color="auto" w:fill="EEECE1"/>
            <w:tcMar>
              <w:top w:w="15" w:type="dxa"/>
              <w:left w:w="108" w:type="dxa"/>
              <w:bottom w:w="0" w:type="dxa"/>
              <w:right w:w="108" w:type="dxa"/>
            </w:tcMar>
            <w:vAlign w:val="center"/>
          </w:tcPr>
          <w:p w14:paraId="1FC28089" w14:textId="77777777" w:rsidR="008D499E" w:rsidRPr="00BE702E" w:rsidRDefault="008D499E" w:rsidP="008D499E">
            <w:pPr>
              <w:pStyle w:val="Standa"/>
              <w:rPr>
                <w:rFonts w:ascii="Arial" w:hAnsi="Arial" w:cs="Arial"/>
                <w:sz w:val="26"/>
                <w:lang w:eastAsia="de-DE"/>
              </w:rPr>
            </w:pPr>
          </w:p>
        </w:tc>
        <w:tc>
          <w:tcPr>
            <w:tcW w:w="618" w:type="dxa"/>
            <w:tcBorders>
              <w:top w:val="nil"/>
              <w:left w:val="nil"/>
              <w:bottom w:val="nil"/>
              <w:right w:val="nil"/>
            </w:tcBorders>
            <w:shd w:val="clear" w:color="auto" w:fill="EEECE1"/>
            <w:tcMar>
              <w:top w:w="15" w:type="dxa"/>
              <w:left w:w="108" w:type="dxa"/>
              <w:bottom w:w="0" w:type="dxa"/>
              <w:right w:w="108" w:type="dxa"/>
            </w:tcMar>
            <w:vAlign w:val="center"/>
          </w:tcPr>
          <w:p w14:paraId="03C9BFAC"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T</w:t>
            </w:r>
            <w:r w:rsidRPr="00BE702E">
              <w:rPr>
                <w:rFonts w:ascii="Arial" w:eastAsia="PMingLiU" w:hAnsi="Arial" w:cs="Arial"/>
                <w:color w:val="000000"/>
                <w:kern w:val="24"/>
                <w:position w:val="-4"/>
                <w:sz w:val="16"/>
                <w:vertAlign w:val="subscript"/>
                <w:lang w:val="en-US" w:eastAsia="de-DE"/>
              </w:rPr>
              <w:t>3</w:t>
            </w:r>
          </w:p>
        </w:tc>
        <w:tc>
          <w:tcPr>
            <w:tcW w:w="1783" w:type="dxa"/>
            <w:tcBorders>
              <w:top w:val="nil"/>
              <w:left w:val="nil"/>
              <w:bottom w:val="nil"/>
              <w:right w:val="nil"/>
            </w:tcBorders>
            <w:shd w:val="clear" w:color="auto" w:fill="EEECE1"/>
            <w:tcMar>
              <w:top w:w="15" w:type="dxa"/>
              <w:left w:w="108" w:type="dxa"/>
              <w:bottom w:w="0" w:type="dxa"/>
              <w:right w:w="108" w:type="dxa"/>
            </w:tcMar>
            <w:vAlign w:val="center"/>
          </w:tcPr>
          <w:p w14:paraId="6DCAC9ED" w14:textId="77777777" w:rsidR="008D499E" w:rsidRPr="00BE702E" w:rsidRDefault="008D499E" w:rsidP="008D499E">
            <w:pPr>
              <w:pStyle w:val="Standa"/>
              <w:rPr>
                <w:rFonts w:ascii="Arial" w:hAnsi="Arial" w:cs="Arial"/>
                <w:sz w:val="26"/>
                <w:lang w:eastAsia="de-DE"/>
              </w:rPr>
            </w:pPr>
          </w:p>
        </w:tc>
        <w:tc>
          <w:tcPr>
            <w:tcW w:w="1533" w:type="dxa"/>
            <w:tcBorders>
              <w:top w:val="nil"/>
              <w:left w:val="nil"/>
              <w:bottom w:val="nil"/>
              <w:right w:val="nil"/>
            </w:tcBorders>
            <w:shd w:val="clear" w:color="auto" w:fill="EEECE1"/>
            <w:tcMar>
              <w:top w:w="15" w:type="dxa"/>
              <w:left w:w="108" w:type="dxa"/>
              <w:bottom w:w="0" w:type="dxa"/>
              <w:right w:w="108" w:type="dxa"/>
            </w:tcMar>
            <w:vAlign w:val="center"/>
          </w:tcPr>
          <w:p w14:paraId="17B17BE4"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0</w:t>
            </w:r>
          </w:p>
        </w:tc>
      </w:tr>
      <w:tr w:rsidR="008D499E" w:rsidRPr="00BE702E" w14:paraId="14694AA4" w14:textId="77777777" w:rsidTr="003458F8">
        <w:trPr>
          <w:trHeight w:val="265"/>
        </w:trPr>
        <w:tc>
          <w:tcPr>
            <w:tcW w:w="1378" w:type="dxa"/>
            <w:tcBorders>
              <w:top w:val="nil"/>
              <w:left w:val="nil"/>
              <w:bottom w:val="nil"/>
              <w:right w:val="nil"/>
            </w:tcBorders>
            <w:shd w:val="clear" w:color="auto" w:fill="EEECE1"/>
            <w:tcMar>
              <w:top w:w="15" w:type="dxa"/>
              <w:left w:w="108" w:type="dxa"/>
              <w:bottom w:w="0" w:type="dxa"/>
              <w:right w:w="108" w:type="dxa"/>
            </w:tcMar>
            <w:vAlign w:val="center"/>
          </w:tcPr>
          <w:p w14:paraId="58CE28E7" w14:textId="77777777" w:rsidR="008D499E" w:rsidRPr="00BE702E" w:rsidRDefault="008D499E" w:rsidP="008D499E">
            <w:pPr>
              <w:pStyle w:val="Standa"/>
              <w:rPr>
                <w:rFonts w:ascii="Arial" w:hAnsi="Arial" w:cs="Arial"/>
                <w:sz w:val="26"/>
                <w:lang w:eastAsia="de-DE"/>
              </w:rPr>
            </w:pPr>
          </w:p>
        </w:tc>
        <w:tc>
          <w:tcPr>
            <w:tcW w:w="1199" w:type="dxa"/>
            <w:tcBorders>
              <w:top w:val="nil"/>
              <w:left w:val="nil"/>
              <w:bottom w:val="nil"/>
              <w:right w:val="nil"/>
            </w:tcBorders>
            <w:shd w:val="clear" w:color="auto" w:fill="EEECE1"/>
            <w:tcMar>
              <w:top w:w="15" w:type="dxa"/>
              <w:left w:w="108" w:type="dxa"/>
              <w:bottom w:w="0" w:type="dxa"/>
              <w:right w:w="108" w:type="dxa"/>
            </w:tcMar>
            <w:vAlign w:val="center"/>
          </w:tcPr>
          <w:p w14:paraId="7803FDCE" w14:textId="77777777" w:rsidR="008D499E" w:rsidRPr="00BE702E" w:rsidRDefault="008D499E" w:rsidP="008D499E">
            <w:pPr>
              <w:pStyle w:val="Standa"/>
              <w:rPr>
                <w:rFonts w:ascii="Arial" w:hAnsi="Arial" w:cs="Arial"/>
                <w:sz w:val="26"/>
                <w:lang w:eastAsia="de-DE"/>
              </w:rPr>
            </w:pPr>
          </w:p>
        </w:tc>
        <w:tc>
          <w:tcPr>
            <w:tcW w:w="618" w:type="dxa"/>
            <w:tcBorders>
              <w:top w:val="nil"/>
              <w:left w:val="nil"/>
              <w:bottom w:val="nil"/>
              <w:right w:val="nil"/>
            </w:tcBorders>
            <w:shd w:val="clear" w:color="auto" w:fill="EEECE1"/>
            <w:tcMar>
              <w:top w:w="15" w:type="dxa"/>
              <w:left w:w="108" w:type="dxa"/>
              <w:bottom w:w="0" w:type="dxa"/>
              <w:right w:w="108" w:type="dxa"/>
            </w:tcMar>
            <w:vAlign w:val="center"/>
          </w:tcPr>
          <w:p w14:paraId="4C2CCA83"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T</w:t>
            </w:r>
            <w:r w:rsidRPr="00BE702E">
              <w:rPr>
                <w:rFonts w:ascii="Arial" w:eastAsia="PMingLiU" w:hAnsi="Arial" w:cs="Arial"/>
                <w:color w:val="000000"/>
                <w:kern w:val="24"/>
                <w:position w:val="-4"/>
                <w:sz w:val="16"/>
                <w:vertAlign w:val="subscript"/>
                <w:lang w:val="en-US" w:eastAsia="de-DE"/>
              </w:rPr>
              <w:t>2</w:t>
            </w:r>
          </w:p>
        </w:tc>
        <w:tc>
          <w:tcPr>
            <w:tcW w:w="1783" w:type="dxa"/>
            <w:tcBorders>
              <w:top w:val="nil"/>
              <w:left w:val="nil"/>
              <w:bottom w:val="nil"/>
              <w:right w:val="nil"/>
            </w:tcBorders>
            <w:shd w:val="clear" w:color="auto" w:fill="EEECE1"/>
            <w:tcMar>
              <w:top w:w="15" w:type="dxa"/>
              <w:left w:w="108" w:type="dxa"/>
              <w:bottom w:w="0" w:type="dxa"/>
              <w:right w:w="108" w:type="dxa"/>
            </w:tcMar>
            <w:vAlign w:val="center"/>
          </w:tcPr>
          <w:p w14:paraId="6D61D509" w14:textId="77777777" w:rsidR="008D499E" w:rsidRPr="00BE702E" w:rsidRDefault="008D499E" w:rsidP="008D499E">
            <w:pPr>
              <w:pStyle w:val="Standa"/>
              <w:rPr>
                <w:rFonts w:ascii="Arial" w:hAnsi="Arial" w:cs="Arial"/>
                <w:sz w:val="26"/>
                <w:lang w:eastAsia="de-DE"/>
              </w:rPr>
            </w:pPr>
          </w:p>
        </w:tc>
        <w:tc>
          <w:tcPr>
            <w:tcW w:w="1533" w:type="dxa"/>
            <w:tcBorders>
              <w:top w:val="nil"/>
              <w:left w:val="nil"/>
              <w:bottom w:val="nil"/>
              <w:right w:val="nil"/>
            </w:tcBorders>
            <w:shd w:val="clear" w:color="auto" w:fill="EEECE1"/>
            <w:tcMar>
              <w:top w:w="15" w:type="dxa"/>
              <w:left w:w="108" w:type="dxa"/>
              <w:bottom w:w="0" w:type="dxa"/>
              <w:right w:w="108" w:type="dxa"/>
            </w:tcMar>
            <w:vAlign w:val="center"/>
          </w:tcPr>
          <w:p w14:paraId="5D36A51E"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0</w:t>
            </w:r>
          </w:p>
        </w:tc>
      </w:tr>
      <w:tr w:rsidR="008D499E" w:rsidRPr="00BE702E" w14:paraId="662ECD8E" w14:textId="77777777" w:rsidTr="003458F8">
        <w:trPr>
          <w:trHeight w:val="265"/>
        </w:trPr>
        <w:tc>
          <w:tcPr>
            <w:tcW w:w="1378" w:type="dxa"/>
            <w:tcBorders>
              <w:top w:val="nil"/>
              <w:left w:val="nil"/>
              <w:bottom w:val="nil"/>
              <w:right w:val="nil"/>
            </w:tcBorders>
            <w:shd w:val="clear" w:color="auto" w:fill="auto"/>
            <w:tcMar>
              <w:top w:w="15" w:type="dxa"/>
              <w:left w:w="108" w:type="dxa"/>
              <w:bottom w:w="0" w:type="dxa"/>
              <w:right w:w="108" w:type="dxa"/>
            </w:tcMar>
            <w:vAlign w:val="center"/>
          </w:tcPr>
          <w:p w14:paraId="266127C8" w14:textId="77777777" w:rsidR="008D499E" w:rsidRPr="00BE702E" w:rsidRDefault="008D499E" w:rsidP="008D499E">
            <w:pPr>
              <w:pStyle w:val="Standa"/>
              <w:spacing w:line="265" w:lineRule="atLeast"/>
              <w:rPr>
                <w:rFonts w:ascii="Arial" w:hAnsi="Arial" w:cs="Arial"/>
                <w:sz w:val="36"/>
                <w:lang w:eastAsia="de-DE"/>
              </w:rPr>
            </w:pPr>
            <w:r w:rsidRPr="00BE702E">
              <w:rPr>
                <w:rFonts w:ascii="Arial" w:eastAsia="PMingLiU" w:hAnsi="Arial" w:cs="Arial"/>
                <w:b/>
                <w:bCs/>
                <w:color w:val="000000"/>
                <w:kern w:val="24"/>
                <w:sz w:val="16"/>
                <w:lang w:val="en-US" w:eastAsia="de-DE"/>
              </w:rPr>
              <w:t>SiO</w:t>
            </w:r>
            <w:r w:rsidRPr="00BE702E">
              <w:rPr>
                <w:rFonts w:ascii="Arial" w:eastAsia="PMingLiU" w:hAnsi="Arial" w:cs="Arial"/>
                <w:b/>
                <w:bCs/>
                <w:color w:val="000000"/>
                <w:kern w:val="24"/>
                <w:position w:val="-4"/>
                <w:sz w:val="16"/>
                <w:vertAlign w:val="subscript"/>
                <w:lang w:val="en-US" w:eastAsia="de-DE"/>
              </w:rPr>
              <w:t xml:space="preserve">2 </w:t>
            </w:r>
            <w:r w:rsidRPr="00BE702E">
              <w:rPr>
                <w:rFonts w:ascii="Arial" w:eastAsia="PMingLiU" w:hAnsi="Arial" w:cs="Arial"/>
                <w:b/>
                <w:bCs/>
                <w:color w:val="000000"/>
                <w:kern w:val="24"/>
                <w:sz w:val="16"/>
                <w:lang w:val="en-US" w:eastAsia="de-DE"/>
              </w:rPr>
              <w:t>APTES-11</w:t>
            </w:r>
          </w:p>
        </w:tc>
        <w:tc>
          <w:tcPr>
            <w:tcW w:w="1199" w:type="dxa"/>
            <w:tcBorders>
              <w:top w:val="nil"/>
              <w:left w:val="nil"/>
              <w:bottom w:val="nil"/>
              <w:right w:val="nil"/>
            </w:tcBorders>
            <w:shd w:val="clear" w:color="auto" w:fill="auto"/>
            <w:tcMar>
              <w:top w:w="15" w:type="dxa"/>
              <w:left w:w="108" w:type="dxa"/>
              <w:bottom w:w="0" w:type="dxa"/>
              <w:right w:w="108" w:type="dxa"/>
            </w:tcMar>
            <w:vAlign w:val="center"/>
          </w:tcPr>
          <w:p w14:paraId="783FF1F4"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DP</w:t>
            </w:r>
          </w:p>
        </w:tc>
        <w:tc>
          <w:tcPr>
            <w:tcW w:w="618" w:type="dxa"/>
            <w:tcBorders>
              <w:top w:val="nil"/>
              <w:left w:val="nil"/>
              <w:bottom w:val="nil"/>
              <w:right w:val="nil"/>
            </w:tcBorders>
            <w:shd w:val="clear" w:color="auto" w:fill="auto"/>
            <w:tcMar>
              <w:top w:w="15" w:type="dxa"/>
              <w:left w:w="108" w:type="dxa"/>
              <w:bottom w:w="0" w:type="dxa"/>
              <w:right w:w="108" w:type="dxa"/>
            </w:tcMar>
            <w:vAlign w:val="center"/>
          </w:tcPr>
          <w:p w14:paraId="483216B9"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Q</w:t>
            </w:r>
            <w:r w:rsidRPr="00BE702E">
              <w:rPr>
                <w:rFonts w:ascii="Arial" w:eastAsia="PMingLiU" w:hAnsi="Arial" w:cs="Arial"/>
                <w:color w:val="000000"/>
                <w:kern w:val="24"/>
                <w:position w:val="-4"/>
                <w:sz w:val="16"/>
                <w:vertAlign w:val="subscript"/>
                <w:lang w:val="en-US" w:eastAsia="de-DE"/>
              </w:rPr>
              <w:t>4</w:t>
            </w:r>
          </w:p>
        </w:tc>
        <w:tc>
          <w:tcPr>
            <w:tcW w:w="1783" w:type="dxa"/>
            <w:tcBorders>
              <w:top w:val="nil"/>
              <w:left w:val="nil"/>
              <w:bottom w:val="nil"/>
              <w:right w:val="nil"/>
            </w:tcBorders>
            <w:shd w:val="clear" w:color="auto" w:fill="auto"/>
            <w:tcMar>
              <w:top w:w="15" w:type="dxa"/>
              <w:left w:w="108" w:type="dxa"/>
              <w:bottom w:w="0" w:type="dxa"/>
              <w:right w:w="108" w:type="dxa"/>
            </w:tcMar>
            <w:vAlign w:val="center"/>
          </w:tcPr>
          <w:p w14:paraId="449EA56D"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112</w:t>
            </w:r>
          </w:p>
        </w:tc>
        <w:tc>
          <w:tcPr>
            <w:tcW w:w="1533" w:type="dxa"/>
            <w:tcBorders>
              <w:top w:val="nil"/>
              <w:left w:val="nil"/>
              <w:bottom w:val="nil"/>
              <w:right w:val="nil"/>
            </w:tcBorders>
            <w:shd w:val="clear" w:color="auto" w:fill="auto"/>
            <w:tcMar>
              <w:top w:w="15" w:type="dxa"/>
              <w:left w:w="108" w:type="dxa"/>
              <w:bottom w:w="0" w:type="dxa"/>
              <w:right w:w="108" w:type="dxa"/>
            </w:tcMar>
            <w:vAlign w:val="center"/>
          </w:tcPr>
          <w:p w14:paraId="153D27DC"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0.636±0.050</w:t>
            </w:r>
          </w:p>
        </w:tc>
      </w:tr>
      <w:tr w:rsidR="008D499E" w:rsidRPr="00BE702E" w14:paraId="240645FC" w14:textId="77777777" w:rsidTr="003458F8">
        <w:trPr>
          <w:trHeight w:val="265"/>
        </w:trPr>
        <w:tc>
          <w:tcPr>
            <w:tcW w:w="1378" w:type="dxa"/>
            <w:tcBorders>
              <w:top w:val="nil"/>
              <w:left w:val="nil"/>
              <w:bottom w:val="nil"/>
              <w:right w:val="nil"/>
            </w:tcBorders>
            <w:shd w:val="clear" w:color="auto" w:fill="FFFFFF"/>
            <w:tcMar>
              <w:top w:w="15" w:type="dxa"/>
              <w:left w:w="108" w:type="dxa"/>
              <w:bottom w:w="0" w:type="dxa"/>
              <w:right w:w="108" w:type="dxa"/>
            </w:tcMar>
            <w:vAlign w:val="center"/>
          </w:tcPr>
          <w:p w14:paraId="2C90A7FD" w14:textId="77777777" w:rsidR="008D499E" w:rsidRPr="00BE702E" w:rsidRDefault="008D499E" w:rsidP="008D499E">
            <w:pPr>
              <w:pStyle w:val="Standa"/>
              <w:rPr>
                <w:rFonts w:ascii="Arial" w:hAnsi="Arial" w:cs="Arial"/>
                <w:sz w:val="26"/>
                <w:lang w:eastAsia="de-DE"/>
              </w:rPr>
            </w:pPr>
          </w:p>
        </w:tc>
        <w:tc>
          <w:tcPr>
            <w:tcW w:w="1199" w:type="dxa"/>
            <w:tcBorders>
              <w:top w:val="nil"/>
              <w:left w:val="nil"/>
              <w:bottom w:val="nil"/>
              <w:right w:val="nil"/>
            </w:tcBorders>
            <w:shd w:val="clear" w:color="auto" w:fill="FFFFFF"/>
            <w:tcMar>
              <w:top w:w="15" w:type="dxa"/>
              <w:left w:w="108" w:type="dxa"/>
              <w:bottom w:w="0" w:type="dxa"/>
              <w:right w:w="108" w:type="dxa"/>
            </w:tcMar>
            <w:vAlign w:val="center"/>
          </w:tcPr>
          <w:p w14:paraId="448961DD" w14:textId="77777777" w:rsidR="008D499E" w:rsidRPr="00BE702E" w:rsidRDefault="008D499E" w:rsidP="008D499E">
            <w:pPr>
              <w:pStyle w:val="Standa"/>
              <w:rPr>
                <w:rFonts w:ascii="Arial" w:hAnsi="Arial" w:cs="Arial"/>
                <w:sz w:val="26"/>
                <w:lang w:eastAsia="de-DE"/>
              </w:rPr>
            </w:pPr>
          </w:p>
        </w:tc>
        <w:tc>
          <w:tcPr>
            <w:tcW w:w="618" w:type="dxa"/>
            <w:tcBorders>
              <w:top w:val="nil"/>
              <w:left w:val="nil"/>
              <w:bottom w:val="nil"/>
              <w:right w:val="nil"/>
            </w:tcBorders>
            <w:shd w:val="clear" w:color="auto" w:fill="FFFFFF"/>
            <w:tcMar>
              <w:top w:w="15" w:type="dxa"/>
              <w:left w:w="108" w:type="dxa"/>
              <w:bottom w:w="0" w:type="dxa"/>
              <w:right w:w="108" w:type="dxa"/>
            </w:tcMar>
            <w:vAlign w:val="center"/>
          </w:tcPr>
          <w:p w14:paraId="657C23AA"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Q</w:t>
            </w:r>
            <w:r w:rsidRPr="00BE702E">
              <w:rPr>
                <w:rFonts w:ascii="Arial" w:eastAsia="PMingLiU" w:hAnsi="Arial" w:cs="Arial"/>
                <w:color w:val="000000"/>
                <w:kern w:val="24"/>
                <w:position w:val="-4"/>
                <w:sz w:val="16"/>
                <w:vertAlign w:val="subscript"/>
                <w:lang w:val="en-US" w:eastAsia="de-DE"/>
              </w:rPr>
              <w:t>3</w:t>
            </w:r>
          </w:p>
        </w:tc>
        <w:tc>
          <w:tcPr>
            <w:tcW w:w="1783" w:type="dxa"/>
            <w:tcBorders>
              <w:top w:val="nil"/>
              <w:left w:val="nil"/>
              <w:bottom w:val="nil"/>
              <w:right w:val="nil"/>
            </w:tcBorders>
            <w:shd w:val="clear" w:color="auto" w:fill="FFFFFF"/>
            <w:tcMar>
              <w:top w:w="15" w:type="dxa"/>
              <w:left w:w="108" w:type="dxa"/>
              <w:bottom w:w="0" w:type="dxa"/>
              <w:right w:w="108" w:type="dxa"/>
            </w:tcMar>
            <w:vAlign w:val="center"/>
          </w:tcPr>
          <w:p w14:paraId="66711C6E"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102</w:t>
            </w:r>
          </w:p>
        </w:tc>
        <w:tc>
          <w:tcPr>
            <w:tcW w:w="1533" w:type="dxa"/>
            <w:tcBorders>
              <w:top w:val="nil"/>
              <w:left w:val="nil"/>
              <w:bottom w:val="nil"/>
              <w:right w:val="nil"/>
            </w:tcBorders>
            <w:shd w:val="clear" w:color="auto" w:fill="FFFFFF"/>
            <w:tcMar>
              <w:top w:w="15" w:type="dxa"/>
              <w:left w:w="108" w:type="dxa"/>
              <w:bottom w:w="0" w:type="dxa"/>
              <w:right w:w="108" w:type="dxa"/>
            </w:tcMar>
            <w:vAlign w:val="center"/>
          </w:tcPr>
          <w:p w14:paraId="1C5C827A"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0.345±0.025</w:t>
            </w:r>
          </w:p>
        </w:tc>
      </w:tr>
      <w:tr w:rsidR="008D499E" w:rsidRPr="00BE702E" w14:paraId="18A22A88" w14:textId="77777777" w:rsidTr="003458F8">
        <w:trPr>
          <w:trHeight w:val="265"/>
        </w:trPr>
        <w:tc>
          <w:tcPr>
            <w:tcW w:w="1378" w:type="dxa"/>
            <w:tcBorders>
              <w:top w:val="nil"/>
              <w:left w:val="nil"/>
              <w:bottom w:val="nil"/>
              <w:right w:val="nil"/>
            </w:tcBorders>
            <w:shd w:val="clear" w:color="auto" w:fill="auto"/>
            <w:tcMar>
              <w:top w:w="15" w:type="dxa"/>
              <w:left w:w="108" w:type="dxa"/>
              <w:bottom w:w="0" w:type="dxa"/>
              <w:right w:w="108" w:type="dxa"/>
            </w:tcMar>
            <w:vAlign w:val="center"/>
          </w:tcPr>
          <w:p w14:paraId="1FB788D9" w14:textId="77777777" w:rsidR="008D499E" w:rsidRPr="00BE702E" w:rsidRDefault="008D499E" w:rsidP="008D499E">
            <w:pPr>
              <w:pStyle w:val="Standa"/>
              <w:rPr>
                <w:rFonts w:ascii="Arial" w:hAnsi="Arial" w:cs="Arial"/>
                <w:sz w:val="26"/>
                <w:lang w:eastAsia="de-DE"/>
              </w:rPr>
            </w:pPr>
          </w:p>
        </w:tc>
        <w:tc>
          <w:tcPr>
            <w:tcW w:w="1199" w:type="dxa"/>
            <w:tcBorders>
              <w:top w:val="nil"/>
              <w:left w:val="nil"/>
              <w:bottom w:val="nil"/>
              <w:right w:val="nil"/>
            </w:tcBorders>
            <w:shd w:val="clear" w:color="auto" w:fill="auto"/>
            <w:tcMar>
              <w:top w:w="15" w:type="dxa"/>
              <w:left w:w="108" w:type="dxa"/>
              <w:bottom w:w="0" w:type="dxa"/>
              <w:right w:w="108" w:type="dxa"/>
            </w:tcMar>
            <w:vAlign w:val="center"/>
          </w:tcPr>
          <w:p w14:paraId="5F09BE6D" w14:textId="77777777" w:rsidR="008D499E" w:rsidRPr="00BE702E" w:rsidRDefault="008D499E" w:rsidP="008D499E">
            <w:pPr>
              <w:pStyle w:val="Standa"/>
              <w:rPr>
                <w:rFonts w:ascii="Arial" w:hAnsi="Arial" w:cs="Arial"/>
                <w:sz w:val="26"/>
                <w:lang w:eastAsia="de-DE"/>
              </w:rPr>
            </w:pPr>
          </w:p>
        </w:tc>
        <w:tc>
          <w:tcPr>
            <w:tcW w:w="618" w:type="dxa"/>
            <w:tcBorders>
              <w:top w:val="nil"/>
              <w:left w:val="nil"/>
              <w:bottom w:val="nil"/>
              <w:right w:val="nil"/>
            </w:tcBorders>
            <w:shd w:val="clear" w:color="auto" w:fill="auto"/>
            <w:tcMar>
              <w:top w:w="15" w:type="dxa"/>
              <w:left w:w="108" w:type="dxa"/>
              <w:bottom w:w="0" w:type="dxa"/>
              <w:right w:w="108" w:type="dxa"/>
            </w:tcMar>
            <w:vAlign w:val="center"/>
          </w:tcPr>
          <w:p w14:paraId="13DB5463"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Q</w:t>
            </w:r>
            <w:r w:rsidRPr="00BE702E">
              <w:rPr>
                <w:rFonts w:ascii="Arial" w:eastAsia="PMingLiU" w:hAnsi="Arial" w:cs="Arial"/>
                <w:color w:val="000000"/>
                <w:kern w:val="24"/>
                <w:position w:val="-4"/>
                <w:sz w:val="16"/>
                <w:vertAlign w:val="subscript"/>
                <w:lang w:val="en-US" w:eastAsia="de-DE"/>
              </w:rPr>
              <w:t>2</w:t>
            </w:r>
          </w:p>
        </w:tc>
        <w:tc>
          <w:tcPr>
            <w:tcW w:w="1783" w:type="dxa"/>
            <w:tcBorders>
              <w:top w:val="nil"/>
              <w:left w:val="nil"/>
              <w:bottom w:val="nil"/>
              <w:right w:val="nil"/>
            </w:tcBorders>
            <w:shd w:val="clear" w:color="auto" w:fill="auto"/>
            <w:tcMar>
              <w:top w:w="15" w:type="dxa"/>
              <w:left w:w="108" w:type="dxa"/>
              <w:bottom w:w="0" w:type="dxa"/>
              <w:right w:w="108" w:type="dxa"/>
            </w:tcMar>
            <w:vAlign w:val="center"/>
          </w:tcPr>
          <w:p w14:paraId="604105F2"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92</w:t>
            </w:r>
          </w:p>
        </w:tc>
        <w:tc>
          <w:tcPr>
            <w:tcW w:w="1533" w:type="dxa"/>
            <w:tcBorders>
              <w:top w:val="nil"/>
              <w:left w:val="nil"/>
              <w:bottom w:val="nil"/>
              <w:right w:val="nil"/>
            </w:tcBorders>
            <w:shd w:val="clear" w:color="auto" w:fill="auto"/>
            <w:tcMar>
              <w:top w:w="15" w:type="dxa"/>
              <w:left w:w="108" w:type="dxa"/>
              <w:bottom w:w="0" w:type="dxa"/>
              <w:right w:w="108" w:type="dxa"/>
            </w:tcMar>
            <w:vAlign w:val="center"/>
          </w:tcPr>
          <w:p w14:paraId="398E06A8"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0.019±0.010</w:t>
            </w:r>
          </w:p>
        </w:tc>
      </w:tr>
      <w:tr w:rsidR="008D499E" w:rsidRPr="00BE702E" w14:paraId="314ACCB6" w14:textId="77777777" w:rsidTr="003458F8">
        <w:trPr>
          <w:trHeight w:val="265"/>
        </w:trPr>
        <w:tc>
          <w:tcPr>
            <w:tcW w:w="1378" w:type="dxa"/>
            <w:tcBorders>
              <w:top w:val="nil"/>
              <w:left w:val="nil"/>
              <w:bottom w:val="nil"/>
              <w:right w:val="nil"/>
            </w:tcBorders>
            <w:shd w:val="clear" w:color="auto" w:fill="FFFFFF"/>
            <w:tcMar>
              <w:top w:w="15" w:type="dxa"/>
              <w:left w:w="108" w:type="dxa"/>
              <w:bottom w:w="0" w:type="dxa"/>
              <w:right w:w="108" w:type="dxa"/>
            </w:tcMar>
            <w:vAlign w:val="center"/>
          </w:tcPr>
          <w:p w14:paraId="20467288" w14:textId="77777777" w:rsidR="008D499E" w:rsidRPr="00BE702E" w:rsidRDefault="008D499E" w:rsidP="008D499E">
            <w:pPr>
              <w:pStyle w:val="Standa"/>
              <w:rPr>
                <w:rFonts w:ascii="Arial" w:hAnsi="Arial" w:cs="Arial"/>
                <w:sz w:val="26"/>
                <w:lang w:eastAsia="de-DE"/>
              </w:rPr>
            </w:pPr>
          </w:p>
        </w:tc>
        <w:tc>
          <w:tcPr>
            <w:tcW w:w="1199" w:type="dxa"/>
            <w:tcBorders>
              <w:top w:val="nil"/>
              <w:left w:val="nil"/>
              <w:bottom w:val="nil"/>
              <w:right w:val="nil"/>
            </w:tcBorders>
            <w:shd w:val="clear" w:color="auto" w:fill="FFFFFF"/>
            <w:tcMar>
              <w:top w:w="15" w:type="dxa"/>
              <w:left w:w="108" w:type="dxa"/>
              <w:bottom w:w="0" w:type="dxa"/>
              <w:right w:w="108" w:type="dxa"/>
            </w:tcMar>
            <w:vAlign w:val="center"/>
          </w:tcPr>
          <w:p w14:paraId="49A49E0D" w14:textId="77777777" w:rsidR="008D499E" w:rsidRPr="00BE702E" w:rsidRDefault="008D499E" w:rsidP="008D499E">
            <w:pPr>
              <w:pStyle w:val="Standa"/>
              <w:rPr>
                <w:rFonts w:ascii="Arial" w:hAnsi="Arial" w:cs="Arial"/>
                <w:sz w:val="26"/>
                <w:lang w:eastAsia="de-DE"/>
              </w:rPr>
            </w:pPr>
          </w:p>
        </w:tc>
        <w:tc>
          <w:tcPr>
            <w:tcW w:w="618" w:type="dxa"/>
            <w:tcBorders>
              <w:top w:val="nil"/>
              <w:left w:val="nil"/>
              <w:bottom w:val="nil"/>
              <w:right w:val="nil"/>
            </w:tcBorders>
            <w:shd w:val="clear" w:color="auto" w:fill="FFFFFF"/>
            <w:tcMar>
              <w:top w:w="15" w:type="dxa"/>
              <w:left w:w="108" w:type="dxa"/>
              <w:bottom w:w="0" w:type="dxa"/>
              <w:right w:w="108" w:type="dxa"/>
            </w:tcMar>
            <w:vAlign w:val="center"/>
          </w:tcPr>
          <w:p w14:paraId="4B503FF9"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T</w:t>
            </w:r>
            <w:r w:rsidRPr="00BE702E">
              <w:rPr>
                <w:rFonts w:ascii="Arial" w:eastAsia="PMingLiU" w:hAnsi="Arial" w:cs="Arial"/>
                <w:color w:val="000000"/>
                <w:kern w:val="24"/>
                <w:position w:val="-4"/>
                <w:sz w:val="16"/>
                <w:vertAlign w:val="subscript"/>
                <w:lang w:val="en-US" w:eastAsia="de-DE"/>
              </w:rPr>
              <w:t>3</w:t>
            </w:r>
          </w:p>
        </w:tc>
        <w:tc>
          <w:tcPr>
            <w:tcW w:w="1783" w:type="dxa"/>
            <w:tcBorders>
              <w:top w:val="nil"/>
              <w:left w:val="nil"/>
              <w:bottom w:val="nil"/>
              <w:right w:val="nil"/>
            </w:tcBorders>
            <w:shd w:val="clear" w:color="auto" w:fill="FFFFFF"/>
            <w:tcMar>
              <w:top w:w="15" w:type="dxa"/>
              <w:left w:w="108" w:type="dxa"/>
              <w:bottom w:w="0" w:type="dxa"/>
              <w:right w:w="108" w:type="dxa"/>
            </w:tcMar>
            <w:vAlign w:val="center"/>
          </w:tcPr>
          <w:p w14:paraId="60B318D5" w14:textId="77777777" w:rsidR="008D499E" w:rsidRPr="00BE702E" w:rsidRDefault="008D499E" w:rsidP="008D499E">
            <w:pPr>
              <w:pStyle w:val="Standa"/>
              <w:rPr>
                <w:rFonts w:ascii="Arial" w:hAnsi="Arial" w:cs="Arial"/>
                <w:sz w:val="26"/>
                <w:lang w:eastAsia="de-DE"/>
              </w:rPr>
            </w:pPr>
          </w:p>
        </w:tc>
        <w:tc>
          <w:tcPr>
            <w:tcW w:w="1533" w:type="dxa"/>
            <w:tcBorders>
              <w:top w:val="nil"/>
              <w:left w:val="nil"/>
              <w:bottom w:val="nil"/>
              <w:right w:val="nil"/>
            </w:tcBorders>
            <w:shd w:val="clear" w:color="auto" w:fill="FFFFFF"/>
            <w:tcMar>
              <w:top w:w="15" w:type="dxa"/>
              <w:left w:w="108" w:type="dxa"/>
              <w:bottom w:w="0" w:type="dxa"/>
              <w:right w:w="108" w:type="dxa"/>
            </w:tcMar>
            <w:vAlign w:val="center"/>
          </w:tcPr>
          <w:p w14:paraId="51CC9A5D"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0</w:t>
            </w:r>
          </w:p>
        </w:tc>
      </w:tr>
      <w:tr w:rsidR="008D499E" w:rsidRPr="00BE702E" w14:paraId="4D2C7E16" w14:textId="77777777" w:rsidTr="003458F8">
        <w:trPr>
          <w:trHeight w:val="265"/>
        </w:trPr>
        <w:tc>
          <w:tcPr>
            <w:tcW w:w="1378" w:type="dxa"/>
            <w:tcBorders>
              <w:top w:val="nil"/>
              <w:left w:val="nil"/>
              <w:bottom w:val="nil"/>
              <w:right w:val="nil"/>
            </w:tcBorders>
            <w:shd w:val="clear" w:color="auto" w:fill="EEECE1"/>
            <w:tcMar>
              <w:top w:w="15" w:type="dxa"/>
              <w:left w:w="108" w:type="dxa"/>
              <w:bottom w:w="0" w:type="dxa"/>
              <w:right w:w="108" w:type="dxa"/>
            </w:tcMar>
            <w:vAlign w:val="center"/>
          </w:tcPr>
          <w:p w14:paraId="1D9C1D50" w14:textId="77777777" w:rsidR="008D499E" w:rsidRPr="00BE702E" w:rsidRDefault="008D499E" w:rsidP="008D499E">
            <w:pPr>
              <w:pStyle w:val="Standa"/>
              <w:spacing w:line="265" w:lineRule="atLeast"/>
              <w:rPr>
                <w:rFonts w:ascii="Arial" w:hAnsi="Arial" w:cs="Arial"/>
                <w:sz w:val="36"/>
                <w:lang w:eastAsia="de-DE"/>
              </w:rPr>
            </w:pPr>
            <w:r w:rsidRPr="00BE702E">
              <w:rPr>
                <w:rFonts w:ascii="Arial" w:eastAsia="PMingLiU" w:hAnsi="Arial" w:cs="Arial"/>
                <w:b/>
                <w:bCs/>
                <w:color w:val="000000"/>
                <w:kern w:val="24"/>
                <w:sz w:val="16"/>
                <w:lang w:val="en-US" w:eastAsia="de-DE"/>
              </w:rPr>
              <w:t>SiO</w:t>
            </w:r>
            <w:r w:rsidRPr="00BE702E">
              <w:rPr>
                <w:rFonts w:ascii="Arial" w:eastAsia="PMingLiU" w:hAnsi="Arial" w:cs="Arial"/>
                <w:b/>
                <w:bCs/>
                <w:color w:val="000000"/>
                <w:kern w:val="24"/>
                <w:position w:val="-4"/>
                <w:sz w:val="16"/>
                <w:vertAlign w:val="subscript"/>
                <w:lang w:val="en-US" w:eastAsia="de-DE"/>
              </w:rPr>
              <w:t xml:space="preserve">2 </w:t>
            </w:r>
            <w:r w:rsidRPr="00BE702E">
              <w:rPr>
                <w:rFonts w:ascii="Arial" w:eastAsia="PMingLiU" w:hAnsi="Arial" w:cs="Arial"/>
                <w:b/>
                <w:bCs/>
                <w:color w:val="000000"/>
                <w:kern w:val="24"/>
                <w:sz w:val="16"/>
                <w:lang w:val="en-US" w:eastAsia="de-DE"/>
              </w:rPr>
              <w:t>APTES-11</w:t>
            </w:r>
          </w:p>
        </w:tc>
        <w:tc>
          <w:tcPr>
            <w:tcW w:w="1199" w:type="dxa"/>
            <w:tcBorders>
              <w:top w:val="nil"/>
              <w:left w:val="nil"/>
              <w:bottom w:val="nil"/>
              <w:right w:val="nil"/>
            </w:tcBorders>
            <w:shd w:val="clear" w:color="auto" w:fill="EEECE1"/>
            <w:tcMar>
              <w:top w:w="15" w:type="dxa"/>
              <w:left w:w="108" w:type="dxa"/>
              <w:bottom w:w="0" w:type="dxa"/>
              <w:right w:w="108" w:type="dxa"/>
            </w:tcMar>
            <w:vAlign w:val="center"/>
          </w:tcPr>
          <w:p w14:paraId="091D4C93"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CP</w:t>
            </w:r>
          </w:p>
        </w:tc>
        <w:tc>
          <w:tcPr>
            <w:tcW w:w="618" w:type="dxa"/>
            <w:tcBorders>
              <w:top w:val="nil"/>
              <w:left w:val="nil"/>
              <w:bottom w:val="nil"/>
              <w:right w:val="nil"/>
            </w:tcBorders>
            <w:shd w:val="clear" w:color="auto" w:fill="EEECE1"/>
            <w:tcMar>
              <w:top w:w="15" w:type="dxa"/>
              <w:left w:w="108" w:type="dxa"/>
              <w:bottom w:w="0" w:type="dxa"/>
              <w:right w:w="108" w:type="dxa"/>
            </w:tcMar>
            <w:vAlign w:val="center"/>
          </w:tcPr>
          <w:p w14:paraId="440F53F5"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Q</w:t>
            </w:r>
            <w:r w:rsidRPr="00BE702E">
              <w:rPr>
                <w:rFonts w:ascii="Arial" w:eastAsia="PMingLiU" w:hAnsi="Arial" w:cs="Arial"/>
                <w:color w:val="000000"/>
                <w:kern w:val="24"/>
                <w:position w:val="-4"/>
                <w:sz w:val="16"/>
                <w:vertAlign w:val="subscript"/>
                <w:lang w:val="en-US" w:eastAsia="de-DE"/>
              </w:rPr>
              <w:t>4</w:t>
            </w:r>
          </w:p>
        </w:tc>
        <w:tc>
          <w:tcPr>
            <w:tcW w:w="1783" w:type="dxa"/>
            <w:tcBorders>
              <w:top w:val="nil"/>
              <w:left w:val="nil"/>
              <w:bottom w:val="nil"/>
              <w:right w:val="nil"/>
            </w:tcBorders>
            <w:shd w:val="clear" w:color="auto" w:fill="EEECE1"/>
            <w:tcMar>
              <w:top w:w="15" w:type="dxa"/>
              <w:left w:w="108" w:type="dxa"/>
              <w:bottom w:w="0" w:type="dxa"/>
              <w:right w:w="108" w:type="dxa"/>
            </w:tcMar>
            <w:vAlign w:val="center"/>
          </w:tcPr>
          <w:p w14:paraId="1B14AC75"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112</w:t>
            </w:r>
          </w:p>
        </w:tc>
        <w:tc>
          <w:tcPr>
            <w:tcW w:w="1533" w:type="dxa"/>
            <w:tcBorders>
              <w:top w:val="nil"/>
              <w:left w:val="nil"/>
              <w:bottom w:val="nil"/>
              <w:right w:val="nil"/>
            </w:tcBorders>
            <w:shd w:val="clear" w:color="auto" w:fill="EEECE1"/>
            <w:tcMar>
              <w:top w:w="15" w:type="dxa"/>
              <w:left w:w="108" w:type="dxa"/>
              <w:bottom w:w="0" w:type="dxa"/>
              <w:right w:w="108" w:type="dxa"/>
            </w:tcMar>
            <w:vAlign w:val="center"/>
          </w:tcPr>
          <w:p w14:paraId="0328BECD"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0.181±0.035</w:t>
            </w:r>
          </w:p>
        </w:tc>
      </w:tr>
      <w:tr w:rsidR="008D499E" w:rsidRPr="00BE702E" w14:paraId="7F02785A" w14:textId="77777777" w:rsidTr="003458F8">
        <w:trPr>
          <w:trHeight w:val="265"/>
        </w:trPr>
        <w:tc>
          <w:tcPr>
            <w:tcW w:w="1378" w:type="dxa"/>
            <w:tcBorders>
              <w:top w:val="nil"/>
              <w:left w:val="nil"/>
              <w:bottom w:val="nil"/>
              <w:right w:val="nil"/>
            </w:tcBorders>
            <w:shd w:val="clear" w:color="auto" w:fill="EEECE1"/>
            <w:tcMar>
              <w:top w:w="15" w:type="dxa"/>
              <w:left w:w="108" w:type="dxa"/>
              <w:bottom w:w="0" w:type="dxa"/>
              <w:right w:w="108" w:type="dxa"/>
            </w:tcMar>
            <w:vAlign w:val="center"/>
          </w:tcPr>
          <w:p w14:paraId="3EEDF400" w14:textId="77777777" w:rsidR="008D499E" w:rsidRPr="00BE702E" w:rsidRDefault="008D499E" w:rsidP="008D499E">
            <w:pPr>
              <w:pStyle w:val="Standa"/>
              <w:rPr>
                <w:rFonts w:ascii="Arial" w:hAnsi="Arial" w:cs="Arial"/>
                <w:sz w:val="26"/>
                <w:lang w:eastAsia="de-DE"/>
              </w:rPr>
            </w:pPr>
          </w:p>
        </w:tc>
        <w:tc>
          <w:tcPr>
            <w:tcW w:w="1199" w:type="dxa"/>
            <w:tcBorders>
              <w:top w:val="nil"/>
              <w:left w:val="nil"/>
              <w:bottom w:val="nil"/>
              <w:right w:val="nil"/>
            </w:tcBorders>
            <w:shd w:val="clear" w:color="auto" w:fill="EEECE1"/>
            <w:tcMar>
              <w:top w:w="15" w:type="dxa"/>
              <w:left w:w="108" w:type="dxa"/>
              <w:bottom w:w="0" w:type="dxa"/>
              <w:right w:w="108" w:type="dxa"/>
            </w:tcMar>
            <w:vAlign w:val="center"/>
          </w:tcPr>
          <w:p w14:paraId="49B684F5" w14:textId="77777777" w:rsidR="008D499E" w:rsidRPr="00BE702E" w:rsidRDefault="008D499E" w:rsidP="008D499E">
            <w:pPr>
              <w:pStyle w:val="Standa"/>
              <w:rPr>
                <w:rFonts w:ascii="Arial" w:hAnsi="Arial" w:cs="Arial"/>
                <w:sz w:val="26"/>
                <w:lang w:eastAsia="de-DE"/>
              </w:rPr>
            </w:pPr>
          </w:p>
        </w:tc>
        <w:tc>
          <w:tcPr>
            <w:tcW w:w="618" w:type="dxa"/>
            <w:tcBorders>
              <w:top w:val="nil"/>
              <w:left w:val="nil"/>
              <w:bottom w:val="nil"/>
              <w:right w:val="nil"/>
            </w:tcBorders>
            <w:shd w:val="clear" w:color="auto" w:fill="EEECE1"/>
            <w:tcMar>
              <w:top w:w="15" w:type="dxa"/>
              <w:left w:w="108" w:type="dxa"/>
              <w:bottom w:w="0" w:type="dxa"/>
              <w:right w:w="108" w:type="dxa"/>
            </w:tcMar>
            <w:vAlign w:val="center"/>
          </w:tcPr>
          <w:p w14:paraId="7A17867D"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Q</w:t>
            </w:r>
            <w:r w:rsidRPr="00BE702E">
              <w:rPr>
                <w:rFonts w:ascii="Arial" w:eastAsia="PMingLiU" w:hAnsi="Arial" w:cs="Arial"/>
                <w:color w:val="000000"/>
                <w:kern w:val="24"/>
                <w:position w:val="-4"/>
                <w:sz w:val="16"/>
                <w:vertAlign w:val="subscript"/>
                <w:lang w:val="en-US" w:eastAsia="de-DE"/>
              </w:rPr>
              <w:t>3</w:t>
            </w:r>
          </w:p>
        </w:tc>
        <w:tc>
          <w:tcPr>
            <w:tcW w:w="1783" w:type="dxa"/>
            <w:tcBorders>
              <w:top w:val="nil"/>
              <w:left w:val="nil"/>
              <w:bottom w:val="nil"/>
              <w:right w:val="nil"/>
            </w:tcBorders>
            <w:shd w:val="clear" w:color="auto" w:fill="EEECE1"/>
            <w:tcMar>
              <w:top w:w="15" w:type="dxa"/>
              <w:left w:w="108" w:type="dxa"/>
              <w:bottom w:w="0" w:type="dxa"/>
              <w:right w:w="108" w:type="dxa"/>
            </w:tcMar>
            <w:vAlign w:val="center"/>
          </w:tcPr>
          <w:p w14:paraId="738F614B"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101</w:t>
            </w:r>
          </w:p>
        </w:tc>
        <w:tc>
          <w:tcPr>
            <w:tcW w:w="1533" w:type="dxa"/>
            <w:tcBorders>
              <w:top w:val="nil"/>
              <w:left w:val="nil"/>
              <w:bottom w:val="nil"/>
              <w:right w:val="nil"/>
            </w:tcBorders>
            <w:shd w:val="clear" w:color="auto" w:fill="EEECE1"/>
            <w:tcMar>
              <w:top w:w="15" w:type="dxa"/>
              <w:left w:w="108" w:type="dxa"/>
              <w:bottom w:w="0" w:type="dxa"/>
              <w:right w:w="108" w:type="dxa"/>
            </w:tcMar>
            <w:vAlign w:val="center"/>
          </w:tcPr>
          <w:p w14:paraId="5E946C10"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0.668±0.050</w:t>
            </w:r>
          </w:p>
        </w:tc>
      </w:tr>
      <w:tr w:rsidR="008D499E" w:rsidRPr="00BE702E" w14:paraId="2B8C2739" w14:textId="77777777" w:rsidTr="003458F8">
        <w:trPr>
          <w:trHeight w:val="265"/>
        </w:trPr>
        <w:tc>
          <w:tcPr>
            <w:tcW w:w="1378" w:type="dxa"/>
            <w:tcBorders>
              <w:top w:val="nil"/>
              <w:left w:val="nil"/>
              <w:bottom w:val="nil"/>
              <w:right w:val="nil"/>
            </w:tcBorders>
            <w:shd w:val="clear" w:color="auto" w:fill="EEECE1"/>
            <w:tcMar>
              <w:top w:w="15" w:type="dxa"/>
              <w:left w:w="108" w:type="dxa"/>
              <w:bottom w:w="0" w:type="dxa"/>
              <w:right w:w="108" w:type="dxa"/>
            </w:tcMar>
            <w:vAlign w:val="center"/>
          </w:tcPr>
          <w:p w14:paraId="1CD00D08" w14:textId="77777777" w:rsidR="008D499E" w:rsidRPr="00BE702E" w:rsidRDefault="008D499E" w:rsidP="008D499E">
            <w:pPr>
              <w:pStyle w:val="Standa"/>
              <w:rPr>
                <w:rFonts w:ascii="Arial" w:hAnsi="Arial" w:cs="Arial"/>
                <w:sz w:val="26"/>
                <w:lang w:eastAsia="de-DE"/>
              </w:rPr>
            </w:pPr>
          </w:p>
        </w:tc>
        <w:tc>
          <w:tcPr>
            <w:tcW w:w="1199" w:type="dxa"/>
            <w:tcBorders>
              <w:top w:val="nil"/>
              <w:left w:val="nil"/>
              <w:bottom w:val="nil"/>
              <w:right w:val="nil"/>
            </w:tcBorders>
            <w:shd w:val="clear" w:color="auto" w:fill="EEECE1"/>
            <w:tcMar>
              <w:top w:w="15" w:type="dxa"/>
              <w:left w:w="108" w:type="dxa"/>
              <w:bottom w:w="0" w:type="dxa"/>
              <w:right w:w="108" w:type="dxa"/>
            </w:tcMar>
            <w:vAlign w:val="center"/>
          </w:tcPr>
          <w:p w14:paraId="7490BAF4" w14:textId="77777777" w:rsidR="008D499E" w:rsidRPr="00BE702E" w:rsidRDefault="008D499E" w:rsidP="008D499E">
            <w:pPr>
              <w:pStyle w:val="Standa"/>
              <w:rPr>
                <w:rFonts w:ascii="Arial" w:hAnsi="Arial" w:cs="Arial"/>
                <w:sz w:val="26"/>
                <w:lang w:eastAsia="de-DE"/>
              </w:rPr>
            </w:pPr>
          </w:p>
        </w:tc>
        <w:tc>
          <w:tcPr>
            <w:tcW w:w="618" w:type="dxa"/>
            <w:tcBorders>
              <w:top w:val="nil"/>
              <w:left w:val="nil"/>
              <w:bottom w:val="nil"/>
              <w:right w:val="nil"/>
            </w:tcBorders>
            <w:shd w:val="clear" w:color="auto" w:fill="EEECE1"/>
            <w:tcMar>
              <w:top w:w="15" w:type="dxa"/>
              <w:left w:w="108" w:type="dxa"/>
              <w:bottom w:w="0" w:type="dxa"/>
              <w:right w:w="108" w:type="dxa"/>
            </w:tcMar>
            <w:vAlign w:val="center"/>
          </w:tcPr>
          <w:p w14:paraId="6F6114AE"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Q</w:t>
            </w:r>
            <w:r w:rsidRPr="00BE702E">
              <w:rPr>
                <w:rFonts w:ascii="Arial" w:eastAsia="PMingLiU" w:hAnsi="Arial" w:cs="Arial"/>
                <w:color w:val="000000"/>
                <w:kern w:val="24"/>
                <w:position w:val="-4"/>
                <w:sz w:val="16"/>
                <w:vertAlign w:val="subscript"/>
                <w:lang w:val="en-US" w:eastAsia="de-DE"/>
              </w:rPr>
              <w:t>2</w:t>
            </w:r>
          </w:p>
        </w:tc>
        <w:tc>
          <w:tcPr>
            <w:tcW w:w="1783" w:type="dxa"/>
            <w:tcBorders>
              <w:top w:val="nil"/>
              <w:left w:val="nil"/>
              <w:bottom w:val="nil"/>
              <w:right w:val="nil"/>
            </w:tcBorders>
            <w:shd w:val="clear" w:color="auto" w:fill="EEECE1"/>
            <w:tcMar>
              <w:top w:w="15" w:type="dxa"/>
              <w:left w:w="108" w:type="dxa"/>
              <w:bottom w:w="0" w:type="dxa"/>
              <w:right w:w="108" w:type="dxa"/>
            </w:tcMar>
            <w:vAlign w:val="center"/>
          </w:tcPr>
          <w:p w14:paraId="7A6342BB"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92</w:t>
            </w:r>
          </w:p>
        </w:tc>
        <w:tc>
          <w:tcPr>
            <w:tcW w:w="1533" w:type="dxa"/>
            <w:tcBorders>
              <w:top w:val="nil"/>
              <w:left w:val="nil"/>
              <w:bottom w:val="nil"/>
              <w:right w:val="nil"/>
            </w:tcBorders>
            <w:shd w:val="clear" w:color="auto" w:fill="EEECE1"/>
            <w:tcMar>
              <w:top w:w="15" w:type="dxa"/>
              <w:left w:w="108" w:type="dxa"/>
              <w:bottom w:w="0" w:type="dxa"/>
              <w:right w:w="108" w:type="dxa"/>
            </w:tcMar>
            <w:vAlign w:val="center"/>
          </w:tcPr>
          <w:p w14:paraId="4D03F2F3"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0.071±0.015</w:t>
            </w:r>
          </w:p>
        </w:tc>
      </w:tr>
      <w:tr w:rsidR="008D499E" w:rsidRPr="00BE702E" w14:paraId="741FBAD5" w14:textId="77777777" w:rsidTr="003458F8">
        <w:trPr>
          <w:trHeight w:val="265"/>
        </w:trPr>
        <w:tc>
          <w:tcPr>
            <w:tcW w:w="1378" w:type="dxa"/>
            <w:tcBorders>
              <w:top w:val="nil"/>
              <w:left w:val="nil"/>
              <w:bottom w:val="nil"/>
              <w:right w:val="nil"/>
            </w:tcBorders>
            <w:shd w:val="clear" w:color="auto" w:fill="EEECE1"/>
            <w:tcMar>
              <w:top w:w="15" w:type="dxa"/>
              <w:left w:w="108" w:type="dxa"/>
              <w:bottom w:w="0" w:type="dxa"/>
              <w:right w:w="108" w:type="dxa"/>
            </w:tcMar>
            <w:vAlign w:val="center"/>
          </w:tcPr>
          <w:p w14:paraId="3AC99278" w14:textId="77777777" w:rsidR="008D499E" w:rsidRPr="00BE702E" w:rsidRDefault="008D499E" w:rsidP="008D499E">
            <w:pPr>
              <w:pStyle w:val="Standa"/>
              <w:rPr>
                <w:rFonts w:ascii="Arial" w:hAnsi="Arial" w:cs="Arial"/>
                <w:sz w:val="26"/>
                <w:lang w:eastAsia="de-DE"/>
              </w:rPr>
            </w:pPr>
          </w:p>
        </w:tc>
        <w:tc>
          <w:tcPr>
            <w:tcW w:w="1199" w:type="dxa"/>
            <w:tcBorders>
              <w:top w:val="nil"/>
              <w:left w:val="nil"/>
              <w:bottom w:val="nil"/>
              <w:right w:val="nil"/>
            </w:tcBorders>
            <w:shd w:val="clear" w:color="auto" w:fill="EEECE1"/>
            <w:tcMar>
              <w:top w:w="15" w:type="dxa"/>
              <w:left w:w="108" w:type="dxa"/>
              <w:bottom w:w="0" w:type="dxa"/>
              <w:right w:w="108" w:type="dxa"/>
            </w:tcMar>
            <w:vAlign w:val="center"/>
          </w:tcPr>
          <w:p w14:paraId="6204DA7C" w14:textId="77777777" w:rsidR="008D499E" w:rsidRPr="00BE702E" w:rsidRDefault="008D499E" w:rsidP="008D499E">
            <w:pPr>
              <w:pStyle w:val="Standa"/>
              <w:rPr>
                <w:rFonts w:ascii="Arial" w:hAnsi="Arial" w:cs="Arial"/>
                <w:sz w:val="26"/>
                <w:lang w:eastAsia="de-DE"/>
              </w:rPr>
            </w:pPr>
          </w:p>
        </w:tc>
        <w:tc>
          <w:tcPr>
            <w:tcW w:w="618" w:type="dxa"/>
            <w:tcBorders>
              <w:top w:val="nil"/>
              <w:left w:val="nil"/>
              <w:bottom w:val="nil"/>
              <w:right w:val="nil"/>
            </w:tcBorders>
            <w:shd w:val="clear" w:color="auto" w:fill="EEECE1"/>
            <w:tcMar>
              <w:top w:w="15" w:type="dxa"/>
              <w:left w:w="108" w:type="dxa"/>
              <w:bottom w:w="0" w:type="dxa"/>
              <w:right w:w="108" w:type="dxa"/>
            </w:tcMar>
            <w:vAlign w:val="center"/>
          </w:tcPr>
          <w:p w14:paraId="6F3EBF87"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T</w:t>
            </w:r>
            <w:r w:rsidRPr="00BE702E">
              <w:rPr>
                <w:rFonts w:ascii="Arial" w:eastAsia="PMingLiU" w:hAnsi="Arial" w:cs="Arial"/>
                <w:color w:val="000000"/>
                <w:kern w:val="24"/>
                <w:position w:val="-4"/>
                <w:sz w:val="16"/>
                <w:vertAlign w:val="subscript"/>
                <w:lang w:val="en-US" w:eastAsia="de-DE"/>
              </w:rPr>
              <w:t>3</w:t>
            </w:r>
          </w:p>
        </w:tc>
        <w:tc>
          <w:tcPr>
            <w:tcW w:w="1783" w:type="dxa"/>
            <w:tcBorders>
              <w:top w:val="nil"/>
              <w:left w:val="nil"/>
              <w:bottom w:val="nil"/>
              <w:right w:val="nil"/>
            </w:tcBorders>
            <w:shd w:val="clear" w:color="auto" w:fill="EEECE1"/>
            <w:tcMar>
              <w:top w:w="15" w:type="dxa"/>
              <w:left w:w="108" w:type="dxa"/>
              <w:bottom w:w="0" w:type="dxa"/>
              <w:right w:w="108" w:type="dxa"/>
            </w:tcMar>
            <w:vAlign w:val="center"/>
          </w:tcPr>
          <w:p w14:paraId="5546A13E"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67</w:t>
            </w:r>
          </w:p>
        </w:tc>
        <w:tc>
          <w:tcPr>
            <w:tcW w:w="1533" w:type="dxa"/>
            <w:tcBorders>
              <w:top w:val="nil"/>
              <w:left w:val="nil"/>
              <w:bottom w:val="nil"/>
              <w:right w:val="nil"/>
            </w:tcBorders>
            <w:shd w:val="clear" w:color="auto" w:fill="EEECE1"/>
            <w:tcMar>
              <w:top w:w="15" w:type="dxa"/>
              <w:left w:w="108" w:type="dxa"/>
              <w:bottom w:w="0" w:type="dxa"/>
              <w:right w:w="108" w:type="dxa"/>
            </w:tcMar>
            <w:vAlign w:val="center"/>
          </w:tcPr>
          <w:p w14:paraId="11A4A377"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0.080±0.030</w:t>
            </w:r>
          </w:p>
        </w:tc>
      </w:tr>
      <w:tr w:rsidR="008D499E" w:rsidRPr="00BE702E" w14:paraId="0A36E774" w14:textId="77777777" w:rsidTr="003458F8">
        <w:trPr>
          <w:trHeight w:val="265"/>
        </w:trPr>
        <w:tc>
          <w:tcPr>
            <w:tcW w:w="1378" w:type="dxa"/>
            <w:tcBorders>
              <w:top w:val="nil"/>
              <w:left w:val="nil"/>
              <w:bottom w:val="nil"/>
              <w:right w:val="nil"/>
            </w:tcBorders>
            <w:shd w:val="clear" w:color="auto" w:fill="EEECE1"/>
            <w:tcMar>
              <w:top w:w="15" w:type="dxa"/>
              <w:left w:w="108" w:type="dxa"/>
              <w:bottom w:w="0" w:type="dxa"/>
              <w:right w:w="108" w:type="dxa"/>
            </w:tcMar>
            <w:vAlign w:val="center"/>
          </w:tcPr>
          <w:p w14:paraId="004F7CD6" w14:textId="77777777" w:rsidR="008D499E" w:rsidRPr="00BE702E" w:rsidRDefault="008D499E" w:rsidP="008D499E">
            <w:pPr>
              <w:pStyle w:val="Standa"/>
              <w:rPr>
                <w:rFonts w:ascii="Arial" w:hAnsi="Arial" w:cs="Arial"/>
                <w:sz w:val="26"/>
                <w:lang w:eastAsia="de-DE"/>
              </w:rPr>
            </w:pPr>
          </w:p>
        </w:tc>
        <w:tc>
          <w:tcPr>
            <w:tcW w:w="1199" w:type="dxa"/>
            <w:tcBorders>
              <w:top w:val="nil"/>
              <w:left w:val="nil"/>
              <w:bottom w:val="nil"/>
              <w:right w:val="nil"/>
            </w:tcBorders>
            <w:shd w:val="clear" w:color="auto" w:fill="EEECE1"/>
            <w:tcMar>
              <w:top w:w="15" w:type="dxa"/>
              <w:left w:w="108" w:type="dxa"/>
              <w:bottom w:w="0" w:type="dxa"/>
              <w:right w:w="108" w:type="dxa"/>
            </w:tcMar>
            <w:vAlign w:val="center"/>
          </w:tcPr>
          <w:p w14:paraId="0474D02C" w14:textId="77777777" w:rsidR="008D499E" w:rsidRPr="00BE702E" w:rsidRDefault="008D499E" w:rsidP="008D499E">
            <w:pPr>
              <w:pStyle w:val="Standa"/>
              <w:rPr>
                <w:rFonts w:ascii="Arial" w:hAnsi="Arial" w:cs="Arial"/>
                <w:sz w:val="26"/>
                <w:lang w:eastAsia="de-DE"/>
              </w:rPr>
            </w:pPr>
          </w:p>
        </w:tc>
        <w:tc>
          <w:tcPr>
            <w:tcW w:w="618" w:type="dxa"/>
            <w:tcBorders>
              <w:top w:val="nil"/>
              <w:left w:val="nil"/>
              <w:bottom w:val="nil"/>
              <w:right w:val="nil"/>
            </w:tcBorders>
            <w:shd w:val="clear" w:color="auto" w:fill="EEECE1"/>
            <w:tcMar>
              <w:top w:w="15" w:type="dxa"/>
              <w:left w:w="108" w:type="dxa"/>
              <w:bottom w:w="0" w:type="dxa"/>
              <w:right w:w="108" w:type="dxa"/>
            </w:tcMar>
            <w:vAlign w:val="center"/>
          </w:tcPr>
          <w:p w14:paraId="1062E4D5"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T</w:t>
            </w:r>
            <w:r w:rsidRPr="00BE702E">
              <w:rPr>
                <w:rFonts w:ascii="Arial" w:eastAsia="PMingLiU" w:hAnsi="Arial" w:cs="Arial"/>
                <w:color w:val="000000"/>
                <w:kern w:val="24"/>
                <w:position w:val="-4"/>
                <w:sz w:val="16"/>
                <w:vertAlign w:val="subscript"/>
                <w:lang w:val="en-US" w:eastAsia="de-DE"/>
              </w:rPr>
              <w:t>2</w:t>
            </w:r>
          </w:p>
        </w:tc>
        <w:tc>
          <w:tcPr>
            <w:tcW w:w="1783" w:type="dxa"/>
            <w:tcBorders>
              <w:top w:val="nil"/>
              <w:left w:val="nil"/>
              <w:bottom w:val="nil"/>
              <w:right w:val="nil"/>
            </w:tcBorders>
            <w:shd w:val="clear" w:color="auto" w:fill="EEECE1"/>
            <w:tcMar>
              <w:top w:w="15" w:type="dxa"/>
              <w:left w:w="108" w:type="dxa"/>
              <w:bottom w:w="0" w:type="dxa"/>
              <w:right w:w="108" w:type="dxa"/>
            </w:tcMar>
            <w:vAlign w:val="center"/>
          </w:tcPr>
          <w:p w14:paraId="3CF16DBF" w14:textId="77777777" w:rsidR="008D499E" w:rsidRPr="00BE702E" w:rsidRDefault="008D499E" w:rsidP="008D499E">
            <w:pPr>
              <w:pStyle w:val="Standa"/>
              <w:rPr>
                <w:rFonts w:ascii="Arial" w:hAnsi="Arial" w:cs="Arial"/>
                <w:sz w:val="26"/>
                <w:lang w:eastAsia="de-DE"/>
              </w:rPr>
            </w:pPr>
          </w:p>
        </w:tc>
        <w:tc>
          <w:tcPr>
            <w:tcW w:w="1533" w:type="dxa"/>
            <w:tcBorders>
              <w:top w:val="nil"/>
              <w:left w:val="nil"/>
              <w:bottom w:val="nil"/>
              <w:right w:val="nil"/>
            </w:tcBorders>
            <w:shd w:val="clear" w:color="auto" w:fill="EEECE1"/>
            <w:tcMar>
              <w:top w:w="15" w:type="dxa"/>
              <w:left w:w="108" w:type="dxa"/>
              <w:bottom w:w="0" w:type="dxa"/>
              <w:right w:w="108" w:type="dxa"/>
            </w:tcMar>
            <w:vAlign w:val="center"/>
          </w:tcPr>
          <w:p w14:paraId="150C0C0C"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0</w:t>
            </w:r>
          </w:p>
        </w:tc>
      </w:tr>
      <w:tr w:rsidR="008D499E" w:rsidRPr="00BE702E" w14:paraId="018AB817" w14:textId="77777777" w:rsidTr="003458F8">
        <w:trPr>
          <w:trHeight w:val="265"/>
        </w:trPr>
        <w:tc>
          <w:tcPr>
            <w:tcW w:w="1378" w:type="dxa"/>
            <w:tcBorders>
              <w:top w:val="nil"/>
              <w:left w:val="nil"/>
              <w:bottom w:val="nil"/>
              <w:right w:val="nil"/>
            </w:tcBorders>
            <w:shd w:val="clear" w:color="auto" w:fill="auto"/>
            <w:tcMar>
              <w:top w:w="15" w:type="dxa"/>
              <w:left w:w="108" w:type="dxa"/>
              <w:bottom w:w="0" w:type="dxa"/>
              <w:right w:w="108" w:type="dxa"/>
            </w:tcMar>
            <w:vAlign w:val="center"/>
          </w:tcPr>
          <w:p w14:paraId="7759FE5E" w14:textId="77777777" w:rsidR="008D499E" w:rsidRPr="00BE702E" w:rsidRDefault="008D499E" w:rsidP="008D499E">
            <w:pPr>
              <w:pStyle w:val="Standa"/>
              <w:spacing w:line="265" w:lineRule="atLeast"/>
              <w:rPr>
                <w:rFonts w:ascii="Arial" w:hAnsi="Arial" w:cs="Arial"/>
                <w:sz w:val="36"/>
                <w:lang w:eastAsia="de-DE"/>
              </w:rPr>
            </w:pPr>
            <w:r w:rsidRPr="00BE702E">
              <w:rPr>
                <w:rFonts w:ascii="Arial" w:eastAsia="PMingLiU" w:hAnsi="Arial" w:cs="Arial"/>
                <w:b/>
                <w:bCs/>
                <w:color w:val="000000"/>
                <w:kern w:val="24"/>
                <w:sz w:val="16"/>
                <w:lang w:val="en-US" w:eastAsia="de-DE"/>
              </w:rPr>
              <w:t>SiO</w:t>
            </w:r>
            <w:r w:rsidRPr="00BE702E">
              <w:rPr>
                <w:rFonts w:ascii="Arial" w:eastAsia="PMingLiU" w:hAnsi="Arial" w:cs="Arial"/>
                <w:b/>
                <w:bCs/>
                <w:color w:val="000000"/>
                <w:kern w:val="24"/>
                <w:position w:val="-4"/>
                <w:sz w:val="16"/>
                <w:vertAlign w:val="subscript"/>
                <w:lang w:val="en-US" w:eastAsia="de-DE"/>
              </w:rPr>
              <w:t xml:space="preserve">2 </w:t>
            </w:r>
            <w:r w:rsidRPr="00BE702E">
              <w:rPr>
                <w:rFonts w:ascii="Arial" w:eastAsia="PMingLiU" w:hAnsi="Arial" w:cs="Arial"/>
                <w:b/>
                <w:bCs/>
                <w:color w:val="000000"/>
                <w:kern w:val="24"/>
                <w:sz w:val="16"/>
                <w:lang w:val="en-US" w:eastAsia="de-DE"/>
              </w:rPr>
              <w:t>APTES-51</w:t>
            </w:r>
          </w:p>
        </w:tc>
        <w:tc>
          <w:tcPr>
            <w:tcW w:w="1199" w:type="dxa"/>
            <w:tcBorders>
              <w:top w:val="nil"/>
              <w:left w:val="nil"/>
              <w:bottom w:val="nil"/>
              <w:right w:val="nil"/>
            </w:tcBorders>
            <w:shd w:val="clear" w:color="auto" w:fill="auto"/>
            <w:tcMar>
              <w:top w:w="15" w:type="dxa"/>
              <w:left w:w="108" w:type="dxa"/>
              <w:bottom w:w="0" w:type="dxa"/>
              <w:right w:w="108" w:type="dxa"/>
            </w:tcMar>
            <w:vAlign w:val="center"/>
          </w:tcPr>
          <w:p w14:paraId="528042F3"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DP</w:t>
            </w:r>
          </w:p>
        </w:tc>
        <w:tc>
          <w:tcPr>
            <w:tcW w:w="618" w:type="dxa"/>
            <w:tcBorders>
              <w:top w:val="nil"/>
              <w:left w:val="nil"/>
              <w:bottom w:val="nil"/>
              <w:right w:val="nil"/>
            </w:tcBorders>
            <w:shd w:val="clear" w:color="auto" w:fill="auto"/>
            <w:tcMar>
              <w:top w:w="15" w:type="dxa"/>
              <w:left w:w="108" w:type="dxa"/>
              <w:bottom w:w="0" w:type="dxa"/>
              <w:right w:w="108" w:type="dxa"/>
            </w:tcMar>
            <w:vAlign w:val="center"/>
          </w:tcPr>
          <w:p w14:paraId="1D954636"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Q</w:t>
            </w:r>
            <w:r w:rsidRPr="00BE702E">
              <w:rPr>
                <w:rFonts w:ascii="Arial" w:eastAsia="PMingLiU" w:hAnsi="Arial" w:cs="Arial"/>
                <w:color w:val="000000"/>
                <w:kern w:val="24"/>
                <w:position w:val="-4"/>
                <w:sz w:val="16"/>
                <w:vertAlign w:val="subscript"/>
                <w:lang w:val="en-US" w:eastAsia="de-DE"/>
              </w:rPr>
              <w:t>4</w:t>
            </w:r>
          </w:p>
        </w:tc>
        <w:tc>
          <w:tcPr>
            <w:tcW w:w="1783" w:type="dxa"/>
            <w:tcBorders>
              <w:top w:val="nil"/>
              <w:left w:val="nil"/>
              <w:bottom w:val="nil"/>
              <w:right w:val="nil"/>
            </w:tcBorders>
            <w:shd w:val="clear" w:color="auto" w:fill="auto"/>
            <w:tcMar>
              <w:top w:w="15" w:type="dxa"/>
              <w:left w:w="108" w:type="dxa"/>
              <w:bottom w:w="0" w:type="dxa"/>
              <w:right w:w="108" w:type="dxa"/>
            </w:tcMar>
            <w:vAlign w:val="center"/>
          </w:tcPr>
          <w:p w14:paraId="02B3489B"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112</w:t>
            </w:r>
          </w:p>
        </w:tc>
        <w:tc>
          <w:tcPr>
            <w:tcW w:w="1533" w:type="dxa"/>
            <w:tcBorders>
              <w:top w:val="nil"/>
              <w:left w:val="nil"/>
              <w:bottom w:val="nil"/>
              <w:right w:val="nil"/>
            </w:tcBorders>
            <w:shd w:val="clear" w:color="auto" w:fill="auto"/>
            <w:tcMar>
              <w:top w:w="15" w:type="dxa"/>
              <w:left w:w="108" w:type="dxa"/>
              <w:bottom w:w="0" w:type="dxa"/>
              <w:right w:w="108" w:type="dxa"/>
            </w:tcMar>
            <w:vAlign w:val="center"/>
          </w:tcPr>
          <w:p w14:paraId="32F5249F"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0.639±0.050</w:t>
            </w:r>
          </w:p>
        </w:tc>
      </w:tr>
      <w:tr w:rsidR="008D499E" w:rsidRPr="00BE702E" w14:paraId="18A1E7F9" w14:textId="77777777" w:rsidTr="003458F8">
        <w:trPr>
          <w:trHeight w:val="265"/>
        </w:trPr>
        <w:tc>
          <w:tcPr>
            <w:tcW w:w="1378" w:type="dxa"/>
            <w:tcBorders>
              <w:top w:val="nil"/>
              <w:left w:val="nil"/>
              <w:bottom w:val="nil"/>
              <w:right w:val="nil"/>
            </w:tcBorders>
            <w:shd w:val="clear" w:color="auto" w:fill="auto"/>
            <w:tcMar>
              <w:top w:w="15" w:type="dxa"/>
              <w:left w:w="108" w:type="dxa"/>
              <w:bottom w:w="0" w:type="dxa"/>
              <w:right w:w="108" w:type="dxa"/>
            </w:tcMar>
            <w:vAlign w:val="center"/>
          </w:tcPr>
          <w:p w14:paraId="41C50A0B" w14:textId="77777777" w:rsidR="008D499E" w:rsidRPr="00BE702E" w:rsidRDefault="008D499E" w:rsidP="008D499E">
            <w:pPr>
              <w:pStyle w:val="Standa"/>
              <w:rPr>
                <w:rFonts w:ascii="Arial" w:hAnsi="Arial" w:cs="Arial"/>
                <w:sz w:val="26"/>
                <w:lang w:eastAsia="de-DE"/>
              </w:rPr>
            </w:pPr>
          </w:p>
        </w:tc>
        <w:tc>
          <w:tcPr>
            <w:tcW w:w="1199" w:type="dxa"/>
            <w:tcBorders>
              <w:top w:val="nil"/>
              <w:left w:val="nil"/>
              <w:bottom w:val="nil"/>
              <w:right w:val="nil"/>
            </w:tcBorders>
            <w:shd w:val="clear" w:color="auto" w:fill="auto"/>
            <w:tcMar>
              <w:top w:w="15" w:type="dxa"/>
              <w:left w:w="108" w:type="dxa"/>
              <w:bottom w:w="0" w:type="dxa"/>
              <w:right w:w="108" w:type="dxa"/>
            </w:tcMar>
            <w:vAlign w:val="center"/>
          </w:tcPr>
          <w:p w14:paraId="3F1F30F9" w14:textId="77777777" w:rsidR="008D499E" w:rsidRPr="00BE702E" w:rsidRDefault="008D499E" w:rsidP="008D499E">
            <w:pPr>
              <w:pStyle w:val="Standa"/>
              <w:rPr>
                <w:rFonts w:ascii="Arial" w:hAnsi="Arial" w:cs="Arial"/>
                <w:sz w:val="26"/>
                <w:lang w:eastAsia="de-DE"/>
              </w:rPr>
            </w:pPr>
          </w:p>
        </w:tc>
        <w:tc>
          <w:tcPr>
            <w:tcW w:w="618" w:type="dxa"/>
            <w:tcBorders>
              <w:top w:val="nil"/>
              <w:left w:val="nil"/>
              <w:bottom w:val="nil"/>
              <w:right w:val="nil"/>
            </w:tcBorders>
            <w:shd w:val="clear" w:color="auto" w:fill="auto"/>
            <w:tcMar>
              <w:top w:w="15" w:type="dxa"/>
              <w:left w:w="108" w:type="dxa"/>
              <w:bottom w:w="0" w:type="dxa"/>
              <w:right w:w="108" w:type="dxa"/>
            </w:tcMar>
            <w:vAlign w:val="center"/>
          </w:tcPr>
          <w:p w14:paraId="2AA691C1"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Q</w:t>
            </w:r>
            <w:r w:rsidRPr="00BE702E">
              <w:rPr>
                <w:rFonts w:ascii="Arial" w:eastAsia="PMingLiU" w:hAnsi="Arial" w:cs="Arial"/>
                <w:color w:val="000000"/>
                <w:kern w:val="24"/>
                <w:position w:val="-4"/>
                <w:sz w:val="16"/>
                <w:vertAlign w:val="subscript"/>
                <w:lang w:val="en-US" w:eastAsia="de-DE"/>
              </w:rPr>
              <w:t>3</w:t>
            </w:r>
          </w:p>
        </w:tc>
        <w:tc>
          <w:tcPr>
            <w:tcW w:w="1783" w:type="dxa"/>
            <w:tcBorders>
              <w:top w:val="nil"/>
              <w:left w:val="nil"/>
              <w:bottom w:val="nil"/>
              <w:right w:val="nil"/>
            </w:tcBorders>
            <w:shd w:val="clear" w:color="auto" w:fill="auto"/>
            <w:tcMar>
              <w:top w:w="15" w:type="dxa"/>
              <w:left w:w="108" w:type="dxa"/>
              <w:bottom w:w="0" w:type="dxa"/>
              <w:right w:w="108" w:type="dxa"/>
            </w:tcMar>
            <w:vAlign w:val="center"/>
          </w:tcPr>
          <w:p w14:paraId="53327606"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102</w:t>
            </w:r>
          </w:p>
        </w:tc>
        <w:tc>
          <w:tcPr>
            <w:tcW w:w="1533" w:type="dxa"/>
            <w:tcBorders>
              <w:top w:val="nil"/>
              <w:left w:val="nil"/>
              <w:bottom w:val="nil"/>
              <w:right w:val="nil"/>
            </w:tcBorders>
            <w:shd w:val="clear" w:color="auto" w:fill="auto"/>
            <w:tcMar>
              <w:top w:w="15" w:type="dxa"/>
              <w:left w:w="108" w:type="dxa"/>
              <w:bottom w:w="0" w:type="dxa"/>
              <w:right w:w="108" w:type="dxa"/>
            </w:tcMar>
            <w:vAlign w:val="center"/>
          </w:tcPr>
          <w:p w14:paraId="51E6A702"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0.311±0.025</w:t>
            </w:r>
          </w:p>
        </w:tc>
      </w:tr>
      <w:tr w:rsidR="008D499E" w:rsidRPr="00BE702E" w14:paraId="3B77BD97" w14:textId="77777777" w:rsidTr="003458F8">
        <w:trPr>
          <w:trHeight w:val="265"/>
        </w:trPr>
        <w:tc>
          <w:tcPr>
            <w:tcW w:w="1378" w:type="dxa"/>
            <w:tcBorders>
              <w:top w:val="nil"/>
              <w:left w:val="nil"/>
              <w:bottom w:val="nil"/>
              <w:right w:val="nil"/>
            </w:tcBorders>
            <w:shd w:val="clear" w:color="auto" w:fill="auto"/>
            <w:tcMar>
              <w:top w:w="15" w:type="dxa"/>
              <w:left w:w="108" w:type="dxa"/>
              <w:bottom w:w="0" w:type="dxa"/>
              <w:right w:w="108" w:type="dxa"/>
            </w:tcMar>
            <w:vAlign w:val="center"/>
          </w:tcPr>
          <w:p w14:paraId="164CF2AF" w14:textId="77777777" w:rsidR="008D499E" w:rsidRPr="00BE702E" w:rsidRDefault="008D499E" w:rsidP="008D499E">
            <w:pPr>
              <w:pStyle w:val="Standa"/>
              <w:rPr>
                <w:rFonts w:ascii="Arial" w:hAnsi="Arial" w:cs="Arial"/>
                <w:sz w:val="26"/>
                <w:lang w:eastAsia="de-DE"/>
              </w:rPr>
            </w:pPr>
          </w:p>
        </w:tc>
        <w:tc>
          <w:tcPr>
            <w:tcW w:w="1199" w:type="dxa"/>
            <w:tcBorders>
              <w:top w:val="nil"/>
              <w:left w:val="nil"/>
              <w:bottom w:val="nil"/>
              <w:right w:val="nil"/>
            </w:tcBorders>
            <w:shd w:val="clear" w:color="auto" w:fill="auto"/>
            <w:tcMar>
              <w:top w:w="15" w:type="dxa"/>
              <w:left w:w="108" w:type="dxa"/>
              <w:bottom w:w="0" w:type="dxa"/>
              <w:right w:w="108" w:type="dxa"/>
            </w:tcMar>
            <w:vAlign w:val="center"/>
          </w:tcPr>
          <w:p w14:paraId="2106D208" w14:textId="77777777" w:rsidR="008D499E" w:rsidRPr="00BE702E" w:rsidRDefault="008D499E" w:rsidP="008D499E">
            <w:pPr>
              <w:pStyle w:val="Standa"/>
              <w:rPr>
                <w:rFonts w:ascii="Arial" w:hAnsi="Arial" w:cs="Arial"/>
                <w:sz w:val="26"/>
                <w:lang w:eastAsia="de-DE"/>
              </w:rPr>
            </w:pPr>
          </w:p>
        </w:tc>
        <w:tc>
          <w:tcPr>
            <w:tcW w:w="618" w:type="dxa"/>
            <w:tcBorders>
              <w:top w:val="nil"/>
              <w:left w:val="nil"/>
              <w:bottom w:val="nil"/>
              <w:right w:val="nil"/>
            </w:tcBorders>
            <w:shd w:val="clear" w:color="auto" w:fill="auto"/>
            <w:tcMar>
              <w:top w:w="15" w:type="dxa"/>
              <w:left w:w="108" w:type="dxa"/>
              <w:bottom w:w="0" w:type="dxa"/>
              <w:right w:w="108" w:type="dxa"/>
            </w:tcMar>
            <w:vAlign w:val="center"/>
          </w:tcPr>
          <w:p w14:paraId="1DB44810"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Q</w:t>
            </w:r>
            <w:r w:rsidRPr="00BE702E">
              <w:rPr>
                <w:rFonts w:ascii="Arial" w:eastAsia="PMingLiU" w:hAnsi="Arial" w:cs="Arial"/>
                <w:color w:val="000000"/>
                <w:kern w:val="24"/>
                <w:position w:val="-4"/>
                <w:sz w:val="16"/>
                <w:vertAlign w:val="subscript"/>
                <w:lang w:val="en-US" w:eastAsia="de-DE"/>
              </w:rPr>
              <w:t>2</w:t>
            </w:r>
          </w:p>
        </w:tc>
        <w:tc>
          <w:tcPr>
            <w:tcW w:w="1783" w:type="dxa"/>
            <w:tcBorders>
              <w:top w:val="nil"/>
              <w:left w:val="nil"/>
              <w:bottom w:val="nil"/>
              <w:right w:val="nil"/>
            </w:tcBorders>
            <w:shd w:val="clear" w:color="auto" w:fill="auto"/>
            <w:tcMar>
              <w:top w:w="15" w:type="dxa"/>
              <w:left w:w="108" w:type="dxa"/>
              <w:bottom w:w="0" w:type="dxa"/>
              <w:right w:w="108" w:type="dxa"/>
            </w:tcMar>
            <w:vAlign w:val="center"/>
          </w:tcPr>
          <w:p w14:paraId="283D4869"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92</w:t>
            </w:r>
          </w:p>
        </w:tc>
        <w:tc>
          <w:tcPr>
            <w:tcW w:w="1533" w:type="dxa"/>
            <w:tcBorders>
              <w:top w:val="nil"/>
              <w:left w:val="nil"/>
              <w:bottom w:val="nil"/>
              <w:right w:val="nil"/>
            </w:tcBorders>
            <w:shd w:val="clear" w:color="auto" w:fill="auto"/>
            <w:tcMar>
              <w:top w:w="15" w:type="dxa"/>
              <w:left w:w="108" w:type="dxa"/>
              <w:bottom w:w="0" w:type="dxa"/>
              <w:right w:w="108" w:type="dxa"/>
            </w:tcMar>
            <w:vAlign w:val="center"/>
          </w:tcPr>
          <w:p w14:paraId="520F9945"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0.027±0.010</w:t>
            </w:r>
          </w:p>
        </w:tc>
      </w:tr>
      <w:tr w:rsidR="008D499E" w:rsidRPr="00BE702E" w14:paraId="25732B3D" w14:textId="77777777" w:rsidTr="003458F8">
        <w:trPr>
          <w:trHeight w:val="265"/>
        </w:trPr>
        <w:tc>
          <w:tcPr>
            <w:tcW w:w="1378" w:type="dxa"/>
            <w:tcBorders>
              <w:top w:val="nil"/>
              <w:left w:val="nil"/>
              <w:bottom w:val="nil"/>
              <w:right w:val="nil"/>
            </w:tcBorders>
            <w:shd w:val="clear" w:color="auto" w:fill="auto"/>
            <w:tcMar>
              <w:top w:w="15" w:type="dxa"/>
              <w:left w:w="108" w:type="dxa"/>
              <w:bottom w:w="0" w:type="dxa"/>
              <w:right w:w="108" w:type="dxa"/>
            </w:tcMar>
            <w:vAlign w:val="center"/>
          </w:tcPr>
          <w:p w14:paraId="7BB1154E" w14:textId="77777777" w:rsidR="008D499E" w:rsidRPr="00BE702E" w:rsidRDefault="008D499E" w:rsidP="008D499E">
            <w:pPr>
              <w:pStyle w:val="Standa"/>
              <w:rPr>
                <w:rFonts w:ascii="Arial" w:hAnsi="Arial" w:cs="Arial"/>
                <w:sz w:val="26"/>
                <w:lang w:eastAsia="de-DE"/>
              </w:rPr>
            </w:pPr>
          </w:p>
        </w:tc>
        <w:tc>
          <w:tcPr>
            <w:tcW w:w="1199" w:type="dxa"/>
            <w:tcBorders>
              <w:top w:val="nil"/>
              <w:left w:val="nil"/>
              <w:bottom w:val="nil"/>
              <w:right w:val="nil"/>
            </w:tcBorders>
            <w:shd w:val="clear" w:color="auto" w:fill="auto"/>
            <w:tcMar>
              <w:top w:w="15" w:type="dxa"/>
              <w:left w:w="108" w:type="dxa"/>
              <w:bottom w:w="0" w:type="dxa"/>
              <w:right w:w="108" w:type="dxa"/>
            </w:tcMar>
            <w:vAlign w:val="center"/>
          </w:tcPr>
          <w:p w14:paraId="538B4E2A" w14:textId="77777777" w:rsidR="008D499E" w:rsidRPr="00BE702E" w:rsidRDefault="008D499E" w:rsidP="008D499E">
            <w:pPr>
              <w:pStyle w:val="Standa"/>
              <w:rPr>
                <w:rFonts w:ascii="Arial" w:hAnsi="Arial" w:cs="Arial"/>
                <w:sz w:val="26"/>
                <w:lang w:eastAsia="de-DE"/>
              </w:rPr>
            </w:pPr>
          </w:p>
        </w:tc>
        <w:tc>
          <w:tcPr>
            <w:tcW w:w="618" w:type="dxa"/>
            <w:tcBorders>
              <w:top w:val="nil"/>
              <w:left w:val="nil"/>
              <w:bottom w:val="nil"/>
              <w:right w:val="nil"/>
            </w:tcBorders>
            <w:shd w:val="clear" w:color="auto" w:fill="auto"/>
            <w:tcMar>
              <w:top w:w="15" w:type="dxa"/>
              <w:left w:w="108" w:type="dxa"/>
              <w:bottom w:w="0" w:type="dxa"/>
              <w:right w:w="108" w:type="dxa"/>
            </w:tcMar>
            <w:vAlign w:val="center"/>
          </w:tcPr>
          <w:p w14:paraId="224292C7"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eastAsia="de-DE"/>
              </w:rPr>
              <w:t>T</w:t>
            </w:r>
            <w:r w:rsidRPr="00BE702E">
              <w:rPr>
                <w:rFonts w:ascii="Arial" w:eastAsia="PMingLiU" w:hAnsi="Arial" w:cs="Arial"/>
                <w:color w:val="000000"/>
                <w:kern w:val="24"/>
                <w:position w:val="-4"/>
                <w:sz w:val="16"/>
                <w:vertAlign w:val="subscript"/>
                <w:lang w:eastAsia="de-DE"/>
              </w:rPr>
              <w:t>3</w:t>
            </w:r>
          </w:p>
        </w:tc>
        <w:tc>
          <w:tcPr>
            <w:tcW w:w="1783" w:type="dxa"/>
            <w:tcBorders>
              <w:top w:val="nil"/>
              <w:left w:val="nil"/>
              <w:bottom w:val="nil"/>
              <w:right w:val="nil"/>
            </w:tcBorders>
            <w:shd w:val="clear" w:color="auto" w:fill="auto"/>
            <w:tcMar>
              <w:top w:w="15" w:type="dxa"/>
              <w:left w:w="108" w:type="dxa"/>
              <w:bottom w:w="0" w:type="dxa"/>
              <w:right w:w="108" w:type="dxa"/>
            </w:tcMar>
            <w:vAlign w:val="center"/>
          </w:tcPr>
          <w:p w14:paraId="6F0596E2"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eastAsia="de-DE"/>
              </w:rPr>
              <w:t>-66</w:t>
            </w:r>
          </w:p>
        </w:tc>
        <w:tc>
          <w:tcPr>
            <w:tcW w:w="1533" w:type="dxa"/>
            <w:tcBorders>
              <w:top w:val="nil"/>
              <w:left w:val="nil"/>
              <w:bottom w:val="nil"/>
              <w:right w:val="nil"/>
            </w:tcBorders>
            <w:shd w:val="clear" w:color="auto" w:fill="auto"/>
            <w:tcMar>
              <w:top w:w="15" w:type="dxa"/>
              <w:left w:w="108" w:type="dxa"/>
              <w:bottom w:w="0" w:type="dxa"/>
              <w:right w:w="108" w:type="dxa"/>
            </w:tcMar>
            <w:vAlign w:val="center"/>
          </w:tcPr>
          <w:p w14:paraId="447A5DF4"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0.022±0.010</w:t>
            </w:r>
          </w:p>
        </w:tc>
      </w:tr>
      <w:tr w:rsidR="008D499E" w:rsidRPr="00BE702E" w14:paraId="4DE36E44" w14:textId="77777777" w:rsidTr="003458F8">
        <w:trPr>
          <w:trHeight w:val="265"/>
        </w:trPr>
        <w:tc>
          <w:tcPr>
            <w:tcW w:w="1378" w:type="dxa"/>
            <w:tcBorders>
              <w:top w:val="nil"/>
              <w:left w:val="nil"/>
              <w:bottom w:val="nil"/>
              <w:right w:val="nil"/>
            </w:tcBorders>
            <w:shd w:val="clear" w:color="auto" w:fill="auto"/>
            <w:tcMar>
              <w:top w:w="15" w:type="dxa"/>
              <w:left w:w="108" w:type="dxa"/>
              <w:bottom w:w="0" w:type="dxa"/>
              <w:right w:w="108" w:type="dxa"/>
            </w:tcMar>
            <w:vAlign w:val="center"/>
          </w:tcPr>
          <w:p w14:paraId="4E4E9595" w14:textId="77777777" w:rsidR="008D499E" w:rsidRPr="00BE702E" w:rsidRDefault="008D499E" w:rsidP="008D499E">
            <w:pPr>
              <w:pStyle w:val="Standa"/>
              <w:rPr>
                <w:rFonts w:ascii="Arial" w:hAnsi="Arial" w:cs="Arial"/>
                <w:sz w:val="26"/>
                <w:lang w:eastAsia="de-DE"/>
              </w:rPr>
            </w:pPr>
          </w:p>
        </w:tc>
        <w:tc>
          <w:tcPr>
            <w:tcW w:w="1199" w:type="dxa"/>
            <w:tcBorders>
              <w:top w:val="nil"/>
              <w:left w:val="nil"/>
              <w:bottom w:val="nil"/>
              <w:right w:val="nil"/>
            </w:tcBorders>
            <w:shd w:val="clear" w:color="auto" w:fill="auto"/>
            <w:tcMar>
              <w:top w:w="15" w:type="dxa"/>
              <w:left w:w="108" w:type="dxa"/>
              <w:bottom w:w="0" w:type="dxa"/>
              <w:right w:w="108" w:type="dxa"/>
            </w:tcMar>
            <w:vAlign w:val="center"/>
          </w:tcPr>
          <w:p w14:paraId="37CD477A" w14:textId="77777777" w:rsidR="008D499E" w:rsidRPr="00BE702E" w:rsidRDefault="008D499E" w:rsidP="008D499E">
            <w:pPr>
              <w:pStyle w:val="Standa"/>
              <w:rPr>
                <w:rFonts w:ascii="Arial" w:hAnsi="Arial" w:cs="Arial"/>
                <w:sz w:val="26"/>
                <w:lang w:eastAsia="de-DE"/>
              </w:rPr>
            </w:pPr>
          </w:p>
        </w:tc>
        <w:tc>
          <w:tcPr>
            <w:tcW w:w="618" w:type="dxa"/>
            <w:tcBorders>
              <w:top w:val="nil"/>
              <w:left w:val="nil"/>
              <w:bottom w:val="nil"/>
              <w:right w:val="nil"/>
            </w:tcBorders>
            <w:shd w:val="clear" w:color="auto" w:fill="auto"/>
            <w:tcMar>
              <w:top w:w="15" w:type="dxa"/>
              <w:left w:w="108" w:type="dxa"/>
              <w:bottom w:w="0" w:type="dxa"/>
              <w:right w:w="108" w:type="dxa"/>
            </w:tcMar>
            <w:vAlign w:val="center"/>
          </w:tcPr>
          <w:p w14:paraId="593BDEB2"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T2</w:t>
            </w:r>
          </w:p>
        </w:tc>
        <w:tc>
          <w:tcPr>
            <w:tcW w:w="1783" w:type="dxa"/>
            <w:tcBorders>
              <w:top w:val="nil"/>
              <w:left w:val="nil"/>
              <w:bottom w:val="nil"/>
              <w:right w:val="nil"/>
            </w:tcBorders>
            <w:shd w:val="clear" w:color="auto" w:fill="auto"/>
            <w:tcMar>
              <w:top w:w="15" w:type="dxa"/>
              <w:left w:w="108" w:type="dxa"/>
              <w:bottom w:w="0" w:type="dxa"/>
              <w:right w:w="108" w:type="dxa"/>
            </w:tcMar>
            <w:vAlign w:val="center"/>
          </w:tcPr>
          <w:p w14:paraId="68DB4886" w14:textId="77777777" w:rsidR="008D499E" w:rsidRPr="00BE702E" w:rsidRDefault="008D499E" w:rsidP="008D499E">
            <w:pPr>
              <w:pStyle w:val="Standa"/>
              <w:rPr>
                <w:rFonts w:ascii="Arial" w:hAnsi="Arial" w:cs="Arial"/>
                <w:sz w:val="26"/>
                <w:lang w:eastAsia="de-DE"/>
              </w:rPr>
            </w:pPr>
          </w:p>
        </w:tc>
        <w:tc>
          <w:tcPr>
            <w:tcW w:w="1533" w:type="dxa"/>
            <w:tcBorders>
              <w:top w:val="nil"/>
              <w:left w:val="nil"/>
              <w:bottom w:val="nil"/>
              <w:right w:val="nil"/>
            </w:tcBorders>
            <w:shd w:val="clear" w:color="auto" w:fill="auto"/>
            <w:tcMar>
              <w:top w:w="15" w:type="dxa"/>
              <w:left w:w="108" w:type="dxa"/>
              <w:bottom w:w="0" w:type="dxa"/>
              <w:right w:w="108" w:type="dxa"/>
            </w:tcMar>
            <w:vAlign w:val="center"/>
          </w:tcPr>
          <w:p w14:paraId="3F7A322B"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0</w:t>
            </w:r>
          </w:p>
        </w:tc>
      </w:tr>
      <w:tr w:rsidR="008D499E" w:rsidRPr="00BE702E" w14:paraId="0071CA3E" w14:textId="77777777" w:rsidTr="003458F8">
        <w:trPr>
          <w:trHeight w:val="265"/>
        </w:trPr>
        <w:tc>
          <w:tcPr>
            <w:tcW w:w="1378" w:type="dxa"/>
            <w:tcBorders>
              <w:top w:val="nil"/>
              <w:left w:val="nil"/>
              <w:bottom w:val="nil"/>
              <w:right w:val="nil"/>
            </w:tcBorders>
            <w:shd w:val="clear" w:color="auto" w:fill="EEECE1"/>
            <w:tcMar>
              <w:top w:w="15" w:type="dxa"/>
              <w:left w:w="108" w:type="dxa"/>
              <w:bottom w:w="0" w:type="dxa"/>
              <w:right w:w="108" w:type="dxa"/>
            </w:tcMar>
            <w:vAlign w:val="center"/>
          </w:tcPr>
          <w:p w14:paraId="290A0DF5" w14:textId="77777777" w:rsidR="008D499E" w:rsidRPr="00BE702E" w:rsidRDefault="008D499E" w:rsidP="008D499E">
            <w:pPr>
              <w:pStyle w:val="Standa"/>
              <w:spacing w:line="265" w:lineRule="atLeast"/>
              <w:rPr>
                <w:rFonts w:ascii="Arial" w:hAnsi="Arial" w:cs="Arial"/>
                <w:sz w:val="36"/>
                <w:lang w:eastAsia="de-DE"/>
              </w:rPr>
            </w:pPr>
            <w:r w:rsidRPr="00BE702E">
              <w:rPr>
                <w:rFonts w:ascii="Arial" w:eastAsia="PMingLiU" w:hAnsi="Arial" w:cs="Arial"/>
                <w:b/>
                <w:bCs/>
                <w:color w:val="000000"/>
                <w:kern w:val="24"/>
                <w:sz w:val="16"/>
                <w:lang w:val="en-US" w:eastAsia="de-DE"/>
              </w:rPr>
              <w:t>SiO</w:t>
            </w:r>
            <w:r w:rsidRPr="00BE702E">
              <w:rPr>
                <w:rFonts w:ascii="Arial" w:eastAsia="PMingLiU" w:hAnsi="Arial" w:cs="Arial"/>
                <w:b/>
                <w:bCs/>
                <w:color w:val="000000"/>
                <w:kern w:val="24"/>
                <w:position w:val="-4"/>
                <w:sz w:val="16"/>
                <w:vertAlign w:val="subscript"/>
                <w:lang w:val="en-US" w:eastAsia="de-DE"/>
              </w:rPr>
              <w:t xml:space="preserve">2 </w:t>
            </w:r>
            <w:r w:rsidRPr="00BE702E">
              <w:rPr>
                <w:rFonts w:ascii="Arial" w:eastAsia="PMingLiU" w:hAnsi="Arial" w:cs="Arial"/>
                <w:b/>
                <w:bCs/>
                <w:color w:val="000000"/>
                <w:kern w:val="24"/>
                <w:sz w:val="16"/>
                <w:lang w:val="en-US" w:eastAsia="de-DE"/>
              </w:rPr>
              <w:t>APTES-51</w:t>
            </w:r>
          </w:p>
        </w:tc>
        <w:tc>
          <w:tcPr>
            <w:tcW w:w="1199" w:type="dxa"/>
            <w:tcBorders>
              <w:top w:val="nil"/>
              <w:left w:val="nil"/>
              <w:bottom w:val="nil"/>
              <w:right w:val="nil"/>
            </w:tcBorders>
            <w:shd w:val="clear" w:color="auto" w:fill="EEECE1"/>
            <w:tcMar>
              <w:top w:w="15" w:type="dxa"/>
              <w:left w:w="108" w:type="dxa"/>
              <w:bottom w:w="0" w:type="dxa"/>
              <w:right w:w="108" w:type="dxa"/>
            </w:tcMar>
            <w:vAlign w:val="center"/>
          </w:tcPr>
          <w:p w14:paraId="01C62F06"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CP</w:t>
            </w:r>
          </w:p>
        </w:tc>
        <w:tc>
          <w:tcPr>
            <w:tcW w:w="618" w:type="dxa"/>
            <w:tcBorders>
              <w:top w:val="nil"/>
              <w:left w:val="nil"/>
              <w:bottom w:val="nil"/>
              <w:right w:val="nil"/>
            </w:tcBorders>
            <w:shd w:val="clear" w:color="auto" w:fill="EEECE1"/>
            <w:tcMar>
              <w:top w:w="15" w:type="dxa"/>
              <w:left w:w="108" w:type="dxa"/>
              <w:bottom w:w="0" w:type="dxa"/>
              <w:right w:w="108" w:type="dxa"/>
            </w:tcMar>
            <w:vAlign w:val="center"/>
          </w:tcPr>
          <w:p w14:paraId="2B06A371"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Q</w:t>
            </w:r>
            <w:r w:rsidRPr="00BE702E">
              <w:rPr>
                <w:rFonts w:ascii="Arial" w:eastAsia="PMingLiU" w:hAnsi="Arial" w:cs="Arial"/>
                <w:color w:val="000000"/>
                <w:kern w:val="24"/>
                <w:position w:val="-4"/>
                <w:sz w:val="16"/>
                <w:vertAlign w:val="subscript"/>
                <w:lang w:val="en-US" w:eastAsia="de-DE"/>
              </w:rPr>
              <w:t>4</w:t>
            </w:r>
          </w:p>
        </w:tc>
        <w:tc>
          <w:tcPr>
            <w:tcW w:w="1783" w:type="dxa"/>
            <w:tcBorders>
              <w:top w:val="nil"/>
              <w:left w:val="nil"/>
              <w:bottom w:val="nil"/>
              <w:right w:val="nil"/>
            </w:tcBorders>
            <w:shd w:val="clear" w:color="auto" w:fill="EEECE1"/>
            <w:tcMar>
              <w:top w:w="15" w:type="dxa"/>
              <w:left w:w="108" w:type="dxa"/>
              <w:bottom w:w="0" w:type="dxa"/>
              <w:right w:w="108" w:type="dxa"/>
            </w:tcMar>
            <w:vAlign w:val="center"/>
          </w:tcPr>
          <w:p w14:paraId="38B8EA9D"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111</w:t>
            </w:r>
          </w:p>
        </w:tc>
        <w:tc>
          <w:tcPr>
            <w:tcW w:w="1533" w:type="dxa"/>
            <w:tcBorders>
              <w:top w:val="nil"/>
              <w:left w:val="nil"/>
              <w:bottom w:val="nil"/>
              <w:right w:val="nil"/>
            </w:tcBorders>
            <w:shd w:val="clear" w:color="auto" w:fill="EEECE1"/>
            <w:tcMar>
              <w:top w:w="15" w:type="dxa"/>
              <w:left w:w="108" w:type="dxa"/>
              <w:bottom w:w="0" w:type="dxa"/>
              <w:right w:w="108" w:type="dxa"/>
            </w:tcMar>
            <w:vAlign w:val="center"/>
          </w:tcPr>
          <w:p w14:paraId="290D5B3C"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0.184±0.034</w:t>
            </w:r>
          </w:p>
        </w:tc>
      </w:tr>
      <w:tr w:rsidR="008D499E" w:rsidRPr="00BE702E" w14:paraId="32B2CFC5" w14:textId="77777777" w:rsidTr="003458F8">
        <w:trPr>
          <w:trHeight w:val="265"/>
        </w:trPr>
        <w:tc>
          <w:tcPr>
            <w:tcW w:w="1378" w:type="dxa"/>
            <w:tcBorders>
              <w:top w:val="nil"/>
              <w:left w:val="nil"/>
              <w:bottom w:val="nil"/>
              <w:right w:val="nil"/>
            </w:tcBorders>
            <w:shd w:val="clear" w:color="auto" w:fill="EEECE1"/>
            <w:tcMar>
              <w:top w:w="15" w:type="dxa"/>
              <w:left w:w="108" w:type="dxa"/>
              <w:bottom w:w="0" w:type="dxa"/>
              <w:right w:w="108" w:type="dxa"/>
            </w:tcMar>
            <w:vAlign w:val="center"/>
          </w:tcPr>
          <w:p w14:paraId="28685DE7" w14:textId="77777777" w:rsidR="008D499E" w:rsidRPr="00BE702E" w:rsidRDefault="008D499E" w:rsidP="008D499E">
            <w:pPr>
              <w:pStyle w:val="Standa"/>
              <w:rPr>
                <w:rFonts w:ascii="Arial" w:hAnsi="Arial" w:cs="Arial"/>
                <w:sz w:val="26"/>
                <w:lang w:eastAsia="de-DE"/>
              </w:rPr>
            </w:pPr>
          </w:p>
        </w:tc>
        <w:tc>
          <w:tcPr>
            <w:tcW w:w="1199" w:type="dxa"/>
            <w:tcBorders>
              <w:top w:val="nil"/>
              <w:left w:val="nil"/>
              <w:bottom w:val="nil"/>
              <w:right w:val="nil"/>
            </w:tcBorders>
            <w:shd w:val="clear" w:color="auto" w:fill="EEECE1"/>
            <w:tcMar>
              <w:top w:w="15" w:type="dxa"/>
              <w:left w:w="108" w:type="dxa"/>
              <w:bottom w:w="0" w:type="dxa"/>
              <w:right w:w="108" w:type="dxa"/>
            </w:tcMar>
            <w:vAlign w:val="center"/>
          </w:tcPr>
          <w:p w14:paraId="46E7354B" w14:textId="77777777" w:rsidR="008D499E" w:rsidRPr="00BE702E" w:rsidRDefault="008D499E" w:rsidP="008D499E">
            <w:pPr>
              <w:pStyle w:val="Standa"/>
              <w:rPr>
                <w:rFonts w:ascii="Arial" w:hAnsi="Arial" w:cs="Arial"/>
                <w:sz w:val="26"/>
                <w:lang w:eastAsia="de-DE"/>
              </w:rPr>
            </w:pPr>
          </w:p>
        </w:tc>
        <w:tc>
          <w:tcPr>
            <w:tcW w:w="618" w:type="dxa"/>
            <w:tcBorders>
              <w:top w:val="nil"/>
              <w:left w:val="nil"/>
              <w:bottom w:val="nil"/>
              <w:right w:val="nil"/>
            </w:tcBorders>
            <w:shd w:val="clear" w:color="auto" w:fill="EEECE1"/>
            <w:tcMar>
              <w:top w:w="15" w:type="dxa"/>
              <w:left w:w="108" w:type="dxa"/>
              <w:bottom w:w="0" w:type="dxa"/>
              <w:right w:w="108" w:type="dxa"/>
            </w:tcMar>
            <w:vAlign w:val="center"/>
          </w:tcPr>
          <w:p w14:paraId="2EF46370"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Q</w:t>
            </w:r>
            <w:r w:rsidRPr="00BE702E">
              <w:rPr>
                <w:rFonts w:ascii="Arial" w:eastAsia="PMingLiU" w:hAnsi="Arial" w:cs="Arial"/>
                <w:color w:val="000000"/>
                <w:kern w:val="24"/>
                <w:position w:val="-4"/>
                <w:sz w:val="16"/>
                <w:vertAlign w:val="subscript"/>
                <w:lang w:val="en-US" w:eastAsia="de-DE"/>
              </w:rPr>
              <w:t>3</w:t>
            </w:r>
          </w:p>
        </w:tc>
        <w:tc>
          <w:tcPr>
            <w:tcW w:w="1783" w:type="dxa"/>
            <w:tcBorders>
              <w:top w:val="nil"/>
              <w:left w:val="nil"/>
              <w:bottom w:val="nil"/>
              <w:right w:val="nil"/>
            </w:tcBorders>
            <w:shd w:val="clear" w:color="auto" w:fill="EEECE1"/>
            <w:tcMar>
              <w:top w:w="15" w:type="dxa"/>
              <w:left w:w="108" w:type="dxa"/>
              <w:bottom w:w="0" w:type="dxa"/>
              <w:right w:w="108" w:type="dxa"/>
            </w:tcMar>
            <w:vAlign w:val="center"/>
          </w:tcPr>
          <w:p w14:paraId="7097921B"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101</w:t>
            </w:r>
          </w:p>
        </w:tc>
        <w:tc>
          <w:tcPr>
            <w:tcW w:w="1533" w:type="dxa"/>
            <w:tcBorders>
              <w:top w:val="nil"/>
              <w:left w:val="nil"/>
              <w:bottom w:val="nil"/>
              <w:right w:val="nil"/>
            </w:tcBorders>
            <w:shd w:val="clear" w:color="auto" w:fill="EEECE1"/>
            <w:tcMar>
              <w:top w:w="15" w:type="dxa"/>
              <w:left w:w="108" w:type="dxa"/>
              <w:bottom w:w="0" w:type="dxa"/>
              <w:right w:w="108" w:type="dxa"/>
            </w:tcMar>
            <w:vAlign w:val="center"/>
          </w:tcPr>
          <w:p w14:paraId="01CD0E86"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0.604±0.050</w:t>
            </w:r>
          </w:p>
        </w:tc>
      </w:tr>
      <w:tr w:rsidR="008D499E" w:rsidRPr="00BE702E" w14:paraId="61E562C7" w14:textId="77777777" w:rsidTr="003458F8">
        <w:trPr>
          <w:trHeight w:val="265"/>
        </w:trPr>
        <w:tc>
          <w:tcPr>
            <w:tcW w:w="1378" w:type="dxa"/>
            <w:tcBorders>
              <w:top w:val="nil"/>
              <w:left w:val="nil"/>
              <w:bottom w:val="nil"/>
              <w:right w:val="nil"/>
            </w:tcBorders>
            <w:shd w:val="clear" w:color="auto" w:fill="EEECE1"/>
            <w:tcMar>
              <w:top w:w="15" w:type="dxa"/>
              <w:left w:w="108" w:type="dxa"/>
              <w:bottom w:w="0" w:type="dxa"/>
              <w:right w:w="108" w:type="dxa"/>
            </w:tcMar>
            <w:vAlign w:val="center"/>
          </w:tcPr>
          <w:p w14:paraId="10D98F0A" w14:textId="77777777" w:rsidR="008D499E" w:rsidRPr="00BE702E" w:rsidRDefault="008D499E" w:rsidP="008D499E">
            <w:pPr>
              <w:pStyle w:val="Standa"/>
              <w:rPr>
                <w:rFonts w:ascii="Arial" w:hAnsi="Arial" w:cs="Arial"/>
                <w:sz w:val="26"/>
                <w:lang w:eastAsia="de-DE"/>
              </w:rPr>
            </w:pPr>
          </w:p>
        </w:tc>
        <w:tc>
          <w:tcPr>
            <w:tcW w:w="1199" w:type="dxa"/>
            <w:tcBorders>
              <w:top w:val="nil"/>
              <w:left w:val="nil"/>
              <w:bottom w:val="nil"/>
              <w:right w:val="nil"/>
            </w:tcBorders>
            <w:shd w:val="clear" w:color="auto" w:fill="EEECE1"/>
            <w:tcMar>
              <w:top w:w="15" w:type="dxa"/>
              <w:left w:w="108" w:type="dxa"/>
              <w:bottom w:w="0" w:type="dxa"/>
              <w:right w:w="108" w:type="dxa"/>
            </w:tcMar>
            <w:vAlign w:val="center"/>
          </w:tcPr>
          <w:p w14:paraId="05512E48" w14:textId="77777777" w:rsidR="008D499E" w:rsidRPr="00BE702E" w:rsidRDefault="008D499E" w:rsidP="008D499E">
            <w:pPr>
              <w:pStyle w:val="Standa"/>
              <w:rPr>
                <w:rFonts w:ascii="Arial" w:hAnsi="Arial" w:cs="Arial"/>
                <w:sz w:val="26"/>
                <w:lang w:eastAsia="de-DE"/>
              </w:rPr>
            </w:pPr>
          </w:p>
        </w:tc>
        <w:tc>
          <w:tcPr>
            <w:tcW w:w="618" w:type="dxa"/>
            <w:tcBorders>
              <w:top w:val="nil"/>
              <w:left w:val="nil"/>
              <w:bottom w:val="nil"/>
              <w:right w:val="nil"/>
            </w:tcBorders>
            <w:shd w:val="clear" w:color="auto" w:fill="EEECE1"/>
            <w:tcMar>
              <w:top w:w="15" w:type="dxa"/>
              <w:left w:w="108" w:type="dxa"/>
              <w:bottom w:w="0" w:type="dxa"/>
              <w:right w:w="108" w:type="dxa"/>
            </w:tcMar>
            <w:vAlign w:val="center"/>
          </w:tcPr>
          <w:p w14:paraId="166923C0"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Q</w:t>
            </w:r>
            <w:r w:rsidRPr="00BE702E">
              <w:rPr>
                <w:rFonts w:ascii="Arial" w:eastAsia="PMingLiU" w:hAnsi="Arial" w:cs="Arial"/>
                <w:color w:val="000000"/>
                <w:kern w:val="24"/>
                <w:position w:val="-4"/>
                <w:sz w:val="16"/>
                <w:vertAlign w:val="subscript"/>
                <w:lang w:val="en-US" w:eastAsia="de-DE"/>
              </w:rPr>
              <w:t>2</w:t>
            </w:r>
          </w:p>
        </w:tc>
        <w:tc>
          <w:tcPr>
            <w:tcW w:w="1783" w:type="dxa"/>
            <w:tcBorders>
              <w:top w:val="nil"/>
              <w:left w:val="nil"/>
              <w:bottom w:val="nil"/>
              <w:right w:val="nil"/>
            </w:tcBorders>
            <w:shd w:val="clear" w:color="auto" w:fill="EEECE1"/>
            <w:tcMar>
              <w:top w:w="15" w:type="dxa"/>
              <w:left w:w="108" w:type="dxa"/>
              <w:bottom w:w="0" w:type="dxa"/>
              <w:right w:w="108" w:type="dxa"/>
            </w:tcMar>
            <w:vAlign w:val="center"/>
          </w:tcPr>
          <w:p w14:paraId="5A8D3AF0"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92</w:t>
            </w:r>
          </w:p>
        </w:tc>
        <w:tc>
          <w:tcPr>
            <w:tcW w:w="1533" w:type="dxa"/>
            <w:tcBorders>
              <w:top w:val="nil"/>
              <w:left w:val="nil"/>
              <w:bottom w:val="nil"/>
              <w:right w:val="nil"/>
            </w:tcBorders>
            <w:shd w:val="clear" w:color="auto" w:fill="EEECE1"/>
            <w:tcMar>
              <w:top w:w="15" w:type="dxa"/>
              <w:left w:w="108" w:type="dxa"/>
              <w:bottom w:w="0" w:type="dxa"/>
              <w:right w:w="108" w:type="dxa"/>
            </w:tcMar>
            <w:vAlign w:val="center"/>
          </w:tcPr>
          <w:p w14:paraId="771B003F"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0.085±0.015</w:t>
            </w:r>
          </w:p>
        </w:tc>
      </w:tr>
      <w:tr w:rsidR="008D499E" w:rsidRPr="00BE702E" w14:paraId="679565FD" w14:textId="77777777" w:rsidTr="003458F8">
        <w:trPr>
          <w:trHeight w:val="265"/>
        </w:trPr>
        <w:tc>
          <w:tcPr>
            <w:tcW w:w="1378" w:type="dxa"/>
            <w:tcBorders>
              <w:top w:val="nil"/>
              <w:left w:val="nil"/>
              <w:bottom w:val="nil"/>
              <w:right w:val="nil"/>
            </w:tcBorders>
            <w:shd w:val="clear" w:color="auto" w:fill="EEECE1"/>
            <w:tcMar>
              <w:top w:w="15" w:type="dxa"/>
              <w:left w:w="108" w:type="dxa"/>
              <w:bottom w:w="0" w:type="dxa"/>
              <w:right w:w="108" w:type="dxa"/>
            </w:tcMar>
            <w:vAlign w:val="center"/>
          </w:tcPr>
          <w:p w14:paraId="380B49BB" w14:textId="77777777" w:rsidR="008D499E" w:rsidRPr="00BE702E" w:rsidRDefault="008D499E" w:rsidP="008D499E">
            <w:pPr>
              <w:pStyle w:val="Standa"/>
              <w:rPr>
                <w:rFonts w:ascii="Arial" w:hAnsi="Arial" w:cs="Arial"/>
                <w:sz w:val="26"/>
                <w:lang w:eastAsia="de-DE"/>
              </w:rPr>
            </w:pPr>
          </w:p>
        </w:tc>
        <w:tc>
          <w:tcPr>
            <w:tcW w:w="1199" w:type="dxa"/>
            <w:tcBorders>
              <w:top w:val="nil"/>
              <w:left w:val="nil"/>
              <w:bottom w:val="nil"/>
              <w:right w:val="nil"/>
            </w:tcBorders>
            <w:shd w:val="clear" w:color="auto" w:fill="EEECE1"/>
            <w:tcMar>
              <w:top w:w="15" w:type="dxa"/>
              <w:left w:w="108" w:type="dxa"/>
              <w:bottom w:w="0" w:type="dxa"/>
              <w:right w:w="108" w:type="dxa"/>
            </w:tcMar>
            <w:vAlign w:val="center"/>
          </w:tcPr>
          <w:p w14:paraId="241851D1" w14:textId="77777777" w:rsidR="008D499E" w:rsidRPr="00BE702E" w:rsidRDefault="008D499E" w:rsidP="008D499E">
            <w:pPr>
              <w:pStyle w:val="Standa"/>
              <w:rPr>
                <w:rFonts w:ascii="Arial" w:hAnsi="Arial" w:cs="Arial"/>
                <w:sz w:val="26"/>
                <w:lang w:eastAsia="de-DE"/>
              </w:rPr>
            </w:pPr>
          </w:p>
        </w:tc>
        <w:tc>
          <w:tcPr>
            <w:tcW w:w="618" w:type="dxa"/>
            <w:tcBorders>
              <w:top w:val="nil"/>
              <w:left w:val="nil"/>
              <w:bottom w:val="nil"/>
              <w:right w:val="nil"/>
            </w:tcBorders>
            <w:shd w:val="clear" w:color="auto" w:fill="EEECE1"/>
            <w:tcMar>
              <w:top w:w="15" w:type="dxa"/>
              <w:left w:w="108" w:type="dxa"/>
              <w:bottom w:w="0" w:type="dxa"/>
              <w:right w:w="108" w:type="dxa"/>
            </w:tcMar>
            <w:vAlign w:val="center"/>
          </w:tcPr>
          <w:p w14:paraId="54079252"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T</w:t>
            </w:r>
            <w:r w:rsidRPr="00BE702E">
              <w:rPr>
                <w:rFonts w:ascii="Arial" w:eastAsia="PMingLiU" w:hAnsi="Arial" w:cs="Arial"/>
                <w:color w:val="000000"/>
                <w:kern w:val="24"/>
                <w:position w:val="-4"/>
                <w:sz w:val="16"/>
                <w:vertAlign w:val="subscript"/>
                <w:lang w:val="en-US" w:eastAsia="de-DE"/>
              </w:rPr>
              <w:t>3</w:t>
            </w:r>
          </w:p>
        </w:tc>
        <w:tc>
          <w:tcPr>
            <w:tcW w:w="1783" w:type="dxa"/>
            <w:tcBorders>
              <w:top w:val="nil"/>
              <w:left w:val="nil"/>
              <w:bottom w:val="nil"/>
              <w:right w:val="nil"/>
            </w:tcBorders>
            <w:shd w:val="clear" w:color="auto" w:fill="EEECE1"/>
            <w:tcMar>
              <w:top w:w="15" w:type="dxa"/>
              <w:left w:w="108" w:type="dxa"/>
              <w:bottom w:w="0" w:type="dxa"/>
              <w:right w:w="108" w:type="dxa"/>
            </w:tcMar>
            <w:vAlign w:val="center"/>
          </w:tcPr>
          <w:p w14:paraId="418533FF"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67</w:t>
            </w:r>
          </w:p>
        </w:tc>
        <w:tc>
          <w:tcPr>
            <w:tcW w:w="1533" w:type="dxa"/>
            <w:tcBorders>
              <w:top w:val="nil"/>
              <w:left w:val="nil"/>
              <w:bottom w:val="nil"/>
              <w:right w:val="nil"/>
            </w:tcBorders>
            <w:shd w:val="clear" w:color="auto" w:fill="EEECE1"/>
            <w:tcMar>
              <w:top w:w="15" w:type="dxa"/>
              <w:left w:w="108" w:type="dxa"/>
              <w:bottom w:w="0" w:type="dxa"/>
              <w:right w:w="108" w:type="dxa"/>
            </w:tcMar>
            <w:vAlign w:val="center"/>
          </w:tcPr>
          <w:p w14:paraId="2E28A02B"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0.063±0.020</w:t>
            </w:r>
          </w:p>
        </w:tc>
      </w:tr>
      <w:tr w:rsidR="008D499E" w:rsidRPr="00BE702E" w14:paraId="741D9B7E" w14:textId="77777777" w:rsidTr="003458F8">
        <w:trPr>
          <w:trHeight w:val="265"/>
        </w:trPr>
        <w:tc>
          <w:tcPr>
            <w:tcW w:w="1378" w:type="dxa"/>
            <w:tcBorders>
              <w:top w:val="nil"/>
              <w:left w:val="nil"/>
              <w:bottom w:val="single" w:sz="8" w:space="0" w:color="000000"/>
              <w:right w:val="nil"/>
            </w:tcBorders>
            <w:shd w:val="clear" w:color="auto" w:fill="EEECE1"/>
            <w:tcMar>
              <w:top w:w="15" w:type="dxa"/>
              <w:left w:w="108" w:type="dxa"/>
              <w:bottom w:w="0" w:type="dxa"/>
              <w:right w:w="108" w:type="dxa"/>
            </w:tcMar>
            <w:vAlign w:val="center"/>
          </w:tcPr>
          <w:p w14:paraId="697688FA" w14:textId="77777777" w:rsidR="008D499E" w:rsidRPr="00BE702E" w:rsidRDefault="008D499E" w:rsidP="008D499E">
            <w:pPr>
              <w:pStyle w:val="Standa"/>
              <w:rPr>
                <w:rFonts w:ascii="Arial" w:hAnsi="Arial" w:cs="Arial"/>
                <w:sz w:val="26"/>
                <w:lang w:eastAsia="de-DE"/>
              </w:rPr>
            </w:pPr>
          </w:p>
        </w:tc>
        <w:tc>
          <w:tcPr>
            <w:tcW w:w="1199" w:type="dxa"/>
            <w:tcBorders>
              <w:top w:val="nil"/>
              <w:left w:val="nil"/>
              <w:bottom w:val="single" w:sz="8" w:space="0" w:color="000000"/>
              <w:right w:val="nil"/>
            </w:tcBorders>
            <w:shd w:val="clear" w:color="auto" w:fill="EEECE1"/>
            <w:tcMar>
              <w:top w:w="15" w:type="dxa"/>
              <w:left w:w="108" w:type="dxa"/>
              <w:bottom w:w="0" w:type="dxa"/>
              <w:right w:w="108" w:type="dxa"/>
            </w:tcMar>
            <w:vAlign w:val="center"/>
          </w:tcPr>
          <w:p w14:paraId="0371D882" w14:textId="77777777" w:rsidR="008D499E" w:rsidRPr="00BE702E" w:rsidRDefault="008D499E" w:rsidP="008D499E">
            <w:pPr>
              <w:pStyle w:val="Standa"/>
              <w:rPr>
                <w:rFonts w:ascii="Arial" w:hAnsi="Arial" w:cs="Arial"/>
                <w:sz w:val="26"/>
                <w:lang w:eastAsia="de-DE"/>
              </w:rPr>
            </w:pPr>
          </w:p>
        </w:tc>
        <w:tc>
          <w:tcPr>
            <w:tcW w:w="618" w:type="dxa"/>
            <w:tcBorders>
              <w:top w:val="nil"/>
              <w:left w:val="nil"/>
              <w:bottom w:val="single" w:sz="8" w:space="0" w:color="000000"/>
              <w:right w:val="nil"/>
            </w:tcBorders>
            <w:shd w:val="clear" w:color="auto" w:fill="EEECE1"/>
            <w:tcMar>
              <w:top w:w="15" w:type="dxa"/>
              <w:left w:w="108" w:type="dxa"/>
              <w:bottom w:w="0" w:type="dxa"/>
              <w:right w:w="108" w:type="dxa"/>
            </w:tcMar>
            <w:vAlign w:val="center"/>
          </w:tcPr>
          <w:p w14:paraId="418BA61A"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T</w:t>
            </w:r>
            <w:r w:rsidRPr="00BE702E">
              <w:rPr>
                <w:rFonts w:ascii="Arial" w:eastAsia="PMingLiU" w:hAnsi="Arial" w:cs="Arial"/>
                <w:color w:val="000000"/>
                <w:kern w:val="24"/>
                <w:position w:val="-4"/>
                <w:sz w:val="16"/>
                <w:vertAlign w:val="subscript"/>
                <w:lang w:val="en-US" w:eastAsia="de-DE"/>
              </w:rPr>
              <w:t>2</w:t>
            </w:r>
          </w:p>
        </w:tc>
        <w:tc>
          <w:tcPr>
            <w:tcW w:w="1783" w:type="dxa"/>
            <w:tcBorders>
              <w:top w:val="nil"/>
              <w:left w:val="nil"/>
              <w:bottom w:val="single" w:sz="8" w:space="0" w:color="000000"/>
              <w:right w:val="nil"/>
            </w:tcBorders>
            <w:shd w:val="clear" w:color="auto" w:fill="EEECE1"/>
            <w:tcMar>
              <w:top w:w="15" w:type="dxa"/>
              <w:left w:w="108" w:type="dxa"/>
              <w:bottom w:w="0" w:type="dxa"/>
              <w:right w:w="108" w:type="dxa"/>
            </w:tcMar>
            <w:vAlign w:val="center"/>
          </w:tcPr>
          <w:p w14:paraId="25701A19"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61</w:t>
            </w:r>
          </w:p>
        </w:tc>
        <w:tc>
          <w:tcPr>
            <w:tcW w:w="1533" w:type="dxa"/>
            <w:tcBorders>
              <w:top w:val="nil"/>
              <w:left w:val="nil"/>
              <w:bottom w:val="single" w:sz="8" w:space="0" w:color="000000"/>
              <w:right w:val="nil"/>
            </w:tcBorders>
            <w:shd w:val="clear" w:color="auto" w:fill="EEECE1"/>
            <w:tcMar>
              <w:top w:w="15" w:type="dxa"/>
              <w:left w:w="108" w:type="dxa"/>
              <w:bottom w:w="0" w:type="dxa"/>
              <w:right w:w="108" w:type="dxa"/>
            </w:tcMar>
            <w:vAlign w:val="center"/>
          </w:tcPr>
          <w:p w14:paraId="58A60513" w14:textId="77777777" w:rsidR="008D499E" w:rsidRPr="00BE702E" w:rsidRDefault="008D499E" w:rsidP="008D499E">
            <w:pPr>
              <w:pStyle w:val="Standa"/>
              <w:spacing w:line="265" w:lineRule="atLeast"/>
              <w:jc w:val="center"/>
              <w:rPr>
                <w:rFonts w:ascii="Arial" w:hAnsi="Arial" w:cs="Arial"/>
                <w:sz w:val="36"/>
                <w:lang w:eastAsia="de-DE"/>
              </w:rPr>
            </w:pPr>
            <w:r w:rsidRPr="00BE702E">
              <w:rPr>
                <w:rFonts w:ascii="Arial" w:eastAsia="PMingLiU" w:hAnsi="Arial" w:cs="Arial"/>
                <w:color w:val="000000"/>
                <w:kern w:val="24"/>
                <w:sz w:val="16"/>
                <w:lang w:val="en-US" w:eastAsia="de-DE"/>
              </w:rPr>
              <w:t>0.063±0.020</w:t>
            </w:r>
          </w:p>
        </w:tc>
      </w:tr>
    </w:tbl>
    <w:p w14:paraId="2EE318B3" w14:textId="77777777" w:rsidR="008D499E" w:rsidRPr="00BE702E" w:rsidRDefault="008D499E" w:rsidP="008D499E">
      <w:pPr>
        <w:pStyle w:val="Standa"/>
        <w:rPr>
          <w:b/>
          <w:bCs/>
          <w:lang w:val="en-US"/>
        </w:rPr>
      </w:pPr>
    </w:p>
    <w:p w14:paraId="59376278" w14:textId="77777777" w:rsidR="008D499E" w:rsidRPr="00BE702E" w:rsidRDefault="008D499E" w:rsidP="008D499E">
      <w:pPr>
        <w:pStyle w:val="Standa"/>
        <w:jc w:val="both"/>
        <w:rPr>
          <w:lang w:val="en-US"/>
        </w:rPr>
      </w:pPr>
      <w:r w:rsidRPr="00BE702E">
        <w:rPr>
          <w:b/>
          <w:bCs/>
          <w:lang w:val="en-US"/>
        </w:rPr>
        <w:t xml:space="preserve">Table S2: Quantification of the different coordination sites of plain silica NPs, and of APTES-11- and APTES-51- modified NPs, obtained as integral fractions from MAS </w:t>
      </w:r>
      <w:r w:rsidRPr="00BE702E">
        <w:rPr>
          <w:b/>
          <w:bCs/>
          <w:vertAlign w:val="superscript"/>
          <w:lang w:val="en-US"/>
        </w:rPr>
        <w:t>29</w:t>
      </w:r>
      <w:r w:rsidRPr="00BE702E">
        <w:rPr>
          <w:b/>
          <w:bCs/>
          <w:lang w:val="en-US"/>
        </w:rPr>
        <w:t xml:space="preserve">Si-NMR spectra. </w:t>
      </w:r>
      <w:r w:rsidRPr="00BE702E">
        <w:rPr>
          <w:lang w:val="en-US"/>
        </w:rPr>
        <w:t xml:space="preserve">DP: direct polarization, CP: cross polarization, Q2-4 and T2-3: silicon units (for further details see Figure </w:t>
      </w:r>
      <w:r w:rsidR="0093456E" w:rsidRPr="00BE702E">
        <w:rPr>
          <w:lang w:val="en-US"/>
        </w:rPr>
        <w:t>S3</w:t>
      </w:r>
      <w:r w:rsidRPr="00BE702E">
        <w:rPr>
          <w:lang w:val="en-US"/>
        </w:rPr>
        <w:t>)</w:t>
      </w:r>
    </w:p>
    <w:p w14:paraId="3CC96E76" w14:textId="77777777" w:rsidR="008D499E" w:rsidRPr="00BE702E" w:rsidRDefault="008D499E" w:rsidP="008D499E">
      <w:pPr>
        <w:pStyle w:val="Standa"/>
        <w:jc w:val="both"/>
        <w:rPr>
          <w:lang w:val="en-US"/>
        </w:rPr>
      </w:pPr>
    </w:p>
    <w:p w14:paraId="169F68AE" w14:textId="77777777" w:rsidR="008D499E" w:rsidRPr="00BE702E" w:rsidRDefault="008D499E" w:rsidP="008D499E">
      <w:pPr>
        <w:pStyle w:val="Standa"/>
        <w:rPr>
          <w:lang w:val="en-US"/>
        </w:rPr>
      </w:pPr>
    </w:p>
    <w:p w14:paraId="7C7F9D72" w14:textId="77777777" w:rsidR="008D499E" w:rsidRPr="00BE702E" w:rsidRDefault="008D499E" w:rsidP="008D499E">
      <w:pPr>
        <w:pStyle w:val="Standa"/>
        <w:rPr>
          <w:lang w:val="en-US"/>
        </w:rPr>
      </w:pPr>
    </w:p>
    <w:p w14:paraId="46C80E22" w14:textId="77777777" w:rsidR="008D499E" w:rsidRPr="00BE702E" w:rsidRDefault="008D499E" w:rsidP="008D499E">
      <w:pPr>
        <w:pStyle w:val="Standa"/>
        <w:rPr>
          <w:lang w:val="en-US"/>
        </w:rPr>
      </w:pPr>
    </w:p>
    <w:p w14:paraId="03D3019A" w14:textId="77777777" w:rsidR="00104882" w:rsidRPr="00BE702E" w:rsidRDefault="00104882" w:rsidP="008D499E">
      <w:pPr>
        <w:pStyle w:val="Standa"/>
        <w:rPr>
          <w:lang w:val="en-US"/>
        </w:rPr>
      </w:pPr>
    </w:p>
    <w:p w14:paraId="50F11CDA" w14:textId="77777777" w:rsidR="00104882" w:rsidRPr="00BE702E" w:rsidRDefault="00104882" w:rsidP="008D499E">
      <w:pPr>
        <w:pStyle w:val="Standa"/>
        <w:rPr>
          <w:lang w:val="en-US"/>
        </w:rPr>
      </w:pPr>
    </w:p>
    <w:p w14:paraId="4CECC1F8" w14:textId="77777777" w:rsidR="00104882" w:rsidRPr="00BE702E" w:rsidRDefault="00104882" w:rsidP="008D499E">
      <w:pPr>
        <w:pStyle w:val="Standa"/>
        <w:rPr>
          <w:lang w:val="en-US"/>
        </w:rPr>
      </w:pPr>
    </w:p>
    <w:p w14:paraId="31DA1AB7" w14:textId="77777777" w:rsidR="008D499E" w:rsidRPr="00BE702E" w:rsidRDefault="008D499E" w:rsidP="008D499E">
      <w:pPr>
        <w:pStyle w:val="Standa"/>
        <w:rPr>
          <w:lang w:val="en-US"/>
        </w:rPr>
      </w:pPr>
    </w:p>
    <w:p w14:paraId="173FAD3C" w14:textId="77777777" w:rsidR="008D499E" w:rsidRPr="00BE702E" w:rsidRDefault="008D499E" w:rsidP="008D499E">
      <w:pPr>
        <w:pStyle w:val="Standa"/>
        <w:rPr>
          <w:lang w:val="en-US"/>
        </w:rPr>
      </w:pPr>
    </w:p>
    <w:p w14:paraId="00E5869B" w14:textId="77777777" w:rsidR="008D499E" w:rsidRPr="00BE702E" w:rsidRDefault="008D499E" w:rsidP="008D499E">
      <w:pPr>
        <w:pStyle w:val="Standa"/>
        <w:rPr>
          <w:lang w:val="en-US"/>
        </w:rPr>
      </w:pPr>
    </w:p>
    <w:tbl>
      <w:tblPr>
        <w:tblW w:w="3400" w:type="dxa"/>
        <w:tblInd w:w="108" w:type="dxa"/>
        <w:tblCellMar>
          <w:left w:w="0" w:type="dxa"/>
          <w:right w:w="0" w:type="dxa"/>
        </w:tblCellMar>
        <w:tblLook w:val="00A0" w:firstRow="1" w:lastRow="0" w:firstColumn="1" w:lastColumn="0" w:noHBand="0" w:noVBand="0"/>
      </w:tblPr>
      <w:tblGrid>
        <w:gridCol w:w="1408"/>
        <w:gridCol w:w="946"/>
        <w:gridCol w:w="1046"/>
      </w:tblGrid>
      <w:tr w:rsidR="008D499E" w:rsidRPr="00BE702E" w14:paraId="4CC65088" w14:textId="77777777" w:rsidTr="008D499E">
        <w:trPr>
          <w:trHeight w:val="386"/>
        </w:trPr>
        <w:tc>
          <w:tcPr>
            <w:tcW w:w="1408" w:type="dxa"/>
            <w:tcBorders>
              <w:top w:val="single" w:sz="8" w:space="0" w:color="000000"/>
              <w:left w:val="nil"/>
              <w:bottom w:val="single" w:sz="8" w:space="0" w:color="FFFFFF"/>
              <w:right w:val="nil"/>
            </w:tcBorders>
            <w:shd w:val="clear" w:color="auto" w:fill="auto"/>
            <w:tcMar>
              <w:top w:w="15" w:type="dxa"/>
              <w:left w:w="108" w:type="dxa"/>
              <w:bottom w:w="0" w:type="dxa"/>
              <w:right w:w="108" w:type="dxa"/>
            </w:tcMar>
            <w:vAlign w:val="center"/>
          </w:tcPr>
          <w:p w14:paraId="00699771" w14:textId="77777777" w:rsidR="008D499E" w:rsidRPr="00BE702E" w:rsidRDefault="008D499E" w:rsidP="008D499E">
            <w:pPr>
              <w:pStyle w:val="Standa"/>
              <w:spacing w:line="256" w:lineRule="auto"/>
              <w:rPr>
                <w:rFonts w:ascii="Arial" w:hAnsi="Arial" w:cs="Arial"/>
                <w:sz w:val="36"/>
                <w:lang w:eastAsia="de-DE"/>
              </w:rPr>
            </w:pPr>
            <w:r w:rsidRPr="00BE702E">
              <w:rPr>
                <w:rFonts w:ascii="Arial" w:eastAsia="PMingLiU" w:hAnsi="Arial" w:cs="Arial"/>
                <w:b/>
                <w:bCs/>
                <w:color w:val="000000"/>
                <w:kern w:val="24"/>
                <w:sz w:val="16"/>
                <w:lang w:val="en-US" w:eastAsia="de-DE"/>
              </w:rPr>
              <w:lastRenderedPageBreak/>
              <w:t>Nanoparticles</w:t>
            </w:r>
          </w:p>
        </w:tc>
        <w:tc>
          <w:tcPr>
            <w:tcW w:w="1992" w:type="dxa"/>
            <w:gridSpan w:val="2"/>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14:paraId="6DE38731"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eastAsia="PMingLiU" w:hAnsi="Arial" w:cs="Arial"/>
                <w:b/>
                <w:bCs/>
                <w:color w:val="000000"/>
                <w:kern w:val="24"/>
                <w:sz w:val="16"/>
                <w:lang w:val="en-US" w:eastAsia="de-DE"/>
              </w:rPr>
              <w:t>DLS (nm)</w:t>
            </w:r>
          </w:p>
        </w:tc>
      </w:tr>
      <w:tr w:rsidR="008D499E" w:rsidRPr="00BE702E" w14:paraId="01570A9E" w14:textId="77777777" w:rsidTr="008D499E">
        <w:trPr>
          <w:trHeight w:val="250"/>
        </w:trPr>
        <w:tc>
          <w:tcPr>
            <w:tcW w:w="1408" w:type="dxa"/>
            <w:tcBorders>
              <w:top w:val="single" w:sz="8" w:space="0" w:color="FFFFFF"/>
              <w:left w:val="nil"/>
              <w:bottom w:val="single" w:sz="8" w:space="0" w:color="000000"/>
              <w:right w:val="nil"/>
            </w:tcBorders>
            <w:shd w:val="clear" w:color="auto" w:fill="auto"/>
            <w:tcMar>
              <w:top w:w="15" w:type="dxa"/>
              <w:left w:w="108" w:type="dxa"/>
              <w:bottom w:w="0" w:type="dxa"/>
              <w:right w:w="108" w:type="dxa"/>
            </w:tcMar>
            <w:vAlign w:val="center"/>
          </w:tcPr>
          <w:p w14:paraId="6F0C4ACB" w14:textId="77777777" w:rsidR="008D499E" w:rsidRPr="00BE702E" w:rsidRDefault="008D499E" w:rsidP="008D499E">
            <w:pPr>
              <w:pStyle w:val="Standa"/>
              <w:rPr>
                <w:rFonts w:ascii="Arial" w:hAnsi="Arial" w:cs="Arial"/>
                <w:sz w:val="34"/>
                <w:lang w:eastAsia="de-DE"/>
              </w:rPr>
            </w:pPr>
          </w:p>
        </w:tc>
        <w:tc>
          <w:tcPr>
            <w:tcW w:w="94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tcPr>
          <w:p w14:paraId="459E4256" w14:textId="77777777" w:rsidR="008D499E" w:rsidRPr="00BE702E" w:rsidRDefault="008D499E" w:rsidP="008D499E">
            <w:pPr>
              <w:pStyle w:val="Standa"/>
              <w:spacing w:line="339" w:lineRule="atLeast"/>
              <w:jc w:val="center"/>
              <w:rPr>
                <w:rFonts w:ascii="Arial" w:hAnsi="Arial" w:cs="Arial"/>
                <w:sz w:val="36"/>
                <w:lang w:eastAsia="de-DE"/>
              </w:rPr>
            </w:pPr>
            <w:r w:rsidRPr="00BE702E">
              <w:rPr>
                <w:rFonts w:ascii="Arial" w:eastAsia="PMingLiU" w:hAnsi="Arial" w:cs="Arial"/>
                <w:color w:val="000000"/>
                <w:kern w:val="24"/>
                <w:sz w:val="16"/>
                <w:lang w:eastAsia="de-DE"/>
              </w:rPr>
              <w:t>0h</w:t>
            </w:r>
          </w:p>
        </w:tc>
        <w:tc>
          <w:tcPr>
            <w:tcW w:w="104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tcPr>
          <w:p w14:paraId="6363A8FE" w14:textId="77777777" w:rsidR="008D499E" w:rsidRPr="00BE702E" w:rsidRDefault="008D499E" w:rsidP="008D499E">
            <w:pPr>
              <w:pStyle w:val="Standa"/>
              <w:spacing w:line="339" w:lineRule="atLeast"/>
              <w:jc w:val="center"/>
              <w:rPr>
                <w:rFonts w:ascii="Arial" w:hAnsi="Arial" w:cs="Arial"/>
                <w:sz w:val="36"/>
                <w:lang w:eastAsia="de-DE"/>
              </w:rPr>
            </w:pPr>
            <w:r w:rsidRPr="00BE702E">
              <w:rPr>
                <w:rFonts w:ascii="Arial" w:eastAsia="PMingLiU" w:hAnsi="Arial" w:cs="Arial"/>
                <w:color w:val="000000"/>
                <w:kern w:val="24"/>
                <w:sz w:val="16"/>
                <w:lang w:eastAsia="de-DE"/>
              </w:rPr>
              <w:t>24h</w:t>
            </w:r>
          </w:p>
        </w:tc>
      </w:tr>
      <w:tr w:rsidR="008D499E" w:rsidRPr="00BE702E" w14:paraId="3705E22E" w14:textId="77777777" w:rsidTr="008D499E">
        <w:trPr>
          <w:trHeight w:val="415"/>
        </w:trPr>
        <w:tc>
          <w:tcPr>
            <w:tcW w:w="1408"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14:paraId="033F09EC" w14:textId="77777777" w:rsidR="008D499E" w:rsidRPr="00BE702E" w:rsidRDefault="008D499E" w:rsidP="008D499E">
            <w:pPr>
              <w:pStyle w:val="Standa"/>
              <w:spacing w:line="256" w:lineRule="auto"/>
              <w:rPr>
                <w:rFonts w:ascii="Arial" w:hAnsi="Arial" w:cs="Arial"/>
                <w:sz w:val="36"/>
                <w:lang w:eastAsia="de-DE"/>
              </w:rPr>
            </w:pPr>
            <w:r w:rsidRPr="00BE702E">
              <w:rPr>
                <w:rFonts w:ascii="Arial" w:eastAsia="PMingLiU" w:hAnsi="Arial" w:cs="Arial"/>
                <w:b/>
                <w:bCs/>
                <w:color w:val="000000"/>
                <w:kern w:val="24"/>
                <w:sz w:val="16"/>
                <w:lang w:val="en-US" w:eastAsia="de-DE"/>
              </w:rPr>
              <w:t>SiO</w:t>
            </w:r>
            <w:r w:rsidRPr="00BE702E">
              <w:rPr>
                <w:rFonts w:ascii="Arial" w:eastAsia="PMingLiU" w:hAnsi="Arial" w:cs="Arial"/>
                <w:b/>
                <w:bCs/>
                <w:color w:val="000000"/>
                <w:kern w:val="24"/>
                <w:position w:val="-4"/>
                <w:sz w:val="16"/>
                <w:vertAlign w:val="subscript"/>
                <w:lang w:val="en-US" w:eastAsia="de-DE"/>
              </w:rPr>
              <w:t xml:space="preserve">2 </w:t>
            </w:r>
            <w:r w:rsidRPr="00BE702E">
              <w:rPr>
                <w:rFonts w:ascii="Arial" w:eastAsia="PMingLiU" w:hAnsi="Arial" w:cs="Arial"/>
                <w:b/>
                <w:bCs/>
                <w:color w:val="000000"/>
                <w:kern w:val="24"/>
                <w:sz w:val="16"/>
                <w:lang w:val="en-US" w:eastAsia="de-DE"/>
              </w:rPr>
              <w:t>plain</w:t>
            </w:r>
          </w:p>
        </w:tc>
        <w:tc>
          <w:tcPr>
            <w:tcW w:w="946"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14:paraId="246C50E5"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hAnsi="Arial" w:cs="Arial"/>
                <w:color w:val="000000"/>
                <w:kern w:val="24"/>
                <w:sz w:val="16"/>
                <w:lang w:val="en-US" w:eastAsia="de-DE"/>
              </w:rPr>
              <w:t>146±3</w:t>
            </w:r>
          </w:p>
        </w:tc>
        <w:tc>
          <w:tcPr>
            <w:tcW w:w="1046"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14:paraId="6A681BF8"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hAnsi="Arial" w:cs="Arial"/>
                <w:color w:val="000000"/>
                <w:kern w:val="24"/>
                <w:sz w:val="16"/>
                <w:lang w:val="en-US" w:eastAsia="de-DE"/>
              </w:rPr>
              <w:t>108±8</w:t>
            </w:r>
          </w:p>
        </w:tc>
      </w:tr>
      <w:tr w:rsidR="008D499E" w:rsidRPr="00BE702E" w14:paraId="27D7E862" w14:textId="77777777" w:rsidTr="008D499E">
        <w:trPr>
          <w:trHeight w:val="415"/>
        </w:trPr>
        <w:tc>
          <w:tcPr>
            <w:tcW w:w="1408" w:type="dxa"/>
            <w:tcBorders>
              <w:top w:val="nil"/>
              <w:left w:val="nil"/>
              <w:bottom w:val="nil"/>
              <w:right w:val="nil"/>
            </w:tcBorders>
            <w:shd w:val="clear" w:color="auto" w:fill="EEECE1"/>
            <w:tcMar>
              <w:top w:w="15" w:type="dxa"/>
              <w:left w:w="108" w:type="dxa"/>
              <w:bottom w:w="0" w:type="dxa"/>
              <w:right w:w="108" w:type="dxa"/>
            </w:tcMar>
            <w:vAlign w:val="center"/>
          </w:tcPr>
          <w:p w14:paraId="77C2E236" w14:textId="77777777" w:rsidR="008D499E" w:rsidRPr="00BE702E" w:rsidRDefault="008D499E" w:rsidP="008D499E">
            <w:pPr>
              <w:pStyle w:val="Standa"/>
              <w:spacing w:line="256" w:lineRule="auto"/>
              <w:rPr>
                <w:rFonts w:ascii="Arial" w:hAnsi="Arial" w:cs="Arial"/>
                <w:sz w:val="36"/>
                <w:lang w:eastAsia="de-DE"/>
              </w:rPr>
            </w:pPr>
            <w:r w:rsidRPr="00BE702E">
              <w:rPr>
                <w:rFonts w:ascii="Arial" w:eastAsia="PMingLiU" w:hAnsi="Arial" w:cs="Arial"/>
                <w:b/>
                <w:bCs/>
                <w:color w:val="000000"/>
                <w:kern w:val="24"/>
                <w:sz w:val="16"/>
                <w:lang w:val="en-US" w:eastAsia="de-DE"/>
              </w:rPr>
              <w:t>SiO</w:t>
            </w:r>
            <w:r w:rsidRPr="00BE702E">
              <w:rPr>
                <w:rFonts w:ascii="Arial" w:eastAsia="PMingLiU" w:hAnsi="Arial" w:cs="Arial"/>
                <w:b/>
                <w:bCs/>
                <w:color w:val="000000"/>
                <w:kern w:val="24"/>
                <w:position w:val="-4"/>
                <w:sz w:val="16"/>
                <w:vertAlign w:val="subscript"/>
                <w:lang w:val="en-US" w:eastAsia="de-DE"/>
              </w:rPr>
              <w:t xml:space="preserve">2 </w:t>
            </w:r>
            <w:r w:rsidRPr="00BE702E">
              <w:rPr>
                <w:rFonts w:ascii="Arial" w:eastAsia="PMingLiU" w:hAnsi="Arial" w:cs="Arial"/>
                <w:b/>
                <w:bCs/>
                <w:color w:val="000000"/>
                <w:kern w:val="24"/>
                <w:sz w:val="16"/>
                <w:lang w:val="en-US" w:eastAsia="de-DE"/>
              </w:rPr>
              <w:t>APTES-11</w:t>
            </w:r>
          </w:p>
        </w:tc>
        <w:tc>
          <w:tcPr>
            <w:tcW w:w="946" w:type="dxa"/>
            <w:tcBorders>
              <w:top w:val="nil"/>
              <w:left w:val="nil"/>
              <w:bottom w:val="nil"/>
              <w:right w:val="nil"/>
            </w:tcBorders>
            <w:shd w:val="clear" w:color="auto" w:fill="EEECE1"/>
            <w:tcMar>
              <w:top w:w="15" w:type="dxa"/>
              <w:left w:w="108" w:type="dxa"/>
              <w:bottom w:w="0" w:type="dxa"/>
              <w:right w:w="108" w:type="dxa"/>
            </w:tcMar>
            <w:vAlign w:val="center"/>
          </w:tcPr>
          <w:p w14:paraId="0A6D3A37"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hAnsi="Arial" w:cs="Arial"/>
                <w:color w:val="000000"/>
                <w:kern w:val="24"/>
                <w:sz w:val="16"/>
                <w:lang w:val="en-US" w:eastAsia="de-DE"/>
              </w:rPr>
              <w:t>151±3</w:t>
            </w:r>
          </w:p>
        </w:tc>
        <w:tc>
          <w:tcPr>
            <w:tcW w:w="1046" w:type="dxa"/>
            <w:tcBorders>
              <w:top w:val="nil"/>
              <w:left w:val="nil"/>
              <w:bottom w:val="nil"/>
              <w:right w:val="nil"/>
            </w:tcBorders>
            <w:shd w:val="clear" w:color="auto" w:fill="EEECE1"/>
            <w:tcMar>
              <w:top w:w="15" w:type="dxa"/>
              <w:left w:w="108" w:type="dxa"/>
              <w:bottom w:w="0" w:type="dxa"/>
              <w:right w:w="108" w:type="dxa"/>
            </w:tcMar>
            <w:vAlign w:val="center"/>
          </w:tcPr>
          <w:p w14:paraId="1B5F088E"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hAnsi="Arial" w:cs="Arial"/>
                <w:color w:val="000000"/>
                <w:kern w:val="24"/>
                <w:sz w:val="16"/>
                <w:lang w:val="en-US" w:eastAsia="de-DE"/>
              </w:rPr>
              <w:t>124±2</w:t>
            </w:r>
          </w:p>
        </w:tc>
      </w:tr>
      <w:tr w:rsidR="008D499E" w:rsidRPr="00BE702E" w14:paraId="448BD9F6" w14:textId="77777777" w:rsidTr="008D499E">
        <w:trPr>
          <w:trHeight w:val="415"/>
        </w:trPr>
        <w:tc>
          <w:tcPr>
            <w:tcW w:w="1408" w:type="dxa"/>
            <w:tcBorders>
              <w:top w:val="nil"/>
              <w:left w:val="nil"/>
              <w:bottom w:val="nil"/>
              <w:right w:val="nil"/>
            </w:tcBorders>
            <w:shd w:val="clear" w:color="auto" w:fill="auto"/>
            <w:tcMar>
              <w:top w:w="15" w:type="dxa"/>
              <w:left w:w="108" w:type="dxa"/>
              <w:bottom w:w="0" w:type="dxa"/>
              <w:right w:w="108" w:type="dxa"/>
            </w:tcMar>
            <w:vAlign w:val="center"/>
          </w:tcPr>
          <w:p w14:paraId="20FAC54E" w14:textId="77777777" w:rsidR="008D499E" w:rsidRPr="00BE702E" w:rsidRDefault="008D499E" w:rsidP="008D499E">
            <w:pPr>
              <w:pStyle w:val="Standa"/>
              <w:spacing w:line="256" w:lineRule="auto"/>
              <w:rPr>
                <w:rFonts w:ascii="Arial" w:hAnsi="Arial" w:cs="Arial"/>
                <w:sz w:val="36"/>
                <w:lang w:eastAsia="de-DE"/>
              </w:rPr>
            </w:pPr>
            <w:r w:rsidRPr="00BE702E">
              <w:rPr>
                <w:rFonts w:ascii="Arial" w:eastAsia="PMingLiU" w:hAnsi="Arial" w:cs="Arial"/>
                <w:b/>
                <w:bCs/>
                <w:color w:val="000000"/>
                <w:kern w:val="24"/>
                <w:sz w:val="16"/>
                <w:lang w:val="en-US" w:eastAsia="de-DE"/>
              </w:rPr>
              <w:t>SiO</w:t>
            </w:r>
            <w:r w:rsidRPr="00BE702E">
              <w:rPr>
                <w:rFonts w:ascii="Arial" w:eastAsia="PMingLiU" w:hAnsi="Arial" w:cs="Arial"/>
                <w:b/>
                <w:bCs/>
                <w:color w:val="000000"/>
                <w:kern w:val="24"/>
                <w:position w:val="-4"/>
                <w:sz w:val="16"/>
                <w:vertAlign w:val="subscript"/>
                <w:lang w:val="en-US" w:eastAsia="de-DE"/>
              </w:rPr>
              <w:t xml:space="preserve">2 </w:t>
            </w:r>
            <w:r w:rsidRPr="00BE702E">
              <w:rPr>
                <w:rFonts w:ascii="Arial" w:eastAsia="PMingLiU" w:hAnsi="Arial" w:cs="Arial"/>
                <w:b/>
                <w:bCs/>
                <w:color w:val="000000"/>
                <w:kern w:val="24"/>
                <w:sz w:val="16"/>
                <w:lang w:val="en-US" w:eastAsia="de-DE"/>
              </w:rPr>
              <w:t>APTES-23</w:t>
            </w:r>
          </w:p>
        </w:tc>
        <w:tc>
          <w:tcPr>
            <w:tcW w:w="946" w:type="dxa"/>
            <w:tcBorders>
              <w:top w:val="nil"/>
              <w:left w:val="nil"/>
              <w:bottom w:val="nil"/>
              <w:right w:val="nil"/>
            </w:tcBorders>
            <w:shd w:val="clear" w:color="auto" w:fill="auto"/>
            <w:tcMar>
              <w:top w:w="15" w:type="dxa"/>
              <w:left w:w="108" w:type="dxa"/>
              <w:bottom w:w="0" w:type="dxa"/>
              <w:right w:w="108" w:type="dxa"/>
            </w:tcMar>
            <w:vAlign w:val="center"/>
          </w:tcPr>
          <w:p w14:paraId="4F7002AC"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hAnsi="Arial" w:cs="Arial"/>
                <w:color w:val="000000"/>
                <w:kern w:val="24"/>
                <w:sz w:val="16"/>
                <w:lang w:val="en-US" w:eastAsia="de-DE"/>
              </w:rPr>
              <w:t>174±2</w:t>
            </w:r>
          </w:p>
        </w:tc>
        <w:tc>
          <w:tcPr>
            <w:tcW w:w="1046" w:type="dxa"/>
            <w:tcBorders>
              <w:top w:val="nil"/>
              <w:left w:val="nil"/>
              <w:bottom w:val="nil"/>
              <w:right w:val="nil"/>
            </w:tcBorders>
            <w:shd w:val="clear" w:color="auto" w:fill="auto"/>
            <w:tcMar>
              <w:top w:w="15" w:type="dxa"/>
              <w:left w:w="108" w:type="dxa"/>
              <w:bottom w:w="0" w:type="dxa"/>
              <w:right w:w="108" w:type="dxa"/>
            </w:tcMar>
            <w:vAlign w:val="center"/>
          </w:tcPr>
          <w:p w14:paraId="17236950"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hAnsi="Arial" w:cs="Arial"/>
                <w:color w:val="000000"/>
                <w:kern w:val="24"/>
                <w:sz w:val="16"/>
                <w:lang w:val="en-US" w:eastAsia="de-DE"/>
              </w:rPr>
              <w:t>142±1</w:t>
            </w:r>
          </w:p>
        </w:tc>
      </w:tr>
      <w:tr w:rsidR="008D499E" w:rsidRPr="00BE702E" w14:paraId="46B9CD22" w14:textId="77777777" w:rsidTr="008D499E">
        <w:trPr>
          <w:trHeight w:val="415"/>
        </w:trPr>
        <w:tc>
          <w:tcPr>
            <w:tcW w:w="1408" w:type="dxa"/>
            <w:tcBorders>
              <w:top w:val="nil"/>
              <w:left w:val="nil"/>
              <w:bottom w:val="nil"/>
              <w:right w:val="nil"/>
            </w:tcBorders>
            <w:shd w:val="clear" w:color="auto" w:fill="EEECE1"/>
            <w:tcMar>
              <w:top w:w="15" w:type="dxa"/>
              <w:left w:w="108" w:type="dxa"/>
              <w:bottom w:w="0" w:type="dxa"/>
              <w:right w:w="108" w:type="dxa"/>
            </w:tcMar>
            <w:vAlign w:val="center"/>
          </w:tcPr>
          <w:p w14:paraId="4435792D" w14:textId="77777777" w:rsidR="008D499E" w:rsidRPr="00BE702E" w:rsidRDefault="008D499E" w:rsidP="008D499E">
            <w:pPr>
              <w:pStyle w:val="Standa"/>
              <w:spacing w:line="256" w:lineRule="auto"/>
              <w:rPr>
                <w:rFonts w:ascii="Arial" w:hAnsi="Arial" w:cs="Arial"/>
                <w:sz w:val="36"/>
                <w:lang w:eastAsia="de-DE"/>
              </w:rPr>
            </w:pPr>
            <w:r w:rsidRPr="00BE702E">
              <w:rPr>
                <w:rFonts w:ascii="Arial" w:eastAsia="PMingLiU" w:hAnsi="Arial" w:cs="Arial"/>
                <w:b/>
                <w:bCs/>
                <w:color w:val="000000"/>
                <w:kern w:val="24"/>
                <w:sz w:val="16"/>
                <w:lang w:val="en-US" w:eastAsia="de-DE"/>
              </w:rPr>
              <w:t>SiO</w:t>
            </w:r>
            <w:r w:rsidRPr="00BE702E">
              <w:rPr>
                <w:rFonts w:ascii="Arial" w:eastAsia="PMingLiU" w:hAnsi="Arial" w:cs="Arial"/>
                <w:b/>
                <w:bCs/>
                <w:color w:val="000000"/>
                <w:kern w:val="24"/>
                <w:position w:val="-4"/>
                <w:sz w:val="16"/>
                <w:vertAlign w:val="subscript"/>
                <w:lang w:val="en-US" w:eastAsia="de-DE"/>
              </w:rPr>
              <w:t xml:space="preserve">2 </w:t>
            </w:r>
            <w:r w:rsidRPr="00BE702E">
              <w:rPr>
                <w:rFonts w:ascii="Arial" w:eastAsia="PMingLiU" w:hAnsi="Arial" w:cs="Arial"/>
                <w:b/>
                <w:bCs/>
                <w:color w:val="000000"/>
                <w:kern w:val="24"/>
                <w:sz w:val="16"/>
                <w:lang w:val="en-US" w:eastAsia="de-DE"/>
              </w:rPr>
              <w:t>APTES-42</w:t>
            </w:r>
          </w:p>
        </w:tc>
        <w:tc>
          <w:tcPr>
            <w:tcW w:w="946" w:type="dxa"/>
            <w:tcBorders>
              <w:top w:val="nil"/>
              <w:left w:val="nil"/>
              <w:bottom w:val="nil"/>
              <w:right w:val="nil"/>
            </w:tcBorders>
            <w:shd w:val="clear" w:color="auto" w:fill="EEECE1"/>
            <w:tcMar>
              <w:top w:w="15" w:type="dxa"/>
              <w:left w:w="108" w:type="dxa"/>
              <w:bottom w:w="0" w:type="dxa"/>
              <w:right w:w="108" w:type="dxa"/>
            </w:tcMar>
            <w:vAlign w:val="center"/>
          </w:tcPr>
          <w:p w14:paraId="52767FC6"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hAnsi="Arial" w:cs="Arial"/>
                <w:color w:val="000000"/>
                <w:kern w:val="24"/>
                <w:sz w:val="16"/>
                <w:lang w:val="en-US" w:eastAsia="de-DE"/>
              </w:rPr>
              <w:t>385±17</w:t>
            </w:r>
          </w:p>
        </w:tc>
        <w:tc>
          <w:tcPr>
            <w:tcW w:w="1046" w:type="dxa"/>
            <w:tcBorders>
              <w:top w:val="nil"/>
              <w:left w:val="nil"/>
              <w:bottom w:val="nil"/>
              <w:right w:val="nil"/>
            </w:tcBorders>
            <w:shd w:val="clear" w:color="auto" w:fill="EEECE1"/>
            <w:tcMar>
              <w:top w:w="15" w:type="dxa"/>
              <w:left w:w="108" w:type="dxa"/>
              <w:bottom w:w="0" w:type="dxa"/>
              <w:right w:w="108" w:type="dxa"/>
            </w:tcMar>
            <w:vAlign w:val="center"/>
          </w:tcPr>
          <w:p w14:paraId="2710B343"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hAnsi="Arial" w:cs="Arial"/>
                <w:color w:val="000000"/>
                <w:kern w:val="24"/>
                <w:sz w:val="16"/>
                <w:lang w:val="en-US" w:eastAsia="de-DE"/>
              </w:rPr>
              <w:t>130±1</w:t>
            </w:r>
          </w:p>
        </w:tc>
      </w:tr>
      <w:tr w:rsidR="008D499E" w:rsidRPr="00BE702E" w14:paraId="168B764A" w14:textId="77777777" w:rsidTr="008D499E">
        <w:trPr>
          <w:trHeight w:val="415"/>
        </w:trPr>
        <w:tc>
          <w:tcPr>
            <w:tcW w:w="1408"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14:paraId="60FF693E" w14:textId="77777777" w:rsidR="008D499E" w:rsidRPr="00BE702E" w:rsidRDefault="008D499E" w:rsidP="008D499E">
            <w:pPr>
              <w:pStyle w:val="Standa"/>
              <w:spacing w:line="256" w:lineRule="auto"/>
              <w:rPr>
                <w:rFonts w:ascii="Arial" w:hAnsi="Arial" w:cs="Arial"/>
                <w:sz w:val="36"/>
                <w:lang w:eastAsia="de-DE"/>
              </w:rPr>
            </w:pPr>
            <w:r w:rsidRPr="00BE702E">
              <w:rPr>
                <w:rFonts w:ascii="Arial" w:eastAsia="PMingLiU" w:hAnsi="Arial" w:cs="Arial"/>
                <w:b/>
                <w:bCs/>
                <w:color w:val="000000"/>
                <w:kern w:val="24"/>
                <w:sz w:val="16"/>
                <w:lang w:val="en-US" w:eastAsia="de-DE"/>
              </w:rPr>
              <w:t>SiO</w:t>
            </w:r>
            <w:r w:rsidRPr="00BE702E">
              <w:rPr>
                <w:rFonts w:ascii="Arial" w:eastAsia="PMingLiU" w:hAnsi="Arial" w:cs="Arial"/>
                <w:b/>
                <w:bCs/>
                <w:color w:val="000000"/>
                <w:kern w:val="24"/>
                <w:position w:val="-4"/>
                <w:sz w:val="16"/>
                <w:vertAlign w:val="subscript"/>
                <w:lang w:val="en-US" w:eastAsia="de-DE"/>
              </w:rPr>
              <w:t xml:space="preserve">2 </w:t>
            </w:r>
            <w:r w:rsidRPr="00BE702E">
              <w:rPr>
                <w:rFonts w:ascii="Arial" w:eastAsia="PMingLiU" w:hAnsi="Arial" w:cs="Arial"/>
                <w:b/>
                <w:bCs/>
                <w:color w:val="000000"/>
                <w:kern w:val="24"/>
                <w:sz w:val="16"/>
                <w:lang w:val="en-US" w:eastAsia="de-DE"/>
              </w:rPr>
              <w:t>APTES-51</w:t>
            </w:r>
          </w:p>
        </w:tc>
        <w:tc>
          <w:tcPr>
            <w:tcW w:w="946"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14:paraId="41754BD6"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hAnsi="Arial" w:cs="Arial"/>
                <w:color w:val="000000"/>
                <w:kern w:val="24"/>
                <w:sz w:val="16"/>
                <w:lang w:val="en-US" w:eastAsia="de-DE"/>
              </w:rPr>
              <w:t>586±40</w:t>
            </w:r>
          </w:p>
        </w:tc>
        <w:tc>
          <w:tcPr>
            <w:tcW w:w="1046"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14:paraId="4BEB2230" w14:textId="77777777" w:rsidR="008D499E" w:rsidRPr="00BE702E" w:rsidRDefault="008D499E" w:rsidP="008D499E">
            <w:pPr>
              <w:pStyle w:val="Standa"/>
              <w:spacing w:line="256" w:lineRule="auto"/>
              <w:jc w:val="center"/>
              <w:rPr>
                <w:rFonts w:ascii="Arial" w:hAnsi="Arial" w:cs="Arial"/>
                <w:sz w:val="36"/>
                <w:lang w:eastAsia="de-DE"/>
              </w:rPr>
            </w:pPr>
            <w:r w:rsidRPr="00BE702E">
              <w:rPr>
                <w:rFonts w:ascii="Arial" w:hAnsi="Arial" w:cs="Arial"/>
                <w:color w:val="000000"/>
                <w:kern w:val="24"/>
                <w:sz w:val="16"/>
                <w:lang w:val="en-US" w:eastAsia="de-DE"/>
              </w:rPr>
              <w:t>133±2</w:t>
            </w:r>
          </w:p>
        </w:tc>
      </w:tr>
    </w:tbl>
    <w:p w14:paraId="7F45A91B" w14:textId="77777777" w:rsidR="008D499E" w:rsidRPr="00BE702E" w:rsidRDefault="008D499E" w:rsidP="008D499E">
      <w:pPr>
        <w:pStyle w:val="Standa"/>
        <w:rPr>
          <w:b/>
          <w:bCs/>
          <w:lang w:val="en-US"/>
        </w:rPr>
      </w:pPr>
    </w:p>
    <w:p w14:paraId="2E7561CD" w14:textId="77777777" w:rsidR="008D499E" w:rsidRPr="00BE702E" w:rsidRDefault="008D499E" w:rsidP="008D499E">
      <w:pPr>
        <w:pStyle w:val="Standa"/>
        <w:jc w:val="both"/>
        <w:rPr>
          <w:lang w:val="en-US"/>
        </w:rPr>
      </w:pPr>
      <w:r w:rsidRPr="00BE702E">
        <w:rPr>
          <w:b/>
          <w:bCs/>
          <w:lang w:val="en-US"/>
        </w:rPr>
        <w:t>Table S3: Size of SiO</w:t>
      </w:r>
      <w:r w:rsidRPr="00BE702E">
        <w:rPr>
          <w:b/>
          <w:bCs/>
          <w:vertAlign w:val="subscript"/>
          <w:lang w:val="en-US"/>
        </w:rPr>
        <w:t>2</w:t>
      </w:r>
      <w:r w:rsidRPr="00BE702E">
        <w:rPr>
          <w:b/>
          <w:bCs/>
          <w:lang w:val="en-US"/>
        </w:rPr>
        <w:t xml:space="preserve"> NPs pre-coated with serum proteins in DMEM as determined by DLS. </w:t>
      </w:r>
      <w:r w:rsidRPr="00BE702E">
        <w:rPr>
          <w:lang w:val="en-US"/>
        </w:rPr>
        <w:t>All samples (100 µg</w:t>
      </w:r>
      <w:r w:rsidR="00647D55" w:rsidRPr="00BE702E">
        <w:rPr>
          <w:lang w:val="en-US"/>
        </w:rPr>
        <w:t xml:space="preserve"> </w:t>
      </w:r>
      <w:r w:rsidRPr="00BE702E">
        <w:rPr>
          <w:lang w:val="en-US"/>
        </w:rPr>
        <w:t>mL</w:t>
      </w:r>
      <w:r w:rsidR="00647D55" w:rsidRPr="00BE702E">
        <w:rPr>
          <w:vertAlign w:val="superscript"/>
          <w:lang w:val="en-US"/>
        </w:rPr>
        <w:t>-1</w:t>
      </w:r>
      <w:r w:rsidRPr="00BE702E">
        <w:rPr>
          <w:lang w:val="en-US"/>
        </w:rPr>
        <w:t>) were first suspended in cell culture medium with FCS for 0 or 24 h and then centrifuged at 20,000 g for 20 min. All supernatants were discarded and the NP pellets were re-suspended in cell culture medium.</w:t>
      </w:r>
    </w:p>
    <w:p w14:paraId="6835CC03" w14:textId="77777777" w:rsidR="008D499E" w:rsidRPr="00BE702E" w:rsidRDefault="008D499E" w:rsidP="008D499E">
      <w:pPr>
        <w:pStyle w:val="Standa"/>
        <w:rPr>
          <w:lang w:val="en-US"/>
        </w:rPr>
      </w:pPr>
    </w:p>
    <w:p w14:paraId="72E0876C" w14:textId="77777777" w:rsidR="008D499E" w:rsidRPr="00BE702E" w:rsidRDefault="008D499E" w:rsidP="008D499E">
      <w:pPr>
        <w:pStyle w:val="Standa"/>
        <w:rPr>
          <w:lang w:val="en-US"/>
        </w:rPr>
      </w:pPr>
    </w:p>
    <w:p w14:paraId="2AB82F80" w14:textId="77777777" w:rsidR="008D499E" w:rsidRPr="00BE702E" w:rsidRDefault="008D499E" w:rsidP="008D499E">
      <w:pPr>
        <w:pStyle w:val="Standa"/>
        <w:rPr>
          <w:lang w:val="en-US"/>
        </w:rPr>
      </w:pPr>
    </w:p>
    <w:p w14:paraId="7702FF50" w14:textId="77777777" w:rsidR="008D499E" w:rsidRPr="00BE702E" w:rsidRDefault="008D499E" w:rsidP="008D499E">
      <w:pPr>
        <w:pStyle w:val="Standa"/>
        <w:rPr>
          <w:lang w:val="en-US"/>
        </w:rPr>
      </w:pPr>
    </w:p>
    <w:p w14:paraId="49099AA5" w14:textId="77777777" w:rsidR="008D499E" w:rsidRPr="00BE702E" w:rsidRDefault="008D499E" w:rsidP="008D499E">
      <w:pPr>
        <w:pStyle w:val="Standa"/>
        <w:rPr>
          <w:lang w:val="en-US"/>
        </w:rPr>
      </w:pPr>
    </w:p>
    <w:p w14:paraId="107E8C14" w14:textId="77777777" w:rsidR="008D499E" w:rsidRPr="00BE702E" w:rsidRDefault="008D499E" w:rsidP="008D499E">
      <w:pPr>
        <w:pStyle w:val="Standa"/>
        <w:rPr>
          <w:lang w:val="en-US"/>
        </w:rPr>
      </w:pPr>
    </w:p>
    <w:p w14:paraId="61D09077" w14:textId="77777777" w:rsidR="008D499E" w:rsidRPr="00BE702E" w:rsidRDefault="008D499E" w:rsidP="008D499E">
      <w:pPr>
        <w:pStyle w:val="Standa"/>
        <w:rPr>
          <w:lang w:val="en-US"/>
        </w:rPr>
      </w:pPr>
    </w:p>
    <w:p w14:paraId="1942FDB9" w14:textId="77777777" w:rsidR="008D499E" w:rsidRPr="00BE702E" w:rsidRDefault="008D499E" w:rsidP="008D499E">
      <w:pPr>
        <w:pStyle w:val="Standa"/>
        <w:rPr>
          <w:lang w:val="en-US"/>
        </w:rPr>
      </w:pPr>
    </w:p>
    <w:p w14:paraId="3A0C698A" w14:textId="77777777" w:rsidR="008D499E" w:rsidRPr="00BE702E" w:rsidRDefault="008D499E" w:rsidP="008D499E">
      <w:pPr>
        <w:pStyle w:val="Standa"/>
        <w:rPr>
          <w:lang w:val="en-US"/>
        </w:rPr>
      </w:pPr>
    </w:p>
    <w:p w14:paraId="0939A9FA" w14:textId="77777777" w:rsidR="008D499E" w:rsidRPr="00BE702E" w:rsidRDefault="008D499E" w:rsidP="008D499E">
      <w:pPr>
        <w:pStyle w:val="Standa"/>
        <w:rPr>
          <w:lang w:val="en-US"/>
        </w:rPr>
      </w:pPr>
    </w:p>
    <w:p w14:paraId="043AA34E" w14:textId="77777777" w:rsidR="008D499E" w:rsidRPr="00BE702E" w:rsidRDefault="008D499E" w:rsidP="008D499E">
      <w:pPr>
        <w:pStyle w:val="Standa"/>
        <w:rPr>
          <w:lang w:val="en-US"/>
        </w:rPr>
      </w:pPr>
    </w:p>
    <w:p w14:paraId="5897A5C0" w14:textId="77777777" w:rsidR="008D499E" w:rsidRPr="00BE702E" w:rsidRDefault="008D499E" w:rsidP="008D499E">
      <w:pPr>
        <w:pStyle w:val="Standa"/>
        <w:rPr>
          <w:lang w:val="en-US"/>
        </w:rPr>
      </w:pPr>
    </w:p>
    <w:p w14:paraId="4CBE9C5A" w14:textId="77777777" w:rsidR="008D499E" w:rsidRPr="00BE702E" w:rsidRDefault="008D499E" w:rsidP="008D499E">
      <w:pPr>
        <w:pStyle w:val="Standa"/>
        <w:rPr>
          <w:lang w:val="en-US"/>
        </w:rPr>
      </w:pPr>
    </w:p>
    <w:p w14:paraId="47810E39" w14:textId="77777777" w:rsidR="008D499E" w:rsidRPr="00BE702E" w:rsidRDefault="008D499E" w:rsidP="008D499E">
      <w:pPr>
        <w:pStyle w:val="Standa"/>
        <w:rPr>
          <w:lang w:val="en-US"/>
        </w:rPr>
      </w:pPr>
    </w:p>
    <w:p w14:paraId="3D0B7F44" w14:textId="77777777" w:rsidR="008D499E" w:rsidRPr="00BE702E" w:rsidRDefault="008D499E" w:rsidP="008D499E">
      <w:pPr>
        <w:pStyle w:val="Standa"/>
        <w:rPr>
          <w:lang w:val="en-US"/>
        </w:rPr>
      </w:pPr>
    </w:p>
    <w:p w14:paraId="7D1E3661" w14:textId="77777777" w:rsidR="008D499E" w:rsidRPr="00BE702E" w:rsidRDefault="008D499E" w:rsidP="008D499E">
      <w:pPr>
        <w:pStyle w:val="Standa"/>
        <w:rPr>
          <w:lang w:val="en-US"/>
        </w:rPr>
      </w:pPr>
    </w:p>
    <w:p w14:paraId="0B192FE9" w14:textId="77777777" w:rsidR="008D499E" w:rsidRPr="00BE702E" w:rsidRDefault="008D499E" w:rsidP="008D499E">
      <w:pPr>
        <w:pStyle w:val="Standa"/>
        <w:rPr>
          <w:lang w:val="en-US"/>
        </w:rPr>
      </w:pPr>
    </w:p>
    <w:p w14:paraId="604FBD1B" w14:textId="77777777" w:rsidR="008D499E" w:rsidRPr="00BE702E" w:rsidRDefault="008D499E" w:rsidP="008D499E">
      <w:pPr>
        <w:pStyle w:val="Standa"/>
        <w:rPr>
          <w:lang w:val="en-US"/>
        </w:rPr>
      </w:pPr>
    </w:p>
    <w:p w14:paraId="6E16AF3D" w14:textId="77777777" w:rsidR="008D499E" w:rsidRPr="00BE702E" w:rsidRDefault="008D499E" w:rsidP="008D499E">
      <w:pPr>
        <w:pStyle w:val="Standa"/>
        <w:rPr>
          <w:lang w:val="en-US"/>
        </w:rPr>
      </w:pPr>
    </w:p>
    <w:p w14:paraId="774DAFB7" w14:textId="77777777" w:rsidR="00FE15FF" w:rsidRPr="00BE702E" w:rsidRDefault="00FE15FF" w:rsidP="008D499E">
      <w:pPr>
        <w:pStyle w:val="Standa"/>
        <w:rPr>
          <w:lang w:val="en-US"/>
        </w:rPr>
      </w:pPr>
    </w:p>
    <w:p w14:paraId="7A5B09B8" w14:textId="77777777" w:rsidR="00FE15FF" w:rsidRPr="00BE702E" w:rsidRDefault="00FE15FF" w:rsidP="008D499E">
      <w:pPr>
        <w:pStyle w:val="Standa"/>
        <w:rPr>
          <w:lang w:val="en-US"/>
        </w:rPr>
      </w:pPr>
    </w:p>
    <w:p w14:paraId="1190DCFF" w14:textId="77777777" w:rsidR="00FE15FF" w:rsidRPr="00BE702E" w:rsidRDefault="00FE15FF" w:rsidP="008D499E">
      <w:pPr>
        <w:pStyle w:val="Standa"/>
        <w:rPr>
          <w:lang w:val="en-US"/>
        </w:rPr>
      </w:pPr>
    </w:p>
    <w:p w14:paraId="7D7ACD91" w14:textId="77777777" w:rsidR="00FE15FF" w:rsidRPr="00BE702E" w:rsidRDefault="00FE15FF" w:rsidP="008D499E">
      <w:pPr>
        <w:pStyle w:val="Standa"/>
        <w:rPr>
          <w:lang w:val="en-US"/>
        </w:rPr>
      </w:pPr>
    </w:p>
    <w:p w14:paraId="6B2D36F3" w14:textId="77777777" w:rsidR="00FE15FF" w:rsidRPr="00BE702E" w:rsidRDefault="00FE15FF" w:rsidP="008D499E">
      <w:pPr>
        <w:pStyle w:val="Standa"/>
        <w:rPr>
          <w:lang w:val="en-US"/>
        </w:rPr>
      </w:pPr>
    </w:p>
    <w:p w14:paraId="40A1EB1C" w14:textId="77777777" w:rsidR="00FE15FF" w:rsidRPr="00BE702E" w:rsidRDefault="00FE15FF" w:rsidP="008D499E">
      <w:pPr>
        <w:pStyle w:val="Standa"/>
        <w:rPr>
          <w:lang w:val="en-US"/>
        </w:rPr>
      </w:pPr>
    </w:p>
    <w:p w14:paraId="1EC55B21" w14:textId="77777777" w:rsidR="00FE15FF" w:rsidRPr="00BE702E" w:rsidRDefault="00FE15FF" w:rsidP="008D499E">
      <w:pPr>
        <w:pStyle w:val="Standa"/>
        <w:rPr>
          <w:lang w:val="en-US"/>
        </w:rPr>
      </w:pPr>
    </w:p>
    <w:p w14:paraId="1445BF2F" w14:textId="77777777" w:rsidR="00FE15FF" w:rsidRPr="00BE702E" w:rsidRDefault="00FE15FF" w:rsidP="008D499E">
      <w:pPr>
        <w:pStyle w:val="Standa"/>
        <w:rPr>
          <w:lang w:val="en-US"/>
        </w:rPr>
      </w:pPr>
    </w:p>
    <w:p w14:paraId="52C41868" w14:textId="77777777" w:rsidR="00FE15FF" w:rsidRPr="00BE702E" w:rsidRDefault="00FE15FF" w:rsidP="008D499E">
      <w:pPr>
        <w:pStyle w:val="Standa"/>
        <w:rPr>
          <w:lang w:val="en-US"/>
        </w:rPr>
      </w:pPr>
    </w:p>
    <w:p w14:paraId="47E93FAC" w14:textId="77777777" w:rsidR="00FE15FF" w:rsidRPr="00BE702E" w:rsidRDefault="00FE15FF" w:rsidP="008D499E">
      <w:pPr>
        <w:pStyle w:val="Standa"/>
        <w:rPr>
          <w:lang w:val="en-US"/>
        </w:rPr>
      </w:pPr>
    </w:p>
    <w:p w14:paraId="5A3C86EB" w14:textId="77777777" w:rsidR="00FE15FF" w:rsidRPr="00BE702E" w:rsidRDefault="00FE15FF" w:rsidP="008D499E">
      <w:pPr>
        <w:pStyle w:val="Standa"/>
        <w:rPr>
          <w:lang w:val="en-US"/>
        </w:rPr>
      </w:pPr>
    </w:p>
    <w:p w14:paraId="5F10D29D" w14:textId="77777777" w:rsidR="00FE15FF" w:rsidRPr="00BE702E" w:rsidRDefault="00FE15FF" w:rsidP="008D499E">
      <w:pPr>
        <w:pStyle w:val="Standa"/>
        <w:rPr>
          <w:lang w:val="en-US"/>
        </w:rPr>
      </w:pPr>
    </w:p>
    <w:p w14:paraId="236CCACC" w14:textId="77777777" w:rsidR="00FE15FF" w:rsidRPr="00BE702E" w:rsidRDefault="00FE15FF" w:rsidP="008D499E">
      <w:pPr>
        <w:pStyle w:val="Standa"/>
        <w:rPr>
          <w:lang w:val="en-US"/>
        </w:rPr>
      </w:pPr>
    </w:p>
    <w:p w14:paraId="1FACADF5" w14:textId="77777777" w:rsidR="00FE15FF" w:rsidRPr="00BE702E" w:rsidRDefault="00FE15FF" w:rsidP="008D499E">
      <w:pPr>
        <w:pStyle w:val="Standa"/>
        <w:rPr>
          <w:lang w:val="en-US"/>
        </w:rPr>
      </w:pPr>
    </w:p>
    <w:p w14:paraId="3E9A4C2C" w14:textId="77777777" w:rsidR="00FE15FF" w:rsidRPr="00BE702E" w:rsidRDefault="00FE15FF" w:rsidP="008D499E">
      <w:pPr>
        <w:pStyle w:val="Standa"/>
        <w:rPr>
          <w:lang w:val="en-US"/>
        </w:rPr>
      </w:pPr>
    </w:p>
    <w:p w14:paraId="4069085B" w14:textId="77777777" w:rsidR="00FE15FF" w:rsidRPr="00BE702E" w:rsidRDefault="00FE15FF" w:rsidP="008D499E">
      <w:pPr>
        <w:pStyle w:val="Standa"/>
        <w:rPr>
          <w:lang w:val="en-US"/>
        </w:rPr>
      </w:pPr>
    </w:p>
    <w:tbl>
      <w:tblPr>
        <w:tblpPr w:leftFromText="141" w:rightFromText="141" w:vertAnchor="text" w:horzAnchor="margin" w:tblpX="108" w:tblpY="86"/>
        <w:tblW w:w="5032" w:type="dxa"/>
        <w:tblCellMar>
          <w:left w:w="0" w:type="dxa"/>
          <w:right w:w="0" w:type="dxa"/>
        </w:tblCellMar>
        <w:tblLook w:val="0720" w:firstRow="1" w:lastRow="0" w:firstColumn="0" w:lastColumn="1" w:noHBand="1" w:noVBand="1"/>
      </w:tblPr>
      <w:tblGrid>
        <w:gridCol w:w="3772"/>
        <w:gridCol w:w="1260"/>
      </w:tblGrid>
      <w:tr w:rsidR="00A87AA1" w:rsidRPr="00BE702E" w14:paraId="032D79EC" w14:textId="77777777" w:rsidTr="00A87AA1">
        <w:trPr>
          <w:trHeight w:val="423"/>
        </w:trPr>
        <w:tc>
          <w:tcPr>
            <w:tcW w:w="3772"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87252C5" w14:textId="77777777" w:rsidR="00A87AA1" w:rsidRPr="00BE702E" w:rsidRDefault="00A87AA1" w:rsidP="00A87AA1">
            <w:pPr>
              <w:pStyle w:val="StandardWeb"/>
              <w:spacing w:before="0" w:beforeAutospacing="0" w:after="200" w:afterAutospacing="0"/>
              <w:rPr>
                <w:rFonts w:ascii="Arial" w:hAnsi="Arial" w:cs="Arial"/>
                <w:sz w:val="36"/>
                <w:szCs w:val="36"/>
              </w:rPr>
            </w:pPr>
            <w:proofErr w:type="spellStart"/>
            <w:r w:rsidRPr="00BE702E">
              <w:rPr>
                <w:rFonts w:ascii="Arial" w:eastAsia="Calibri" w:hAnsi="Arial"/>
                <w:b/>
                <w:bCs/>
                <w:color w:val="000000"/>
                <w:kern w:val="24"/>
                <w:sz w:val="16"/>
                <w:szCs w:val="16"/>
              </w:rPr>
              <w:lastRenderedPageBreak/>
              <w:t>chemical</w:t>
            </w:r>
            <w:proofErr w:type="spellEnd"/>
            <w:r w:rsidRPr="00BE702E">
              <w:rPr>
                <w:rFonts w:ascii="Arial" w:eastAsia="Calibri" w:hAnsi="Arial"/>
                <w:b/>
                <w:bCs/>
                <w:color w:val="000000"/>
                <w:kern w:val="24"/>
                <w:sz w:val="16"/>
                <w:szCs w:val="16"/>
              </w:rPr>
              <w:t xml:space="preserve"> </w:t>
            </w:r>
            <w:proofErr w:type="spellStart"/>
            <w:r w:rsidRPr="00BE702E">
              <w:rPr>
                <w:rFonts w:ascii="Arial" w:eastAsia="Calibri" w:hAnsi="Arial"/>
                <w:b/>
                <w:bCs/>
                <w:color w:val="000000"/>
                <w:kern w:val="24"/>
                <w:sz w:val="16"/>
                <w:szCs w:val="16"/>
              </w:rPr>
              <w:t>inhibitors</w:t>
            </w:r>
            <w:proofErr w:type="spellEnd"/>
            <w:r w:rsidRPr="00BE702E">
              <w:rPr>
                <w:rFonts w:ascii="Arial" w:eastAsia="Calibri" w:hAnsi="Arial"/>
                <w:b/>
                <w:bCs/>
                <w:color w:val="000000"/>
                <w:kern w:val="24"/>
                <w:sz w:val="16"/>
                <w:szCs w:val="16"/>
              </w:rPr>
              <w:t xml:space="preserve"> (</w:t>
            </w:r>
            <w:proofErr w:type="spellStart"/>
            <w:r w:rsidRPr="00BE702E">
              <w:rPr>
                <w:rFonts w:ascii="Arial" w:eastAsia="Calibri" w:hAnsi="Arial"/>
                <w:b/>
                <w:bCs/>
                <w:color w:val="000000"/>
                <w:kern w:val="24"/>
                <w:sz w:val="16"/>
                <w:szCs w:val="16"/>
              </w:rPr>
              <w:t>target</w:t>
            </w:r>
            <w:proofErr w:type="spellEnd"/>
            <w:r w:rsidRPr="00BE702E">
              <w:rPr>
                <w:rFonts w:ascii="Arial" w:eastAsia="Calibri" w:hAnsi="Arial"/>
                <w:b/>
                <w:bCs/>
                <w:color w:val="000000"/>
                <w:kern w:val="24"/>
                <w:sz w:val="16"/>
                <w:szCs w:val="16"/>
              </w:rPr>
              <w:t>)</w:t>
            </w:r>
          </w:p>
        </w:tc>
        <w:tc>
          <w:tcPr>
            <w:tcW w:w="1260"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74DDFC85" w14:textId="77777777" w:rsidR="00A87AA1" w:rsidRPr="00BE702E" w:rsidRDefault="00A87AA1" w:rsidP="00A87AA1">
            <w:pPr>
              <w:pStyle w:val="StandardWeb"/>
              <w:spacing w:before="0" w:beforeAutospacing="0" w:after="200" w:afterAutospacing="0"/>
              <w:jc w:val="center"/>
              <w:rPr>
                <w:rFonts w:ascii="Arial" w:hAnsi="Arial" w:cs="Arial"/>
                <w:sz w:val="36"/>
                <w:szCs w:val="36"/>
              </w:rPr>
            </w:pPr>
            <w:r w:rsidRPr="00BE702E">
              <w:rPr>
                <w:rFonts w:ascii="Arial" w:eastAsia="Calibri" w:hAnsi="Arial"/>
                <w:b/>
                <w:bCs/>
                <w:color w:val="000000"/>
                <w:kern w:val="24"/>
                <w:sz w:val="16"/>
                <w:szCs w:val="16"/>
              </w:rPr>
              <w:t>inhibition of cell death</w:t>
            </w:r>
          </w:p>
        </w:tc>
      </w:tr>
      <w:tr w:rsidR="00A87AA1" w:rsidRPr="00BE702E" w14:paraId="3AD699E8" w14:textId="77777777" w:rsidTr="00A87AA1">
        <w:trPr>
          <w:trHeight w:val="188"/>
        </w:trPr>
        <w:tc>
          <w:tcPr>
            <w:tcW w:w="3772" w:type="dxa"/>
            <w:tcBorders>
              <w:top w:val="single" w:sz="8" w:space="0" w:color="000000"/>
              <w:left w:val="nil"/>
              <w:bottom w:val="nil"/>
              <w:right w:val="nil"/>
            </w:tcBorders>
            <w:shd w:val="clear" w:color="auto" w:fill="EEECE1"/>
            <w:tcMar>
              <w:top w:w="15" w:type="dxa"/>
              <w:left w:w="108" w:type="dxa"/>
              <w:bottom w:w="0" w:type="dxa"/>
              <w:right w:w="108" w:type="dxa"/>
            </w:tcMar>
            <w:hideMark/>
          </w:tcPr>
          <w:p w14:paraId="02AB131A" w14:textId="77777777" w:rsidR="00A87AA1" w:rsidRPr="00BE702E" w:rsidRDefault="00A87AA1" w:rsidP="00A87AA1">
            <w:pPr>
              <w:pStyle w:val="StandardWeb"/>
              <w:spacing w:before="0" w:beforeAutospacing="0" w:after="0" w:afterAutospacing="0" w:line="276" w:lineRule="auto"/>
              <w:rPr>
                <w:rFonts w:ascii="Arial" w:hAnsi="Arial" w:cs="Arial"/>
                <w:sz w:val="36"/>
                <w:szCs w:val="36"/>
              </w:rPr>
            </w:pPr>
            <w:r w:rsidRPr="00BE702E">
              <w:rPr>
                <w:rFonts w:ascii="Arial" w:eastAsia="Calibri" w:hAnsi="Arial"/>
                <w:b/>
                <w:bCs/>
                <w:i/>
                <w:iCs/>
                <w:color w:val="000000"/>
                <w:kern w:val="24"/>
                <w:sz w:val="10"/>
                <w:szCs w:val="10"/>
                <w:lang w:val="en-US"/>
              </w:rPr>
              <w:t> </w:t>
            </w:r>
          </w:p>
          <w:p w14:paraId="7808810B" w14:textId="77777777" w:rsidR="00A87AA1" w:rsidRPr="00BE702E" w:rsidRDefault="00A87AA1" w:rsidP="00A87AA1">
            <w:pPr>
              <w:pStyle w:val="StandardWeb"/>
              <w:spacing w:before="0" w:beforeAutospacing="0" w:after="0" w:afterAutospacing="0" w:line="276" w:lineRule="auto"/>
              <w:rPr>
                <w:rFonts w:ascii="Arial" w:hAnsi="Arial" w:cs="Arial"/>
                <w:sz w:val="36"/>
                <w:szCs w:val="36"/>
              </w:rPr>
            </w:pPr>
            <w:r w:rsidRPr="00BE702E">
              <w:rPr>
                <w:rFonts w:ascii="Arial" w:eastAsia="Calibri" w:hAnsi="Arial"/>
                <w:b/>
                <w:bCs/>
                <w:i/>
                <w:iCs/>
                <w:color w:val="000000"/>
                <w:kern w:val="24"/>
                <w:sz w:val="16"/>
                <w:szCs w:val="16"/>
                <w:lang w:val="en-US"/>
              </w:rPr>
              <w:t>cell death</w:t>
            </w:r>
          </w:p>
          <w:p w14:paraId="794B8776" w14:textId="77777777" w:rsidR="00A87AA1" w:rsidRPr="00BE702E" w:rsidRDefault="00A87AA1" w:rsidP="00A87AA1">
            <w:pPr>
              <w:pStyle w:val="StandardWeb"/>
              <w:spacing w:before="0" w:beforeAutospacing="0" w:after="0" w:afterAutospacing="0" w:line="188" w:lineRule="atLeast"/>
              <w:rPr>
                <w:rFonts w:ascii="Arial" w:hAnsi="Arial" w:cs="Arial"/>
                <w:sz w:val="36"/>
                <w:szCs w:val="36"/>
              </w:rPr>
            </w:pPr>
            <w:r w:rsidRPr="00BE702E">
              <w:rPr>
                <w:rFonts w:ascii="Arial" w:eastAsia="Calibri" w:hAnsi="Arial"/>
                <w:color w:val="000000"/>
                <w:kern w:val="24"/>
                <w:sz w:val="8"/>
                <w:szCs w:val="8"/>
                <w:lang w:val="en-US"/>
              </w:rPr>
              <w:t> </w:t>
            </w:r>
          </w:p>
        </w:tc>
        <w:tc>
          <w:tcPr>
            <w:tcW w:w="1260" w:type="dxa"/>
            <w:tcBorders>
              <w:top w:val="single" w:sz="8" w:space="0" w:color="000000"/>
              <w:left w:val="nil"/>
              <w:bottom w:val="nil"/>
              <w:right w:val="nil"/>
            </w:tcBorders>
            <w:shd w:val="clear" w:color="auto" w:fill="EEECE1"/>
            <w:tcMar>
              <w:top w:w="15" w:type="dxa"/>
              <w:left w:w="108" w:type="dxa"/>
              <w:bottom w:w="0" w:type="dxa"/>
              <w:right w:w="108" w:type="dxa"/>
            </w:tcMar>
            <w:hideMark/>
          </w:tcPr>
          <w:p w14:paraId="6198B7F8" w14:textId="77777777" w:rsidR="00A87AA1" w:rsidRPr="00BE702E" w:rsidRDefault="00A87AA1" w:rsidP="00A87AA1">
            <w:pPr>
              <w:pStyle w:val="StandardWeb"/>
              <w:spacing w:before="0" w:beforeAutospacing="0" w:after="0" w:afterAutospacing="0" w:line="188" w:lineRule="atLeast"/>
              <w:jc w:val="center"/>
              <w:rPr>
                <w:rFonts w:ascii="Arial" w:hAnsi="Arial" w:cs="Arial"/>
                <w:sz w:val="36"/>
                <w:szCs w:val="36"/>
              </w:rPr>
            </w:pPr>
            <w:r w:rsidRPr="00BE702E">
              <w:rPr>
                <w:rFonts w:ascii="Arial" w:eastAsia="Calibri" w:hAnsi="Arial"/>
                <w:color w:val="000000"/>
                <w:kern w:val="24"/>
                <w:sz w:val="16"/>
                <w:szCs w:val="16"/>
                <w:lang w:val="en-US"/>
              </w:rPr>
              <w:t> </w:t>
            </w:r>
          </w:p>
        </w:tc>
      </w:tr>
      <w:tr w:rsidR="00A87AA1" w:rsidRPr="00BE702E" w14:paraId="05D63745" w14:textId="77777777" w:rsidTr="00A87AA1">
        <w:trPr>
          <w:trHeight w:val="227"/>
        </w:trPr>
        <w:tc>
          <w:tcPr>
            <w:tcW w:w="3772" w:type="dxa"/>
            <w:tcBorders>
              <w:top w:val="nil"/>
              <w:left w:val="nil"/>
              <w:bottom w:val="nil"/>
              <w:right w:val="nil"/>
            </w:tcBorders>
            <w:shd w:val="clear" w:color="auto" w:fill="FFFFFF"/>
            <w:tcMar>
              <w:top w:w="15" w:type="dxa"/>
              <w:left w:w="108" w:type="dxa"/>
              <w:bottom w:w="0" w:type="dxa"/>
              <w:right w:w="108" w:type="dxa"/>
            </w:tcMar>
            <w:vAlign w:val="center"/>
            <w:hideMark/>
          </w:tcPr>
          <w:p w14:paraId="55DB39F0" w14:textId="77777777" w:rsidR="00A87AA1" w:rsidRPr="00BE702E" w:rsidRDefault="00A87AA1" w:rsidP="00A87AA1">
            <w:pPr>
              <w:pStyle w:val="StandardWeb"/>
              <w:spacing w:before="0" w:beforeAutospacing="0" w:after="0" w:afterAutospacing="0" w:line="227" w:lineRule="atLeast"/>
              <w:rPr>
                <w:rFonts w:ascii="Arial" w:hAnsi="Arial" w:cs="Arial"/>
                <w:sz w:val="36"/>
                <w:szCs w:val="36"/>
              </w:rPr>
            </w:pPr>
            <w:r w:rsidRPr="00BE702E">
              <w:rPr>
                <w:rFonts w:ascii="Arial" w:eastAsia="Calibri" w:hAnsi="Arial"/>
                <w:color w:val="000000"/>
                <w:kern w:val="24"/>
                <w:sz w:val="16"/>
                <w:szCs w:val="16"/>
              </w:rPr>
              <w:t>DPQ (PARP inhibitor)</w:t>
            </w:r>
          </w:p>
        </w:tc>
        <w:tc>
          <w:tcPr>
            <w:tcW w:w="1260" w:type="dxa"/>
            <w:tcBorders>
              <w:top w:val="nil"/>
              <w:left w:val="nil"/>
              <w:bottom w:val="nil"/>
              <w:right w:val="nil"/>
            </w:tcBorders>
            <w:shd w:val="clear" w:color="auto" w:fill="FFFFFF"/>
            <w:tcMar>
              <w:top w:w="15" w:type="dxa"/>
              <w:left w:w="108" w:type="dxa"/>
              <w:bottom w:w="0" w:type="dxa"/>
              <w:right w:w="108" w:type="dxa"/>
            </w:tcMar>
            <w:hideMark/>
          </w:tcPr>
          <w:p w14:paraId="564A922A" w14:textId="77777777" w:rsidR="00A87AA1" w:rsidRPr="00BE702E" w:rsidRDefault="00A87AA1" w:rsidP="00A87AA1">
            <w:pPr>
              <w:pStyle w:val="StandardWeb"/>
              <w:spacing w:before="0" w:beforeAutospacing="0" w:after="0" w:afterAutospacing="0" w:line="227" w:lineRule="atLeast"/>
              <w:jc w:val="center"/>
              <w:rPr>
                <w:rFonts w:ascii="Arial" w:hAnsi="Arial" w:cs="Arial"/>
                <w:sz w:val="36"/>
                <w:szCs w:val="36"/>
              </w:rPr>
            </w:pPr>
            <w:r w:rsidRPr="00BE702E">
              <w:rPr>
                <w:rFonts w:ascii="Arial" w:eastAsia="Calibri" w:hAnsi="Arial"/>
                <w:color w:val="000000"/>
                <w:kern w:val="24"/>
                <w:sz w:val="16"/>
                <w:szCs w:val="16"/>
                <w:lang w:val="en-US"/>
              </w:rPr>
              <w:t>-</w:t>
            </w:r>
          </w:p>
        </w:tc>
      </w:tr>
      <w:tr w:rsidR="00A87AA1" w:rsidRPr="00BE702E" w14:paraId="2D40D531" w14:textId="77777777" w:rsidTr="00A87AA1">
        <w:trPr>
          <w:trHeight w:val="227"/>
        </w:trPr>
        <w:tc>
          <w:tcPr>
            <w:tcW w:w="3772" w:type="dxa"/>
            <w:tcBorders>
              <w:top w:val="nil"/>
              <w:left w:val="nil"/>
              <w:bottom w:val="nil"/>
              <w:right w:val="nil"/>
            </w:tcBorders>
            <w:shd w:val="clear" w:color="auto" w:fill="FFFFFF"/>
            <w:tcMar>
              <w:top w:w="15" w:type="dxa"/>
              <w:left w:w="108" w:type="dxa"/>
              <w:bottom w:w="0" w:type="dxa"/>
              <w:right w:w="108" w:type="dxa"/>
            </w:tcMar>
            <w:vAlign w:val="center"/>
            <w:hideMark/>
          </w:tcPr>
          <w:p w14:paraId="0612F5A9" w14:textId="77777777" w:rsidR="00A87AA1" w:rsidRPr="00BE702E" w:rsidRDefault="00A87AA1" w:rsidP="00A87AA1">
            <w:pPr>
              <w:pStyle w:val="StandardWeb"/>
              <w:spacing w:before="0" w:beforeAutospacing="0" w:after="0" w:afterAutospacing="0" w:line="227" w:lineRule="atLeast"/>
              <w:rPr>
                <w:rFonts w:ascii="Arial" w:hAnsi="Arial" w:cs="Arial"/>
                <w:sz w:val="36"/>
                <w:szCs w:val="36"/>
              </w:rPr>
            </w:pPr>
            <w:proofErr w:type="spellStart"/>
            <w:r w:rsidRPr="00BE702E">
              <w:rPr>
                <w:rFonts w:ascii="Arial" w:eastAsia="Calibri" w:hAnsi="Arial"/>
                <w:color w:val="000000"/>
                <w:kern w:val="24"/>
                <w:sz w:val="16"/>
                <w:szCs w:val="16"/>
              </w:rPr>
              <w:t>Glycine</w:t>
            </w:r>
            <w:proofErr w:type="spellEnd"/>
            <w:r w:rsidRPr="00BE702E">
              <w:rPr>
                <w:rFonts w:ascii="Arial" w:eastAsia="Calibri" w:hAnsi="Arial"/>
                <w:color w:val="000000"/>
                <w:kern w:val="24"/>
                <w:sz w:val="16"/>
                <w:szCs w:val="16"/>
              </w:rPr>
              <w:t xml:space="preserve"> (</w:t>
            </w:r>
            <w:proofErr w:type="spellStart"/>
            <w:r w:rsidRPr="00BE702E">
              <w:rPr>
                <w:rFonts w:ascii="Arial" w:eastAsia="Calibri" w:hAnsi="Arial"/>
                <w:color w:val="000000"/>
                <w:kern w:val="24"/>
                <w:sz w:val="16"/>
                <w:szCs w:val="16"/>
              </w:rPr>
              <w:t>pyroptosis</w:t>
            </w:r>
            <w:proofErr w:type="spellEnd"/>
            <w:r w:rsidRPr="00BE702E">
              <w:rPr>
                <w:rFonts w:ascii="Arial" w:eastAsia="Calibri" w:hAnsi="Arial"/>
                <w:color w:val="000000"/>
                <w:kern w:val="24"/>
                <w:sz w:val="16"/>
                <w:szCs w:val="16"/>
              </w:rPr>
              <w:t xml:space="preserve"> </w:t>
            </w:r>
            <w:proofErr w:type="spellStart"/>
            <w:r w:rsidRPr="00BE702E">
              <w:rPr>
                <w:rFonts w:ascii="Arial" w:eastAsia="Calibri" w:hAnsi="Arial"/>
                <w:color w:val="000000"/>
                <w:kern w:val="24"/>
                <w:sz w:val="16"/>
                <w:szCs w:val="16"/>
              </w:rPr>
              <w:t>inhibitor</w:t>
            </w:r>
            <w:proofErr w:type="spellEnd"/>
            <w:r w:rsidRPr="00BE702E">
              <w:rPr>
                <w:rFonts w:ascii="Arial" w:eastAsia="Calibri" w:hAnsi="Arial"/>
                <w:color w:val="000000"/>
                <w:kern w:val="24"/>
                <w:sz w:val="16"/>
                <w:szCs w:val="16"/>
              </w:rPr>
              <w:t>)</w:t>
            </w:r>
          </w:p>
        </w:tc>
        <w:tc>
          <w:tcPr>
            <w:tcW w:w="1260" w:type="dxa"/>
            <w:tcBorders>
              <w:top w:val="nil"/>
              <w:left w:val="nil"/>
              <w:bottom w:val="nil"/>
              <w:right w:val="nil"/>
            </w:tcBorders>
            <w:shd w:val="clear" w:color="auto" w:fill="FFFFFF"/>
            <w:tcMar>
              <w:top w:w="15" w:type="dxa"/>
              <w:left w:w="108" w:type="dxa"/>
              <w:bottom w:w="0" w:type="dxa"/>
              <w:right w:w="108" w:type="dxa"/>
            </w:tcMar>
            <w:hideMark/>
          </w:tcPr>
          <w:p w14:paraId="20671296" w14:textId="77777777" w:rsidR="00A87AA1" w:rsidRPr="00BE702E" w:rsidRDefault="00A87AA1" w:rsidP="00A87AA1">
            <w:pPr>
              <w:pStyle w:val="StandardWeb"/>
              <w:spacing w:before="0" w:beforeAutospacing="0" w:after="0" w:afterAutospacing="0" w:line="227" w:lineRule="atLeast"/>
              <w:jc w:val="center"/>
              <w:rPr>
                <w:rFonts w:ascii="Arial" w:hAnsi="Arial" w:cs="Arial"/>
                <w:sz w:val="36"/>
                <w:szCs w:val="36"/>
              </w:rPr>
            </w:pPr>
            <w:r w:rsidRPr="00BE702E">
              <w:rPr>
                <w:rFonts w:ascii="Arial" w:eastAsia="Calibri" w:hAnsi="Arial"/>
                <w:color w:val="000000"/>
                <w:kern w:val="24"/>
                <w:sz w:val="16"/>
                <w:szCs w:val="16"/>
              </w:rPr>
              <w:t>-</w:t>
            </w:r>
          </w:p>
        </w:tc>
      </w:tr>
      <w:tr w:rsidR="00A87AA1" w:rsidRPr="00BE702E" w14:paraId="0FD4C287" w14:textId="77777777" w:rsidTr="00A87AA1">
        <w:trPr>
          <w:trHeight w:val="227"/>
        </w:trPr>
        <w:tc>
          <w:tcPr>
            <w:tcW w:w="3772" w:type="dxa"/>
            <w:tcBorders>
              <w:top w:val="nil"/>
              <w:left w:val="nil"/>
              <w:bottom w:val="nil"/>
              <w:right w:val="nil"/>
            </w:tcBorders>
            <w:shd w:val="clear" w:color="auto" w:fill="FFFFFF"/>
            <w:tcMar>
              <w:top w:w="15" w:type="dxa"/>
              <w:left w:w="108" w:type="dxa"/>
              <w:bottom w:w="0" w:type="dxa"/>
              <w:right w:w="108" w:type="dxa"/>
            </w:tcMar>
            <w:vAlign w:val="center"/>
            <w:hideMark/>
          </w:tcPr>
          <w:p w14:paraId="2B3F8455" w14:textId="77777777" w:rsidR="00A87AA1" w:rsidRPr="00BE702E" w:rsidRDefault="00A87AA1" w:rsidP="00A87AA1">
            <w:pPr>
              <w:pStyle w:val="StandardWeb"/>
              <w:spacing w:before="0" w:beforeAutospacing="0" w:after="0" w:afterAutospacing="0" w:line="227" w:lineRule="atLeast"/>
              <w:rPr>
                <w:rFonts w:ascii="Arial" w:hAnsi="Arial" w:cs="Arial"/>
                <w:sz w:val="36"/>
                <w:szCs w:val="36"/>
              </w:rPr>
            </w:pPr>
            <w:proofErr w:type="spellStart"/>
            <w:r w:rsidRPr="00BE702E">
              <w:rPr>
                <w:rFonts w:ascii="Arial" w:eastAsia="Calibri" w:hAnsi="Arial"/>
                <w:color w:val="000000"/>
                <w:kern w:val="24"/>
                <w:sz w:val="16"/>
                <w:szCs w:val="16"/>
              </w:rPr>
              <w:t>Necrostatin</w:t>
            </w:r>
            <w:proofErr w:type="spellEnd"/>
            <w:r w:rsidRPr="00BE702E">
              <w:rPr>
                <w:rFonts w:ascii="Arial" w:eastAsia="Calibri" w:hAnsi="Arial"/>
                <w:color w:val="000000"/>
                <w:kern w:val="24"/>
                <w:sz w:val="16"/>
                <w:szCs w:val="16"/>
              </w:rPr>
              <w:t xml:space="preserve"> (</w:t>
            </w:r>
            <w:proofErr w:type="spellStart"/>
            <w:r w:rsidRPr="00BE702E">
              <w:rPr>
                <w:rFonts w:ascii="Arial" w:eastAsia="Calibri" w:hAnsi="Arial"/>
                <w:color w:val="000000"/>
                <w:kern w:val="24"/>
                <w:sz w:val="16"/>
                <w:szCs w:val="16"/>
              </w:rPr>
              <w:t>necroptosis</w:t>
            </w:r>
            <w:proofErr w:type="spellEnd"/>
            <w:r w:rsidRPr="00BE702E">
              <w:rPr>
                <w:rFonts w:ascii="Arial" w:eastAsia="Calibri" w:hAnsi="Arial"/>
                <w:color w:val="000000"/>
                <w:kern w:val="24"/>
                <w:sz w:val="16"/>
                <w:szCs w:val="16"/>
              </w:rPr>
              <w:t xml:space="preserve"> </w:t>
            </w:r>
            <w:proofErr w:type="spellStart"/>
            <w:r w:rsidRPr="00BE702E">
              <w:rPr>
                <w:rFonts w:ascii="Arial" w:eastAsia="Calibri" w:hAnsi="Arial"/>
                <w:color w:val="000000"/>
                <w:kern w:val="24"/>
                <w:sz w:val="16"/>
                <w:szCs w:val="16"/>
              </w:rPr>
              <w:t>inhibitor</w:t>
            </w:r>
            <w:proofErr w:type="spellEnd"/>
            <w:r w:rsidRPr="00BE702E">
              <w:rPr>
                <w:rFonts w:ascii="Arial" w:eastAsia="Calibri" w:hAnsi="Arial"/>
                <w:color w:val="000000"/>
                <w:kern w:val="24"/>
                <w:sz w:val="16"/>
                <w:szCs w:val="16"/>
              </w:rPr>
              <w:t>)</w:t>
            </w:r>
          </w:p>
        </w:tc>
        <w:tc>
          <w:tcPr>
            <w:tcW w:w="1260" w:type="dxa"/>
            <w:tcBorders>
              <w:top w:val="nil"/>
              <w:left w:val="nil"/>
              <w:bottom w:val="nil"/>
              <w:right w:val="nil"/>
            </w:tcBorders>
            <w:shd w:val="clear" w:color="auto" w:fill="FFFFFF"/>
            <w:tcMar>
              <w:top w:w="15" w:type="dxa"/>
              <w:left w:w="108" w:type="dxa"/>
              <w:bottom w:w="0" w:type="dxa"/>
              <w:right w:w="108" w:type="dxa"/>
            </w:tcMar>
            <w:hideMark/>
          </w:tcPr>
          <w:p w14:paraId="3EC467F4" w14:textId="77777777" w:rsidR="00A87AA1" w:rsidRPr="00BE702E" w:rsidRDefault="00A87AA1" w:rsidP="00A87AA1">
            <w:pPr>
              <w:pStyle w:val="StandardWeb"/>
              <w:spacing w:before="0" w:beforeAutospacing="0" w:after="0" w:afterAutospacing="0" w:line="227" w:lineRule="atLeast"/>
              <w:jc w:val="center"/>
              <w:rPr>
                <w:rFonts w:ascii="Arial" w:hAnsi="Arial" w:cs="Arial"/>
                <w:sz w:val="36"/>
                <w:szCs w:val="36"/>
              </w:rPr>
            </w:pPr>
            <w:r w:rsidRPr="00BE702E">
              <w:rPr>
                <w:rFonts w:ascii="Arial" w:eastAsia="Calibri" w:hAnsi="Arial"/>
                <w:color w:val="000000"/>
                <w:kern w:val="24"/>
                <w:sz w:val="16"/>
                <w:szCs w:val="16"/>
              </w:rPr>
              <w:t>-</w:t>
            </w:r>
          </w:p>
        </w:tc>
      </w:tr>
      <w:tr w:rsidR="00A87AA1" w:rsidRPr="00BE702E" w14:paraId="62133BB3" w14:textId="77777777" w:rsidTr="00A87AA1">
        <w:trPr>
          <w:trHeight w:val="227"/>
        </w:trPr>
        <w:tc>
          <w:tcPr>
            <w:tcW w:w="3772" w:type="dxa"/>
            <w:tcBorders>
              <w:top w:val="nil"/>
              <w:left w:val="nil"/>
              <w:bottom w:val="nil"/>
              <w:right w:val="nil"/>
            </w:tcBorders>
            <w:shd w:val="clear" w:color="auto" w:fill="FFFFFF"/>
            <w:tcMar>
              <w:top w:w="15" w:type="dxa"/>
              <w:left w:w="108" w:type="dxa"/>
              <w:bottom w:w="0" w:type="dxa"/>
              <w:right w:w="108" w:type="dxa"/>
            </w:tcMar>
            <w:vAlign w:val="center"/>
            <w:hideMark/>
          </w:tcPr>
          <w:p w14:paraId="70376212" w14:textId="77777777" w:rsidR="00A87AA1" w:rsidRPr="00BE702E" w:rsidRDefault="00A87AA1" w:rsidP="00A87AA1">
            <w:pPr>
              <w:pStyle w:val="StandardWeb"/>
              <w:spacing w:before="0" w:beforeAutospacing="0" w:after="0" w:afterAutospacing="0" w:line="227" w:lineRule="atLeast"/>
              <w:rPr>
                <w:rFonts w:ascii="Arial" w:hAnsi="Arial" w:cs="Arial"/>
                <w:sz w:val="36"/>
                <w:szCs w:val="36"/>
                <w:lang w:val="en-US"/>
              </w:rPr>
            </w:pPr>
            <w:r w:rsidRPr="00BE702E">
              <w:rPr>
                <w:rFonts w:ascii="Arial" w:eastAsia="Calibri" w:hAnsi="Arial"/>
                <w:color w:val="000000"/>
                <w:kern w:val="24"/>
                <w:sz w:val="16"/>
                <w:szCs w:val="16"/>
                <w:lang w:val="en-US"/>
              </w:rPr>
              <w:t>z-VAD-</w:t>
            </w:r>
            <w:proofErr w:type="spellStart"/>
            <w:r w:rsidRPr="00BE702E">
              <w:rPr>
                <w:rFonts w:ascii="Arial" w:eastAsia="Calibri" w:hAnsi="Arial"/>
                <w:color w:val="000000"/>
                <w:kern w:val="24"/>
                <w:sz w:val="16"/>
                <w:szCs w:val="16"/>
                <w:lang w:val="en-US"/>
              </w:rPr>
              <w:t>fmk</w:t>
            </w:r>
            <w:proofErr w:type="spellEnd"/>
            <w:r w:rsidRPr="00BE702E">
              <w:rPr>
                <w:rFonts w:ascii="Arial" w:eastAsia="Calibri" w:hAnsi="Arial"/>
                <w:color w:val="000000"/>
                <w:kern w:val="24"/>
                <w:sz w:val="16"/>
                <w:szCs w:val="16"/>
                <w:lang w:val="en-US"/>
              </w:rPr>
              <w:t xml:space="preserve"> (pan-caspase inhibitor)</w:t>
            </w:r>
          </w:p>
        </w:tc>
        <w:tc>
          <w:tcPr>
            <w:tcW w:w="1260" w:type="dxa"/>
            <w:tcBorders>
              <w:top w:val="nil"/>
              <w:left w:val="nil"/>
              <w:bottom w:val="nil"/>
              <w:right w:val="nil"/>
            </w:tcBorders>
            <w:shd w:val="clear" w:color="auto" w:fill="FFFFFF"/>
            <w:tcMar>
              <w:top w:w="15" w:type="dxa"/>
              <w:left w:w="108" w:type="dxa"/>
              <w:bottom w:w="0" w:type="dxa"/>
              <w:right w:w="108" w:type="dxa"/>
            </w:tcMar>
            <w:hideMark/>
          </w:tcPr>
          <w:p w14:paraId="17BA531D" w14:textId="77777777" w:rsidR="00A87AA1" w:rsidRPr="00BE702E" w:rsidRDefault="00A87AA1" w:rsidP="00A87AA1">
            <w:pPr>
              <w:pStyle w:val="StandardWeb"/>
              <w:spacing w:before="0" w:beforeAutospacing="0" w:after="0" w:afterAutospacing="0" w:line="227" w:lineRule="atLeast"/>
              <w:jc w:val="center"/>
              <w:rPr>
                <w:rFonts w:ascii="Arial" w:hAnsi="Arial" w:cs="Arial"/>
                <w:sz w:val="36"/>
                <w:szCs w:val="36"/>
              </w:rPr>
            </w:pPr>
            <w:r w:rsidRPr="00BE702E">
              <w:rPr>
                <w:rFonts w:ascii="Arial" w:eastAsia="Calibri" w:hAnsi="Arial"/>
                <w:color w:val="000000"/>
                <w:kern w:val="24"/>
                <w:sz w:val="16"/>
                <w:szCs w:val="16"/>
                <w:lang w:val="en-US"/>
              </w:rPr>
              <w:t>-</w:t>
            </w:r>
          </w:p>
        </w:tc>
      </w:tr>
      <w:tr w:rsidR="00A87AA1" w:rsidRPr="00BE702E" w14:paraId="7FF8B400" w14:textId="77777777" w:rsidTr="00A87AA1">
        <w:trPr>
          <w:trHeight w:val="158"/>
        </w:trPr>
        <w:tc>
          <w:tcPr>
            <w:tcW w:w="3772" w:type="dxa"/>
            <w:tcBorders>
              <w:top w:val="nil"/>
              <w:left w:val="nil"/>
              <w:bottom w:val="nil"/>
              <w:right w:val="nil"/>
            </w:tcBorders>
            <w:shd w:val="clear" w:color="auto" w:fill="EEECE1"/>
            <w:tcMar>
              <w:top w:w="15" w:type="dxa"/>
              <w:left w:w="108" w:type="dxa"/>
              <w:bottom w:w="0" w:type="dxa"/>
              <w:right w:w="108" w:type="dxa"/>
            </w:tcMar>
            <w:hideMark/>
          </w:tcPr>
          <w:p w14:paraId="16E63CC3" w14:textId="77777777" w:rsidR="00A87AA1" w:rsidRPr="00BE702E" w:rsidRDefault="00A87AA1" w:rsidP="00A87AA1">
            <w:pPr>
              <w:pStyle w:val="StandardWeb"/>
              <w:spacing w:before="0" w:beforeAutospacing="0" w:after="0" w:afterAutospacing="0" w:line="276" w:lineRule="auto"/>
              <w:rPr>
                <w:rFonts w:ascii="Arial" w:hAnsi="Arial" w:cs="Arial"/>
                <w:sz w:val="36"/>
                <w:szCs w:val="36"/>
              </w:rPr>
            </w:pPr>
            <w:r w:rsidRPr="00BE702E">
              <w:rPr>
                <w:rFonts w:ascii="Arial" w:eastAsia="Calibri" w:hAnsi="Arial"/>
                <w:b/>
                <w:bCs/>
                <w:i/>
                <w:iCs/>
                <w:color w:val="000000"/>
                <w:kern w:val="24"/>
                <w:sz w:val="8"/>
                <w:szCs w:val="8"/>
              </w:rPr>
              <w:t> </w:t>
            </w:r>
          </w:p>
          <w:p w14:paraId="19B5CC8D" w14:textId="77777777" w:rsidR="00A87AA1" w:rsidRPr="00BE702E" w:rsidRDefault="00A87AA1" w:rsidP="00A87AA1">
            <w:pPr>
              <w:pStyle w:val="StandardWeb"/>
              <w:spacing w:before="0" w:beforeAutospacing="0" w:after="0" w:afterAutospacing="0" w:line="276" w:lineRule="auto"/>
              <w:rPr>
                <w:rFonts w:ascii="Arial" w:hAnsi="Arial" w:cs="Arial"/>
                <w:sz w:val="36"/>
                <w:szCs w:val="36"/>
              </w:rPr>
            </w:pPr>
            <w:proofErr w:type="spellStart"/>
            <w:r w:rsidRPr="00BE702E">
              <w:rPr>
                <w:rFonts w:ascii="Arial" w:eastAsia="Calibri" w:hAnsi="Arial"/>
                <w:b/>
                <w:bCs/>
                <w:i/>
                <w:iCs/>
                <w:color w:val="000000"/>
                <w:kern w:val="24"/>
                <w:sz w:val="16"/>
                <w:szCs w:val="16"/>
              </w:rPr>
              <w:t>kinases</w:t>
            </w:r>
            <w:proofErr w:type="spellEnd"/>
          </w:p>
          <w:p w14:paraId="6E74EA2D" w14:textId="77777777" w:rsidR="00A87AA1" w:rsidRPr="00BE702E" w:rsidRDefault="00A87AA1" w:rsidP="00A87AA1">
            <w:pPr>
              <w:pStyle w:val="StandardWeb"/>
              <w:spacing w:before="0" w:beforeAutospacing="0" w:after="0" w:afterAutospacing="0" w:line="158" w:lineRule="atLeast"/>
              <w:rPr>
                <w:rFonts w:ascii="Arial" w:hAnsi="Arial" w:cs="Arial"/>
                <w:sz w:val="36"/>
                <w:szCs w:val="36"/>
              </w:rPr>
            </w:pPr>
            <w:r w:rsidRPr="00BE702E">
              <w:rPr>
                <w:rFonts w:ascii="Arial" w:eastAsia="Calibri" w:hAnsi="Arial"/>
                <w:color w:val="000000"/>
                <w:kern w:val="24"/>
                <w:sz w:val="8"/>
                <w:szCs w:val="8"/>
                <w:lang w:val="en-US"/>
              </w:rPr>
              <w:t> </w:t>
            </w:r>
          </w:p>
        </w:tc>
        <w:tc>
          <w:tcPr>
            <w:tcW w:w="1260" w:type="dxa"/>
            <w:tcBorders>
              <w:top w:val="nil"/>
              <w:left w:val="nil"/>
              <w:bottom w:val="nil"/>
              <w:right w:val="nil"/>
            </w:tcBorders>
            <w:shd w:val="clear" w:color="auto" w:fill="EEECE1"/>
            <w:tcMar>
              <w:top w:w="15" w:type="dxa"/>
              <w:left w:w="108" w:type="dxa"/>
              <w:bottom w:w="0" w:type="dxa"/>
              <w:right w:w="108" w:type="dxa"/>
            </w:tcMar>
            <w:hideMark/>
          </w:tcPr>
          <w:p w14:paraId="1648BFF4" w14:textId="77777777" w:rsidR="00A87AA1" w:rsidRPr="00BE702E" w:rsidRDefault="00A87AA1" w:rsidP="00A87AA1">
            <w:pPr>
              <w:pStyle w:val="StandardWeb"/>
              <w:spacing w:before="0" w:beforeAutospacing="0" w:after="0" w:afterAutospacing="0" w:line="158" w:lineRule="atLeast"/>
              <w:jc w:val="center"/>
              <w:rPr>
                <w:rFonts w:ascii="Arial" w:hAnsi="Arial" w:cs="Arial"/>
                <w:sz w:val="36"/>
                <w:szCs w:val="36"/>
              </w:rPr>
            </w:pPr>
            <w:r w:rsidRPr="00BE702E">
              <w:rPr>
                <w:rFonts w:ascii="Arial" w:eastAsia="Calibri" w:hAnsi="Arial"/>
                <w:color w:val="000000"/>
                <w:kern w:val="24"/>
                <w:sz w:val="16"/>
                <w:szCs w:val="16"/>
                <w:lang w:val="en-US"/>
              </w:rPr>
              <w:t> </w:t>
            </w:r>
          </w:p>
        </w:tc>
      </w:tr>
      <w:tr w:rsidR="00A87AA1" w:rsidRPr="00BE702E" w14:paraId="759D91CD" w14:textId="77777777" w:rsidTr="00A87AA1">
        <w:trPr>
          <w:trHeight w:val="227"/>
        </w:trPr>
        <w:tc>
          <w:tcPr>
            <w:tcW w:w="3772" w:type="dxa"/>
            <w:tcBorders>
              <w:top w:val="nil"/>
              <w:left w:val="nil"/>
              <w:bottom w:val="nil"/>
              <w:right w:val="nil"/>
            </w:tcBorders>
            <w:shd w:val="clear" w:color="auto" w:fill="FFFFFF"/>
            <w:tcMar>
              <w:top w:w="15" w:type="dxa"/>
              <w:left w:w="108" w:type="dxa"/>
              <w:bottom w:w="0" w:type="dxa"/>
              <w:right w:w="108" w:type="dxa"/>
            </w:tcMar>
            <w:vAlign w:val="center"/>
            <w:hideMark/>
          </w:tcPr>
          <w:p w14:paraId="031E6555" w14:textId="77777777" w:rsidR="00A87AA1" w:rsidRPr="00BE702E" w:rsidRDefault="00A87AA1" w:rsidP="00A87AA1">
            <w:pPr>
              <w:pStyle w:val="StandardWeb"/>
              <w:spacing w:before="0" w:beforeAutospacing="0" w:after="0" w:afterAutospacing="0" w:line="227" w:lineRule="atLeast"/>
              <w:rPr>
                <w:rFonts w:ascii="Arial" w:hAnsi="Arial" w:cs="Arial"/>
                <w:sz w:val="36"/>
                <w:szCs w:val="36"/>
              </w:rPr>
            </w:pPr>
            <w:r w:rsidRPr="00BE702E">
              <w:rPr>
                <w:rFonts w:ascii="Arial" w:eastAsia="Calibri" w:hAnsi="Arial"/>
                <w:color w:val="000000"/>
                <w:kern w:val="24"/>
                <w:sz w:val="16"/>
                <w:szCs w:val="16"/>
              </w:rPr>
              <w:t>Triciribine (Akt inhibitor V)</w:t>
            </w:r>
          </w:p>
        </w:tc>
        <w:tc>
          <w:tcPr>
            <w:tcW w:w="1260" w:type="dxa"/>
            <w:tcBorders>
              <w:top w:val="nil"/>
              <w:left w:val="nil"/>
              <w:bottom w:val="nil"/>
              <w:right w:val="nil"/>
            </w:tcBorders>
            <w:shd w:val="clear" w:color="auto" w:fill="FFFFFF"/>
            <w:tcMar>
              <w:top w:w="15" w:type="dxa"/>
              <w:left w:w="108" w:type="dxa"/>
              <w:bottom w:w="0" w:type="dxa"/>
              <w:right w:w="108" w:type="dxa"/>
            </w:tcMar>
            <w:hideMark/>
          </w:tcPr>
          <w:p w14:paraId="40220EC6" w14:textId="77777777" w:rsidR="00A87AA1" w:rsidRPr="00BE702E" w:rsidRDefault="00A87AA1" w:rsidP="00A87AA1">
            <w:pPr>
              <w:pStyle w:val="StandardWeb"/>
              <w:spacing w:before="0" w:beforeAutospacing="0" w:after="0" w:afterAutospacing="0" w:line="227" w:lineRule="atLeast"/>
              <w:jc w:val="center"/>
              <w:rPr>
                <w:rFonts w:ascii="Arial" w:hAnsi="Arial" w:cs="Arial"/>
                <w:sz w:val="36"/>
                <w:szCs w:val="36"/>
              </w:rPr>
            </w:pPr>
            <w:r w:rsidRPr="00BE702E">
              <w:rPr>
                <w:rFonts w:ascii="Arial" w:eastAsia="Calibri" w:hAnsi="Arial"/>
                <w:color w:val="000000"/>
                <w:kern w:val="24"/>
                <w:sz w:val="16"/>
                <w:szCs w:val="16"/>
                <w:lang w:val="en-US"/>
              </w:rPr>
              <w:t>-</w:t>
            </w:r>
          </w:p>
        </w:tc>
      </w:tr>
      <w:tr w:rsidR="00A87AA1" w:rsidRPr="00BE702E" w14:paraId="6B1D7FE9" w14:textId="77777777" w:rsidTr="00A87AA1">
        <w:trPr>
          <w:trHeight w:val="227"/>
        </w:trPr>
        <w:tc>
          <w:tcPr>
            <w:tcW w:w="3772" w:type="dxa"/>
            <w:tcBorders>
              <w:top w:val="nil"/>
              <w:left w:val="nil"/>
              <w:bottom w:val="nil"/>
              <w:right w:val="nil"/>
            </w:tcBorders>
            <w:shd w:val="clear" w:color="auto" w:fill="FFFFFF"/>
            <w:tcMar>
              <w:top w:w="15" w:type="dxa"/>
              <w:left w:w="108" w:type="dxa"/>
              <w:bottom w:w="0" w:type="dxa"/>
              <w:right w:w="108" w:type="dxa"/>
            </w:tcMar>
            <w:vAlign w:val="center"/>
            <w:hideMark/>
          </w:tcPr>
          <w:p w14:paraId="38EF6E71" w14:textId="77777777" w:rsidR="00A87AA1" w:rsidRPr="00BE702E" w:rsidRDefault="00A87AA1" w:rsidP="00A87AA1">
            <w:pPr>
              <w:pStyle w:val="StandardWeb"/>
              <w:spacing w:before="0" w:beforeAutospacing="0" w:after="0" w:afterAutospacing="0" w:line="227" w:lineRule="atLeast"/>
              <w:rPr>
                <w:rFonts w:ascii="Arial" w:hAnsi="Arial" w:cs="Arial"/>
                <w:sz w:val="36"/>
                <w:szCs w:val="36"/>
              </w:rPr>
            </w:pPr>
            <w:r w:rsidRPr="00BE702E">
              <w:rPr>
                <w:rFonts w:ascii="Arial" w:eastAsia="Calibri" w:hAnsi="Arial"/>
                <w:color w:val="000000"/>
                <w:kern w:val="24"/>
                <w:sz w:val="16"/>
                <w:szCs w:val="16"/>
              </w:rPr>
              <w:t>BAY 61-3606 (SYK inhibitor)</w:t>
            </w:r>
          </w:p>
        </w:tc>
        <w:tc>
          <w:tcPr>
            <w:tcW w:w="1260" w:type="dxa"/>
            <w:tcBorders>
              <w:top w:val="nil"/>
              <w:left w:val="nil"/>
              <w:bottom w:val="nil"/>
              <w:right w:val="nil"/>
            </w:tcBorders>
            <w:shd w:val="clear" w:color="auto" w:fill="FFFFFF"/>
            <w:tcMar>
              <w:top w:w="15" w:type="dxa"/>
              <w:left w:w="108" w:type="dxa"/>
              <w:bottom w:w="0" w:type="dxa"/>
              <w:right w:w="108" w:type="dxa"/>
            </w:tcMar>
            <w:hideMark/>
          </w:tcPr>
          <w:p w14:paraId="546CC063" w14:textId="77777777" w:rsidR="00A87AA1" w:rsidRPr="00BE702E" w:rsidRDefault="00A87AA1" w:rsidP="00A87AA1">
            <w:pPr>
              <w:pStyle w:val="StandardWeb"/>
              <w:spacing w:before="0" w:beforeAutospacing="0" w:after="0" w:afterAutospacing="0" w:line="227" w:lineRule="atLeast"/>
              <w:jc w:val="center"/>
              <w:rPr>
                <w:rFonts w:ascii="Arial" w:hAnsi="Arial" w:cs="Arial"/>
                <w:sz w:val="36"/>
                <w:szCs w:val="36"/>
              </w:rPr>
            </w:pPr>
            <w:r w:rsidRPr="00BE702E">
              <w:rPr>
                <w:rFonts w:ascii="Arial" w:eastAsia="Calibri" w:hAnsi="Arial" w:cs="Arial"/>
                <w:color w:val="000000"/>
                <w:kern w:val="24"/>
                <w:sz w:val="16"/>
                <w:szCs w:val="16"/>
              </w:rPr>
              <w:t>-</w:t>
            </w:r>
          </w:p>
        </w:tc>
      </w:tr>
      <w:tr w:rsidR="00A87AA1" w:rsidRPr="00BE702E" w14:paraId="00FD9618" w14:textId="77777777" w:rsidTr="00A87AA1">
        <w:trPr>
          <w:trHeight w:val="227"/>
        </w:trPr>
        <w:tc>
          <w:tcPr>
            <w:tcW w:w="3772" w:type="dxa"/>
            <w:tcBorders>
              <w:top w:val="nil"/>
              <w:left w:val="nil"/>
              <w:bottom w:val="nil"/>
              <w:right w:val="nil"/>
            </w:tcBorders>
            <w:shd w:val="clear" w:color="auto" w:fill="FFFFFF"/>
            <w:tcMar>
              <w:top w:w="15" w:type="dxa"/>
              <w:left w:w="108" w:type="dxa"/>
              <w:bottom w:w="0" w:type="dxa"/>
              <w:right w:w="108" w:type="dxa"/>
            </w:tcMar>
            <w:vAlign w:val="center"/>
            <w:hideMark/>
          </w:tcPr>
          <w:p w14:paraId="65C107B3" w14:textId="77777777" w:rsidR="00A87AA1" w:rsidRPr="00BE702E" w:rsidRDefault="00A87AA1" w:rsidP="00A87AA1">
            <w:pPr>
              <w:pStyle w:val="StandardWeb"/>
              <w:spacing w:before="0" w:beforeAutospacing="0" w:after="0" w:afterAutospacing="0" w:line="227" w:lineRule="atLeast"/>
              <w:rPr>
                <w:rFonts w:ascii="Arial" w:hAnsi="Arial" w:cs="Arial"/>
                <w:sz w:val="36"/>
                <w:szCs w:val="36"/>
              </w:rPr>
            </w:pPr>
            <w:r w:rsidRPr="00BE702E">
              <w:rPr>
                <w:rFonts w:ascii="Arial" w:eastAsia="Calibri" w:hAnsi="Arial"/>
                <w:color w:val="000000"/>
                <w:kern w:val="24"/>
                <w:sz w:val="16"/>
                <w:szCs w:val="16"/>
              </w:rPr>
              <w:t>PD98059 (ERK inhibitor)</w:t>
            </w:r>
          </w:p>
        </w:tc>
        <w:tc>
          <w:tcPr>
            <w:tcW w:w="1260" w:type="dxa"/>
            <w:tcBorders>
              <w:top w:val="nil"/>
              <w:left w:val="nil"/>
              <w:bottom w:val="nil"/>
              <w:right w:val="nil"/>
            </w:tcBorders>
            <w:shd w:val="clear" w:color="auto" w:fill="FFFFFF"/>
            <w:tcMar>
              <w:top w:w="15" w:type="dxa"/>
              <w:left w:w="108" w:type="dxa"/>
              <w:bottom w:w="0" w:type="dxa"/>
              <w:right w:w="108" w:type="dxa"/>
            </w:tcMar>
            <w:hideMark/>
          </w:tcPr>
          <w:p w14:paraId="39515A2F" w14:textId="77777777" w:rsidR="00A87AA1" w:rsidRPr="00BE702E" w:rsidRDefault="00A87AA1" w:rsidP="00A87AA1">
            <w:pPr>
              <w:pStyle w:val="StandardWeb"/>
              <w:spacing w:before="0" w:beforeAutospacing="0" w:after="0" w:afterAutospacing="0" w:line="227" w:lineRule="atLeast"/>
              <w:jc w:val="center"/>
              <w:rPr>
                <w:rFonts w:ascii="Arial" w:hAnsi="Arial" w:cs="Arial"/>
                <w:sz w:val="36"/>
                <w:szCs w:val="36"/>
              </w:rPr>
            </w:pPr>
            <w:r w:rsidRPr="00BE702E">
              <w:rPr>
                <w:rFonts w:ascii="Arial" w:eastAsia="Calibri" w:hAnsi="Arial"/>
                <w:color w:val="000000"/>
                <w:kern w:val="24"/>
                <w:sz w:val="16"/>
                <w:szCs w:val="16"/>
                <w:lang w:val="en-US"/>
              </w:rPr>
              <w:t>-</w:t>
            </w:r>
          </w:p>
        </w:tc>
      </w:tr>
      <w:tr w:rsidR="00A87AA1" w:rsidRPr="00BE702E" w14:paraId="2F9E9771" w14:textId="77777777" w:rsidTr="00A87AA1">
        <w:trPr>
          <w:trHeight w:val="227"/>
        </w:trPr>
        <w:tc>
          <w:tcPr>
            <w:tcW w:w="3772" w:type="dxa"/>
            <w:tcBorders>
              <w:top w:val="nil"/>
              <w:left w:val="nil"/>
              <w:bottom w:val="nil"/>
              <w:right w:val="nil"/>
            </w:tcBorders>
            <w:shd w:val="clear" w:color="auto" w:fill="FFFFFF"/>
            <w:tcMar>
              <w:top w:w="15" w:type="dxa"/>
              <w:left w:w="108" w:type="dxa"/>
              <w:bottom w:w="0" w:type="dxa"/>
              <w:right w:w="108" w:type="dxa"/>
            </w:tcMar>
            <w:vAlign w:val="center"/>
            <w:hideMark/>
          </w:tcPr>
          <w:p w14:paraId="1B73C21B" w14:textId="77777777" w:rsidR="00A87AA1" w:rsidRPr="00BE702E" w:rsidRDefault="00A87AA1" w:rsidP="00A87AA1">
            <w:pPr>
              <w:pStyle w:val="StandardWeb"/>
              <w:spacing w:before="0" w:beforeAutospacing="0" w:after="0" w:afterAutospacing="0" w:line="227" w:lineRule="atLeast"/>
              <w:rPr>
                <w:rFonts w:ascii="Arial" w:hAnsi="Arial" w:cs="Arial"/>
                <w:sz w:val="36"/>
                <w:szCs w:val="36"/>
              </w:rPr>
            </w:pPr>
            <w:r w:rsidRPr="00BE702E">
              <w:rPr>
                <w:rFonts w:ascii="Arial" w:eastAsia="Calibri" w:hAnsi="Arial"/>
                <w:color w:val="000000"/>
                <w:kern w:val="24"/>
                <w:sz w:val="16"/>
                <w:szCs w:val="16"/>
              </w:rPr>
              <w:t>PP1 (tyrosine kinase inhibitor)</w:t>
            </w:r>
          </w:p>
        </w:tc>
        <w:tc>
          <w:tcPr>
            <w:tcW w:w="1260" w:type="dxa"/>
            <w:tcBorders>
              <w:top w:val="nil"/>
              <w:left w:val="nil"/>
              <w:bottom w:val="nil"/>
              <w:right w:val="nil"/>
            </w:tcBorders>
            <w:shd w:val="clear" w:color="auto" w:fill="FFFFFF"/>
            <w:tcMar>
              <w:top w:w="15" w:type="dxa"/>
              <w:left w:w="108" w:type="dxa"/>
              <w:bottom w:w="0" w:type="dxa"/>
              <w:right w:w="108" w:type="dxa"/>
            </w:tcMar>
            <w:hideMark/>
          </w:tcPr>
          <w:p w14:paraId="42EA3FCE" w14:textId="77777777" w:rsidR="00A87AA1" w:rsidRPr="00BE702E" w:rsidRDefault="00A87AA1" w:rsidP="00A87AA1">
            <w:pPr>
              <w:pStyle w:val="StandardWeb"/>
              <w:spacing w:before="0" w:beforeAutospacing="0" w:after="0" w:afterAutospacing="0" w:line="227" w:lineRule="atLeast"/>
              <w:jc w:val="center"/>
              <w:rPr>
                <w:rFonts w:ascii="Arial" w:hAnsi="Arial" w:cs="Arial"/>
                <w:sz w:val="36"/>
                <w:szCs w:val="36"/>
              </w:rPr>
            </w:pPr>
            <w:r w:rsidRPr="00BE702E">
              <w:rPr>
                <w:rFonts w:ascii="Arial" w:eastAsia="Calibri" w:hAnsi="Arial"/>
                <w:color w:val="000000"/>
                <w:kern w:val="24"/>
                <w:sz w:val="16"/>
                <w:szCs w:val="16"/>
                <w:lang w:val="en-US"/>
              </w:rPr>
              <w:t>-</w:t>
            </w:r>
          </w:p>
        </w:tc>
      </w:tr>
      <w:tr w:rsidR="00A87AA1" w:rsidRPr="00BE702E" w14:paraId="5647EF8B" w14:textId="77777777" w:rsidTr="00A87AA1">
        <w:trPr>
          <w:trHeight w:val="227"/>
        </w:trPr>
        <w:tc>
          <w:tcPr>
            <w:tcW w:w="3772" w:type="dxa"/>
            <w:tcBorders>
              <w:top w:val="nil"/>
              <w:left w:val="nil"/>
              <w:bottom w:val="nil"/>
              <w:right w:val="nil"/>
            </w:tcBorders>
            <w:shd w:val="clear" w:color="auto" w:fill="FFFFFF"/>
            <w:tcMar>
              <w:top w:w="15" w:type="dxa"/>
              <w:left w:w="108" w:type="dxa"/>
              <w:bottom w:w="0" w:type="dxa"/>
              <w:right w:w="108" w:type="dxa"/>
            </w:tcMar>
            <w:vAlign w:val="center"/>
            <w:hideMark/>
          </w:tcPr>
          <w:p w14:paraId="7224A4DC" w14:textId="77777777" w:rsidR="00A87AA1" w:rsidRPr="00BE702E" w:rsidRDefault="00A87AA1" w:rsidP="00A87AA1">
            <w:pPr>
              <w:pStyle w:val="StandardWeb"/>
              <w:spacing w:before="0" w:beforeAutospacing="0" w:after="0" w:afterAutospacing="0" w:line="227" w:lineRule="atLeast"/>
              <w:rPr>
                <w:rFonts w:ascii="Arial" w:hAnsi="Arial" w:cs="Arial"/>
                <w:sz w:val="36"/>
                <w:szCs w:val="36"/>
              </w:rPr>
            </w:pPr>
            <w:r w:rsidRPr="00BE702E">
              <w:rPr>
                <w:rFonts w:ascii="Arial" w:eastAsia="Calibri" w:hAnsi="Arial"/>
                <w:color w:val="000000"/>
                <w:kern w:val="24"/>
                <w:sz w:val="16"/>
                <w:szCs w:val="16"/>
              </w:rPr>
              <w:t>SB203580 (p38 inhibitor)</w:t>
            </w:r>
          </w:p>
        </w:tc>
        <w:tc>
          <w:tcPr>
            <w:tcW w:w="1260" w:type="dxa"/>
            <w:tcBorders>
              <w:top w:val="nil"/>
              <w:left w:val="nil"/>
              <w:bottom w:val="nil"/>
              <w:right w:val="nil"/>
            </w:tcBorders>
            <w:shd w:val="clear" w:color="auto" w:fill="FFFFFF"/>
            <w:tcMar>
              <w:top w:w="15" w:type="dxa"/>
              <w:left w:w="108" w:type="dxa"/>
              <w:bottom w:w="0" w:type="dxa"/>
              <w:right w:w="108" w:type="dxa"/>
            </w:tcMar>
            <w:hideMark/>
          </w:tcPr>
          <w:p w14:paraId="02D591D3" w14:textId="77777777" w:rsidR="00A87AA1" w:rsidRPr="00BE702E" w:rsidRDefault="00A87AA1" w:rsidP="00A87AA1">
            <w:pPr>
              <w:pStyle w:val="StandardWeb"/>
              <w:spacing w:before="0" w:beforeAutospacing="0" w:after="0" w:afterAutospacing="0" w:line="227" w:lineRule="atLeast"/>
              <w:jc w:val="center"/>
              <w:rPr>
                <w:rFonts w:ascii="Arial" w:hAnsi="Arial" w:cs="Arial"/>
                <w:sz w:val="36"/>
                <w:szCs w:val="36"/>
              </w:rPr>
            </w:pPr>
            <w:r w:rsidRPr="00BE702E">
              <w:rPr>
                <w:rFonts w:ascii="Arial" w:eastAsia="Calibri" w:hAnsi="Arial"/>
                <w:color w:val="000000"/>
                <w:kern w:val="24"/>
                <w:sz w:val="16"/>
                <w:szCs w:val="16"/>
                <w:lang w:val="en-US"/>
              </w:rPr>
              <w:t>-</w:t>
            </w:r>
          </w:p>
        </w:tc>
      </w:tr>
      <w:tr w:rsidR="00A87AA1" w:rsidRPr="00BE702E" w14:paraId="6E8B4D5D" w14:textId="77777777" w:rsidTr="00A87AA1">
        <w:trPr>
          <w:trHeight w:val="227"/>
        </w:trPr>
        <w:tc>
          <w:tcPr>
            <w:tcW w:w="3772" w:type="dxa"/>
            <w:tcBorders>
              <w:top w:val="nil"/>
              <w:left w:val="nil"/>
              <w:bottom w:val="nil"/>
              <w:right w:val="nil"/>
            </w:tcBorders>
            <w:shd w:val="clear" w:color="auto" w:fill="FFFFFF"/>
            <w:tcMar>
              <w:top w:w="15" w:type="dxa"/>
              <w:left w:w="108" w:type="dxa"/>
              <w:bottom w:w="0" w:type="dxa"/>
              <w:right w:w="108" w:type="dxa"/>
            </w:tcMar>
            <w:vAlign w:val="center"/>
            <w:hideMark/>
          </w:tcPr>
          <w:p w14:paraId="20BD8191" w14:textId="77777777" w:rsidR="00A87AA1" w:rsidRPr="00BE702E" w:rsidRDefault="00A87AA1" w:rsidP="00A87AA1">
            <w:pPr>
              <w:pStyle w:val="StandardWeb"/>
              <w:spacing w:before="0" w:beforeAutospacing="0" w:after="0" w:afterAutospacing="0" w:line="227" w:lineRule="atLeast"/>
              <w:rPr>
                <w:rFonts w:ascii="Arial" w:hAnsi="Arial" w:cs="Arial"/>
                <w:sz w:val="36"/>
                <w:szCs w:val="36"/>
              </w:rPr>
            </w:pPr>
            <w:r w:rsidRPr="00BE702E">
              <w:rPr>
                <w:rFonts w:ascii="Arial" w:eastAsia="Calibri" w:hAnsi="Arial"/>
                <w:color w:val="000000"/>
                <w:kern w:val="24"/>
                <w:sz w:val="16"/>
                <w:szCs w:val="16"/>
              </w:rPr>
              <w:t>SP600125 (JNK inhibitor)</w:t>
            </w:r>
          </w:p>
        </w:tc>
        <w:tc>
          <w:tcPr>
            <w:tcW w:w="1260" w:type="dxa"/>
            <w:tcBorders>
              <w:top w:val="nil"/>
              <w:left w:val="nil"/>
              <w:bottom w:val="nil"/>
              <w:right w:val="nil"/>
            </w:tcBorders>
            <w:shd w:val="clear" w:color="auto" w:fill="FFFFFF"/>
            <w:tcMar>
              <w:top w:w="15" w:type="dxa"/>
              <w:left w:w="108" w:type="dxa"/>
              <w:bottom w:w="0" w:type="dxa"/>
              <w:right w:w="108" w:type="dxa"/>
            </w:tcMar>
            <w:hideMark/>
          </w:tcPr>
          <w:p w14:paraId="21204888" w14:textId="77777777" w:rsidR="00A87AA1" w:rsidRPr="00BE702E" w:rsidRDefault="00A87AA1" w:rsidP="00A87AA1">
            <w:pPr>
              <w:pStyle w:val="StandardWeb"/>
              <w:spacing w:before="0" w:beforeAutospacing="0" w:after="0" w:afterAutospacing="0" w:line="227" w:lineRule="atLeast"/>
              <w:jc w:val="center"/>
              <w:rPr>
                <w:rFonts w:ascii="Arial" w:hAnsi="Arial" w:cs="Arial"/>
                <w:sz w:val="36"/>
                <w:szCs w:val="36"/>
              </w:rPr>
            </w:pPr>
            <w:r w:rsidRPr="00BE702E">
              <w:rPr>
                <w:rFonts w:ascii="Arial" w:eastAsia="Calibri" w:hAnsi="Arial"/>
                <w:color w:val="000000"/>
                <w:kern w:val="24"/>
                <w:sz w:val="16"/>
                <w:szCs w:val="16"/>
                <w:lang w:val="en-US"/>
              </w:rPr>
              <w:t>-</w:t>
            </w:r>
          </w:p>
        </w:tc>
      </w:tr>
      <w:tr w:rsidR="00A87AA1" w:rsidRPr="00BE702E" w14:paraId="6256A870" w14:textId="77777777" w:rsidTr="00A87AA1">
        <w:trPr>
          <w:trHeight w:val="227"/>
        </w:trPr>
        <w:tc>
          <w:tcPr>
            <w:tcW w:w="3772" w:type="dxa"/>
            <w:tcBorders>
              <w:top w:val="nil"/>
              <w:left w:val="nil"/>
              <w:bottom w:val="nil"/>
              <w:right w:val="nil"/>
            </w:tcBorders>
            <w:shd w:val="clear" w:color="auto" w:fill="FFFFFF"/>
            <w:tcMar>
              <w:top w:w="15" w:type="dxa"/>
              <w:left w:w="108" w:type="dxa"/>
              <w:bottom w:w="0" w:type="dxa"/>
              <w:right w:w="108" w:type="dxa"/>
            </w:tcMar>
            <w:vAlign w:val="center"/>
            <w:hideMark/>
          </w:tcPr>
          <w:p w14:paraId="7123DF52" w14:textId="77777777" w:rsidR="00A87AA1" w:rsidRPr="00BE702E" w:rsidRDefault="00A87AA1" w:rsidP="00A87AA1">
            <w:pPr>
              <w:pStyle w:val="StandardWeb"/>
              <w:spacing w:before="0" w:beforeAutospacing="0" w:after="0" w:afterAutospacing="0" w:line="227" w:lineRule="atLeast"/>
              <w:rPr>
                <w:rFonts w:ascii="Arial" w:hAnsi="Arial" w:cs="Arial"/>
                <w:sz w:val="36"/>
                <w:szCs w:val="36"/>
              </w:rPr>
            </w:pPr>
            <w:r w:rsidRPr="00BE702E">
              <w:rPr>
                <w:rFonts w:ascii="Arial" w:eastAsia="Calibri" w:hAnsi="Arial"/>
                <w:color w:val="000000"/>
                <w:kern w:val="24"/>
                <w:sz w:val="16"/>
                <w:szCs w:val="16"/>
              </w:rPr>
              <w:t>Wortmannin (PI3K inhibitor)</w:t>
            </w:r>
          </w:p>
        </w:tc>
        <w:tc>
          <w:tcPr>
            <w:tcW w:w="1260" w:type="dxa"/>
            <w:tcBorders>
              <w:top w:val="nil"/>
              <w:left w:val="nil"/>
              <w:bottom w:val="nil"/>
              <w:right w:val="nil"/>
            </w:tcBorders>
            <w:shd w:val="clear" w:color="auto" w:fill="FFFFFF"/>
            <w:tcMar>
              <w:top w:w="15" w:type="dxa"/>
              <w:left w:w="108" w:type="dxa"/>
              <w:bottom w:w="0" w:type="dxa"/>
              <w:right w:w="108" w:type="dxa"/>
            </w:tcMar>
            <w:hideMark/>
          </w:tcPr>
          <w:p w14:paraId="083B346B" w14:textId="77777777" w:rsidR="00A87AA1" w:rsidRPr="00BE702E" w:rsidRDefault="00A87AA1" w:rsidP="00A87AA1">
            <w:pPr>
              <w:pStyle w:val="StandardWeb"/>
              <w:spacing w:before="0" w:beforeAutospacing="0" w:after="0" w:afterAutospacing="0" w:line="227" w:lineRule="atLeast"/>
              <w:jc w:val="center"/>
              <w:rPr>
                <w:rFonts w:ascii="Arial" w:hAnsi="Arial" w:cs="Arial"/>
                <w:sz w:val="36"/>
                <w:szCs w:val="36"/>
              </w:rPr>
            </w:pPr>
            <w:r w:rsidRPr="00BE702E">
              <w:rPr>
                <w:rFonts w:ascii="Arial" w:eastAsia="Calibri" w:hAnsi="Arial"/>
                <w:color w:val="000000"/>
                <w:kern w:val="24"/>
                <w:sz w:val="16"/>
                <w:szCs w:val="16"/>
                <w:lang w:val="en-US"/>
              </w:rPr>
              <w:t>-</w:t>
            </w:r>
          </w:p>
        </w:tc>
      </w:tr>
      <w:tr w:rsidR="00A87AA1" w:rsidRPr="00BE702E" w14:paraId="25F1FD4C" w14:textId="77777777" w:rsidTr="00A87AA1">
        <w:trPr>
          <w:trHeight w:val="226"/>
        </w:trPr>
        <w:tc>
          <w:tcPr>
            <w:tcW w:w="3772" w:type="dxa"/>
            <w:tcBorders>
              <w:top w:val="nil"/>
              <w:left w:val="nil"/>
              <w:bottom w:val="nil"/>
              <w:right w:val="nil"/>
            </w:tcBorders>
            <w:shd w:val="clear" w:color="auto" w:fill="EEECE1"/>
            <w:tcMar>
              <w:top w:w="15" w:type="dxa"/>
              <w:left w:w="108" w:type="dxa"/>
              <w:bottom w:w="0" w:type="dxa"/>
              <w:right w:w="108" w:type="dxa"/>
            </w:tcMar>
            <w:hideMark/>
          </w:tcPr>
          <w:p w14:paraId="3188BA0A" w14:textId="77777777" w:rsidR="00A87AA1" w:rsidRPr="00BE702E" w:rsidRDefault="00A87AA1" w:rsidP="00A87AA1">
            <w:pPr>
              <w:pStyle w:val="StandardWeb"/>
              <w:spacing w:before="0" w:beforeAutospacing="0" w:after="0" w:afterAutospacing="0" w:line="276" w:lineRule="auto"/>
              <w:rPr>
                <w:rFonts w:ascii="Arial" w:hAnsi="Arial" w:cs="Arial"/>
                <w:sz w:val="36"/>
                <w:szCs w:val="36"/>
              </w:rPr>
            </w:pPr>
            <w:r w:rsidRPr="00BE702E">
              <w:rPr>
                <w:rFonts w:ascii="Arial" w:eastAsia="Calibri" w:hAnsi="Arial"/>
                <w:b/>
                <w:bCs/>
                <w:i/>
                <w:iCs/>
                <w:color w:val="000000"/>
                <w:kern w:val="24"/>
                <w:sz w:val="8"/>
                <w:szCs w:val="8"/>
              </w:rPr>
              <w:t> </w:t>
            </w:r>
          </w:p>
          <w:p w14:paraId="6555D3F1" w14:textId="77777777" w:rsidR="00A87AA1" w:rsidRPr="00BE702E" w:rsidRDefault="00A87AA1" w:rsidP="00A87AA1">
            <w:pPr>
              <w:pStyle w:val="StandardWeb"/>
              <w:spacing w:before="0" w:beforeAutospacing="0" w:after="0" w:afterAutospacing="0" w:line="276" w:lineRule="auto"/>
              <w:rPr>
                <w:rFonts w:ascii="Arial" w:hAnsi="Arial" w:cs="Arial"/>
                <w:sz w:val="36"/>
                <w:szCs w:val="36"/>
              </w:rPr>
            </w:pPr>
            <w:proofErr w:type="spellStart"/>
            <w:r w:rsidRPr="00BE702E">
              <w:rPr>
                <w:rFonts w:ascii="Arial" w:eastAsia="Calibri" w:hAnsi="Arial"/>
                <w:b/>
                <w:bCs/>
                <w:i/>
                <w:iCs/>
                <w:color w:val="000000"/>
                <w:kern w:val="24"/>
                <w:sz w:val="16"/>
                <w:szCs w:val="16"/>
              </w:rPr>
              <w:t>metal</w:t>
            </w:r>
            <w:proofErr w:type="spellEnd"/>
            <w:r w:rsidRPr="00BE702E">
              <w:rPr>
                <w:rFonts w:ascii="Arial" w:eastAsia="Calibri" w:hAnsi="Arial"/>
                <w:b/>
                <w:bCs/>
                <w:i/>
                <w:iCs/>
                <w:color w:val="000000"/>
                <w:kern w:val="24"/>
                <w:sz w:val="16"/>
                <w:szCs w:val="16"/>
              </w:rPr>
              <w:t xml:space="preserve"> </w:t>
            </w:r>
            <w:proofErr w:type="spellStart"/>
            <w:r w:rsidRPr="00BE702E">
              <w:rPr>
                <w:rFonts w:ascii="Arial" w:eastAsia="Calibri" w:hAnsi="Arial"/>
                <w:b/>
                <w:bCs/>
                <w:i/>
                <w:iCs/>
                <w:color w:val="000000"/>
                <w:kern w:val="24"/>
                <w:sz w:val="16"/>
                <w:szCs w:val="16"/>
              </w:rPr>
              <w:t>ions</w:t>
            </w:r>
            <w:proofErr w:type="spellEnd"/>
            <w:r w:rsidRPr="00BE702E">
              <w:rPr>
                <w:rFonts w:ascii="Arial" w:eastAsia="Calibri" w:hAnsi="Arial"/>
                <w:b/>
                <w:bCs/>
                <w:i/>
                <w:iCs/>
                <w:color w:val="000000"/>
                <w:kern w:val="24"/>
                <w:sz w:val="16"/>
                <w:szCs w:val="16"/>
              </w:rPr>
              <w:t xml:space="preserve"> / ROS chelator</w:t>
            </w:r>
          </w:p>
          <w:p w14:paraId="28B0BB3D" w14:textId="77777777" w:rsidR="00A87AA1" w:rsidRPr="00BE702E" w:rsidRDefault="00A87AA1" w:rsidP="00A87AA1">
            <w:pPr>
              <w:pStyle w:val="StandardWeb"/>
              <w:spacing w:before="0" w:beforeAutospacing="0" w:after="0" w:afterAutospacing="0" w:line="226" w:lineRule="atLeast"/>
              <w:rPr>
                <w:rFonts w:ascii="Arial" w:hAnsi="Arial" w:cs="Arial"/>
                <w:sz w:val="36"/>
                <w:szCs w:val="36"/>
              </w:rPr>
            </w:pPr>
            <w:r w:rsidRPr="00BE702E">
              <w:rPr>
                <w:rFonts w:ascii="Arial" w:eastAsia="Calibri" w:hAnsi="Arial"/>
                <w:color w:val="000000"/>
                <w:kern w:val="24"/>
                <w:sz w:val="8"/>
                <w:szCs w:val="8"/>
              </w:rPr>
              <w:t> </w:t>
            </w:r>
          </w:p>
        </w:tc>
        <w:tc>
          <w:tcPr>
            <w:tcW w:w="1260" w:type="dxa"/>
            <w:tcBorders>
              <w:top w:val="nil"/>
              <w:left w:val="nil"/>
              <w:bottom w:val="nil"/>
              <w:right w:val="nil"/>
            </w:tcBorders>
            <w:shd w:val="clear" w:color="auto" w:fill="EEECE1"/>
            <w:tcMar>
              <w:top w:w="15" w:type="dxa"/>
              <w:left w:w="108" w:type="dxa"/>
              <w:bottom w:w="0" w:type="dxa"/>
              <w:right w:w="108" w:type="dxa"/>
            </w:tcMar>
            <w:hideMark/>
          </w:tcPr>
          <w:p w14:paraId="1F0BE236" w14:textId="77777777" w:rsidR="00A87AA1" w:rsidRPr="00BE702E" w:rsidRDefault="00A87AA1" w:rsidP="00A87AA1">
            <w:pPr>
              <w:pStyle w:val="StandardWeb"/>
              <w:spacing w:before="0" w:beforeAutospacing="0" w:after="0" w:afterAutospacing="0" w:line="226" w:lineRule="atLeast"/>
              <w:jc w:val="center"/>
              <w:rPr>
                <w:rFonts w:ascii="Arial" w:hAnsi="Arial" w:cs="Arial"/>
                <w:sz w:val="36"/>
                <w:szCs w:val="36"/>
              </w:rPr>
            </w:pPr>
            <w:r w:rsidRPr="00BE702E">
              <w:rPr>
                <w:rFonts w:ascii="Arial" w:eastAsia="Calibri" w:hAnsi="Arial"/>
                <w:color w:val="000000"/>
                <w:kern w:val="24"/>
                <w:sz w:val="16"/>
                <w:szCs w:val="16"/>
                <w:lang w:val="en-US"/>
              </w:rPr>
              <w:t> </w:t>
            </w:r>
          </w:p>
        </w:tc>
      </w:tr>
      <w:tr w:rsidR="00A87AA1" w:rsidRPr="00BE702E" w14:paraId="2AF2A690" w14:textId="77777777" w:rsidTr="00A87AA1">
        <w:trPr>
          <w:trHeight w:val="227"/>
        </w:trPr>
        <w:tc>
          <w:tcPr>
            <w:tcW w:w="3772" w:type="dxa"/>
            <w:tcBorders>
              <w:top w:val="nil"/>
              <w:left w:val="nil"/>
              <w:bottom w:val="nil"/>
              <w:right w:val="nil"/>
            </w:tcBorders>
            <w:shd w:val="clear" w:color="auto" w:fill="FFFFFF"/>
            <w:tcMar>
              <w:top w:w="15" w:type="dxa"/>
              <w:left w:w="108" w:type="dxa"/>
              <w:bottom w:w="0" w:type="dxa"/>
              <w:right w:w="108" w:type="dxa"/>
            </w:tcMar>
            <w:vAlign w:val="center"/>
            <w:hideMark/>
          </w:tcPr>
          <w:p w14:paraId="4F8F119E" w14:textId="77777777" w:rsidR="00A87AA1" w:rsidRPr="00BE702E" w:rsidRDefault="00A87AA1" w:rsidP="00A87AA1">
            <w:pPr>
              <w:pStyle w:val="StandardWeb"/>
              <w:spacing w:before="0" w:beforeAutospacing="0" w:after="0" w:afterAutospacing="0" w:line="227" w:lineRule="atLeast"/>
              <w:rPr>
                <w:rFonts w:ascii="Arial" w:hAnsi="Arial" w:cs="Arial"/>
                <w:sz w:val="36"/>
                <w:szCs w:val="36"/>
              </w:rPr>
            </w:pPr>
            <w:r w:rsidRPr="00BE702E">
              <w:rPr>
                <w:rFonts w:ascii="Arial" w:eastAsia="Calibri" w:hAnsi="Arial"/>
                <w:color w:val="000000"/>
                <w:kern w:val="24"/>
                <w:sz w:val="16"/>
                <w:szCs w:val="16"/>
              </w:rPr>
              <w:t>BAPTA/AM (</w:t>
            </w:r>
            <w:proofErr w:type="spellStart"/>
            <w:r w:rsidRPr="00BE702E">
              <w:rPr>
                <w:rFonts w:ascii="Arial" w:eastAsia="Calibri" w:hAnsi="Arial"/>
                <w:color w:val="000000"/>
                <w:kern w:val="24"/>
                <w:sz w:val="16"/>
                <w:szCs w:val="16"/>
              </w:rPr>
              <w:t>Ca</w:t>
            </w:r>
            <w:proofErr w:type="spellEnd"/>
            <w:r w:rsidRPr="00BE702E">
              <w:rPr>
                <w:rFonts w:ascii="Arial" w:eastAsia="Calibri" w:hAnsi="Arial"/>
                <w:color w:val="000000"/>
                <w:kern w:val="24"/>
                <w:position w:val="5"/>
                <w:sz w:val="16"/>
                <w:szCs w:val="16"/>
                <w:vertAlign w:val="superscript"/>
              </w:rPr>
              <w:t>2+</w:t>
            </w:r>
            <w:r w:rsidRPr="00BE702E">
              <w:rPr>
                <w:rFonts w:ascii="Arial" w:eastAsia="Calibri" w:hAnsi="Arial"/>
                <w:color w:val="000000"/>
                <w:kern w:val="24"/>
                <w:sz w:val="16"/>
                <w:szCs w:val="16"/>
              </w:rPr>
              <w:t>-</w:t>
            </w:r>
            <w:proofErr w:type="spellStart"/>
            <w:r w:rsidRPr="00BE702E">
              <w:rPr>
                <w:rFonts w:ascii="Arial" w:eastAsia="Calibri" w:hAnsi="Arial"/>
                <w:color w:val="000000"/>
                <w:kern w:val="24"/>
                <w:sz w:val="16"/>
                <w:szCs w:val="16"/>
              </w:rPr>
              <w:t>chelator</w:t>
            </w:r>
            <w:proofErr w:type="spellEnd"/>
            <w:r w:rsidRPr="00BE702E">
              <w:rPr>
                <w:rFonts w:ascii="Arial" w:eastAsia="Calibri" w:hAnsi="Arial"/>
                <w:color w:val="000000"/>
                <w:kern w:val="24"/>
                <w:sz w:val="16"/>
                <w:szCs w:val="16"/>
              </w:rPr>
              <w:t xml:space="preserve">) </w:t>
            </w:r>
          </w:p>
        </w:tc>
        <w:tc>
          <w:tcPr>
            <w:tcW w:w="1260" w:type="dxa"/>
            <w:tcBorders>
              <w:top w:val="nil"/>
              <w:left w:val="nil"/>
              <w:bottom w:val="nil"/>
              <w:right w:val="nil"/>
            </w:tcBorders>
            <w:shd w:val="clear" w:color="auto" w:fill="FFFFFF"/>
            <w:tcMar>
              <w:top w:w="15" w:type="dxa"/>
              <w:left w:w="108" w:type="dxa"/>
              <w:bottom w:w="0" w:type="dxa"/>
              <w:right w:w="108" w:type="dxa"/>
            </w:tcMar>
            <w:hideMark/>
          </w:tcPr>
          <w:p w14:paraId="3EA3BF67" w14:textId="77777777" w:rsidR="00A87AA1" w:rsidRPr="00BE702E" w:rsidRDefault="00A87AA1" w:rsidP="00A87AA1">
            <w:pPr>
              <w:pStyle w:val="StandardWeb"/>
              <w:spacing w:before="0" w:beforeAutospacing="0" w:after="0" w:afterAutospacing="0" w:line="227" w:lineRule="atLeast"/>
              <w:jc w:val="center"/>
              <w:rPr>
                <w:rFonts w:ascii="Arial" w:hAnsi="Arial" w:cs="Arial"/>
                <w:sz w:val="36"/>
                <w:szCs w:val="36"/>
              </w:rPr>
            </w:pPr>
            <w:r w:rsidRPr="00BE702E">
              <w:rPr>
                <w:rFonts w:ascii="Arial" w:eastAsia="Calibri" w:hAnsi="Arial"/>
                <w:color w:val="000000"/>
                <w:kern w:val="24"/>
                <w:sz w:val="16"/>
                <w:szCs w:val="16"/>
                <w:lang w:val="en-US"/>
              </w:rPr>
              <w:t>-</w:t>
            </w:r>
          </w:p>
        </w:tc>
      </w:tr>
      <w:tr w:rsidR="00A87AA1" w:rsidRPr="00BE702E" w14:paraId="5B3C597A" w14:textId="77777777" w:rsidTr="00A87AA1">
        <w:trPr>
          <w:trHeight w:val="227"/>
        </w:trPr>
        <w:tc>
          <w:tcPr>
            <w:tcW w:w="3772" w:type="dxa"/>
            <w:tcBorders>
              <w:top w:val="nil"/>
              <w:left w:val="nil"/>
              <w:bottom w:val="nil"/>
              <w:right w:val="nil"/>
            </w:tcBorders>
            <w:shd w:val="clear" w:color="auto" w:fill="FFFFFF"/>
            <w:tcMar>
              <w:top w:w="15" w:type="dxa"/>
              <w:left w:w="108" w:type="dxa"/>
              <w:bottom w:w="0" w:type="dxa"/>
              <w:right w:w="108" w:type="dxa"/>
            </w:tcMar>
            <w:vAlign w:val="center"/>
            <w:hideMark/>
          </w:tcPr>
          <w:p w14:paraId="39ECBB7A" w14:textId="77777777" w:rsidR="00A87AA1" w:rsidRPr="00BE702E" w:rsidRDefault="00A87AA1" w:rsidP="00A87AA1">
            <w:pPr>
              <w:pStyle w:val="StandardWeb"/>
              <w:spacing w:before="0" w:beforeAutospacing="0" w:after="0" w:afterAutospacing="0" w:line="227" w:lineRule="atLeast"/>
              <w:rPr>
                <w:rFonts w:ascii="Arial" w:hAnsi="Arial" w:cs="Arial"/>
                <w:sz w:val="36"/>
                <w:szCs w:val="36"/>
              </w:rPr>
            </w:pPr>
            <w:r w:rsidRPr="00BE702E">
              <w:rPr>
                <w:rFonts w:ascii="Arial" w:eastAsia="Calibri" w:hAnsi="Arial"/>
                <w:color w:val="000000"/>
                <w:kern w:val="24"/>
                <w:sz w:val="16"/>
                <w:szCs w:val="16"/>
              </w:rPr>
              <w:t>DFO (Fe</w:t>
            </w:r>
            <w:r w:rsidRPr="00BE702E">
              <w:rPr>
                <w:rFonts w:ascii="Arial" w:eastAsia="Calibri" w:hAnsi="Arial"/>
                <w:color w:val="000000"/>
                <w:kern w:val="24"/>
                <w:position w:val="5"/>
                <w:sz w:val="16"/>
                <w:szCs w:val="16"/>
                <w:vertAlign w:val="superscript"/>
              </w:rPr>
              <w:t>III</w:t>
            </w:r>
            <w:r w:rsidRPr="00BE702E">
              <w:rPr>
                <w:rFonts w:ascii="Arial" w:eastAsia="Calibri" w:hAnsi="Arial"/>
                <w:color w:val="000000"/>
                <w:kern w:val="24"/>
                <w:sz w:val="16"/>
                <w:szCs w:val="16"/>
              </w:rPr>
              <w:t>-chelator)</w:t>
            </w:r>
          </w:p>
        </w:tc>
        <w:tc>
          <w:tcPr>
            <w:tcW w:w="1260" w:type="dxa"/>
            <w:tcBorders>
              <w:top w:val="nil"/>
              <w:left w:val="nil"/>
              <w:bottom w:val="nil"/>
              <w:right w:val="nil"/>
            </w:tcBorders>
            <w:shd w:val="clear" w:color="auto" w:fill="FFFFFF"/>
            <w:tcMar>
              <w:top w:w="15" w:type="dxa"/>
              <w:left w:w="108" w:type="dxa"/>
              <w:bottom w:w="0" w:type="dxa"/>
              <w:right w:w="108" w:type="dxa"/>
            </w:tcMar>
            <w:hideMark/>
          </w:tcPr>
          <w:p w14:paraId="49E11701" w14:textId="77777777" w:rsidR="00A87AA1" w:rsidRPr="00BE702E" w:rsidRDefault="00A87AA1" w:rsidP="00A87AA1">
            <w:pPr>
              <w:pStyle w:val="StandardWeb"/>
              <w:spacing w:before="0" w:beforeAutospacing="0" w:after="0" w:afterAutospacing="0" w:line="227" w:lineRule="atLeast"/>
              <w:jc w:val="center"/>
              <w:rPr>
                <w:rFonts w:ascii="Arial" w:hAnsi="Arial" w:cs="Arial"/>
                <w:sz w:val="36"/>
                <w:szCs w:val="36"/>
              </w:rPr>
            </w:pPr>
            <w:r w:rsidRPr="00BE702E">
              <w:rPr>
                <w:rFonts w:ascii="Arial" w:eastAsia="Calibri" w:hAnsi="Arial"/>
                <w:color w:val="000000"/>
                <w:kern w:val="24"/>
                <w:sz w:val="16"/>
                <w:szCs w:val="16"/>
                <w:lang w:val="en-US"/>
              </w:rPr>
              <w:t>-</w:t>
            </w:r>
          </w:p>
        </w:tc>
      </w:tr>
      <w:tr w:rsidR="00A87AA1" w:rsidRPr="00BE702E" w14:paraId="159C6EF4" w14:textId="77777777" w:rsidTr="00A87AA1">
        <w:trPr>
          <w:trHeight w:val="227"/>
        </w:trPr>
        <w:tc>
          <w:tcPr>
            <w:tcW w:w="3772" w:type="dxa"/>
            <w:tcBorders>
              <w:top w:val="nil"/>
              <w:left w:val="nil"/>
              <w:bottom w:val="nil"/>
              <w:right w:val="nil"/>
            </w:tcBorders>
            <w:shd w:val="clear" w:color="auto" w:fill="FFFFFF"/>
            <w:tcMar>
              <w:top w:w="15" w:type="dxa"/>
              <w:left w:w="108" w:type="dxa"/>
              <w:bottom w:w="0" w:type="dxa"/>
              <w:right w:w="108" w:type="dxa"/>
            </w:tcMar>
            <w:vAlign w:val="center"/>
            <w:hideMark/>
          </w:tcPr>
          <w:p w14:paraId="35418E8A" w14:textId="77777777" w:rsidR="00A87AA1" w:rsidRPr="00BE702E" w:rsidRDefault="00A87AA1" w:rsidP="00A87AA1">
            <w:pPr>
              <w:pStyle w:val="StandardWeb"/>
              <w:spacing w:before="0" w:beforeAutospacing="0" w:after="0" w:afterAutospacing="0" w:line="227" w:lineRule="atLeast"/>
              <w:rPr>
                <w:rFonts w:ascii="Arial" w:hAnsi="Arial" w:cs="Arial"/>
                <w:sz w:val="36"/>
                <w:szCs w:val="36"/>
              </w:rPr>
            </w:pPr>
            <w:r w:rsidRPr="00BE702E">
              <w:rPr>
                <w:rFonts w:ascii="Arial" w:eastAsia="Calibri" w:hAnsi="Arial"/>
                <w:color w:val="000000"/>
                <w:kern w:val="24"/>
                <w:sz w:val="16"/>
                <w:szCs w:val="16"/>
              </w:rPr>
              <w:t>NAC (ROS scavenger)</w:t>
            </w:r>
          </w:p>
        </w:tc>
        <w:tc>
          <w:tcPr>
            <w:tcW w:w="1260" w:type="dxa"/>
            <w:tcBorders>
              <w:top w:val="nil"/>
              <w:left w:val="nil"/>
              <w:bottom w:val="nil"/>
              <w:right w:val="nil"/>
            </w:tcBorders>
            <w:shd w:val="clear" w:color="auto" w:fill="FFFFFF"/>
            <w:tcMar>
              <w:top w:w="15" w:type="dxa"/>
              <w:left w:w="108" w:type="dxa"/>
              <w:bottom w:w="0" w:type="dxa"/>
              <w:right w:w="108" w:type="dxa"/>
            </w:tcMar>
            <w:hideMark/>
          </w:tcPr>
          <w:p w14:paraId="2F060938" w14:textId="77777777" w:rsidR="00A87AA1" w:rsidRPr="00BE702E" w:rsidRDefault="00A87AA1" w:rsidP="00A87AA1">
            <w:pPr>
              <w:pStyle w:val="StandardWeb"/>
              <w:spacing w:before="0" w:beforeAutospacing="0" w:after="0" w:afterAutospacing="0" w:line="227" w:lineRule="atLeast"/>
              <w:jc w:val="center"/>
              <w:rPr>
                <w:rFonts w:ascii="Arial" w:hAnsi="Arial" w:cs="Arial"/>
                <w:sz w:val="36"/>
                <w:szCs w:val="36"/>
              </w:rPr>
            </w:pPr>
            <w:r w:rsidRPr="00BE702E">
              <w:rPr>
                <w:rFonts w:ascii="Arial" w:eastAsia="Calibri" w:hAnsi="Arial"/>
                <w:color w:val="000000"/>
                <w:kern w:val="24"/>
                <w:sz w:val="16"/>
                <w:szCs w:val="16"/>
                <w:lang w:val="en-US"/>
              </w:rPr>
              <w:t>-</w:t>
            </w:r>
          </w:p>
        </w:tc>
      </w:tr>
      <w:tr w:rsidR="00A87AA1" w:rsidRPr="00BE702E" w14:paraId="0CAF5AC8" w14:textId="77777777" w:rsidTr="00A87AA1">
        <w:trPr>
          <w:trHeight w:val="226"/>
        </w:trPr>
        <w:tc>
          <w:tcPr>
            <w:tcW w:w="3772" w:type="dxa"/>
            <w:tcBorders>
              <w:top w:val="nil"/>
              <w:left w:val="nil"/>
              <w:bottom w:val="nil"/>
              <w:right w:val="nil"/>
            </w:tcBorders>
            <w:shd w:val="clear" w:color="auto" w:fill="EEECE1"/>
            <w:tcMar>
              <w:top w:w="15" w:type="dxa"/>
              <w:left w:w="108" w:type="dxa"/>
              <w:bottom w:w="0" w:type="dxa"/>
              <w:right w:w="108" w:type="dxa"/>
            </w:tcMar>
            <w:hideMark/>
          </w:tcPr>
          <w:p w14:paraId="2D5956AA" w14:textId="77777777" w:rsidR="00A87AA1" w:rsidRPr="00BE702E" w:rsidRDefault="00A87AA1" w:rsidP="00A87AA1">
            <w:pPr>
              <w:pStyle w:val="StandardWeb"/>
              <w:spacing w:before="0" w:beforeAutospacing="0" w:after="0" w:afterAutospacing="0" w:line="276" w:lineRule="auto"/>
              <w:rPr>
                <w:rFonts w:ascii="Arial" w:hAnsi="Arial" w:cs="Arial"/>
                <w:sz w:val="36"/>
                <w:szCs w:val="36"/>
              </w:rPr>
            </w:pPr>
            <w:r w:rsidRPr="00BE702E">
              <w:rPr>
                <w:rFonts w:ascii="Arial" w:eastAsia="Calibri" w:hAnsi="Arial"/>
                <w:b/>
                <w:bCs/>
                <w:i/>
                <w:iCs/>
                <w:color w:val="000000"/>
                <w:kern w:val="24"/>
                <w:sz w:val="8"/>
                <w:szCs w:val="8"/>
              </w:rPr>
              <w:t> </w:t>
            </w:r>
          </w:p>
          <w:p w14:paraId="575E914C" w14:textId="77777777" w:rsidR="00A87AA1" w:rsidRPr="00BE702E" w:rsidRDefault="00A87AA1" w:rsidP="00A87AA1">
            <w:pPr>
              <w:pStyle w:val="StandardWeb"/>
              <w:spacing w:before="0" w:beforeAutospacing="0" w:after="0" w:afterAutospacing="0" w:line="276" w:lineRule="auto"/>
              <w:rPr>
                <w:rFonts w:ascii="Arial" w:hAnsi="Arial" w:cs="Arial"/>
                <w:sz w:val="36"/>
                <w:szCs w:val="36"/>
              </w:rPr>
            </w:pPr>
            <w:r w:rsidRPr="00BE702E">
              <w:rPr>
                <w:rFonts w:ascii="Arial" w:eastAsia="Calibri" w:hAnsi="Arial"/>
                <w:b/>
                <w:bCs/>
                <w:i/>
                <w:iCs/>
                <w:color w:val="000000"/>
                <w:kern w:val="24"/>
                <w:sz w:val="16"/>
                <w:szCs w:val="16"/>
              </w:rPr>
              <w:t>endosomal/lysosomal function</w:t>
            </w:r>
          </w:p>
          <w:p w14:paraId="61F8ECC5" w14:textId="77777777" w:rsidR="00A87AA1" w:rsidRPr="00BE702E" w:rsidRDefault="00A87AA1" w:rsidP="00A87AA1">
            <w:pPr>
              <w:pStyle w:val="StandardWeb"/>
              <w:spacing w:before="0" w:beforeAutospacing="0" w:after="0" w:afterAutospacing="0" w:line="226" w:lineRule="atLeast"/>
              <w:rPr>
                <w:rFonts w:ascii="Arial" w:hAnsi="Arial" w:cs="Arial"/>
                <w:sz w:val="36"/>
                <w:szCs w:val="36"/>
              </w:rPr>
            </w:pPr>
            <w:r w:rsidRPr="00BE702E">
              <w:rPr>
                <w:rFonts w:ascii="Arial" w:eastAsia="Calibri" w:hAnsi="Arial"/>
                <w:color w:val="000000"/>
                <w:kern w:val="24"/>
                <w:sz w:val="8"/>
                <w:szCs w:val="8"/>
              </w:rPr>
              <w:t> </w:t>
            </w:r>
          </w:p>
        </w:tc>
        <w:tc>
          <w:tcPr>
            <w:tcW w:w="1260" w:type="dxa"/>
            <w:tcBorders>
              <w:top w:val="nil"/>
              <w:left w:val="nil"/>
              <w:bottom w:val="nil"/>
              <w:right w:val="nil"/>
            </w:tcBorders>
            <w:shd w:val="clear" w:color="auto" w:fill="EEECE1"/>
            <w:tcMar>
              <w:top w:w="15" w:type="dxa"/>
              <w:left w:w="108" w:type="dxa"/>
              <w:bottom w:w="0" w:type="dxa"/>
              <w:right w:w="108" w:type="dxa"/>
            </w:tcMar>
            <w:hideMark/>
          </w:tcPr>
          <w:p w14:paraId="25A02B71" w14:textId="77777777" w:rsidR="00A87AA1" w:rsidRPr="00BE702E" w:rsidRDefault="00A87AA1" w:rsidP="00A87AA1">
            <w:pPr>
              <w:pStyle w:val="StandardWeb"/>
              <w:spacing w:before="0" w:beforeAutospacing="0" w:after="0" w:afterAutospacing="0" w:line="226" w:lineRule="atLeast"/>
              <w:jc w:val="center"/>
              <w:rPr>
                <w:rFonts w:ascii="Arial" w:hAnsi="Arial" w:cs="Arial"/>
                <w:sz w:val="36"/>
                <w:szCs w:val="36"/>
              </w:rPr>
            </w:pPr>
            <w:r w:rsidRPr="00BE702E">
              <w:rPr>
                <w:rFonts w:ascii="Arial" w:eastAsia="Calibri" w:hAnsi="Arial"/>
                <w:color w:val="000000"/>
                <w:kern w:val="24"/>
                <w:sz w:val="16"/>
                <w:szCs w:val="16"/>
                <w:lang w:val="en-US"/>
              </w:rPr>
              <w:t> </w:t>
            </w:r>
          </w:p>
        </w:tc>
      </w:tr>
      <w:tr w:rsidR="00A87AA1" w:rsidRPr="00BE702E" w14:paraId="2E858F92" w14:textId="77777777" w:rsidTr="00A87AA1">
        <w:trPr>
          <w:trHeight w:val="227"/>
        </w:trPr>
        <w:tc>
          <w:tcPr>
            <w:tcW w:w="3772" w:type="dxa"/>
            <w:tcBorders>
              <w:top w:val="nil"/>
              <w:left w:val="nil"/>
              <w:bottom w:val="nil"/>
              <w:right w:val="nil"/>
            </w:tcBorders>
            <w:shd w:val="clear" w:color="auto" w:fill="FFFFFF"/>
            <w:tcMar>
              <w:top w:w="15" w:type="dxa"/>
              <w:left w:w="108" w:type="dxa"/>
              <w:bottom w:w="0" w:type="dxa"/>
              <w:right w:w="108" w:type="dxa"/>
            </w:tcMar>
            <w:vAlign w:val="center"/>
            <w:hideMark/>
          </w:tcPr>
          <w:p w14:paraId="3E3A5E22" w14:textId="77777777" w:rsidR="00A87AA1" w:rsidRPr="00BE702E" w:rsidRDefault="00A87AA1" w:rsidP="00A87AA1">
            <w:pPr>
              <w:pStyle w:val="StandardWeb"/>
              <w:spacing w:before="0" w:beforeAutospacing="0" w:after="0" w:afterAutospacing="0" w:line="227" w:lineRule="atLeast"/>
              <w:rPr>
                <w:rFonts w:ascii="Arial" w:hAnsi="Arial" w:cs="Arial"/>
                <w:sz w:val="36"/>
                <w:szCs w:val="36"/>
              </w:rPr>
            </w:pPr>
            <w:r w:rsidRPr="00BE702E">
              <w:rPr>
                <w:rFonts w:ascii="Arial" w:eastAsia="Calibri" w:hAnsi="Arial"/>
                <w:color w:val="000000" w:themeColor="text1"/>
                <w:kern w:val="24"/>
                <w:sz w:val="16"/>
                <w:szCs w:val="16"/>
              </w:rPr>
              <w:t>Ca-074 (Cathepsin-B inhibitor)</w:t>
            </w:r>
            <w:r w:rsidRPr="00BE702E">
              <w:rPr>
                <w:rFonts w:ascii="Arial" w:eastAsia="Calibri" w:hAnsi="Arial"/>
                <w:color w:val="000000" w:themeColor="text1"/>
                <w:kern w:val="24"/>
                <w:sz w:val="16"/>
                <w:szCs w:val="16"/>
                <w:lang w:val="en-US"/>
              </w:rPr>
              <w:t xml:space="preserve"> </w:t>
            </w:r>
          </w:p>
        </w:tc>
        <w:tc>
          <w:tcPr>
            <w:tcW w:w="1260" w:type="dxa"/>
            <w:tcBorders>
              <w:top w:val="nil"/>
              <w:left w:val="nil"/>
              <w:bottom w:val="nil"/>
              <w:right w:val="nil"/>
            </w:tcBorders>
            <w:shd w:val="clear" w:color="auto" w:fill="FFFFFF"/>
            <w:tcMar>
              <w:top w:w="15" w:type="dxa"/>
              <w:left w:w="108" w:type="dxa"/>
              <w:bottom w:w="0" w:type="dxa"/>
              <w:right w:w="108" w:type="dxa"/>
            </w:tcMar>
            <w:hideMark/>
          </w:tcPr>
          <w:p w14:paraId="603A1006" w14:textId="77777777" w:rsidR="00A87AA1" w:rsidRPr="00BE702E" w:rsidRDefault="00A87AA1" w:rsidP="00A87AA1">
            <w:pPr>
              <w:pStyle w:val="StandardWeb"/>
              <w:spacing w:before="0" w:beforeAutospacing="0" w:after="0" w:afterAutospacing="0" w:line="227" w:lineRule="atLeast"/>
              <w:jc w:val="center"/>
              <w:rPr>
                <w:rFonts w:ascii="Arial" w:hAnsi="Arial" w:cs="Arial"/>
                <w:sz w:val="36"/>
                <w:szCs w:val="36"/>
              </w:rPr>
            </w:pPr>
            <w:r w:rsidRPr="00BE702E">
              <w:rPr>
                <w:rFonts w:ascii="Arial" w:eastAsia="Calibri" w:hAnsi="Arial"/>
                <w:color w:val="000000"/>
                <w:kern w:val="24"/>
                <w:sz w:val="16"/>
                <w:szCs w:val="16"/>
                <w:lang w:val="en-US"/>
              </w:rPr>
              <w:t>+</w:t>
            </w:r>
          </w:p>
        </w:tc>
      </w:tr>
      <w:tr w:rsidR="00A87AA1" w:rsidRPr="00BE702E" w14:paraId="73A2127A" w14:textId="77777777" w:rsidTr="00A87AA1">
        <w:trPr>
          <w:trHeight w:val="227"/>
        </w:trPr>
        <w:tc>
          <w:tcPr>
            <w:tcW w:w="3772" w:type="dxa"/>
            <w:tcBorders>
              <w:top w:val="nil"/>
              <w:left w:val="nil"/>
              <w:bottom w:val="nil"/>
              <w:right w:val="nil"/>
            </w:tcBorders>
            <w:shd w:val="clear" w:color="auto" w:fill="FFFFFF"/>
            <w:tcMar>
              <w:top w:w="15" w:type="dxa"/>
              <w:left w:w="108" w:type="dxa"/>
              <w:bottom w:w="0" w:type="dxa"/>
              <w:right w:w="108" w:type="dxa"/>
            </w:tcMar>
            <w:vAlign w:val="center"/>
            <w:hideMark/>
          </w:tcPr>
          <w:p w14:paraId="54E1A243" w14:textId="77777777" w:rsidR="00A87AA1" w:rsidRPr="00BE702E" w:rsidRDefault="00A87AA1" w:rsidP="00A87AA1">
            <w:pPr>
              <w:pStyle w:val="StandardWeb"/>
              <w:spacing w:before="0" w:beforeAutospacing="0" w:after="0" w:afterAutospacing="0" w:line="227" w:lineRule="atLeast"/>
              <w:rPr>
                <w:rFonts w:ascii="Arial" w:hAnsi="Arial" w:cs="Arial"/>
                <w:sz w:val="36"/>
                <w:szCs w:val="36"/>
                <w:lang w:val="en-US"/>
              </w:rPr>
            </w:pPr>
            <w:r w:rsidRPr="00BE702E">
              <w:rPr>
                <w:rFonts w:ascii="Arial" w:eastAsia="Calibri" w:hAnsi="Arial"/>
                <w:color w:val="000000" w:themeColor="text1"/>
                <w:kern w:val="24"/>
                <w:sz w:val="16"/>
                <w:szCs w:val="16"/>
                <w:lang w:val="en-US"/>
              </w:rPr>
              <w:t>Chloroquine (inhibitor of endosomal acidification)</w:t>
            </w:r>
          </w:p>
        </w:tc>
        <w:tc>
          <w:tcPr>
            <w:tcW w:w="1260" w:type="dxa"/>
            <w:tcBorders>
              <w:top w:val="nil"/>
              <w:left w:val="nil"/>
              <w:bottom w:val="nil"/>
              <w:right w:val="nil"/>
            </w:tcBorders>
            <w:shd w:val="clear" w:color="auto" w:fill="FFFFFF"/>
            <w:tcMar>
              <w:top w:w="15" w:type="dxa"/>
              <w:left w:w="108" w:type="dxa"/>
              <w:bottom w:w="0" w:type="dxa"/>
              <w:right w:w="108" w:type="dxa"/>
            </w:tcMar>
            <w:hideMark/>
          </w:tcPr>
          <w:p w14:paraId="6F1AD674" w14:textId="77777777" w:rsidR="00A87AA1" w:rsidRPr="00BE702E" w:rsidRDefault="00A87AA1" w:rsidP="00A87AA1">
            <w:pPr>
              <w:pStyle w:val="StandardWeb"/>
              <w:spacing w:before="0" w:beforeAutospacing="0" w:after="0" w:afterAutospacing="0" w:line="227" w:lineRule="atLeast"/>
              <w:jc w:val="center"/>
              <w:rPr>
                <w:rFonts w:ascii="Arial" w:hAnsi="Arial" w:cs="Arial"/>
                <w:sz w:val="36"/>
                <w:szCs w:val="36"/>
              </w:rPr>
            </w:pPr>
            <w:r w:rsidRPr="00BE702E">
              <w:rPr>
                <w:rFonts w:ascii="Arial" w:eastAsia="Calibri" w:hAnsi="Arial"/>
                <w:color w:val="000000"/>
                <w:kern w:val="24"/>
                <w:sz w:val="16"/>
                <w:szCs w:val="16"/>
                <w:lang w:val="en-US"/>
              </w:rPr>
              <w:t>+</w:t>
            </w:r>
          </w:p>
        </w:tc>
      </w:tr>
      <w:tr w:rsidR="00A87AA1" w:rsidRPr="00BE702E" w14:paraId="048E5B77" w14:textId="77777777" w:rsidTr="00A87AA1">
        <w:trPr>
          <w:trHeight w:val="227"/>
        </w:trPr>
        <w:tc>
          <w:tcPr>
            <w:tcW w:w="3772" w:type="dxa"/>
            <w:tcBorders>
              <w:top w:val="nil"/>
              <w:left w:val="nil"/>
              <w:bottom w:val="nil"/>
              <w:right w:val="nil"/>
            </w:tcBorders>
            <w:shd w:val="clear" w:color="auto" w:fill="FFFFFF"/>
            <w:tcMar>
              <w:top w:w="15" w:type="dxa"/>
              <w:left w:w="108" w:type="dxa"/>
              <w:bottom w:w="0" w:type="dxa"/>
              <w:right w:w="108" w:type="dxa"/>
            </w:tcMar>
            <w:vAlign w:val="center"/>
            <w:hideMark/>
          </w:tcPr>
          <w:p w14:paraId="2BABD9B8" w14:textId="77777777" w:rsidR="00A87AA1" w:rsidRPr="00BE702E" w:rsidRDefault="00A87AA1" w:rsidP="00A87AA1">
            <w:pPr>
              <w:pStyle w:val="StandardWeb"/>
              <w:spacing w:before="0" w:beforeAutospacing="0" w:after="0" w:afterAutospacing="0" w:line="227" w:lineRule="atLeast"/>
              <w:rPr>
                <w:rFonts w:ascii="Arial" w:hAnsi="Arial" w:cs="Arial"/>
                <w:sz w:val="36"/>
                <w:szCs w:val="36"/>
                <w:lang w:val="en-US"/>
              </w:rPr>
            </w:pPr>
            <w:r w:rsidRPr="00BE702E">
              <w:rPr>
                <w:rFonts w:ascii="Arial" w:eastAsia="Calibri" w:hAnsi="Arial"/>
                <w:color w:val="000000" w:themeColor="text1"/>
                <w:kern w:val="24"/>
                <w:sz w:val="16"/>
                <w:szCs w:val="16"/>
                <w:lang w:val="en-US"/>
              </w:rPr>
              <w:t>Bafilomycin A1 (V-ATPase inhibitor)</w:t>
            </w:r>
          </w:p>
        </w:tc>
        <w:tc>
          <w:tcPr>
            <w:tcW w:w="1260" w:type="dxa"/>
            <w:tcBorders>
              <w:top w:val="nil"/>
              <w:left w:val="nil"/>
              <w:bottom w:val="nil"/>
              <w:right w:val="nil"/>
            </w:tcBorders>
            <w:shd w:val="clear" w:color="auto" w:fill="FFFFFF"/>
            <w:tcMar>
              <w:top w:w="15" w:type="dxa"/>
              <w:left w:w="108" w:type="dxa"/>
              <w:bottom w:w="0" w:type="dxa"/>
              <w:right w:w="108" w:type="dxa"/>
            </w:tcMar>
            <w:hideMark/>
          </w:tcPr>
          <w:p w14:paraId="7ACC2402" w14:textId="77777777" w:rsidR="00A87AA1" w:rsidRPr="00BE702E" w:rsidRDefault="00A87AA1" w:rsidP="00A87AA1">
            <w:pPr>
              <w:pStyle w:val="StandardWeb"/>
              <w:spacing w:before="0" w:beforeAutospacing="0" w:after="0" w:afterAutospacing="0" w:line="227" w:lineRule="atLeast"/>
              <w:jc w:val="center"/>
              <w:rPr>
                <w:rFonts w:ascii="Arial" w:hAnsi="Arial" w:cs="Arial"/>
                <w:sz w:val="36"/>
                <w:szCs w:val="36"/>
              </w:rPr>
            </w:pPr>
            <w:r w:rsidRPr="00BE702E">
              <w:rPr>
                <w:rFonts w:ascii="Arial" w:eastAsia="Calibri" w:hAnsi="Arial"/>
                <w:color w:val="000000"/>
                <w:kern w:val="24"/>
                <w:sz w:val="16"/>
                <w:szCs w:val="16"/>
                <w:lang w:val="en-US"/>
              </w:rPr>
              <w:t>+</w:t>
            </w:r>
          </w:p>
        </w:tc>
      </w:tr>
      <w:tr w:rsidR="00A87AA1" w:rsidRPr="00BE702E" w14:paraId="20A3053B" w14:textId="77777777" w:rsidTr="00A87AA1">
        <w:trPr>
          <w:trHeight w:val="227"/>
        </w:trPr>
        <w:tc>
          <w:tcPr>
            <w:tcW w:w="3772" w:type="dxa"/>
            <w:tcBorders>
              <w:top w:val="nil"/>
              <w:left w:val="nil"/>
              <w:bottom w:val="single" w:sz="8" w:space="0" w:color="000000"/>
              <w:right w:val="nil"/>
            </w:tcBorders>
            <w:shd w:val="clear" w:color="auto" w:fill="FFFFFF"/>
            <w:tcMar>
              <w:top w:w="15" w:type="dxa"/>
              <w:left w:w="108" w:type="dxa"/>
              <w:bottom w:w="0" w:type="dxa"/>
              <w:right w:w="108" w:type="dxa"/>
            </w:tcMar>
            <w:vAlign w:val="center"/>
            <w:hideMark/>
          </w:tcPr>
          <w:p w14:paraId="645785B9" w14:textId="77777777" w:rsidR="00A87AA1" w:rsidRPr="00BE702E" w:rsidRDefault="00A87AA1" w:rsidP="00A87AA1">
            <w:pPr>
              <w:pStyle w:val="StandardWeb"/>
              <w:spacing w:before="0" w:beforeAutospacing="0" w:after="0" w:afterAutospacing="0" w:line="227" w:lineRule="atLeast"/>
              <w:rPr>
                <w:rFonts w:ascii="Arial" w:hAnsi="Arial" w:cs="Arial"/>
                <w:sz w:val="36"/>
                <w:szCs w:val="36"/>
              </w:rPr>
            </w:pPr>
            <w:r w:rsidRPr="00BE702E">
              <w:rPr>
                <w:rFonts w:ascii="Arial" w:eastAsia="Calibri" w:hAnsi="Arial"/>
                <w:color w:val="000000"/>
                <w:kern w:val="24"/>
                <w:sz w:val="16"/>
                <w:szCs w:val="16"/>
              </w:rPr>
              <w:t>Calpain inhibitor 1</w:t>
            </w:r>
          </w:p>
        </w:tc>
        <w:tc>
          <w:tcPr>
            <w:tcW w:w="1260" w:type="dxa"/>
            <w:tcBorders>
              <w:top w:val="nil"/>
              <w:left w:val="nil"/>
              <w:bottom w:val="single" w:sz="8" w:space="0" w:color="000000"/>
              <w:right w:val="nil"/>
            </w:tcBorders>
            <w:shd w:val="clear" w:color="auto" w:fill="FFFFFF"/>
            <w:tcMar>
              <w:top w:w="15" w:type="dxa"/>
              <w:left w:w="108" w:type="dxa"/>
              <w:bottom w:w="0" w:type="dxa"/>
              <w:right w:w="108" w:type="dxa"/>
            </w:tcMar>
            <w:hideMark/>
          </w:tcPr>
          <w:p w14:paraId="0CB1EB78" w14:textId="77777777" w:rsidR="00A87AA1" w:rsidRPr="00BE702E" w:rsidRDefault="00A87AA1" w:rsidP="00A87AA1">
            <w:pPr>
              <w:pStyle w:val="StandardWeb"/>
              <w:spacing w:before="0" w:beforeAutospacing="0" w:after="0" w:afterAutospacing="0" w:line="227" w:lineRule="atLeast"/>
              <w:jc w:val="center"/>
              <w:rPr>
                <w:rFonts w:ascii="Arial" w:hAnsi="Arial" w:cs="Arial"/>
                <w:sz w:val="36"/>
                <w:szCs w:val="36"/>
              </w:rPr>
            </w:pPr>
            <w:r w:rsidRPr="00BE702E">
              <w:rPr>
                <w:rFonts w:ascii="Arial" w:eastAsia="Calibri" w:hAnsi="Arial"/>
                <w:color w:val="000000"/>
                <w:kern w:val="24"/>
                <w:sz w:val="16"/>
                <w:szCs w:val="16"/>
                <w:lang w:val="en-US"/>
              </w:rPr>
              <w:t>+</w:t>
            </w:r>
          </w:p>
        </w:tc>
      </w:tr>
    </w:tbl>
    <w:p w14:paraId="290C6979" w14:textId="77777777" w:rsidR="00FE15FF" w:rsidRPr="00BE702E" w:rsidRDefault="00FE15FF" w:rsidP="008D499E">
      <w:pPr>
        <w:pStyle w:val="Standa"/>
        <w:rPr>
          <w:lang w:val="en-US"/>
        </w:rPr>
      </w:pPr>
    </w:p>
    <w:p w14:paraId="5C3713E8" w14:textId="77777777" w:rsidR="00AE125F" w:rsidRPr="00BE702E" w:rsidRDefault="00AE125F" w:rsidP="00AE125F">
      <w:pPr>
        <w:pStyle w:val="StandardWeb"/>
        <w:spacing w:before="0" w:beforeAutospacing="0" w:after="200" w:afterAutospacing="0"/>
        <w:rPr>
          <w:b/>
          <w:bCs/>
          <w:lang w:val="en-US"/>
        </w:rPr>
      </w:pPr>
      <w:r w:rsidRPr="00BE702E">
        <w:rPr>
          <w:lang w:val="en-US"/>
        </w:rPr>
        <w:br w:type="textWrapping" w:clear="all"/>
      </w:r>
    </w:p>
    <w:p w14:paraId="48039A06" w14:textId="77777777" w:rsidR="00C56FA0" w:rsidRPr="00BE702E" w:rsidRDefault="00AE125F" w:rsidP="00C56FA0">
      <w:pPr>
        <w:pStyle w:val="StandardWeb"/>
        <w:spacing w:before="0" w:beforeAutospacing="0" w:after="200" w:afterAutospacing="0"/>
        <w:rPr>
          <w:b/>
          <w:bCs/>
          <w:lang w:val="en-US"/>
        </w:rPr>
      </w:pPr>
      <w:r w:rsidRPr="00BE702E">
        <w:rPr>
          <w:b/>
          <w:bCs/>
          <w:lang w:val="en-US"/>
        </w:rPr>
        <w:t>Table S</w:t>
      </w:r>
      <w:r w:rsidR="00C260E0" w:rsidRPr="00BE702E">
        <w:rPr>
          <w:b/>
          <w:bCs/>
          <w:lang w:val="en-US"/>
        </w:rPr>
        <w:t>4</w:t>
      </w:r>
      <w:r w:rsidRPr="00BE702E">
        <w:rPr>
          <w:b/>
          <w:bCs/>
          <w:lang w:val="en-US"/>
        </w:rPr>
        <w:t xml:space="preserve">: </w:t>
      </w:r>
      <w:r w:rsidR="00C56FA0" w:rsidRPr="00BE702E">
        <w:rPr>
          <w:b/>
          <w:bCs/>
          <w:lang w:val="en-US"/>
        </w:rPr>
        <w:t xml:space="preserve">Influence of different targeted inhibitors on silica NP-induced cell death. </w:t>
      </w:r>
    </w:p>
    <w:p w14:paraId="4D38C3DA" w14:textId="77777777" w:rsidR="00AE125F" w:rsidRPr="00BE702E" w:rsidRDefault="00AE125F" w:rsidP="00AE125F">
      <w:pPr>
        <w:pStyle w:val="StandardWeb"/>
        <w:spacing w:before="0" w:beforeAutospacing="0" w:after="200" w:afterAutospacing="0"/>
        <w:rPr>
          <w:lang w:val="en-US"/>
        </w:rPr>
      </w:pPr>
    </w:p>
    <w:p w14:paraId="15BE5CB6" w14:textId="77777777" w:rsidR="00AE125F" w:rsidRPr="00BE702E" w:rsidRDefault="00AE125F" w:rsidP="00AE125F">
      <w:pPr>
        <w:pStyle w:val="Standa"/>
        <w:rPr>
          <w:lang w:val="en-US"/>
        </w:rPr>
      </w:pPr>
    </w:p>
    <w:p w14:paraId="42F775C7" w14:textId="77777777" w:rsidR="00AE125F" w:rsidRPr="00BE702E" w:rsidRDefault="00AE125F" w:rsidP="00AE125F">
      <w:pPr>
        <w:pStyle w:val="Standa"/>
        <w:rPr>
          <w:lang w:val="en-US"/>
        </w:rPr>
      </w:pPr>
    </w:p>
    <w:p w14:paraId="2A6E2DF5" w14:textId="77777777" w:rsidR="00FE15FF" w:rsidRPr="00BE702E" w:rsidRDefault="00FE15FF" w:rsidP="008D499E">
      <w:pPr>
        <w:pStyle w:val="Standa"/>
        <w:rPr>
          <w:lang w:val="en-US"/>
        </w:rPr>
      </w:pPr>
    </w:p>
    <w:p w14:paraId="5FE5E199" w14:textId="77777777" w:rsidR="00FE15FF" w:rsidRPr="00BE702E" w:rsidRDefault="00FE15FF" w:rsidP="008D499E">
      <w:pPr>
        <w:pStyle w:val="Standa"/>
        <w:rPr>
          <w:lang w:val="en-US"/>
        </w:rPr>
      </w:pPr>
    </w:p>
    <w:p w14:paraId="110CA35F" w14:textId="77777777" w:rsidR="00FE15FF" w:rsidRPr="00BE702E" w:rsidRDefault="00FE15FF" w:rsidP="008D499E">
      <w:pPr>
        <w:pStyle w:val="Standa"/>
        <w:rPr>
          <w:lang w:val="en-US"/>
        </w:rPr>
      </w:pPr>
    </w:p>
    <w:p w14:paraId="2CE41F7F" w14:textId="77777777" w:rsidR="00FE15FF" w:rsidRPr="00BE702E" w:rsidRDefault="00FE15FF" w:rsidP="008D499E">
      <w:pPr>
        <w:pStyle w:val="Standa"/>
        <w:rPr>
          <w:lang w:val="en-US"/>
        </w:rPr>
      </w:pPr>
    </w:p>
    <w:p w14:paraId="46991684" w14:textId="77777777" w:rsidR="00FE15FF" w:rsidRPr="00BE702E" w:rsidRDefault="00FE15FF" w:rsidP="008D499E">
      <w:pPr>
        <w:pStyle w:val="Standa"/>
        <w:rPr>
          <w:lang w:val="en-US"/>
        </w:rPr>
      </w:pPr>
    </w:p>
    <w:p w14:paraId="7A019573" w14:textId="77777777" w:rsidR="00FE15FF" w:rsidRPr="00BE702E" w:rsidRDefault="00FE15FF" w:rsidP="008D499E">
      <w:pPr>
        <w:pStyle w:val="Standa"/>
        <w:rPr>
          <w:lang w:val="en-US"/>
        </w:rPr>
      </w:pPr>
    </w:p>
    <w:p w14:paraId="29CF5244" w14:textId="77777777" w:rsidR="00FE15FF" w:rsidRPr="00BE702E" w:rsidRDefault="00FE15FF" w:rsidP="008D499E">
      <w:pPr>
        <w:pStyle w:val="Standa"/>
        <w:rPr>
          <w:lang w:val="en-US"/>
        </w:rPr>
      </w:pPr>
    </w:p>
    <w:p w14:paraId="1193CD5A" w14:textId="77777777" w:rsidR="00FE15FF" w:rsidRPr="00BE702E" w:rsidRDefault="00FE15FF" w:rsidP="008D499E">
      <w:pPr>
        <w:pStyle w:val="Standa"/>
        <w:rPr>
          <w:lang w:val="en-US"/>
        </w:rPr>
      </w:pPr>
    </w:p>
    <w:p w14:paraId="6E39B695" w14:textId="77777777" w:rsidR="00FE15FF" w:rsidRPr="00BE702E" w:rsidRDefault="00FE15FF" w:rsidP="008D499E">
      <w:pPr>
        <w:pStyle w:val="Standa"/>
        <w:rPr>
          <w:lang w:val="en-US"/>
        </w:rPr>
      </w:pPr>
    </w:p>
    <w:p w14:paraId="371E5782" w14:textId="77777777" w:rsidR="00FE15FF" w:rsidRPr="00BE702E" w:rsidRDefault="00FE15FF" w:rsidP="008D499E">
      <w:pPr>
        <w:pStyle w:val="Standa"/>
        <w:rPr>
          <w:lang w:val="en-US"/>
        </w:rPr>
      </w:pPr>
    </w:p>
    <w:p w14:paraId="220FE6ED" w14:textId="77777777" w:rsidR="00FE15FF" w:rsidRPr="00BE702E" w:rsidRDefault="00FE15FF" w:rsidP="008D499E">
      <w:pPr>
        <w:pStyle w:val="Standa"/>
        <w:rPr>
          <w:lang w:val="en-US"/>
        </w:rPr>
      </w:pPr>
    </w:p>
    <w:p w14:paraId="571ADDA0" w14:textId="77777777" w:rsidR="00FE15FF" w:rsidRPr="00BE702E" w:rsidRDefault="00FE15FF" w:rsidP="008D499E">
      <w:pPr>
        <w:pStyle w:val="Standa"/>
        <w:rPr>
          <w:lang w:val="en-US"/>
        </w:rPr>
      </w:pPr>
    </w:p>
    <w:p w14:paraId="3CB52090" w14:textId="77777777" w:rsidR="00FE15FF" w:rsidRPr="00BE702E" w:rsidRDefault="00FE15FF" w:rsidP="008D499E">
      <w:pPr>
        <w:pStyle w:val="Standa"/>
        <w:rPr>
          <w:lang w:val="en-US"/>
        </w:rPr>
      </w:pPr>
    </w:p>
    <w:p w14:paraId="0BAEFB33" w14:textId="77777777" w:rsidR="0093456E" w:rsidRPr="00BE702E" w:rsidRDefault="0093456E" w:rsidP="0093456E">
      <w:pPr>
        <w:pStyle w:val="Standa"/>
        <w:rPr>
          <w:lang w:val="en-US"/>
        </w:rPr>
      </w:pPr>
    </w:p>
    <w:p w14:paraId="52E7808F" w14:textId="77777777" w:rsidR="0093456E" w:rsidRPr="00BE702E" w:rsidRDefault="0093456E" w:rsidP="0093456E">
      <w:pPr>
        <w:pStyle w:val="Standa"/>
        <w:rPr>
          <w:lang w:val="en-US"/>
        </w:rPr>
      </w:pPr>
    </w:p>
    <w:p w14:paraId="163BCE29" w14:textId="77777777" w:rsidR="0093456E" w:rsidRPr="00BE702E" w:rsidRDefault="0093456E" w:rsidP="0093456E">
      <w:pPr>
        <w:pStyle w:val="Standa"/>
        <w:rPr>
          <w:b/>
          <w:bCs/>
          <w:lang w:val="en-US"/>
        </w:rPr>
      </w:pPr>
    </w:p>
    <w:p w14:paraId="0F60B711" w14:textId="77777777" w:rsidR="00F92F55" w:rsidRPr="00BE702E" w:rsidRDefault="00F92F55" w:rsidP="0093456E">
      <w:pPr>
        <w:pStyle w:val="Standa"/>
        <w:jc w:val="both"/>
        <w:rPr>
          <w:b/>
          <w:bCs/>
          <w:lang w:val="en-US"/>
        </w:rPr>
      </w:pPr>
    </w:p>
    <w:p w14:paraId="0C5BB52F" w14:textId="77777777" w:rsidR="00221AD8" w:rsidRPr="00BE702E" w:rsidRDefault="001C2079" w:rsidP="0093456E">
      <w:pPr>
        <w:pStyle w:val="Standa"/>
        <w:jc w:val="both"/>
        <w:rPr>
          <w:b/>
          <w:bCs/>
          <w:lang w:val="en-US"/>
        </w:rPr>
      </w:pPr>
      <w:r w:rsidRPr="00BE702E">
        <w:rPr>
          <w:b/>
          <w:bCs/>
          <w:noProof/>
          <w:lang w:eastAsia="de-DE" w:bidi="ar-SA"/>
        </w:rPr>
        <w:lastRenderedPageBreak/>
        <w:drawing>
          <wp:inline distT="0" distB="0" distL="0" distR="0" wp14:anchorId="75202CD1" wp14:editId="6E6446C8">
            <wp:extent cx="5230520" cy="55080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1_ewm.em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30520" cy="5508000"/>
                    </a:xfrm>
                    <a:prstGeom prst="rect">
                      <a:avLst/>
                    </a:prstGeom>
                  </pic:spPr>
                </pic:pic>
              </a:graphicData>
            </a:graphic>
          </wp:inline>
        </w:drawing>
      </w:r>
    </w:p>
    <w:p w14:paraId="354293C8" w14:textId="77777777" w:rsidR="001C2079" w:rsidRPr="00BE702E" w:rsidRDefault="001C2079" w:rsidP="0093456E">
      <w:pPr>
        <w:pStyle w:val="Standa"/>
        <w:jc w:val="both"/>
        <w:rPr>
          <w:b/>
          <w:bCs/>
          <w:lang w:val="en-US"/>
        </w:rPr>
      </w:pPr>
    </w:p>
    <w:p w14:paraId="562C32FA" w14:textId="77777777" w:rsidR="001C2079" w:rsidRPr="00BE702E" w:rsidRDefault="001C2079" w:rsidP="0093456E">
      <w:pPr>
        <w:pStyle w:val="Standa"/>
        <w:jc w:val="both"/>
        <w:rPr>
          <w:b/>
          <w:bCs/>
          <w:lang w:val="en-US"/>
        </w:rPr>
      </w:pPr>
    </w:p>
    <w:p w14:paraId="78AC7A0F" w14:textId="77777777" w:rsidR="0093456E" w:rsidRPr="00BE702E" w:rsidRDefault="0093456E" w:rsidP="0093456E">
      <w:pPr>
        <w:pStyle w:val="Standa"/>
        <w:jc w:val="both"/>
        <w:rPr>
          <w:lang w:val="en-US"/>
        </w:rPr>
      </w:pPr>
      <w:r w:rsidRPr="00BE702E">
        <w:rPr>
          <w:b/>
          <w:bCs/>
          <w:lang w:val="en-US"/>
        </w:rPr>
        <w:t>Figure S1:</w:t>
      </w:r>
      <w:r w:rsidRPr="00BE702E">
        <w:rPr>
          <w:lang w:val="en-US"/>
        </w:rPr>
        <w:t xml:space="preserve"> </w:t>
      </w:r>
      <w:r w:rsidRPr="00BE702E">
        <w:rPr>
          <w:b/>
          <w:bCs/>
          <w:lang w:val="en-US"/>
        </w:rPr>
        <w:t xml:space="preserve">Schematic illustration of the synthesis procedure of plain, APTES- or DETAS-modified silica nanoparticles. </w:t>
      </w:r>
      <w:r w:rsidRPr="00BE702E">
        <w:rPr>
          <w:lang w:val="en-US"/>
        </w:rPr>
        <w:t>(A)</w:t>
      </w:r>
      <w:r w:rsidRPr="00BE702E">
        <w:rPr>
          <w:b/>
          <w:bCs/>
          <w:lang w:val="en-US"/>
        </w:rPr>
        <w:t xml:space="preserve"> </w:t>
      </w:r>
      <w:r w:rsidRPr="00BE702E">
        <w:rPr>
          <w:lang w:val="en-US"/>
        </w:rPr>
        <w:t>In brief, aliquots of TEOS and ammonia solution (28-30 %) were added to the mixture of reverse micelles including cyclohexane, 1-hexanol, Triton X-100 and water, and then kept stirring at room temperature for 24 h (Day I). Thereafter, additional TEOS was added and the mixture was stirred for 30 min, then the various amounts of APTES or DETAS were added to modify the particle surface with positively charged amin</w:t>
      </w:r>
      <w:r w:rsidR="00904A15" w:rsidRPr="00BE702E">
        <w:rPr>
          <w:lang w:val="en-US"/>
        </w:rPr>
        <w:t>o</w:t>
      </w:r>
      <w:r w:rsidRPr="00BE702E">
        <w:rPr>
          <w:lang w:val="en-US"/>
        </w:rPr>
        <w:t xml:space="preserve"> groups. The mixture was incubated for another 24 h (Day II). Then, acetone was added to the mixture to break up the micelles. Nanoparticle suspensions were washed 3 times with absolute ethanol and 3 times with heat-inactivated double distilled water (Day III) and stored in water at a concentration of 10 mg</w:t>
      </w:r>
      <w:r w:rsidR="00647D55" w:rsidRPr="00BE702E">
        <w:rPr>
          <w:lang w:val="en-US"/>
        </w:rPr>
        <w:t xml:space="preserve"> </w:t>
      </w:r>
      <w:r w:rsidRPr="00BE702E">
        <w:rPr>
          <w:lang w:val="en-US"/>
        </w:rPr>
        <w:t>mL</w:t>
      </w:r>
      <w:r w:rsidR="00647D55" w:rsidRPr="00BE702E">
        <w:rPr>
          <w:vertAlign w:val="superscript"/>
          <w:lang w:val="en-US"/>
        </w:rPr>
        <w:t>-1</w:t>
      </w:r>
      <w:r w:rsidRPr="00BE702E">
        <w:rPr>
          <w:lang w:val="en-US"/>
        </w:rPr>
        <w:t>. (B) Chemical structure of APTES and DETAS.</w:t>
      </w:r>
    </w:p>
    <w:p w14:paraId="0BD3781B" w14:textId="77777777" w:rsidR="008D499E" w:rsidRPr="00BE702E" w:rsidRDefault="008D499E" w:rsidP="008D499E">
      <w:pPr>
        <w:pStyle w:val="Standa"/>
        <w:rPr>
          <w:lang w:val="en-US"/>
        </w:rPr>
      </w:pPr>
    </w:p>
    <w:p w14:paraId="4AB35197" w14:textId="77777777" w:rsidR="008D499E" w:rsidRPr="00BE702E" w:rsidRDefault="008D499E" w:rsidP="008D499E">
      <w:pPr>
        <w:pStyle w:val="Standa"/>
        <w:rPr>
          <w:lang w:val="en-US"/>
        </w:rPr>
      </w:pPr>
    </w:p>
    <w:p w14:paraId="5C4DE705" w14:textId="77777777" w:rsidR="008D499E" w:rsidRPr="00BE702E" w:rsidRDefault="008D499E" w:rsidP="008D499E">
      <w:pPr>
        <w:pStyle w:val="Standa"/>
        <w:rPr>
          <w:lang w:val="en-US"/>
        </w:rPr>
      </w:pPr>
    </w:p>
    <w:p w14:paraId="33A48A80" w14:textId="77777777" w:rsidR="008D499E" w:rsidRPr="00BE702E" w:rsidRDefault="008D499E" w:rsidP="008D499E">
      <w:pPr>
        <w:pStyle w:val="Standa"/>
        <w:rPr>
          <w:lang w:val="en-US"/>
        </w:rPr>
      </w:pPr>
    </w:p>
    <w:p w14:paraId="4A62289E" w14:textId="77777777" w:rsidR="008D499E" w:rsidRPr="00BE702E" w:rsidRDefault="008D499E" w:rsidP="008D499E">
      <w:pPr>
        <w:pStyle w:val="Standa"/>
        <w:rPr>
          <w:lang w:val="en-US"/>
        </w:rPr>
      </w:pPr>
    </w:p>
    <w:p w14:paraId="32BD0041" w14:textId="77777777" w:rsidR="008D499E" w:rsidRPr="00BE702E" w:rsidRDefault="008D499E" w:rsidP="008D499E">
      <w:pPr>
        <w:pStyle w:val="Standa"/>
        <w:rPr>
          <w:b/>
          <w:bCs/>
          <w:lang w:val="en-US"/>
        </w:rPr>
      </w:pPr>
    </w:p>
    <w:p w14:paraId="17BF82B3" w14:textId="77777777" w:rsidR="008D499E" w:rsidRPr="00BE702E" w:rsidRDefault="008D499E" w:rsidP="008D499E">
      <w:pPr>
        <w:pStyle w:val="Standa"/>
        <w:rPr>
          <w:b/>
          <w:bCs/>
          <w:lang w:val="en-US"/>
        </w:rPr>
      </w:pPr>
    </w:p>
    <w:p w14:paraId="2905D2A3" w14:textId="77777777" w:rsidR="003B2D09" w:rsidRPr="00BE702E" w:rsidRDefault="003B2D09" w:rsidP="00135E68">
      <w:pPr>
        <w:pStyle w:val="Standa"/>
        <w:jc w:val="both"/>
        <w:rPr>
          <w:b/>
          <w:bCs/>
          <w:lang w:val="en-US"/>
        </w:rPr>
      </w:pPr>
      <w:r w:rsidRPr="00BE702E">
        <w:rPr>
          <w:b/>
          <w:bCs/>
          <w:noProof/>
          <w:lang w:eastAsia="de-DE" w:bidi="ar-SA"/>
        </w:rPr>
        <w:drawing>
          <wp:inline distT="0" distB="0" distL="0" distR="0" wp14:anchorId="17FC6669" wp14:editId="48F19872">
            <wp:extent cx="4579200" cy="3643200"/>
            <wp:effectExtent l="0" t="0" r="0" b="0"/>
            <wp:docPr id="155" name="Grafik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2.tif"/>
                    <pic:cNvPicPr/>
                  </pic:nvPicPr>
                  <pic:blipFill>
                    <a:blip r:embed="rId18">
                      <a:extLst>
                        <a:ext uri="{28A0092B-C50C-407E-A947-70E740481C1C}">
                          <a14:useLocalDpi xmlns:a14="http://schemas.microsoft.com/office/drawing/2010/main" val="0"/>
                        </a:ext>
                      </a:extLst>
                    </a:blip>
                    <a:stretch>
                      <a:fillRect/>
                    </a:stretch>
                  </pic:blipFill>
                  <pic:spPr>
                    <a:xfrm>
                      <a:off x="0" y="0"/>
                      <a:ext cx="4579200" cy="3643200"/>
                    </a:xfrm>
                    <a:prstGeom prst="rect">
                      <a:avLst/>
                    </a:prstGeom>
                  </pic:spPr>
                </pic:pic>
              </a:graphicData>
            </a:graphic>
          </wp:inline>
        </w:drawing>
      </w:r>
    </w:p>
    <w:p w14:paraId="5F6E873D" w14:textId="77777777" w:rsidR="003B2D09" w:rsidRPr="00BE702E" w:rsidRDefault="003B2D09" w:rsidP="00135E68">
      <w:pPr>
        <w:pStyle w:val="Standa"/>
        <w:jc w:val="both"/>
        <w:rPr>
          <w:bCs/>
          <w:lang w:val="en-US"/>
        </w:rPr>
      </w:pPr>
    </w:p>
    <w:p w14:paraId="2E4708B3" w14:textId="77777777" w:rsidR="00135E68" w:rsidRPr="00BE702E" w:rsidRDefault="008D499E" w:rsidP="00135E68">
      <w:pPr>
        <w:pStyle w:val="Standa"/>
        <w:jc w:val="both"/>
        <w:rPr>
          <w:bCs/>
          <w:lang w:val="en-US"/>
        </w:rPr>
      </w:pPr>
      <w:r w:rsidRPr="00BE702E">
        <w:rPr>
          <w:b/>
          <w:bCs/>
          <w:lang w:val="en-US"/>
        </w:rPr>
        <w:t xml:space="preserve">Figure </w:t>
      </w:r>
      <w:r w:rsidR="0093456E" w:rsidRPr="00BE702E">
        <w:rPr>
          <w:b/>
          <w:bCs/>
          <w:lang w:val="en-US"/>
        </w:rPr>
        <w:t>S2</w:t>
      </w:r>
      <w:r w:rsidRPr="00BE702E">
        <w:rPr>
          <w:b/>
          <w:bCs/>
          <w:lang w:val="en-US"/>
        </w:rPr>
        <w:t xml:space="preserve">: </w:t>
      </w:r>
      <w:r w:rsidR="00135E68" w:rsidRPr="00BE702E">
        <w:rPr>
          <w:b/>
          <w:bCs/>
          <w:lang w:val="en-US"/>
        </w:rPr>
        <w:t xml:space="preserve">TEM images of plain, APTES-, and DETAS-modified silica nanoparticles. </w:t>
      </w:r>
      <w:r w:rsidR="00135E68" w:rsidRPr="00BE702E">
        <w:rPr>
          <w:bCs/>
          <w:lang w:val="en-US"/>
        </w:rPr>
        <w:t>The indicated NPs were suspended in H</w:t>
      </w:r>
      <w:r w:rsidR="00135E68" w:rsidRPr="00BE702E">
        <w:rPr>
          <w:bCs/>
          <w:vertAlign w:val="subscript"/>
          <w:lang w:val="en-US"/>
        </w:rPr>
        <w:t>2</w:t>
      </w:r>
      <w:r w:rsidR="00135E68" w:rsidRPr="00BE702E">
        <w:rPr>
          <w:bCs/>
          <w:lang w:val="en-US"/>
        </w:rPr>
        <w:t>O, spotted on formvar covered copper grids, dried at RT and analy</w:t>
      </w:r>
      <w:r w:rsidR="00FA65C8" w:rsidRPr="00BE702E">
        <w:rPr>
          <w:bCs/>
          <w:lang w:val="en-US"/>
        </w:rPr>
        <w:t>z</w:t>
      </w:r>
      <w:r w:rsidR="00135E68" w:rsidRPr="00BE702E">
        <w:rPr>
          <w:bCs/>
          <w:lang w:val="en-US"/>
        </w:rPr>
        <w:t xml:space="preserve">ed by transmission electron microscopy (TEM), scale bar = 100 nm. Particle size distributions were calculated from TEM images by using NIH ImageJ software. </w:t>
      </w:r>
    </w:p>
    <w:p w14:paraId="76259730" w14:textId="77777777" w:rsidR="008D499E" w:rsidRPr="00BE702E" w:rsidRDefault="008D499E" w:rsidP="00135E68">
      <w:pPr>
        <w:pStyle w:val="Standa"/>
        <w:jc w:val="both"/>
        <w:rPr>
          <w:lang w:val="en-US"/>
        </w:rPr>
      </w:pPr>
    </w:p>
    <w:p w14:paraId="1B25F650" w14:textId="77777777" w:rsidR="008D499E" w:rsidRPr="00BE702E" w:rsidRDefault="008D499E" w:rsidP="008D499E">
      <w:pPr>
        <w:pStyle w:val="Standa"/>
        <w:jc w:val="both"/>
        <w:rPr>
          <w:lang w:val="en-US"/>
        </w:rPr>
      </w:pPr>
    </w:p>
    <w:p w14:paraId="1A6727DE" w14:textId="77777777" w:rsidR="008D499E" w:rsidRPr="00BE702E" w:rsidRDefault="008D499E" w:rsidP="008D499E">
      <w:pPr>
        <w:pStyle w:val="Standa"/>
        <w:rPr>
          <w:lang w:val="en-US"/>
        </w:rPr>
      </w:pPr>
    </w:p>
    <w:p w14:paraId="02712A19" w14:textId="77777777" w:rsidR="008D499E" w:rsidRPr="00BE702E" w:rsidRDefault="008D499E" w:rsidP="008D499E">
      <w:pPr>
        <w:pStyle w:val="Standa"/>
        <w:rPr>
          <w:lang w:val="en-US"/>
        </w:rPr>
      </w:pPr>
    </w:p>
    <w:p w14:paraId="4A68A845" w14:textId="77777777" w:rsidR="008D499E" w:rsidRPr="00BE702E" w:rsidRDefault="008D499E" w:rsidP="008D499E">
      <w:pPr>
        <w:pStyle w:val="Standa"/>
        <w:rPr>
          <w:lang w:val="en-US"/>
        </w:rPr>
      </w:pPr>
    </w:p>
    <w:p w14:paraId="2C0C38D6" w14:textId="77777777" w:rsidR="008D499E" w:rsidRPr="00BE702E" w:rsidRDefault="008D499E" w:rsidP="008D499E">
      <w:pPr>
        <w:pStyle w:val="Standa"/>
        <w:rPr>
          <w:lang w:val="en-US"/>
        </w:rPr>
      </w:pPr>
    </w:p>
    <w:p w14:paraId="6BED2515" w14:textId="77777777" w:rsidR="008D499E" w:rsidRPr="00BE702E" w:rsidRDefault="008D499E" w:rsidP="008D499E">
      <w:pPr>
        <w:pStyle w:val="Standa"/>
        <w:rPr>
          <w:lang w:val="en-US"/>
        </w:rPr>
      </w:pPr>
    </w:p>
    <w:p w14:paraId="03B49171" w14:textId="77777777" w:rsidR="008D499E" w:rsidRPr="00BE702E" w:rsidRDefault="008D499E" w:rsidP="008D499E">
      <w:pPr>
        <w:pStyle w:val="Standa"/>
        <w:rPr>
          <w:lang w:val="en-US"/>
        </w:rPr>
      </w:pPr>
    </w:p>
    <w:p w14:paraId="413C4470" w14:textId="77777777" w:rsidR="008D499E" w:rsidRPr="00BE702E" w:rsidRDefault="008D499E" w:rsidP="008D499E">
      <w:pPr>
        <w:pStyle w:val="Standa"/>
        <w:rPr>
          <w:lang w:val="en-US"/>
        </w:rPr>
      </w:pPr>
    </w:p>
    <w:p w14:paraId="401A52DB" w14:textId="77777777" w:rsidR="008D499E" w:rsidRPr="00BE702E" w:rsidRDefault="008D499E" w:rsidP="008D499E">
      <w:pPr>
        <w:pStyle w:val="Standa"/>
        <w:rPr>
          <w:lang w:val="en-US"/>
        </w:rPr>
      </w:pPr>
    </w:p>
    <w:p w14:paraId="4CE9710D" w14:textId="77777777" w:rsidR="008D499E" w:rsidRPr="00BE702E" w:rsidRDefault="008D499E" w:rsidP="008D499E">
      <w:pPr>
        <w:pStyle w:val="Standa"/>
        <w:rPr>
          <w:lang w:val="en-US"/>
        </w:rPr>
      </w:pPr>
    </w:p>
    <w:p w14:paraId="32A2E33B" w14:textId="77777777" w:rsidR="008D499E" w:rsidRPr="00BE702E" w:rsidRDefault="008D499E" w:rsidP="008D499E">
      <w:pPr>
        <w:pStyle w:val="Standa"/>
        <w:rPr>
          <w:lang w:val="en-US"/>
        </w:rPr>
      </w:pPr>
    </w:p>
    <w:p w14:paraId="2DF40A4D" w14:textId="77777777" w:rsidR="008D499E" w:rsidRPr="00BE702E" w:rsidRDefault="008D499E" w:rsidP="008D499E">
      <w:pPr>
        <w:pStyle w:val="Standa"/>
        <w:rPr>
          <w:lang w:val="en-US"/>
        </w:rPr>
      </w:pPr>
    </w:p>
    <w:p w14:paraId="063C0AD6" w14:textId="77777777" w:rsidR="008D499E" w:rsidRPr="00BE702E" w:rsidRDefault="008D499E" w:rsidP="008D499E">
      <w:pPr>
        <w:pStyle w:val="Standa"/>
        <w:rPr>
          <w:lang w:val="en-US"/>
        </w:rPr>
      </w:pPr>
    </w:p>
    <w:p w14:paraId="48786592" w14:textId="77777777" w:rsidR="008D499E" w:rsidRPr="00BE702E" w:rsidRDefault="008D499E" w:rsidP="008D499E">
      <w:pPr>
        <w:pStyle w:val="Standa"/>
        <w:rPr>
          <w:lang w:val="en-US"/>
        </w:rPr>
      </w:pPr>
    </w:p>
    <w:p w14:paraId="4DDD63DC" w14:textId="77777777" w:rsidR="008D499E" w:rsidRPr="00BE702E" w:rsidRDefault="008D499E" w:rsidP="008D499E">
      <w:pPr>
        <w:pStyle w:val="Standa"/>
        <w:rPr>
          <w:lang w:val="en-US"/>
        </w:rPr>
      </w:pPr>
    </w:p>
    <w:p w14:paraId="414CD640" w14:textId="77777777" w:rsidR="008D499E" w:rsidRPr="00BE702E" w:rsidRDefault="008D499E" w:rsidP="008D499E">
      <w:pPr>
        <w:pStyle w:val="Standa"/>
        <w:rPr>
          <w:lang w:val="en-US"/>
        </w:rPr>
      </w:pPr>
    </w:p>
    <w:p w14:paraId="3BC41B3C" w14:textId="77777777" w:rsidR="008D499E" w:rsidRPr="00BE702E" w:rsidRDefault="008D499E" w:rsidP="008D499E">
      <w:pPr>
        <w:pStyle w:val="Standa"/>
        <w:rPr>
          <w:lang w:val="en-US"/>
        </w:rPr>
      </w:pPr>
    </w:p>
    <w:p w14:paraId="6D55994C" w14:textId="77777777" w:rsidR="008D499E" w:rsidRPr="00BE702E" w:rsidRDefault="008D499E" w:rsidP="008D499E">
      <w:pPr>
        <w:pStyle w:val="Standa"/>
        <w:rPr>
          <w:lang w:val="en-US"/>
        </w:rPr>
      </w:pPr>
    </w:p>
    <w:p w14:paraId="07E6E3E9" w14:textId="77777777" w:rsidR="008D499E" w:rsidRPr="00BE702E" w:rsidRDefault="008D499E" w:rsidP="008D499E">
      <w:pPr>
        <w:pStyle w:val="Standa"/>
        <w:rPr>
          <w:lang w:val="en-US"/>
        </w:rPr>
      </w:pPr>
    </w:p>
    <w:p w14:paraId="3FC21951" w14:textId="77777777" w:rsidR="008D499E" w:rsidRPr="00BE702E" w:rsidRDefault="008D499E" w:rsidP="008D499E">
      <w:pPr>
        <w:pStyle w:val="Standa"/>
        <w:rPr>
          <w:lang w:val="en-US"/>
        </w:rPr>
      </w:pPr>
    </w:p>
    <w:p w14:paraId="145210B2" w14:textId="77777777" w:rsidR="008D499E" w:rsidRPr="00BE702E" w:rsidRDefault="008D499E" w:rsidP="008D499E">
      <w:pPr>
        <w:pStyle w:val="Standa"/>
        <w:rPr>
          <w:lang w:val="en-US"/>
        </w:rPr>
      </w:pPr>
    </w:p>
    <w:p w14:paraId="2B572F18" w14:textId="77777777" w:rsidR="008D499E" w:rsidRPr="00BE702E" w:rsidRDefault="008D499E" w:rsidP="008D499E">
      <w:pPr>
        <w:pStyle w:val="Standa"/>
        <w:rPr>
          <w:lang w:val="en-US"/>
        </w:rPr>
      </w:pPr>
    </w:p>
    <w:p w14:paraId="4AB6688F" w14:textId="77777777" w:rsidR="008D499E" w:rsidRPr="00BE702E" w:rsidRDefault="008D499E" w:rsidP="008D499E">
      <w:pPr>
        <w:pStyle w:val="Standa"/>
        <w:rPr>
          <w:lang w:val="en-US"/>
        </w:rPr>
      </w:pPr>
    </w:p>
    <w:p w14:paraId="52D622AB" w14:textId="77777777" w:rsidR="008D499E" w:rsidRPr="00BE702E" w:rsidRDefault="008D499E" w:rsidP="008D499E">
      <w:pPr>
        <w:pStyle w:val="Standa"/>
        <w:rPr>
          <w:lang w:val="en-US"/>
        </w:rPr>
      </w:pPr>
    </w:p>
    <w:p w14:paraId="7BFCE976" w14:textId="77777777" w:rsidR="008D499E" w:rsidRPr="00BE702E" w:rsidRDefault="001C2079" w:rsidP="008D499E">
      <w:pPr>
        <w:pStyle w:val="Standa"/>
        <w:rPr>
          <w:lang w:val="en-US"/>
        </w:rPr>
      </w:pPr>
      <w:r w:rsidRPr="00BE702E">
        <w:rPr>
          <w:noProof/>
          <w:lang w:eastAsia="de-DE" w:bidi="ar-SA"/>
        </w:rPr>
        <w:drawing>
          <wp:inline distT="0" distB="0" distL="0" distR="0" wp14:anchorId="77722022" wp14:editId="7047A692">
            <wp:extent cx="5551200" cy="3916800"/>
            <wp:effectExtent l="0" t="0" r="0" b="762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3_ewm.em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51200" cy="3916800"/>
                    </a:xfrm>
                    <a:prstGeom prst="rect">
                      <a:avLst/>
                    </a:prstGeom>
                  </pic:spPr>
                </pic:pic>
              </a:graphicData>
            </a:graphic>
          </wp:inline>
        </w:drawing>
      </w:r>
    </w:p>
    <w:p w14:paraId="309550EC" w14:textId="77777777" w:rsidR="008D499E" w:rsidRPr="00BE702E" w:rsidRDefault="008D499E" w:rsidP="008D499E">
      <w:pPr>
        <w:pStyle w:val="Standa"/>
        <w:jc w:val="both"/>
        <w:rPr>
          <w:lang w:val="en-US"/>
        </w:rPr>
      </w:pPr>
      <w:r w:rsidRPr="00BE702E">
        <w:rPr>
          <w:b/>
          <w:bCs/>
          <w:lang w:val="en-US"/>
        </w:rPr>
        <w:t xml:space="preserve">Figure </w:t>
      </w:r>
      <w:r w:rsidR="0093456E" w:rsidRPr="00BE702E">
        <w:rPr>
          <w:b/>
          <w:bCs/>
          <w:lang w:val="en-US"/>
        </w:rPr>
        <w:t>S3</w:t>
      </w:r>
      <w:r w:rsidRPr="00BE702E">
        <w:rPr>
          <w:b/>
          <w:bCs/>
          <w:lang w:val="en-US"/>
        </w:rPr>
        <w:t>: Types of silicon units on APTES-modified silica NPs surface.</w:t>
      </w:r>
    </w:p>
    <w:p w14:paraId="6B4E4DB7" w14:textId="77777777" w:rsidR="008D499E" w:rsidRPr="00BE702E" w:rsidRDefault="008D499E" w:rsidP="008D499E">
      <w:pPr>
        <w:pStyle w:val="Standa"/>
        <w:jc w:val="both"/>
        <w:rPr>
          <w:lang w:val="en-US"/>
        </w:rPr>
      </w:pPr>
    </w:p>
    <w:p w14:paraId="36085978" w14:textId="77777777" w:rsidR="008D499E" w:rsidRPr="00BE702E" w:rsidRDefault="008D499E" w:rsidP="008D499E">
      <w:pPr>
        <w:pStyle w:val="Standa"/>
        <w:rPr>
          <w:lang w:val="en-US"/>
        </w:rPr>
      </w:pPr>
    </w:p>
    <w:p w14:paraId="795D3153" w14:textId="77777777" w:rsidR="008D499E" w:rsidRPr="00BE702E" w:rsidRDefault="008D499E" w:rsidP="008D499E">
      <w:pPr>
        <w:pStyle w:val="Standa"/>
        <w:rPr>
          <w:lang w:val="en-US"/>
        </w:rPr>
      </w:pPr>
    </w:p>
    <w:p w14:paraId="073A2A1A" w14:textId="77777777" w:rsidR="008D499E" w:rsidRPr="00BE702E" w:rsidRDefault="008D499E" w:rsidP="008D499E">
      <w:pPr>
        <w:pStyle w:val="Standa"/>
        <w:rPr>
          <w:lang w:val="en-US"/>
        </w:rPr>
      </w:pPr>
    </w:p>
    <w:p w14:paraId="5D6DDF1E" w14:textId="77777777" w:rsidR="008D499E" w:rsidRPr="00BE702E" w:rsidRDefault="008D499E" w:rsidP="008D499E">
      <w:pPr>
        <w:pStyle w:val="Standa"/>
        <w:rPr>
          <w:lang w:val="en-US"/>
        </w:rPr>
      </w:pPr>
    </w:p>
    <w:p w14:paraId="5B155A2A" w14:textId="77777777" w:rsidR="008D499E" w:rsidRPr="00BE702E" w:rsidRDefault="008D499E" w:rsidP="008D499E">
      <w:pPr>
        <w:pStyle w:val="Standa"/>
        <w:rPr>
          <w:lang w:val="en-US"/>
        </w:rPr>
      </w:pPr>
    </w:p>
    <w:p w14:paraId="5D30D60C" w14:textId="77777777" w:rsidR="008D499E" w:rsidRPr="00BE702E" w:rsidRDefault="008D499E" w:rsidP="008D499E">
      <w:pPr>
        <w:pStyle w:val="Standa"/>
        <w:rPr>
          <w:lang w:val="en-US"/>
        </w:rPr>
      </w:pPr>
    </w:p>
    <w:p w14:paraId="35906D91" w14:textId="77777777" w:rsidR="008D499E" w:rsidRPr="00BE702E" w:rsidRDefault="008D499E" w:rsidP="008D499E">
      <w:pPr>
        <w:pStyle w:val="Standa"/>
        <w:rPr>
          <w:lang w:val="en-US"/>
        </w:rPr>
      </w:pPr>
    </w:p>
    <w:p w14:paraId="00C81A0A" w14:textId="77777777" w:rsidR="008D499E" w:rsidRPr="00BE702E" w:rsidRDefault="008D499E" w:rsidP="008D499E">
      <w:pPr>
        <w:pStyle w:val="Standa"/>
        <w:rPr>
          <w:lang w:val="en-US"/>
        </w:rPr>
      </w:pPr>
    </w:p>
    <w:p w14:paraId="179B9441" w14:textId="77777777" w:rsidR="008D499E" w:rsidRPr="00BE702E" w:rsidRDefault="008D499E" w:rsidP="008D499E">
      <w:pPr>
        <w:pStyle w:val="Standa"/>
        <w:rPr>
          <w:lang w:val="en-US"/>
        </w:rPr>
      </w:pPr>
    </w:p>
    <w:p w14:paraId="469331F1" w14:textId="77777777" w:rsidR="008D499E" w:rsidRPr="00BE702E" w:rsidRDefault="008D499E" w:rsidP="008D499E">
      <w:pPr>
        <w:pStyle w:val="Standa"/>
        <w:rPr>
          <w:lang w:val="en-US"/>
        </w:rPr>
      </w:pPr>
    </w:p>
    <w:p w14:paraId="17EFD5F7" w14:textId="77777777" w:rsidR="008D499E" w:rsidRPr="00BE702E" w:rsidRDefault="008D499E" w:rsidP="008D499E">
      <w:pPr>
        <w:pStyle w:val="Standa"/>
        <w:rPr>
          <w:lang w:val="en-US"/>
        </w:rPr>
      </w:pPr>
    </w:p>
    <w:p w14:paraId="66F013A2" w14:textId="77777777" w:rsidR="008D499E" w:rsidRPr="00BE702E" w:rsidRDefault="008D499E" w:rsidP="008D499E">
      <w:pPr>
        <w:pStyle w:val="Standa"/>
        <w:rPr>
          <w:lang w:val="en-US"/>
        </w:rPr>
      </w:pPr>
    </w:p>
    <w:p w14:paraId="232E22D1" w14:textId="77777777" w:rsidR="008D499E" w:rsidRPr="00BE702E" w:rsidRDefault="008D499E" w:rsidP="008D499E">
      <w:pPr>
        <w:pStyle w:val="Standa"/>
        <w:rPr>
          <w:lang w:val="en-US"/>
        </w:rPr>
      </w:pPr>
    </w:p>
    <w:p w14:paraId="3BFA7428" w14:textId="77777777" w:rsidR="008D499E" w:rsidRPr="00BE702E" w:rsidRDefault="008D499E" w:rsidP="008D499E">
      <w:pPr>
        <w:pStyle w:val="Standa"/>
        <w:rPr>
          <w:lang w:val="en-US"/>
        </w:rPr>
      </w:pPr>
    </w:p>
    <w:p w14:paraId="12470045" w14:textId="77777777" w:rsidR="008D499E" w:rsidRPr="00BE702E" w:rsidRDefault="008D499E" w:rsidP="008D499E">
      <w:pPr>
        <w:pStyle w:val="Standa"/>
        <w:rPr>
          <w:lang w:val="en-US"/>
        </w:rPr>
      </w:pPr>
    </w:p>
    <w:p w14:paraId="48E21375" w14:textId="77777777" w:rsidR="008D499E" w:rsidRPr="00BE702E" w:rsidRDefault="008D499E" w:rsidP="008D499E">
      <w:pPr>
        <w:pStyle w:val="Standa"/>
        <w:rPr>
          <w:lang w:val="en-US"/>
        </w:rPr>
      </w:pPr>
    </w:p>
    <w:p w14:paraId="241158C8" w14:textId="77777777" w:rsidR="008D499E" w:rsidRPr="00BE702E" w:rsidRDefault="008D499E" w:rsidP="008D499E">
      <w:pPr>
        <w:pStyle w:val="Standa"/>
        <w:rPr>
          <w:lang w:val="en-US"/>
        </w:rPr>
      </w:pPr>
    </w:p>
    <w:p w14:paraId="4887AC00" w14:textId="77777777" w:rsidR="008D499E" w:rsidRPr="00BE702E" w:rsidRDefault="008D499E" w:rsidP="008D499E">
      <w:pPr>
        <w:pStyle w:val="Standa"/>
        <w:rPr>
          <w:lang w:val="en-US"/>
        </w:rPr>
      </w:pPr>
    </w:p>
    <w:p w14:paraId="17DE5072" w14:textId="77777777" w:rsidR="008D499E" w:rsidRPr="00BE702E" w:rsidRDefault="008D499E" w:rsidP="008D499E">
      <w:pPr>
        <w:pStyle w:val="Standa"/>
        <w:rPr>
          <w:lang w:val="en-US"/>
        </w:rPr>
      </w:pPr>
    </w:p>
    <w:p w14:paraId="46C0F417" w14:textId="77777777" w:rsidR="008D499E" w:rsidRPr="00BE702E" w:rsidRDefault="008D499E" w:rsidP="008D499E">
      <w:pPr>
        <w:pStyle w:val="Standa"/>
        <w:rPr>
          <w:lang w:val="en-US"/>
        </w:rPr>
      </w:pPr>
    </w:p>
    <w:p w14:paraId="7360E58D" w14:textId="77777777" w:rsidR="008D499E" w:rsidRPr="00BE702E" w:rsidRDefault="008D499E" w:rsidP="008D499E">
      <w:pPr>
        <w:pStyle w:val="Standa"/>
        <w:rPr>
          <w:lang w:val="en-US"/>
        </w:rPr>
      </w:pPr>
    </w:p>
    <w:p w14:paraId="67535233" w14:textId="77777777" w:rsidR="008D499E" w:rsidRPr="00BE702E" w:rsidRDefault="008D499E" w:rsidP="008D499E">
      <w:pPr>
        <w:pStyle w:val="Standa"/>
        <w:rPr>
          <w:lang w:val="en-US"/>
        </w:rPr>
      </w:pPr>
    </w:p>
    <w:p w14:paraId="028551A9" w14:textId="77777777" w:rsidR="008D499E" w:rsidRPr="00BE702E" w:rsidRDefault="008D499E" w:rsidP="008D499E">
      <w:pPr>
        <w:pStyle w:val="Standa"/>
        <w:rPr>
          <w:lang w:val="en-US"/>
        </w:rPr>
      </w:pPr>
    </w:p>
    <w:p w14:paraId="4F9A7FC9" w14:textId="77777777" w:rsidR="008D499E" w:rsidRPr="00BE702E" w:rsidRDefault="008D499E" w:rsidP="008D499E">
      <w:pPr>
        <w:pStyle w:val="Standa"/>
        <w:rPr>
          <w:lang w:val="en-US"/>
        </w:rPr>
      </w:pPr>
    </w:p>
    <w:p w14:paraId="75250F1F" w14:textId="77777777" w:rsidR="008D499E" w:rsidRPr="00BE702E" w:rsidRDefault="008D499E" w:rsidP="008D499E">
      <w:pPr>
        <w:pStyle w:val="Standa"/>
        <w:rPr>
          <w:lang w:val="en-US"/>
        </w:rPr>
      </w:pPr>
    </w:p>
    <w:p w14:paraId="29C20595" w14:textId="77777777" w:rsidR="008D499E" w:rsidRPr="00BE702E" w:rsidRDefault="00E160CF" w:rsidP="008D499E">
      <w:pPr>
        <w:pStyle w:val="Standa"/>
        <w:rPr>
          <w:lang w:val="en-US"/>
        </w:rPr>
      </w:pPr>
      <w:r w:rsidRPr="00BE702E">
        <w:rPr>
          <w:noProof/>
          <w:lang w:eastAsia="de-DE" w:bidi="ar-SA"/>
        </w:rPr>
        <w:lastRenderedPageBreak/>
        <w:drawing>
          <wp:inline distT="0" distB="0" distL="0" distR="0" wp14:anchorId="07CE1060" wp14:editId="0756E48E">
            <wp:extent cx="3996000" cy="1998000"/>
            <wp:effectExtent l="0" t="0" r="0" b="2540"/>
            <wp:docPr id="157" name="Grafik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4.tif"/>
                    <pic:cNvPicPr/>
                  </pic:nvPicPr>
                  <pic:blipFill>
                    <a:blip r:embed="rId20">
                      <a:extLst>
                        <a:ext uri="{28A0092B-C50C-407E-A947-70E740481C1C}">
                          <a14:useLocalDpi xmlns:a14="http://schemas.microsoft.com/office/drawing/2010/main" val="0"/>
                        </a:ext>
                      </a:extLst>
                    </a:blip>
                    <a:stretch>
                      <a:fillRect/>
                    </a:stretch>
                  </pic:blipFill>
                  <pic:spPr>
                    <a:xfrm>
                      <a:off x="0" y="0"/>
                      <a:ext cx="3996000" cy="1998000"/>
                    </a:xfrm>
                    <a:prstGeom prst="rect">
                      <a:avLst/>
                    </a:prstGeom>
                  </pic:spPr>
                </pic:pic>
              </a:graphicData>
            </a:graphic>
          </wp:inline>
        </w:drawing>
      </w:r>
    </w:p>
    <w:p w14:paraId="135CFF92" w14:textId="77777777" w:rsidR="008D499E" w:rsidRPr="00BE702E" w:rsidRDefault="008D499E" w:rsidP="008D499E">
      <w:pPr>
        <w:pStyle w:val="Standa"/>
        <w:rPr>
          <w:lang w:val="en-US"/>
        </w:rPr>
      </w:pPr>
    </w:p>
    <w:p w14:paraId="71C540BA" w14:textId="77777777" w:rsidR="008D499E" w:rsidRPr="00BE702E" w:rsidRDefault="008D499E" w:rsidP="008D499E">
      <w:pPr>
        <w:pStyle w:val="Standa"/>
        <w:jc w:val="both"/>
        <w:rPr>
          <w:lang w:val="en-US"/>
        </w:rPr>
      </w:pPr>
      <w:r w:rsidRPr="00BE702E">
        <w:rPr>
          <w:b/>
          <w:bCs/>
          <w:lang w:val="en-US"/>
        </w:rPr>
        <w:t xml:space="preserve">Figure </w:t>
      </w:r>
      <w:r w:rsidR="0093456E" w:rsidRPr="00BE702E">
        <w:rPr>
          <w:b/>
          <w:bCs/>
          <w:lang w:val="en-US"/>
        </w:rPr>
        <w:t>S4</w:t>
      </w:r>
      <w:r w:rsidRPr="00BE702E">
        <w:rPr>
          <w:b/>
          <w:bCs/>
          <w:lang w:val="en-US"/>
        </w:rPr>
        <w:t xml:space="preserve">: TEM images of plain, APTES-11, APTES-23 and DETAS-14 silica nanoparticles incubated in cell culture medium supplemented with FCS for 0 and 24 h. </w:t>
      </w:r>
      <w:r w:rsidRPr="00BE702E">
        <w:rPr>
          <w:lang w:val="en-US"/>
        </w:rPr>
        <w:t>Scale bar = 100 nm. Insets depict NPs at two-fold higher magnification to illustrate partial dissolution at 24 h.</w:t>
      </w:r>
    </w:p>
    <w:p w14:paraId="375124B8" w14:textId="77777777" w:rsidR="008D499E" w:rsidRPr="00BE702E" w:rsidRDefault="008D499E" w:rsidP="008D499E">
      <w:pPr>
        <w:pStyle w:val="Standa"/>
        <w:rPr>
          <w:lang w:val="en-US"/>
        </w:rPr>
      </w:pPr>
    </w:p>
    <w:p w14:paraId="3EFA7824" w14:textId="77777777" w:rsidR="008D499E" w:rsidRPr="00BE702E" w:rsidRDefault="008D499E" w:rsidP="008D499E">
      <w:pPr>
        <w:pStyle w:val="Standa"/>
        <w:rPr>
          <w:lang w:val="en-US"/>
        </w:rPr>
      </w:pPr>
    </w:p>
    <w:p w14:paraId="29DFD9FE" w14:textId="77777777" w:rsidR="00814341" w:rsidRPr="00BE702E" w:rsidRDefault="00814341" w:rsidP="008D499E">
      <w:pPr>
        <w:pStyle w:val="Standa"/>
        <w:rPr>
          <w:lang w:val="en-US"/>
        </w:rPr>
      </w:pPr>
    </w:p>
    <w:p w14:paraId="0BBAA1BE" w14:textId="77777777" w:rsidR="00814341" w:rsidRPr="00BE702E" w:rsidRDefault="00814341" w:rsidP="008D499E">
      <w:pPr>
        <w:pStyle w:val="Standa"/>
        <w:rPr>
          <w:lang w:val="en-US"/>
        </w:rPr>
      </w:pPr>
    </w:p>
    <w:p w14:paraId="11DBBFE8" w14:textId="77777777" w:rsidR="00814341" w:rsidRPr="00BE702E" w:rsidRDefault="00814341" w:rsidP="008D499E">
      <w:pPr>
        <w:pStyle w:val="Standa"/>
        <w:rPr>
          <w:lang w:val="en-US"/>
        </w:rPr>
      </w:pPr>
    </w:p>
    <w:p w14:paraId="365DDE81" w14:textId="77777777" w:rsidR="00814341" w:rsidRPr="00BE702E" w:rsidRDefault="00814341" w:rsidP="008D499E">
      <w:pPr>
        <w:pStyle w:val="Standa"/>
        <w:rPr>
          <w:lang w:val="en-US"/>
        </w:rPr>
      </w:pPr>
    </w:p>
    <w:p w14:paraId="4A2DCFAF" w14:textId="77777777" w:rsidR="00814341" w:rsidRPr="00BE702E" w:rsidRDefault="00814341" w:rsidP="008D499E">
      <w:pPr>
        <w:pStyle w:val="Standa"/>
        <w:rPr>
          <w:lang w:val="en-US"/>
        </w:rPr>
      </w:pPr>
    </w:p>
    <w:p w14:paraId="5A8537BA" w14:textId="77777777" w:rsidR="00814341" w:rsidRPr="00BE702E" w:rsidRDefault="00814341" w:rsidP="008D499E">
      <w:pPr>
        <w:pStyle w:val="Standa"/>
        <w:rPr>
          <w:lang w:val="en-US"/>
        </w:rPr>
      </w:pPr>
    </w:p>
    <w:p w14:paraId="43B7BB87" w14:textId="77777777" w:rsidR="00814341" w:rsidRPr="00BE702E" w:rsidRDefault="00814341" w:rsidP="008D499E">
      <w:pPr>
        <w:pStyle w:val="Standa"/>
        <w:rPr>
          <w:lang w:val="en-US"/>
        </w:rPr>
      </w:pPr>
    </w:p>
    <w:p w14:paraId="7AA20587" w14:textId="77777777" w:rsidR="00814341" w:rsidRPr="00BE702E" w:rsidRDefault="00814341" w:rsidP="008D499E">
      <w:pPr>
        <w:pStyle w:val="Standa"/>
        <w:rPr>
          <w:lang w:val="en-US"/>
        </w:rPr>
      </w:pPr>
    </w:p>
    <w:p w14:paraId="34BB03EE" w14:textId="77777777" w:rsidR="00814341" w:rsidRPr="00BE702E" w:rsidRDefault="00814341" w:rsidP="008D499E">
      <w:pPr>
        <w:pStyle w:val="Standa"/>
        <w:rPr>
          <w:lang w:val="en-US"/>
        </w:rPr>
      </w:pPr>
    </w:p>
    <w:p w14:paraId="05928CEB" w14:textId="77777777" w:rsidR="00814341" w:rsidRPr="00BE702E" w:rsidRDefault="00814341" w:rsidP="008D499E">
      <w:pPr>
        <w:pStyle w:val="Standa"/>
        <w:rPr>
          <w:lang w:val="en-US"/>
        </w:rPr>
      </w:pPr>
    </w:p>
    <w:p w14:paraId="6234C379" w14:textId="77777777" w:rsidR="00814341" w:rsidRPr="00BE702E" w:rsidRDefault="00814341" w:rsidP="008D499E">
      <w:pPr>
        <w:pStyle w:val="Standa"/>
        <w:rPr>
          <w:lang w:val="en-US"/>
        </w:rPr>
      </w:pPr>
    </w:p>
    <w:p w14:paraId="1D3BEA53" w14:textId="77777777" w:rsidR="00814341" w:rsidRPr="00BE702E" w:rsidRDefault="00814341" w:rsidP="008D499E">
      <w:pPr>
        <w:pStyle w:val="Standa"/>
        <w:rPr>
          <w:lang w:val="en-US"/>
        </w:rPr>
      </w:pPr>
    </w:p>
    <w:p w14:paraId="1E99452D" w14:textId="77777777" w:rsidR="00814341" w:rsidRPr="00BE702E" w:rsidRDefault="00814341" w:rsidP="008D499E">
      <w:pPr>
        <w:pStyle w:val="Standa"/>
        <w:rPr>
          <w:lang w:val="en-US"/>
        </w:rPr>
      </w:pPr>
    </w:p>
    <w:p w14:paraId="78FF8CB6" w14:textId="77777777" w:rsidR="00814341" w:rsidRPr="00BE702E" w:rsidRDefault="00814341" w:rsidP="008D499E">
      <w:pPr>
        <w:pStyle w:val="Standa"/>
        <w:rPr>
          <w:lang w:val="en-US"/>
        </w:rPr>
      </w:pPr>
    </w:p>
    <w:p w14:paraId="7EC61940" w14:textId="77777777" w:rsidR="00814341" w:rsidRPr="00BE702E" w:rsidRDefault="00814341" w:rsidP="008D499E">
      <w:pPr>
        <w:pStyle w:val="Standa"/>
        <w:rPr>
          <w:lang w:val="en-US"/>
        </w:rPr>
      </w:pPr>
    </w:p>
    <w:p w14:paraId="10C3A543" w14:textId="77777777" w:rsidR="00814341" w:rsidRPr="00BE702E" w:rsidRDefault="00814341" w:rsidP="008D499E">
      <w:pPr>
        <w:pStyle w:val="Standa"/>
        <w:rPr>
          <w:lang w:val="en-US"/>
        </w:rPr>
      </w:pPr>
    </w:p>
    <w:p w14:paraId="3CA7BC4E" w14:textId="77777777" w:rsidR="00814341" w:rsidRPr="00BE702E" w:rsidRDefault="00814341" w:rsidP="008D499E">
      <w:pPr>
        <w:pStyle w:val="Standa"/>
        <w:rPr>
          <w:lang w:val="en-US"/>
        </w:rPr>
      </w:pPr>
    </w:p>
    <w:p w14:paraId="09EFC253" w14:textId="77777777" w:rsidR="00814341" w:rsidRPr="00BE702E" w:rsidRDefault="00814341" w:rsidP="008D499E">
      <w:pPr>
        <w:pStyle w:val="Standa"/>
        <w:rPr>
          <w:lang w:val="en-US"/>
        </w:rPr>
      </w:pPr>
    </w:p>
    <w:p w14:paraId="4DFE904A" w14:textId="77777777" w:rsidR="00814341" w:rsidRPr="00BE702E" w:rsidRDefault="00814341" w:rsidP="008D499E">
      <w:pPr>
        <w:pStyle w:val="Standa"/>
        <w:rPr>
          <w:lang w:val="en-US"/>
        </w:rPr>
      </w:pPr>
    </w:p>
    <w:p w14:paraId="39F2522E" w14:textId="77777777" w:rsidR="00814341" w:rsidRPr="00BE702E" w:rsidRDefault="00814341" w:rsidP="008D499E">
      <w:pPr>
        <w:pStyle w:val="Standa"/>
        <w:rPr>
          <w:lang w:val="en-US"/>
        </w:rPr>
      </w:pPr>
    </w:p>
    <w:p w14:paraId="20478CC0" w14:textId="77777777" w:rsidR="00814341" w:rsidRPr="00BE702E" w:rsidRDefault="00814341" w:rsidP="008D499E">
      <w:pPr>
        <w:pStyle w:val="Standa"/>
        <w:rPr>
          <w:lang w:val="en-US"/>
        </w:rPr>
      </w:pPr>
    </w:p>
    <w:p w14:paraId="73EF53A6" w14:textId="77777777" w:rsidR="00814341" w:rsidRPr="00BE702E" w:rsidRDefault="00814341" w:rsidP="008D499E">
      <w:pPr>
        <w:pStyle w:val="Standa"/>
        <w:rPr>
          <w:lang w:val="en-US"/>
        </w:rPr>
      </w:pPr>
    </w:p>
    <w:p w14:paraId="3F690675" w14:textId="77777777" w:rsidR="00814341" w:rsidRPr="00BE702E" w:rsidRDefault="00814341" w:rsidP="008D499E">
      <w:pPr>
        <w:pStyle w:val="Standa"/>
        <w:rPr>
          <w:lang w:val="en-US"/>
        </w:rPr>
      </w:pPr>
    </w:p>
    <w:p w14:paraId="3B2999C9" w14:textId="77777777" w:rsidR="00814341" w:rsidRPr="00BE702E" w:rsidRDefault="00814341" w:rsidP="008D499E">
      <w:pPr>
        <w:pStyle w:val="Standa"/>
        <w:rPr>
          <w:lang w:val="en-US"/>
        </w:rPr>
      </w:pPr>
    </w:p>
    <w:p w14:paraId="45FD8158" w14:textId="77777777" w:rsidR="00814341" w:rsidRPr="00BE702E" w:rsidRDefault="00814341" w:rsidP="008D499E">
      <w:pPr>
        <w:pStyle w:val="Standa"/>
        <w:rPr>
          <w:lang w:val="en-US"/>
        </w:rPr>
      </w:pPr>
    </w:p>
    <w:p w14:paraId="2957F831" w14:textId="77777777" w:rsidR="00814341" w:rsidRPr="00BE702E" w:rsidRDefault="00814341" w:rsidP="008D499E">
      <w:pPr>
        <w:pStyle w:val="Standa"/>
        <w:rPr>
          <w:lang w:val="en-US"/>
        </w:rPr>
      </w:pPr>
    </w:p>
    <w:p w14:paraId="2ED946DE" w14:textId="77777777" w:rsidR="00814341" w:rsidRPr="00BE702E" w:rsidRDefault="00814341" w:rsidP="008D499E">
      <w:pPr>
        <w:pStyle w:val="Standa"/>
        <w:rPr>
          <w:lang w:val="en-US"/>
        </w:rPr>
      </w:pPr>
    </w:p>
    <w:p w14:paraId="60808F09" w14:textId="77777777" w:rsidR="00814341" w:rsidRPr="00BE702E" w:rsidRDefault="00814341" w:rsidP="008D499E">
      <w:pPr>
        <w:pStyle w:val="Standa"/>
        <w:rPr>
          <w:lang w:val="en-US"/>
        </w:rPr>
      </w:pPr>
    </w:p>
    <w:p w14:paraId="3EFC24AF" w14:textId="77777777" w:rsidR="00814341" w:rsidRPr="00BE702E" w:rsidRDefault="00814341" w:rsidP="008D499E">
      <w:pPr>
        <w:pStyle w:val="Standa"/>
        <w:rPr>
          <w:lang w:val="en-US"/>
        </w:rPr>
      </w:pPr>
    </w:p>
    <w:p w14:paraId="6A18344C" w14:textId="77777777" w:rsidR="00814341" w:rsidRPr="00BE702E" w:rsidRDefault="00814341" w:rsidP="008D499E">
      <w:pPr>
        <w:pStyle w:val="Standa"/>
        <w:rPr>
          <w:lang w:val="en-US"/>
        </w:rPr>
      </w:pPr>
    </w:p>
    <w:p w14:paraId="3D9B48F0" w14:textId="77777777" w:rsidR="00814341" w:rsidRPr="00BE702E" w:rsidRDefault="00814341" w:rsidP="008D499E">
      <w:pPr>
        <w:pStyle w:val="Standa"/>
        <w:rPr>
          <w:lang w:val="en-US"/>
        </w:rPr>
      </w:pPr>
    </w:p>
    <w:p w14:paraId="0949E64C" w14:textId="77777777" w:rsidR="00814341" w:rsidRPr="00BE702E" w:rsidRDefault="00006804" w:rsidP="008D499E">
      <w:pPr>
        <w:pStyle w:val="Standa"/>
        <w:rPr>
          <w:lang w:val="en-US"/>
        </w:rPr>
      </w:pPr>
      <w:r w:rsidRPr="00BE702E">
        <w:rPr>
          <w:noProof/>
          <w:lang w:eastAsia="de-DE" w:bidi="ar-SA"/>
        </w:rPr>
        <w:lastRenderedPageBreak/>
        <w:drawing>
          <wp:inline distT="0" distB="0" distL="0" distR="0" wp14:anchorId="2B8ADF79" wp14:editId="09ABEE2A">
            <wp:extent cx="3967200" cy="577080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5_ewm.em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967200" cy="5770800"/>
                    </a:xfrm>
                    <a:prstGeom prst="rect">
                      <a:avLst/>
                    </a:prstGeom>
                  </pic:spPr>
                </pic:pic>
              </a:graphicData>
            </a:graphic>
          </wp:inline>
        </w:drawing>
      </w:r>
    </w:p>
    <w:p w14:paraId="7314B38B" w14:textId="77777777" w:rsidR="008D499E" w:rsidRPr="00BE702E" w:rsidRDefault="008D499E" w:rsidP="008D499E">
      <w:pPr>
        <w:pStyle w:val="Standa"/>
        <w:jc w:val="both"/>
        <w:rPr>
          <w:lang w:val="en-US"/>
        </w:rPr>
      </w:pPr>
      <w:r w:rsidRPr="00BE702E">
        <w:rPr>
          <w:b/>
          <w:bCs/>
          <w:lang w:val="en-US"/>
        </w:rPr>
        <w:t xml:space="preserve">Figure </w:t>
      </w:r>
      <w:r w:rsidR="0093456E" w:rsidRPr="00BE702E">
        <w:rPr>
          <w:b/>
          <w:bCs/>
          <w:lang w:val="en-US"/>
        </w:rPr>
        <w:t>S5</w:t>
      </w:r>
      <w:r w:rsidRPr="00BE702E">
        <w:rPr>
          <w:b/>
          <w:bCs/>
          <w:lang w:val="en-US"/>
        </w:rPr>
        <w:t xml:space="preserve">. Dose-response curves according to surface area of the various applied NPs. </w:t>
      </w:r>
      <w:r w:rsidRPr="00BE702E">
        <w:rPr>
          <w:lang w:val="en-US"/>
        </w:rPr>
        <w:t>Cells were exposed in the absence (A) or presence (B, C) of serum. For more details see also Fig 2.</w:t>
      </w:r>
    </w:p>
    <w:p w14:paraId="7C38D5B3" w14:textId="77777777" w:rsidR="008D499E" w:rsidRPr="00BE702E" w:rsidRDefault="008D499E" w:rsidP="008D499E">
      <w:pPr>
        <w:pStyle w:val="Standa"/>
        <w:rPr>
          <w:lang w:val="en-US"/>
        </w:rPr>
      </w:pPr>
    </w:p>
    <w:p w14:paraId="2B6B3E1F" w14:textId="77777777" w:rsidR="008D499E" w:rsidRPr="00BE702E" w:rsidRDefault="008D499E" w:rsidP="008D499E">
      <w:pPr>
        <w:pStyle w:val="Standa"/>
        <w:rPr>
          <w:lang w:val="en-US"/>
        </w:rPr>
      </w:pPr>
    </w:p>
    <w:p w14:paraId="4C3AFC1C" w14:textId="77777777" w:rsidR="009E18DD" w:rsidRPr="00BE702E" w:rsidRDefault="009E18DD" w:rsidP="008D499E">
      <w:pPr>
        <w:pStyle w:val="Standa"/>
        <w:rPr>
          <w:lang w:val="en-US"/>
        </w:rPr>
      </w:pPr>
    </w:p>
    <w:p w14:paraId="0DE697A4" w14:textId="77777777" w:rsidR="009E18DD" w:rsidRPr="00BE702E" w:rsidRDefault="009E18DD" w:rsidP="008D499E">
      <w:pPr>
        <w:pStyle w:val="Standa"/>
        <w:rPr>
          <w:lang w:val="en-US"/>
        </w:rPr>
      </w:pPr>
    </w:p>
    <w:p w14:paraId="62541D68" w14:textId="77777777" w:rsidR="009E18DD" w:rsidRPr="00BE702E" w:rsidRDefault="009E18DD" w:rsidP="008D499E">
      <w:pPr>
        <w:pStyle w:val="Standa"/>
        <w:rPr>
          <w:lang w:val="en-US"/>
        </w:rPr>
      </w:pPr>
    </w:p>
    <w:p w14:paraId="4FF90CC6" w14:textId="77777777" w:rsidR="009E18DD" w:rsidRPr="00BE702E" w:rsidRDefault="009E18DD" w:rsidP="008D499E">
      <w:pPr>
        <w:pStyle w:val="Standa"/>
        <w:rPr>
          <w:lang w:val="en-US"/>
        </w:rPr>
      </w:pPr>
    </w:p>
    <w:p w14:paraId="206BFAA6" w14:textId="77777777" w:rsidR="009E18DD" w:rsidRPr="00BE702E" w:rsidRDefault="009E18DD" w:rsidP="008D499E">
      <w:pPr>
        <w:pStyle w:val="Standa"/>
        <w:rPr>
          <w:lang w:val="en-US"/>
        </w:rPr>
      </w:pPr>
    </w:p>
    <w:p w14:paraId="697B694D" w14:textId="77777777" w:rsidR="009E18DD" w:rsidRPr="00BE702E" w:rsidRDefault="009E18DD" w:rsidP="008D499E">
      <w:pPr>
        <w:pStyle w:val="Standa"/>
        <w:rPr>
          <w:lang w:val="en-US"/>
        </w:rPr>
      </w:pPr>
    </w:p>
    <w:p w14:paraId="3E839540" w14:textId="77777777" w:rsidR="009E18DD" w:rsidRPr="00BE702E" w:rsidRDefault="009E18DD" w:rsidP="008D499E">
      <w:pPr>
        <w:pStyle w:val="Standa"/>
        <w:rPr>
          <w:lang w:val="en-US"/>
        </w:rPr>
      </w:pPr>
    </w:p>
    <w:p w14:paraId="59018FC4" w14:textId="77777777" w:rsidR="009E18DD" w:rsidRPr="00BE702E" w:rsidRDefault="009E18DD" w:rsidP="008D499E">
      <w:pPr>
        <w:pStyle w:val="Standa"/>
        <w:rPr>
          <w:lang w:val="en-US"/>
        </w:rPr>
      </w:pPr>
    </w:p>
    <w:p w14:paraId="2BF5320A" w14:textId="77777777" w:rsidR="009E18DD" w:rsidRPr="00BE702E" w:rsidRDefault="009E18DD" w:rsidP="008D499E">
      <w:pPr>
        <w:pStyle w:val="Standa"/>
        <w:rPr>
          <w:lang w:val="en-US"/>
        </w:rPr>
      </w:pPr>
    </w:p>
    <w:p w14:paraId="788D6952" w14:textId="77777777" w:rsidR="009E18DD" w:rsidRPr="00BE702E" w:rsidRDefault="009E18DD" w:rsidP="008D499E">
      <w:pPr>
        <w:pStyle w:val="Standa"/>
        <w:rPr>
          <w:lang w:val="en-US"/>
        </w:rPr>
      </w:pPr>
    </w:p>
    <w:p w14:paraId="640E57C3" w14:textId="77777777" w:rsidR="009E18DD" w:rsidRPr="00BE702E" w:rsidRDefault="009E18DD" w:rsidP="008D499E">
      <w:pPr>
        <w:pStyle w:val="Standa"/>
        <w:rPr>
          <w:lang w:val="en-US"/>
        </w:rPr>
      </w:pPr>
    </w:p>
    <w:p w14:paraId="1549C01D" w14:textId="77777777" w:rsidR="009E18DD" w:rsidRPr="00BE702E" w:rsidRDefault="009E18DD" w:rsidP="008D499E">
      <w:pPr>
        <w:pStyle w:val="Standa"/>
        <w:rPr>
          <w:lang w:val="en-US"/>
        </w:rPr>
      </w:pPr>
    </w:p>
    <w:p w14:paraId="495BDE12" w14:textId="77777777" w:rsidR="009E18DD" w:rsidRPr="00BE702E" w:rsidRDefault="009E18DD" w:rsidP="008D499E">
      <w:pPr>
        <w:pStyle w:val="Standa"/>
        <w:rPr>
          <w:lang w:val="en-US"/>
        </w:rPr>
      </w:pPr>
    </w:p>
    <w:p w14:paraId="64632198" w14:textId="77777777" w:rsidR="009E18DD" w:rsidRPr="00BE702E" w:rsidRDefault="00292193" w:rsidP="008D499E">
      <w:pPr>
        <w:pStyle w:val="Standa"/>
        <w:jc w:val="both"/>
        <w:rPr>
          <w:bCs/>
          <w:lang w:val="en-US"/>
        </w:rPr>
      </w:pPr>
      <w:r w:rsidRPr="00BE702E">
        <w:rPr>
          <w:bCs/>
          <w:noProof/>
          <w:lang w:eastAsia="de-DE" w:bidi="ar-SA"/>
        </w:rPr>
        <w:lastRenderedPageBreak/>
        <w:drawing>
          <wp:inline distT="0" distB="0" distL="0" distR="0" wp14:anchorId="23DC867E" wp14:editId="5E206351">
            <wp:extent cx="4752000" cy="6649200"/>
            <wp:effectExtent l="0" t="0" r="0" b="0"/>
            <wp:docPr id="159" name="Grafik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6.tif"/>
                    <pic:cNvPicPr/>
                  </pic:nvPicPr>
                  <pic:blipFill>
                    <a:blip r:embed="rId22">
                      <a:extLst>
                        <a:ext uri="{28A0092B-C50C-407E-A947-70E740481C1C}">
                          <a14:useLocalDpi xmlns:a14="http://schemas.microsoft.com/office/drawing/2010/main" val="0"/>
                        </a:ext>
                      </a:extLst>
                    </a:blip>
                    <a:stretch>
                      <a:fillRect/>
                    </a:stretch>
                  </pic:blipFill>
                  <pic:spPr>
                    <a:xfrm>
                      <a:off x="0" y="0"/>
                      <a:ext cx="4752000" cy="6649200"/>
                    </a:xfrm>
                    <a:prstGeom prst="rect">
                      <a:avLst/>
                    </a:prstGeom>
                  </pic:spPr>
                </pic:pic>
              </a:graphicData>
            </a:graphic>
          </wp:inline>
        </w:drawing>
      </w:r>
    </w:p>
    <w:p w14:paraId="4A0CA1E1" w14:textId="77777777" w:rsidR="00C668C8" w:rsidRPr="00BE702E" w:rsidRDefault="00C668C8" w:rsidP="008D499E">
      <w:pPr>
        <w:pStyle w:val="Standa"/>
        <w:jc w:val="both"/>
        <w:rPr>
          <w:bCs/>
          <w:lang w:val="en-US"/>
        </w:rPr>
      </w:pPr>
    </w:p>
    <w:p w14:paraId="61AB1086" w14:textId="77777777" w:rsidR="008D499E" w:rsidRPr="00BE702E" w:rsidRDefault="008D499E" w:rsidP="008D499E">
      <w:pPr>
        <w:pStyle w:val="Standa"/>
        <w:jc w:val="both"/>
        <w:rPr>
          <w:b/>
          <w:bCs/>
          <w:lang w:val="en-US"/>
        </w:rPr>
      </w:pPr>
      <w:r w:rsidRPr="00BE702E">
        <w:rPr>
          <w:b/>
          <w:bCs/>
          <w:lang w:val="en-US"/>
        </w:rPr>
        <w:t xml:space="preserve">Figure </w:t>
      </w:r>
      <w:r w:rsidR="0093456E" w:rsidRPr="00BE702E">
        <w:rPr>
          <w:b/>
          <w:bCs/>
          <w:lang w:val="en-US"/>
        </w:rPr>
        <w:t>S6</w:t>
      </w:r>
      <w:r w:rsidRPr="00BE702E">
        <w:rPr>
          <w:b/>
          <w:bCs/>
          <w:lang w:val="en-US"/>
        </w:rPr>
        <w:t>: In the absence of serum,</w:t>
      </w:r>
      <w:r w:rsidRPr="00BE702E">
        <w:rPr>
          <w:lang w:val="en-US"/>
        </w:rPr>
        <w:t xml:space="preserve"> </w:t>
      </w:r>
      <w:r w:rsidRPr="00BE702E">
        <w:rPr>
          <w:b/>
          <w:bCs/>
          <w:lang w:val="en-US"/>
        </w:rPr>
        <w:t xml:space="preserve">silica NPs </w:t>
      </w:r>
      <w:proofErr w:type="gramStart"/>
      <w:r w:rsidRPr="00BE702E">
        <w:rPr>
          <w:b/>
          <w:bCs/>
          <w:lang w:val="en-US"/>
        </w:rPr>
        <w:t>induce</w:t>
      </w:r>
      <w:proofErr w:type="gramEnd"/>
      <w:r w:rsidRPr="00BE702E">
        <w:rPr>
          <w:b/>
          <w:bCs/>
          <w:lang w:val="en-US"/>
        </w:rPr>
        <w:t xml:space="preserve"> cell death reminiscent of late apoptosis irrespective of APTES modifications. </w:t>
      </w:r>
      <w:r w:rsidRPr="00BE702E">
        <w:rPr>
          <w:lang w:val="en-US"/>
        </w:rPr>
        <w:t xml:space="preserve"> In the absence of serum, silica NPs </w:t>
      </w:r>
      <w:proofErr w:type="gramStart"/>
      <w:r w:rsidRPr="00BE702E">
        <w:rPr>
          <w:lang w:val="en-US"/>
        </w:rPr>
        <w:t>induce</w:t>
      </w:r>
      <w:proofErr w:type="gramEnd"/>
      <w:r w:rsidRPr="00BE702E">
        <w:rPr>
          <w:lang w:val="en-US"/>
        </w:rPr>
        <w:t xml:space="preserve"> cell death reminiscent of late apoptosis irrespective of APTES modifications. </w:t>
      </w:r>
      <w:proofErr w:type="gramStart"/>
      <w:r w:rsidRPr="00BE702E">
        <w:rPr>
          <w:lang w:val="en-US"/>
        </w:rPr>
        <w:t xml:space="preserve">Representative images of RAW 264.7 cells after treatment for 6 h with </w:t>
      </w:r>
      <w:r w:rsidR="00C67B70" w:rsidRPr="00BE702E">
        <w:rPr>
          <w:lang w:val="en-US"/>
        </w:rPr>
        <w:t>either plain or</w:t>
      </w:r>
      <w:r w:rsidRPr="00BE702E">
        <w:rPr>
          <w:lang w:val="en-US"/>
        </w:rPr>
        <w:t xml:space="preserve"> amin</w:t>
      </w:r>
      <w:r w:rsidR="003310F6" w:rsidRPr="00BE702E">
        <w:rPr>
          <w:lang w:val="en-US"/>
        </w:rPr>
        <w:t>e</w:t>
      </w:r>
      <w:r w:rsidRPr="00BE702E">
        <w:rPr>
          <w:lang w:val="en-US"/>
        </w:rPr>
        <w:t>-modified SiO</w:t>
      </w:r>
      <w:r w:rsidRPr="00BE702E">
        <w:rPr>
          <w:vertAlign w:val="subscript"/>
          <w:lang w:val="en-US"/>
        </w:rPr>
        <w:t>2</w:t>
      </w:r>
      <w:r w:rsidRPr="00BE702E">
        <w:rPr>
          <w:lang w:val="en-US"/>
        </w:rPr>
        <w:t xml:space="preserve"> NPs (100 </w:t>
      </w:r>
      <w:r w:rsidR="005D4490" w:rsidRPr="00BE702E">
        <w:rPr>
          <w:lang w:val="en-US"/>
        </w:rPr>
        <w:t>µ</w:t>
      </w:r>
      <w:r w:rsidRPr="00BE702E">
        <w:rPr>
          <w:lang w:val="en-US"/>
        </w:rPr>
        <w:t>g</w:t>
      </w:r>
      <w:r w:rsidR="005D4490" w:rsidRPr="00BE702E">
        <w:rPr>
          <w:lang w:val="en-US"/>
        </w:rPr>
        <w:t xml:space="preserve"> </w:t>
      </w:r>
      <w:r w:rsidRPr="00BE702E">
        <w:rPr>
          <w:lang w:val="en-US"/>
        </w:rPr>
        <w:t>mL</w:t>
      </w:r>
      <w:r w:rsidR="005D4490" w:rsidRPr="00BE702E">
        <w:rPr>
          <w:vertAlign w:val="superscript"/>
          <w:lang w:val="en-US"/>
        </w:rPr>
        <w:t>-1</w:t>
      </w:r>
      <w:r w:rsidRPr="00BE702E">
        <w:rPr>
          <w:lang w:val="en-US"/>
        </w:rPr>
        <w:t>) or PS-NH</w:t>
      </w:r>
      <w:r w:rsidRPr="00BE702E">
        <w:rPr>
          <w:vertAlign w:val="subscript"/>
          <w:lang w:val="en-US"/>
        </w:rPr>
        <w:t>2</w:t>
      </w:r>
      <w:r w:rsidRPr="00BE702E">
        <w:rPr>
          <w:lang w:val="en-US"/>
        </w:rPr>
        <w:t xml:space="preserve"> NPs (50 </w:t>
      </w:r>
      <w:r w:rsidR="005D4490" w:rsidRPr="00BE702E">
        <w:rPr>
          <w:lang w:val="en-US"/>
        </w:rPr>
        <w:t>µ</w:t>
      </w:r>
      <w:r w:rsidRPr="00BE702E">
        <w:rPr>
          <w:lang w:val="en-US"/>
        </w:rPr>
        <w:t>g</w:t>
      </w:r>
      <w:r w:rsidR="005D4490" w:rsidRPr="00BE702E">
        <w:rPr>
          <w:lang w:val="en-US"/>
        </w:rPr>
        <w:t xml:space="preserve"> </w:t>
      </w:r>
      <w:r w:rsidRPr="00BE702E">
        <w:rPr>
          <w:lang w:val="en-US"/>
        </w:rPr>
        <w:t>mL</w:t>
      </w:r>
      <w:r w:rsidR="005D4490" w:rsidRPr="00BE702E">
        <w:rPr>
          <w:vertAlign w:val="superscript"/>
          <w:lang w:val="en-US"/>
        </w:rPr>
        <w:t>-1</w:t>
      </w:r>
      <w:r w:rsidRPr="00BE702E">
        <w:rPr>
          <w:lang w:val="en-US"/>
        </w:rPr>
        <w:t>).</w:t>
      </w:r>
      <w:proofErr w:type="gramEnd"/>
      <w:r w:rsidRPr="00BE702E">
        <w:rPr>
          <w:lang w:val="en-US"/>
        </w:rPr>
        <w:t xml:space="preserve"> In bright-field images the appearance of vacuoles can be visualized whereas cellular disintegration is indicated by loss of contrast. DNA staining by Hoechst 33342 or propidium iodide (PI) identifies cells with condensed DNA and perturbed cell membrane integrity, respectively. C= commercial</w:t>
      </w:r>
    </w:p>
    <w:p w14:paraId="7AA5D212" w14:textId="77777777" w:rsidR="008D499E" w:rsidRPr="00BE702E" w:rsidRDefault="008D499E" w:rsidP="008D499E">
      <w:pPr>
        <w:pStyle w:val="Standa"/>
        <w:rPr>
          <w:lang w:val="en-US"/>
        </w:rPr>
      </w:pPr>
    </w:p>
    <w:p w14:paraId="4679043C" w14:textId="77777777" w:rsidR="00667BB0" w:rsidRPr="00BE702E" w:rsidRDefault="00667BB0" w:rsidP="00442E96">
      <w:pPr>
        <w:pStyle w:val="Standa"/>
        <w:rPr>
          <w:lang w:val="en-US"/>
        </w:rPr>
      </w:pPr>
    </w:p>
    <w:p w14:paraId="2BA449D7" w14:textId="77777777" w:rsidR="00667BB0" w:rsidRPr="00BE702E" w:rsidRDefault="00667BB0" w:rsidP="00442E96">
      <w:pPr>
        <w:pStyle w:val="Standa"/>
        <w:rPr>
          <w:lang w:val="en-US"/>
        </w:rPr>
      </w:pPr>
    </w:p>
    <w:p w14:paraId="58B180FD" w14:textId="77777777" w:rsidR="00667BB0" w:rsidRPr="00BE702E" w:rsidRDefault="000F5A2A" w:rsidP="00442E96">
      <w:pPr>
        <w:pStyle w:val="Standa"/>
        <w:rPr>
          <w:lang w:val="en-US"/>
        </w:rPr>
      </w:pPr>
      <w:r w:rsidRPr="00BE702E">
        <w:rPr>
          <w:noProof/>
          <w:lang w:eastAsia="de-DE" w:bidi="ar-SA"/>
        </w:rPr>
        <w:lastRenderedPageBreak/>
        <w:drawing>
          <wp:inline distT="0" distB="0" distL="0" distR="0" wp14:anchorId="1B8F0893" wp14:editId="5948A354">
            <wp:extent cx="3310128" cy="2932176"/>
            <wp:effectExtent l="0" t="0" r="0" b="0"/>
            <wp:docPr id="458" name="Grafik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7.tif"/>
                    <pic:cNvPicPr/>
                  </pic:nvPicPr>
                  <pic:blipFill>
                    <a:blip r:embed="rId23">
                      <a:extLst>
                        <a:ext uri="{28A0092B-C50C-407E-A947-70E740481C1C}">
                          <a14:useLocalDpi xmlns:a14="http://schemas.microsoft.com/office/drawing/2010/main" val="0"/>
                        </a:ext>
                      </a:extLst>
                    </a:blip>
                    <a:stretch>
                      <a:fillRect/>
                    </a:stretch>
                  </pic:blipFill>
                  <pic:spPr>
                    <a:xfrm>
                      <a:off x="0" y="0"/>
                      <a:ext cx="3310128" cy="2932176"/>
                    </a:xfrm>
                    <a:prstGeom prst="rect">
                      <a:avLst/>
                    </a:prstGeom>
                  </pic:spPr>
                </pic:pic>
              </a:graphicData>
            </a:graphic>
          </wp:inline>
        </w:drawing>
      </w:r>
    </w:p>
    <w:p w14:paraId="2CAE597B" w14:textId="77777777" w:rsidR="00667BB0" w:rsidRPr="00BE702E" w:rsidRDefault="00667BB0" w:rsidP="00442E96">
      <w:pPr>
        <w:pStyle w:val="Standa"/>
        <w:rPr>
          <w:lang w:val="en-US"/>
        </w:rPr>
      </w:pPr>
    </w:p>
    <w:p w14:paraId="37AB88EB" w14:textId="77777777" w:rsidR="00EE7E0D" w:rsidRPr="00BE702E" w:rsidRDefault="000F5A2A" w:rsidP="008D499E">
      <w:pPr>
        <w:pStyle w:val="Standa"/>
        <w:jc w:val="both"/>
        <w:rPr>
          <w:bCs/>
          <w:lang w:val="en-US"/>
        </w:rPr>
      </w:pPr>
      <w:r w:rsidRPr="00BE702E">
        <w:rPr>
          <w:b/>
          <w:bCs/>
          <w:lang w:val="en-US"/>
        </w:rPr>
        <w:t>Figure S7</w:t>
      </w:r>
      <w:r w:rsidR="0053714D" w:rsidRPr="00BE702E">
        <w:rPr>
          <w:b/>
          <w:bCs/>
          <w:lang w:val="en-US"/>
        </w:rPr>
        <w:t>:</w:t>
      </w:r>
      <w:r w:rsidRPr="00BE702E">
        <w:rPr>
          <w:b/>
          <w:bCs/>
          <w:lang w:val="en-US"/>
        </w:rPr>
        <w:t xml:space="preserve"> In the presence of serum, silica NPs only modestly </w:t>
      </w:r>
      <w:proofErr w:type="gramStart"/>
      <w:r w:rsidRPr="00BE702E">
        <w:rPr>
          <w:b/>
          <w:bCs/>
          <w:lang w:val="en-US"/>
        </w:rPr>
        <w:t>provoke</w:t>
      </w:r>
      <w:proofErr w:type="gramEnd"/>
      <w:r w:rsidRPr="00BE702E">
        <w:rPr>
          <w:b/>
          <w:bCs/>
          <w:lang w:val="en-US"/>
        </w:rPr>
        <w:t xml:space="preserve"> cell death at 6h post exposure. </w:t>
      </w:r>
      <w:r w:rsidRPr="00BE702E">
        <w:rPr>
          <w:bCs/>
          <w:lang w:val="en-US"/>
        </w:rPr>
        <w:t>In the presence of serum RAW 264.7 macrophages were treated with NPs (50, 100 and 200 µg mL</w:t>
      </w:r>
      <w:r w:rsidRPr="00BE702E">
        <w:rPr>
          <w:bCs/>
          <w:vertAlign w:val="superscript"/>
          <w:lang w:val="en-US"/>
        </w:rPr>
        <w:t>-1</w:t>
      </w:r>
      <w:r w:rsidRPr="00BE702E">
        <w:rPr>
          <w:bCs/>
          <w:lang w:val="en-US"/>
        </w:rPr>
        <w:t xml:space="preserve">) for 6 h. Shown is the percentage of dead cells relative to the total cell number divided into early and late apoptotic and necrotic cells. Data are representative for 2 independent experiments each carried out with four replicates and show means ± SD. (*) </w:t>
      </w:r>
      <w:proofErr w:type="gramStart"/>
      <w:r w:rsidRPr="00BE702E">
        <w:rPr>
          <w:bCs/>
          <w:lang w:val="en-US"/>
        </w:rPr>
        <w:t>Significantly</w:t>
      </w:r>
      <w:proofErr w:type="gramEnd"/>
      <w:r w:rsidRPr="00BE702E">
        <w:rPr>
          <w:bCs/>
          <w:lang w:val="en-US"/>
        </w:rPr>
        <w:t xml:space="preserve"> different from the control group (p&lt; 0.05). For comparison, commercial silica and polystyrene (PS) NPs were studied (50 µg mL</w:t>
      </w:r>
      <w:r w:rsidRPr="00BE702E">
        <w:rPr>
          <w:bCs/>
          <w:vertAlign w:val="superscript"/>
          <w:lang w:val="en-US"/>
        </w:rPr>
        <w:t>-1</w:t>
      </w:r>
      <w:r w:rsidRPr="00BE702E">
        <w:rPr>
          <w:bCs/>
          <w:lang w:val="en-US"/>
        </w:rPr>
        <w:t>).</w:t>
      </w:r>
    </w:p>
    <w:p w14:paraId="4AB072EA" w14:textId="77777777" w:rsidR="00EE7E0D" w:rsidRPr="00BE702E" w:rsidRDefault="000841E8" w:rsidP="008D499E">
      <w:pPr>
        <w:pStyle w:val="Standa"/>
        <w:jc w:val="both"/>
        <w:rPr>
          <w:b/>
          <w:bCs/>
          <w:lang w:val="en-US"/>
        </w:rPr>
      </w:pPr>
      <w:r w:rsidRPr="00BE702E">
        <w:rPr>
          <w:b/>
          <w:bCs/>
          <w:noProof/>
          <w:lang w:eastAsia="de-DE" w:bidi="ar-SA"/>
        </w:rPr>
        <w:lastRenderedPageBreak/>
        <w:drawing>
          <wp:inline distT="0" distB="0" distL="0" distR="0" wp14:anchorId="52AEA2A2" wp14:editId="10A207E2">
            <wp:extent cx="4903200" cy="5756400"/>
            <wp:effectExtent l="0" t="0" r="0" b="0"/>
            <wp:docPr id="161" name="Grafik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8.tif"/>
                    <pic:cNvPicPr/>
                  </pic:nvPicPr>
                  <pic:blipFill>
                    <a:blip r:embed="rId24">
                      <a:extLst>
                        <a:ext uri="{28A0092B-C50C-407E-A947-70E740481C1C}">
                          <a14:useLocalDpi xmlns:a14="http://schemas.microsoft.com/office/drawing/2010/main" val="0"/>
                        </a:ext>
                      </a:extLst>
                    </a:blip>
                    <a:stretch>
                      <a:fillRect/>
                    </a:stretch>
                  </pic:blipFill>
                  <pic:spPr>
                    <a:xfrm>
                      <a:off x="0" y="0"/>
                      <a:ext cx="4903200" cy="5756400"/>
                    </a:xfrm>
                    <a:prstGeom prst="rect">
                      <a:avLst/>
                    </a:prstGeom>
                  </pic:spPr>
                </pic:pic>
              </a:graphicData>
            </a:graphic>
          </wp:inline>
        </w:drawing>
      </w:r>
    </w:p>
    <w:p w14:paraId="6E356926" w14:textId="77777777" w:rsidR="0053714D" w:rsidRPr="00BE702E" w:rsidRDefault="0053714D" w:rsidP="008D499E">
      <w:pPr>
        <w:pStyle w:val="Standa"/>
        <w:jc w:val="both"/>
        <w:rPr>
          <w:b/>
          <w:bCs/>
          <w:lang w:val="en-US"/>
        </w:rPr>
      </w:pPr>
    </w:p>
    <w:p w14:paraId="120FD776" w14:textId="77777777" w:rsidR="008D499E" w:rsidRPr="00BE702E" w:rsidRDefault="008D499E" w:rsidP="008D499E">
      <w:pPr>
        <w:pStyle w:val="Standa"/>
        <w:jc w:val="both"/>
        <w:rPr>
          <w:lang w:val="en-US"/>
        </w:rPr>
      </w:pPr>
      <w:r w:rsidRPr="00BE702E">
        <w:rPr>
          <w:b/>
          <w:bCs/>
          <w:lang w:val="en-US"/>
        </w:rPr>
        <w:t xml:space="preserve">Figure </w:t>
      </w:r>
      <w:r w:rsidR="0093456E" w:rsidRPr="00BE702E">
        <w:rPr>
          <w:b/>
          <w:bCs/>
          <w:lang w:val="en-US"/>
        </w:rPr>
        <w:t>S</w:t>
      </w:r>
      <w:r w:rsidR="00714124" w:rsidRPr="00BE702E">
        <w:rPr>
          <w:b/>
          <w:bCs/>
          <w:lang w:val="en-US"/>
        </w:rPr>
        <w:t>8</w:t>
      </w:r>
      <w:r w:rsidRPr="00BE702E">
        <w:rPr>
          <w:b/>
          <w:bCs/>
          <w:lang w:val="en-US"/>
        </w:rPr>
        <w:t>: In the presence of serum, surface modifications of silica NPs by APTES suppress cell death.</w:t>
      </w:r>
      <w:r w:rsidRPr="00BE702E">
        <w:rPr>
          <w:lang w:val="en-US"/>
        </w:rPr>
        <w:t xml:space="preserve"> </w:t>
      </w:r>
      <w:proofErr w:type="gramStart"/>
      <w:r w:rsidRPr="00BE702E">
        <w:rPr>
          <w:lang w:val="en-US"/>
        </w:rPr>
        <w:t>Representative images of RAW 264.7 cells after treatment for 24 h with plain and APTES-modified SiO</w:t>
      </w:r>
      <w:r w:rsidRPr="00BE702E">
        <w:rPr>
          <w:vertAlign w:val="subscript"/>
          <w:lang w:val="en-US"/>
        </w:rPr>
        <w:t xml:space="preserve">2 </w:t>
      </w:r>
      <w:r w:rsidRPr="00BE702E">
        <w:rPr>
          <w:lang w:val="en-US"/>
        </w:rPr>
        <w:t>NPs (100</w:t>
      </w:r>
      <w:r w:rsidR="00303FF9" w:rsidRPr="00BE702E">
        <w:rPr>
          <w:lang w:val="en-US"/>
        </w:rPr>
        <w:t xml:space="preserve"> µg </w:t>
      </w:r>
      <w:r w:rsidRPr="00BE702E">
        <w:rPr>
          <w:lang w:val="en-US"/>
        </w:rPr>
        <w:t>mL</w:t>
      </w:r>
      <w:r w:rsidR="00303FF9" w:rsidRPr="00BE702E">
        <w:rPr>
          <w:vertAlign w:val="superscript"/>
          <w:lang w:val="en-US"/>
        </w:rPr>
        <w:t>-1</w:t>
      </w:r>
      <w:r w:rsidRPr="00BE702E">
        <w:rPr>
          <w:lang w:val="en-US"/>
        </w:rPr>
        <w:t>).</w:t>
      </w:r>
      <w:proofErr w:type="gramEnd"/>
      <w:r w:rsidRPr="00BE702E">
        <w:rPr>
          <w:lang w:val="en-US"/>
        </w:rPr>
        <w:t xml:space="preserve"> For further details see Figure </w:t>
      </w:r>
      <w:r w:rsidR="0093456E" w:rsidRPr="00BE702E">
        <w:rPr>
          <w:lang w:val="en-US"/>
        </w:rPr>
        <w:t>S6</w:t>
      </w:r>
      <w:r w:rsidRPr="00BE702E">
        <w:rPr>
          <w:lang w:val="en-US"/>
        </w:rPr>
        <w:t>.</w:t>
      </w:r>
    </w:p>
    <w:p w14:paraId="04C978B4" w14:textId="77777777" w:rsidR="008D499E" w:rsidRPr="00BE702E" w:rsidRDefault="008D499E" w:rsidP="008D499E">
      <w:pPr>
        <w:pStyle w:val="Standa"/>
        <w:jc w:val="both"/>
        <w:rPr>
          <w:lang w:val="en-US"/>
        </w:rPr>
      </w:pPr>
    </w:p>
    <w:p w14:paraId="402832A9" w14:textId="77777777" w:rsidR="008D499E" w:rsidRPr="00BE702E" w:rsidRDefault="008D499E" w:rsidP="008D499E">
      <w:pPr>
        <w:pStyle w:val="Standa"/>
        <w:rPr>
          <w:lang w:val="en-US"/>
        </w:rPr>
      </w:pPr>
    </w:p>
    <w:p w14:paraId="612C49BF" w14:textId="77777777" w:rsidR="008D499E" w:rsidRPr="00BE702E" w:rsidRDefault="008D499E" w:rsidP="008D499E">
      <w:pPr>
        <w:pStyle w:val="Standa"/>
        <w:rPr>
          <w:lang w:val="en-US"/>
        </w:rPr>
      </w:pPr>
    </w:p>
    <w:p w14:paraId="7B1601BE" w14:textId="77777777" w:rsidR="008D499E" w:rsidRPr="00BE702E" w:rsidRDefault="008D499E" w:rsidP="008D499E">
      <w:pPr>
        <w:pStyle w:val="Standa"/>
        <w:rPr>
          <w:lang w:val="en-US"/>
        </w:rPr>
      </w:pPr>
    </w:p>
    <w:p w14:paraId="164DE2AB" w14:textId="77777777" w:rsidR="00413C36" w:rsidRPr="00BE702E" w:rsidRDefault="00413C36" w:rsidP="008D499E">
      <w:pPr>
        <w:pStyle w:val="Standa"/>
        <w:rPr>
          <w:lang w:val="en-US"/>
        </w:rPr>
      </w:pPr>
    </w:p>
    <w:p w14:paraId="44FD6B59" w14:textId="77777777" w:rsidR="00413C36" w:rsidRPr="00BE702E" w:rsidRDefault="00F00EA3" w:rsidP="008D499E">
      <w:pPr>
        <w:pStyle w:val="Standa"/>
        <w:rPr>
          <w:lang w:val="en-US"/>
        </w:rPr>
      </w:pPr>
      <w:r w:rsidRPr="00BE702E">
        <w:rPr>
          <w:noProof/>
          <w:lang w:eastAsia="de-DE" w:bidi="ar-SA"/>
        </w:rPr>
        <w:lastRenderedPageBreak/>
        <w:drawing>
          <wp:inline distT="0" distB="0" distL="0" distR="0" wp14:anchorId="33151336" wp14:editId="4A8EDB9A">
            <wp:extent cx="2736000" cy="2935269"/>
            <wp:effectExtent l="0" t="0" r="7620" b="0"/>
            <wp:docPr id="461" name="Grafik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9.tif"/>
                    <pic:cNvPicPr/>
                  </pic:nvPicPr>
                  <pic:blipFill>
                    <a:blip r:embed="rId25">
                      <a:extLst>
                        <a:ext uri="{28A0092B-C50C-407E-A947-70E740481C1C}">
                          <a14:useLocalDpi xmlns:a14="http://schemas.microsoft.com/office/drawing/2010/main" val="0"/>
                        </a:ext>
                      </a:extLst>
                    </a:blip>
                    <a:stretch>
                      <a:fillRect/>
                    </a:stretch>
                  </pic:blipFill>
                  <pic:spPr>
                    <a:xfrm>
                      <a:off x="0" y="0"/>
                      <a:ext cx="2736000" cy="2935269"/>
                    </a:xfrm>
                    <a:prstGeom prst="rect">
                      <a:avLst/>
                    </a:prstGeom>
                  </pic:spPr>
                </pic:pic>
              </a:graphicData>
            </a:graphic>
          </wp:inline>
        </w:drawing>
      </w:r>
    </w:p>
    <w:p w14:paraId="490C1C22" w14:textId="77777777" w:rsidR="00413C36" w:rsidRPr="00BE702E" w:rsidRDefault="00413C36" w:rsidP="008D499E">
      <w:pPr>
        <w:pStyle w:val="Standa"/>
        <w:rPr>
          <w:lang w:val="en-US"/>
        </w:rPr>
      </w:pPr>
    </w:p>
    <w:p w14:paraId="70A02648" w14:textId="77777777" w:rsidR="00413C36" w:rsidRPr="00BE702E" w:rsidRDefault="00413C36" w:rsidP="008D499E">
      <w:pPr>
        <w:pStyle w:val="Standa"/>
        <w:rPr>
          <w:lang w:val="en-US"/>
        </w:rPr>
      </w:pPr>
    </w:p>
    <w:p w14:paraId="2ED84E44" w14:textId="77777777" w:rsidR="004C2C06" w:rsidRPr="00BE702E" w:rsidRDefault="004C2C06" w:rsidP="00540D60">
      <w:pPr>
        <w:pStyle w:val="Standa"/>
        <w:jc w:val="both"/>
        <w:rPr>
          <w:b/>
          <w:bCs/>
          <w:lang w:val="en-US"/>
        </w:rPr>
      </w:pPr>
      <w:r w:rsidRPr="00BE702E">
        <w:rPr>
          <w:b/>
          <w:bCs/>
          <w:lang w:val="en-US"/>
        </w:rPr>
        <w:t xml:space="preserve">Figure S9: Classical features of apoptosis precede the onset of secondary necrosis. </w:t>
      </w:r>
    </w:p>
    <w:p w14:paraId="337EB033" w14:textId="22D0A630" w:rsidR="008D499E" w:rsidRPr="00BE702E" w:rsidRDefault="004C2C06" w:rsidP="00540D60">
      <w:pPr>
        <w:pStyle w:val="Standa"/>
        <w:jc w:val="both"/>
        <w:rPr>
          <w:lang w:val="en-US"/>
        </w:rPr>
      </w:pPr>
      <w:r w:rsidRPr="00BE702E">
        <w:rPr>
          <w:bCs/>
          <w:lang w:val="en-US"/>
        </w:rPr>
        <w:t>Representative images of RAW 264.7 macrophages after treatment with commercial FITC-labelled SiO</w:t>
      </w:r>
      <w:r w:rsidRPr="00BE702E">
        <w:rPr>
          <w:bCs/>
          <w:vertAlign w:val="subscript"/>
          <w:lang w:val="en-US"/>
        </w:rPr>
        <w:t>2</w:t>
      </w:r>
      <w:r w:rsidRPr="00BE702E">
        <w:rPr>
          <w:bCs/>
          <w:lang w:val="en-US"/>
        </w:rPr>
        <w:t xml:space="preserve"> NPs (50 µg mL</w:t>
      </w:r>
      <w:r w:rsidRPr="00BE702E">
        <w:rPr>
          <w:bCs/>
          <w:vertAlign w:val="superscript"/>
          <w:lang w:val="en-US"/>
        </w:rPr>
        <w:t>-1</w:t>
      </w:r>
      <w:r w:rsidRPr="00BE702E">
        <w:rPr>
          <w:bCs/>
          <w:lang w:val="en-US"/>
        </w:rPr>
        <w:t>) over a period of 24 h. Fluorescently labelled SiO</w:t>
      </w:r>
      <w:r w:rsidRPr="00BE702E">
        <w:rPr>
          <w:bCs/>
          <w:vertAlign w:val="subscript"/>
          <w:lang w:val="en-US"/>
        </w:rPr>
        <w:t>2</w:t>
      </w:r>
      <w:r w:rsidRPr="00BE702E">
        <w:rPr>
          <w:bCs/>
          <w:lang w:val="en-US"/>
        </w:rPr>
        <w:t xml:space="preserve"> NP inside cells are detected in the FITC-channel, Hoechst 33342 and PI staining were used to discriminate between cells with condensed DNA and damaged cell membrane, respectively.</w:t>
      </w:r>
      <w:r w:rsidR="009073A1" w:rsidRPr="00BE702E">
        <w:rPr>
          <w:bCs/>
          <w:lang w:val="en-US"/>
        </w:rPr>
        <w:t xml:space="preserve"> Arrowhead indicates a selected cell where first morphological changes i.e. detachment, shrinkage and blebbing appear (in the bright-field channel) accompanied by signs of DNA condensation and fragmentation (in the Hoechst channel). Subsequent to these classical features of apoptosis, a few hours later the membrane integrity is compromised as evidenced by increased PI staining.</w:t>
      </w:r>
    </w:p>
    <w:p w14:paraId="1E3A5B7D" w14:textId="77777777" w:rsidR="008D499E" w:rsidRPr="00BE702E" w:rsidRDefault="008D499E" w:rsidP="008D499E">
      <w:pPr>
        <w:pStyle w:val="Standa"/>
        <w:rPr>
          <w:lang w:val="en-US"/>
        </w:rPr>
      </w:pPr>
    </w:p>
    <w:p w14:paraId="3FD47E69" w14:textId="77777777" w:rsidR="008D499E" w:rsidRPr="00BE702E" w:rsidRDefault="008D499E" w:rsidP="008D499E">
      <w:pPr>
        <w:pStyle w:val="Standa"/>
        <w:rPr>
          <w:lang w:val="en-US"/>
        </w:rPr>
      </w:pPr>
    </w:p>
    <w:p w14:paraId="56025E3B" w14:textId="77777777" w:rsidR="00301317" w:rsidRPr="00BE702E" w:rsidRDefault="00301317" w:rsidP="008D499E">
      <w:pPr>
        <w:pStyle w:val="Standa"/>
        <w:rPr>
          <w:lang w:val="en-US"/>
        </w:rPr>
      </w:pPr>
    </w:p>
    <w:p w14:paraId="33E5E057" w14:textId="77777777" w:rsidR="00301317" w:rsidRPr="00BE702E" w:rsidRDefault="00301317" w:rsidP="008D499E">
      <w:pPr>
        <w:pStyle w:val="Standa"/>
        <w:rPr>
          <w:lang w:val="en-US"/>
        </w:rPr>
      </w:pPr>
    </w:p>
    <w:p w14:paraId="14DC3A75" w14:textId="77777777" w:rsidR="00301317" w:rsidRPr="00BE702E" w:rsidRDefault="00301317" w:rsidP="008D499E">
      <w:pPr>
        <w:pStyle w:val="Standa"/>
        <w:rPr>
          <w:lang w:val="en-US"/>
        </w:rPr>
      </w:pPr>
    </w:p>
    <w:p w14:paraId="5FBB4D9A" w14:textId="77777777" w:rsidR="00301317" w:rsidRPr="00BE702E" w:rsidRDefault="00301317" w:rsidP="008D499E">
      <w:pPr>
        <w:pStyle w:val="Standa"/>
        <w:rPr>
          <w:lang w:val="en-US"/>
        </w:rPr>
      </w:pPr>
    </w:p>
    <w:p w14:paraId="2F9D0881" w14:textId="77777777" w:rsidR="00301317" w:rsidRPr="00BE702E" w:rsidRDefault="00301317" w:rsidP="008D499E">
      <w:pPr>
        <w:pStyle w:val="Standa"/>
        <w:rPr>
          <w:lang w:val="en-US"/>
        </w:rPr>
      </w:pPr>
    </w:p>
    <w:p w14:paraId="365C047F" w14:textId="77777777" w:rsidR="00301317" w:rsidRPr="00BE702E" w:rsidRDefault="00301317" w:rsidP="008D499E">
      <w:pPr>
        <w:pStyle w:val="Standa"/>
        <w:rPr>
          <w:lang w:val="en-US"/>
        </w:rPr>
      </w:pPr>
    </w:p>
    <w:p w14:paraId="0325487E" w14:textId="77777777" w:rsidR="008D499E" w:rsidRPr="00BE702E" w:rsidRDefault="008D499E" w:rsidP="008D499E">
      <w:pPr>
        <w:pStyle w:val="Standa"/>
        <w:rPr>
          <w:lang w:val="en-US"/>
        </w:rPr>
      </w:pPr>
    </w:p>
    <w:p w14:paraId="485AC0C5" w14:textId="77777777" w:rsidR="008D499E" w:rsidRPr="00BE702E" w:rsidRDefault="008D499E" w:rsidP="008D499E">
      <w:pPr>
        <w:pStyle w:val="Standa"/>
        <w:rPr>
          <w:lang w:val="en-US"/>
        </w:rPr>
      </w:pPr>
    </w:p>
    <w:p w14:paraId="5CA22BD8" w14:textId="77777777" w:rsidR="00C97338" w:rsidRPr="00BE702E" w:rsidRDefault="00D9707E" w:rsidP="008D499E">
      <w:pPr>
        <w:pStyle w:val="Standa"/>
        <w:rPr>
          <w:lang w:val="en-US"/>
        </w:rPr>
      </w:pPr>
      <w:r w:rsidRPr="00BE702E">
        <w:rPr>
          <w:b/>
          <w:bCs/>
          <w:noProof/>
          <w:lang w:eastAsia="de-DE" w:bidi="ar-SA"/>
        </w:rPr>
        <w:lastRenderedPageBreak/>
        <w:drawing>
          <wp:inline distT="0" distB="0" distL="0" distR="0" wp14:anchorId="658B8CBE" wp14:editId="35A34125">
            <wp:extent cx="3485812" cy="4197600"/>
            <wp:effectExtent l="0" t="0" r="635" b="0"/>
            <wp:docPr id="136" name="Grafik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7.jpg"/>
                    <pic:cNvPicPr/>
                  </pic:nvPicPr>
                  <pic:blipFill>
                    <a:blip r:embed="rId26">
                      <a:extLst>
                        <a:ext uri="{28A0092B-C50C-407E-A947-70E740481C1C}">
                          <a14:useLocalDpi xmlns:a14="http://schemas.microsoft.com/office/drawing/2010/main" val="0"/>
                        </a:ext>
                      </a:extLst>
                    </a:blip>
                    <a:stretch>
                      <a:fillRect/>
                    </a:stretch>
                  </pic:blipFill>
                  <pic:spPr>
                    <a:xfrm>
                      <a:off x="0" y="0"/>
                      <a:ext cx="3485812" cy="4197600"/>
                    </a:xfrm>
                    <a:prstGeom prst="rect">
                      <a:avLst/>
                    </a:prstGeom>
                  </pic:spPr>
                </pic:pic>
              </a:graphicData>
            </a:graphic>
          </wp:inline>
        </w:drawing>
      </w:r>
    </w:p>
    <w:p w14:paraId="5478EBFD" w14:textId="77777777" w:rsidR="00AF6AA1" w:rsidRPr="00BE702E" w:rsidRDefault="00AF6AA1" w:rsidP="00D9707E">
      <w:pPr>
        <w:pStyle w:val="Standa"/>
        <w:rPr>
          <w:b/>
          <w:bCs/>
          <w:lang w:val="en-US"/>
        </w:rPr>
      </w:pPr>
    </w:p>
    <w:p w14:paraId="3E021FAD" w14:textId="77777777" w:rsidR="00D9707E" w:rsidRPr="00BE702E" w:rsidRDefault="00D9707E" w:rsidP="00D9707E">
      <w:pPr>
        <w:pStyle w:val="Standa"/>
        <w:rPr>
          <w:b/>
          <w:bCs/>
          <w:lang w:val="en-US"/>
        </w:rPr>
      </w:pPr>
      <w:r w:rsidRPr="00BE702E">
        <w:rPr>
          <w:b/>
          <w:bCs/>
          <w:lang w:val="en-US"/>
        </w:rPr>
        <w:t>Figure S10: Cell death analysis by flow cytometry confirms the induction of apoptosis in response to SiO</w:t>
      </w:r>
      <w:r w:rsidRPr="00BE702E">
        <w:rPr>
          <w:b/>
          <w:bCs/>
          <w:vertAlign w:val="subscript"/>
          <w:lang w:val="en-US"/>
        </w:rPr>
        <w:t>2</w:t>
      </w:r>
      <w:r w:rsidRPr="00BE702E">
        <w:rPr>
          <w:b/>
          <w:bCs/>
          <w:lang w:val="en-US"/>
        </w:rPr>
        <w:t xml:space="preserve"> NPs. </w:t>
      </w:r>
    </w:p>
    <w:p w14:paraId="728616B9" w14:textId="77777777" w:rsidR="00D9707E" w:rsidRPr="00BE702E" w:rsidRDefault="00D9707E" w:rsidP="00D9707E">
      <w:pPr>
        <w:pStyle w:val="Standa"/>
        <w:jc w:val="both"/>
        <w:rPr>
          <w:bCs/>
          <w:lang w:val="en-US"/>
        </w:rPr>
      </w:pPr>
      <w:r w:rsidRPr="00BE702E">
        <w:rPr>
          <w:bCs/>
          <w:lang w:val="en-US"/>
        </w:rPr>
        <w:t>In the presence of serum, RAW 264.7 macrophages were treated with 200 µg mL</w:t>
      </w:r>
      <w:r w:rsidRPr="00BE702E">
        <w:rPr>
          <w:vertAlign w:val="superscript"/>
          <w:lang w:val="en-US"/>
        </w:rPr>
        <w:t>-1</w:t>
      </w:r>
      <w:r w:rsidRPr="00BE702E">
        <w:rPr>
          <w:bCs/>
          <w:lang w:val="en-US"/>
        </w:rPr>
        <w:t xml:space="preserve"> SiO</w:t>
      </w:r>
      <w:r w:rsidRPr="00BE702E">
        <w:rPr>
          <w:bCs/>
          <w:vertAlign w:val="subscript"/>
          <w:lang w:val="en-US"/>
        </w:rPr>
        <w:t>2</w:t>
      </w:r>
      <w:r w:rsidRPr="00BE702E">
        <w:rPr>
          <w:bCs/>
          <w:lang w:val="en-US"/>
        </w:rPr>
        <w:t xml:space="preserve"> NPs for 24h. The cells were stained with FITC-Annexin V and PI and analyzed by flow cytometry as described in the Methods Section. (A) </w:t>
      </w:r>
      <w:proofErr w:type="gramStart"/>
      <w:r w:rsidRPr="00BE702E">
        <w:rPr>
          <w:bCs/>
          <w:lang w:val="en-US"/>
        </w:rPr>
        <w:t>shows</w:t>
      </w:r>
      <w:proofErr w:type="gramEnd"/>
      <w:r w:rsidRPr="00BE702E">
        <w:rPr>
          <w:bCs/>
          <w:lang w:val="en-US"/>
        </w:rPr>
        <w:t xml:space="preserve"> the total cell counts divided into living and dead cells. (B) shows the percentage of dead cells relative to the total cell counts divided into early (Annexin V-positive) and late apoptotic (Annexin V- and PI-positive) and necrotic cells (PI-positive). Data are representative for two independent experiments each carried out with duplicates and show mean values ±SD. For comparison, percentage of dead cells relative to the total cell counts (C) and percentage of necrotic, early and late apoptotic cells relative to the total cell death (D) analyzed by FACS (fluorescence activated cell sorting) and automated live cell fluorescence microscopy (ALCFM) are shown. (*, ***) </w:t>
      </w:r>
      <w:proofErr w:type="gramStart"/>
      <w:r w:rsidRPr="00BE702E">
        <w:rPr>
          <w:bCs/>
          <w:lang w:val="en-US"/>
        </w:rPr>
        <w:t>Significantly different from the control cells (p&lt;0.05, p&lt;0.001).</w:t>
      </w:r>
      <w:proofErr w:type="gramEnd"/>
      <w:r w:rsidRPr="00BE702E">
        <w:rPr>
          <w:bCs/>
          <w:lang w:val="en-US"/>
        </w:rPr>
        <w:t xml:space="preserve"> Note that the two different methods both confirm the apoptotic nature of cell death, yet as expected detect diverging percentages of the various modes of cell death as different endpoints are measured</w:t>
      </w:r>
      <w:proofErr w:type="gramStart"/>
      <w:r w:rsidRPr="00BE702E">
        <w:rPr>
          <w:bCs/>
          <w:lang w:val="en-US"/>
        </w:rPr>
        <w:t>.</w:t>
      </w:r>
      <w:r w:rsidRPr="00BE702E">
        <w:rPr>
          <w:bCs/>
          <w:vertAlign w:val="superscript"/>
          <w:lang w:val="en-US"/>
        </w:rPr>
        <w:t>[</w:t>
      </w:r>
      <w:proofErr w:type="gramEnd"/>
      <w:r w:rsidRPr="00BE702E">
        <w:rPr>
          <w:bCs/>
          <w:vertAlign w:val="superscript"/>
          <w:lang w:val="en-US"/>
        </w:rPr>
        <w:t>1]</w:t>
      </w:r>
      <w:r w:rsidRPr="00BE702E">
        <w:rPr>
          <w:bCs/>
          <w:lang w:val="en-US"/>
        </w:rPr>
        <w:t xml:space="preserve"> Whereas flow cytometry scores more early apoptotic cells evidenced by enhanced Annexin V binding, ALCFM is more advantageous to monitor necrotic cells which have been probably lost during the preparation of cells for flow cytometry.</w:t>
      </w:r>
    </w:p>
    <w:p w14:paraId="1D22A01C" w14:textId="77777777" w:rsidR="00D9707E" w:rsidRPr="00BE702E" w:rsidRDefault="00D9707E" w:rsidP="00D9707E">
      <w:pPr>
        <w:pStyle w:val="Standa"/>
        <w:rPr>
          <w:lang w:val="en-US"/>
        </w:rPr>
      </w:pPr>
    </w:p>
    <w:p w14:paraId="54651109" w14:textId="77777777" w:rsidR="00C97338" w:rsidRPr="00BE702E" w:rsidRDefault="00C97338" w:rsidP="008D499E">
      <w:pPr>
        <w:pStyle w:val="Standa"/>
        <w:rPr>
          <w:lang w:val="en-US"/>
        </w:rPr>
      </w:pPr>
    </w:p>
    <w:p w14:paraId="444B6F52" w14:textId="77777777" w:rsidR="00C97338" w:rsidRPr="00BE702E" w:rsidRDefault="00C97338" w:rsidP="008D499E">
      <w:pPr>
        <w:pStyle w:val="Standa"/>
        <w:rPr>
          <w:lang w:val="en-US"/>
        </w:rPr>
      </w:pPr>
    </w:p>
    <w:p w14:paraId="1CFA6998" w14:textId="77777777" w:rsidR="00C97338" w:rsidRPr="00BE702E" w:rsidRDefault="00C97338" w:rsidP="008D499E">
      <w:pPr>
        <w:pStyle w:val="Standa"/>
        <w:rPr>
          <w:lang w:val="en-US"/>
        </w:rPr>
      </w:pPr>
    </w:p>
    <w:p w14:paraId="4DB1A6AA" w14:textId="77777777" w:rsidR="00C97338" w:rsidRPr="00BE702E" w:rsidRDefault="00C97338" w:rsidP="008D499E">
      <w:pPr>
        <w:pStyle w:val="Standa"/>
        <w:rPr>
          <w:lang w:val="en-US"/>
        </w:rPr>
      </w:pPr>
    </w:p>
    <w:p w14:paraId="3353954F" w14:textId="77777777" w:rsidR="00654A8C" w:rsidRPr="00BE702E" w:rsidRDefault="00654A8C" w:rsidP="008D499E">
      <w:pPr>
        <w:pStyle w:val="Standa"/>
        <w:rPr>
          <w:lang w:val="en-US"/>
        </w:rPr>
      </w:pPr>
    </w:p>
    <w:p w14:paraId="2893D177" w14:textId="77777777" w:rsidR="00654A8C" w:rsidRPr="00BE702E" w:rsidRDefault="00654A8C" w:rsidP="008D499E">
      <w:pPr>
        <w:pStyle w:val="Standa"/>
        <w:rPr>
          <w:lang w:val="en-US"/>
        </w:rPr>
      </w:pPr>
    </w:p>
    <w:p w14:paraId="49D78CEF" w14:textId="77777777" w:rsidR="00654A8C" w:rsidRPr="00BE702E" w:rsidRDefault="00654A8C" w:rsidP="008D499E">
      <w:pPr>
        <w:pStyle w:val="Standa"/>
        <w:rPr>
          <w:lang w:val="en-US"/>
        </w:rPr>
      </w:pPr>
    </w:p>
    <w:p w14:paraId="6D468A55" w14:textId="77777777" w:rsidR="00654A8C" w:rsidRPr="00BE702E" w:rsidRDefault="00654A8C" w:rsidP="008D499E">
      <w:pPr>
        <w:pStyle w:val="Standa"/>
        <w:rPr>
          <w:lang w:val="en-US"/>
        </w:rPr>
      </w:pPr>
      <w:r w:rsidRPr="00BE702E">
        <w:rPr>
          <w:noProof/>
          <w:lang w:eastAsia="de-DE" w:bidi="ar-SA"/>
        </w:rPr>
        <w:lastRenderedPageBreak/>
        <w:drawing>
          <wp:inline distT="0" distB="0" distL="0" distR="0" wp14:anchorId="53070667" wp14:editId="4F8D6EB7">
            <wp:extent cx="4752000" cy="5724000"/>
            <wp:effectExtent l="0" t="0" r="0" b="0"/>
            <wp:docPr id="137" name="Grafik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9.tif"/>
                    <pic:cNvPicPr/>
                  </pic:nvPicPr>
                  <pic:blipFill>
                    <a:blip r:embed="rId27">
                      <a:extLst>
                        <a:ext uri="{28A0092B-C50C-407E-A947-70E740481C1C}">
                          <a14:useLocalDpi xmlns:a14="http://schemas.microsoft.com/office/drawing/2010/main" val="0"/>
                        </a:ext>
                      </a:extLst>
                    </a:blip>
                    <a:stretch>
                      <a:fillRect/>
                    </a:stretch>
                  </pic:blipFill>
                  <pic:spPr>
                    <a:xfrm>
                      <a:off x="0" y="0"/>
                      <a:ext cx="4752000" cy="5724000"/>
                    </a:xfrm>
                    <a:prstGeom prst="rect">
                      <a:avLst/>
                    </a:prstGeom>
                  </pic:spPr>
                </pic:pic>
              </a:graphicData>
            </a:graphic>
          </wp:inline>
        </w:drawing>
      </w:r>
    </w:p>
    <w:p w14:paraId="4635D318" w14:textId="77777777" w:rsidR="002E5664" w:rsidRPr="00BE702E" w:rsidRDefault="002E5664" w:rsidP="00654A8C">
      <w:pPr>
        <w:pStyle w:val="Standa"/>
        <w:jc w:val="both"/>
        <w:rPr>
          <w:b/>
          <w:bCs/>
          <w:lang w:val="en-US"/>
        </w:rPr>
      </w:pPr>
    </w:p>
    <w:p w14:paraId="19F00F12" w14:textId="77777777" w:rsidR="00654A8C" w:rsidRPr="00BE702E" w:rsidRDefault="00654A8C" w:rsidP="00654A8C">
      <w:pPr>
        <w:pStyle w:val="Standa"/>
        <w:jc w:val="both"/>
        <w:rPr>
          <w:lang w:val="en-US"/>
        </w:rPr>
      </w:pPr>
      <w:r w:rsidRPr="00BE702E">
        <w:rPr>
          <w:b/>
          <w:bCs/>
          <w:lang w:val="en-US"/>
        </w:rPr>
        <w:t>Figure S11:</w:t>
      </w:r>
      <w:r w:rsidRPr="00BE702E">
        <w:rPr>
          <w:lang w:val="en-US"/>
        </w:rPr>
        <w:t xml:space="preserve"> </w:t>
      </w:r>
      <w:r w:rsidRPr="00BE702E">
        <w:rPr>
          <w:b/>
          <w:bCs/>
          <w:lang w:val="en-US"/>
        </w:rPr>
        <w:t>In the presence of serum, surface modifications of silica NPs by DETAS suppress cell death.</w:t>
      </w:r>
      <w:r w:rsidRPr="00BE702E">
        <w:rPr>
          <w:lang w:val="en-US"/>
        </w:rPr>
        <w:t xml:space="preserve"> </w:t>
      </w:r>
      <w:proofErr w:type="gramStart"/>
      <w:r w:rsidRPr="00BE702E">
        <w:rPr>
          <w:lang w:val="en-US"/>
        </w:rPr>
        <w:t>Representative images of RAW 264.7 cells after treatment for 24 h with either plain or DETAS-modified and commercial SiO</w:t>
      </w:r>
      <w:r w:rsidRPr="00BE702E">
        <w:rPr>
          <w:vertAlign w:val="subscript"/>
          <w:lang w:val="en-US"/>
        </w:rPr>
        <w:t>2</w:t>
      </w:r>
      <w:r w:rsidRPr="00BE702E">
        <w:rPr>
          <w:lang w:val="en-US"/>
        </w:rPr>
        <w:t xml:space="preserve"> NPs (100 µg mL</w:t>
      </w:r>
      <w:r w:rsidRPr="00BE702E">
        <w:rPr>
          <w:vertAlign w:val="superscript"/>
          <w:lang w:val="en-US"/>
        </w:rPr>
        <w:t>-1</w:t>
      </w:r>
      <w:r w:rsidRPr="00BE702E">
        <w:rPr>
          <w:lang w:val="en-US"/>
        </w:rPr>
        <w:t>) or PS-NH</w:t>
      </w:r>
      <w:r w:rsidRPr="00BE702E">
        <w:rPr>
          <w:vertAlign w:val="subscript"/>
          <w:lang w:val="en-US"/>
        </w:rPr>
        <w:t>2</w:t>
      </w:r>
      <w:r w:rsidRPr="00BE702E">
        <w:rPr>
          <w:lang w:val="en-US"/>
        </w:rPr>
        <w:t xml:space="preserve"> NPs (50 µg mL</w:t>
      </w:r>
      <w:r w:rsidRPr="00BE702E">
        <w:rPr>
          <w:vertAlign w:val="superscript"/>
          <w:lang w:val="en-US"/>
        </w:rPr>
        <w:t>-1</w:t>
      </w:r>
      <w:r w:rsidRPr="00BE702E">
        <w:rPr>
          <w:lang w:val="en-US"/>
        </w:rPr>
        <w:t>).</w:t>
      </w:r>
      <w:proofErr w:type="gramEnd"/>
      <w:r w:rsidRPr="00BE702E">
        <w:rPr>
          <w:lang w:val="en-US"/>
        </w:rPr>
        <w:t xml:space="preserve"> For further details see Figure S6.</w:t>
      </w:r>
    </w:p>
    <w:p w14:paraId="297EE6BA" w14:textId="77777777" w:rsidR="00654A8C" w:rsidRPr="00BE702E" w:rsidRDefault="00654A8C" w:rsidP="008D499E">
      <w:pPr>
        <w:pStyle w:val="Standa"/>
        <w:rPr>
          <w:lang w:val="en-US"/>
        </w:rPr>
      </w:pPr>
    </w:p>
    <w:p w14:paraId="04664876" w14:textId="77777777" w:rsidR="00F47C45" w:rsidRPr="00BE702E" w:rsidRDefault="00F47C45" w:rsidP="008D499E">
      <w:pPr>
        <w:pStyle w:val="Standa"/>
        <w:rPr>
          <w:lang w:val="en-US"/>
        </w:rPr>
      </w:pPr>
    </w:p>
    <w:p w14:paraId="62F69701" w14:textId="77777777" w:rsidR="00F47C45" w:rsidRPr="00BE702E" w:rsidRDefault="00F47C45" w:rsidP="008D499E">
      <w:pPr>
        <w:pStyle w:val="Standa"/>
        <w:rPr>
          <w:lang w:val="en-US"/>
        </w:rPr>
      </w:pPr>
    </w:p>
    <w:p w14:paraId="290BEDC9" w14:textId="77777777" w:rsidR="00F47C45" w:rsidRPr="00BE702E" w:rsidRDefault="00F47C45" w:rsidP="008D499E">
      <w:pPr>
        <w:pStyle w:val="Standa"/>
        <w:rPr>
          <w:lang w:val="en-US"/>
        </w:rPr>
      </w:pPr>
    </w:p>
    <w:p w14:paraId="49AE0B7D" w14:textId="77777777" w:rsidR="00F47C45" w:rsidRPr="00BE702E" w:rsidRDefault="00F47C45" w:rsidP="008D499E">
      <w:pPr>
        <w:pStyle w:val="Standa"/>
        <w:rPr>
          <w:lang w:val="en-US"/>
        </w:rPr>
      </w:pPr>
    </w:p>
    <w:p w14:paraId="34FBA196" w14:textId="77777777" w:rsidR="00F47C45" w:rsidRPr="00BE702E" w:rsidRDefault="00F47C45" w:rsidP="008D499E">
      <w:pPr>
        <w:pStyle w:val="Standa"/>
        <w:rPr>
          <w:lang w:val="en-US"/>
        </w:rPr>
      </w:pPr>
    </w:p>
    <w:p w14:paraId="3472D5E7" w14:textId="77777777" w:rsidR="00602FA5" w:rsidRPr="00BE702E" w:rsidRDefault="00602FA5" w:rsidP="008D499E">
      <w:pPr>
        <w:pStyle w:val="Standa"/>
        <w:rPr>
          <w:lang w:val="en-US"/>
        </w:rPr>
      </w:pPr>
    </w:p>
    <w:p w14:paraId="3484D3AA" w14:textId="77777777" w:rsidR="00602FA5" w:rsidRPr="00BE702E" w:rsidRDefault="00602FA5" w:rsidP="008D499E">
      <w:pPr>
        <w:pStyle w:val="Standa"/>
        <w:rPr>
          <w:lang w:val="en-US"/>
        </w:rPr>
      </w:pPr>
    </w:p>
    <w:p w14:paraId="66B8E4F1" w14:textId="77777777" w:rsidR="00602FA5" w:rsidRPr="00BE702E" w:rsidRDefault="00602FA5" w:rsidP="008D499E">
      <w:pPr>
        <w:pStyle w:val="Standa"/>
        <w:rPr>
          <w:lang w:val="en-US"/>
        </w:rPr>
      </w:pPr>
    </w:p>
    <w:p w14:paraId="5E33D6A1" w14:textId="77777777" w:rsidR="004D2477" w:rsidRPr="00BE702E" w:rsidRDefault="00FB2426" w:rsidP="00602FA5">
      <w:pPr>
        <w:pStyle w:val="Standa"/>
        <w:jc w:val="both"/>
        <w:rPr>
          <w:b/>
          <w:bCs/>
          <w:lang w:val="en-US"/>
        </w:rPr>
      </w:pPr>
      <w:r w:rsidRPr="00BE702E">
        <w:rPr>
          <w:b/>
          <w:bCs/>
          <w:noProof/>
          <w:lang w:eastAsia="de-DE" w:bidi="ar-SA"/>
        </w:rPr>
        <w:lastRenderedPageBreak/>
        <w:drawing>
          <wp:inline distT="0" distB="0" distL="0" distR="0" wp14:anchorId="7FDD3F63" wp14:editId="65D5C228">
            <wp:extent cx="4903200" cy="2138400"/>
            <wp:effectExtent l="0" t="0" r="0" b="0"/>
            <wp:docPr id="163" name="Grafik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10.tif"/>
                    <pic:cNvPicPr/>
                  </pic:nvPicPr>
                  <pic:blipFill>
                    <a:blip r:embed="rId28">
                      <a:extLst>
                        <a:ext uri="{28A0092B-C50C-407E-A947-70E740481C1C}">
                          <a14:useLocalDpi xmlns:a14="http://schemas.microsoft.com/office/drawing/2010/main" val="0"/>
                        </a:ext>
                      </a:extLst>
                    </a:blip>
                    <a:stretch>
                      <a:fillRect/>
                    </a:stretch>
                  </pic:blipFill>
                  <pic:spPr>
                    <a:xfrm>
                      <a:off x="0" y="0"/>
                      <a:ext cx="4903200" cy="2138400"/>
                    </a:xfrm>
                    <a:prstGeom prst="rect">
                      <a:avLst/>
                    </a:prstGeom>
                  </pic:spPr>
                </pic:pic>
              </a:graphicData>
            </a:graphic>
          </wp:inline>
        </w:drawing>
      </w:r>
    </w:p>
    <w:p w14:paraId="05BDB99B" w14:textId="77777777" w:rsidR="004D2477" w:rsidRPr="00BE702E" w:rsidRDefault="004D2477" w:rsidP="00602FA5">
      <w:pPr>
        <w:pStyle w:val="Standa"/>
        <w:jc w:val="both"/>
        <w:rPr>
          <w:bCs/>
          <w:lang w:val="en-US"/>
        </w:rPr>
      </w:pPr>
    </w:p>
    <w:p w14:paraId="5A861DFD" w14:textId="77777777" w:rsidR="00602FA5" w:rsidRPr="00BE702E" w:rsidRDefault="00602FA5" w:rsidP="00DE6F69">
      <w:pPr>
        <w:pStyle w:val="Standa"/>
        <w:jc w:val="both"/>
        <w:rPr>
          <w:bCs/>
          <w:lang w:val="en-US"/>
        </w:rPr>
      </w:pPr>
      <w:r w:rsidRPr="00BE702E">
        <w:rPr>
          <w:b/>
          <w:bCs/>
          <w:lang w:val="en-US"/>
        </w:rPr>
        <w:t>Figure S1</w:t>
      </w:r>
      <w:r w:rsidR="002A298E" w:rsidRPr="00BE702E">
        <w:rPr>
          <w:b/>
          <w:bCs/>
          <w:lang w:val="en-US"/>
        </w:rPr>
        <w:t>2</w:t>
      </w:r>
      <w:r w:rsidRPr="00BE702E">
        <w:rPr>
          <w:b/>
          <w:bCs/>
          <w:lang w:val="en-US"/>
        </w:rPr>
        <w:t>: SiO</w:t>
      </w:r>
      <w:r w:rsidRPr="00BE702E">
        <w:rPr>
          <w:b/>
          <w:bCs/>
          <w:vertAlign w:val="subscript"/>
          <w:lang w:val="en-US"/>
        </w:rPr>
        <w:t>2</w:t>
      </w:r>
      <w:r w:rsidRPr="00BE702E">
        <w:rPr>
          <w:b/>
          <w:bCs/>
          <w:lang w:val="en-US"/>
        </w:rPr>
        <w:t xml:space="preserve"> NPs do neither promote intracellular formation of ROS nor induce cell death dependent on ROS. </w:t>
      </w:r>
      <w:r w:rsidRPr="00BE702E">
        <w:rPr>
          <w:bCs/>
          <w:lang w:val="en-US"/>
        </w:rPr>
        <w:t>(A) RAW 264.7 macrophages were exposed in</w:t>
      </w:r>
      <w:r w:rsidR="00647D55" w:rsidRPr="00BE702E">
        <w:rPr>
          <w:bCs/>
          <w:lang w:val="en-US"/>
        </w:rPr>
        <w:t xml:space="preserve"> the presence of serum to 50 µg </w:t>
      </w:r>
      <w:r w:rsidRPr="00BE702E">
        <w:rPr>
          <w:bCs/>
          <w:lang w:val="en-US"/>
        </w:rPr>
        <w:t>mL</w:t>
      </w:r>
      <w:r w:rsidR="00647D55" w:rsidRPr="00BE702E">
        <w:rPr>
          <w:vertAlign w:val="superscript"/>
          <w:lang w:val="en-US"/>
        </w:rPr>
        <w:t>-1</w:t>
      </w:r>
      <w:r w:rsidRPr="00BE702E">
        <w:rPr>
          <w:bCs/>
          <w:lang w:val="en-US"/>
        </w:rPr>
        <w:t xml:space="preserve"> of SiO</w:t>
      </w:r>
      <w:r w:rsidRPr="00BE702E">
        <w:rPr>
          <w:bCs/>
          <w:vertAlign w:val="subscript"/>
          <w:lang w:val="en-US"/>
        </w:rPr>
        <w:t>2</w:t>
      </w:r>
      <w:r w:rsidRPr="00BE702E">
        <w:rPr>
          <w:bCs/>
          <w:lang w:val="en-US"/>
        </w:rPr>
        <w:t xml:space="preserve"> plain (C) NPs for 15, 30, 45, 60, 150, and 300 min or positive controls were exposed to 500 µM H</w:t>
      </w:r>
      <w:r w:rsidRPr="00BE702E">
        <w:rPr>
          <w:bCs/>
          <w:vertAlign w:val="subscript"/>
          <w:lang w:val="en-US"/>
        </w:rPr>
        <w:t>2</w:t>
      </w:r>
      <w:r w:rsidRPr="00BE702E">
        <w:rPr>
          <w:bCs/>
          <w:lang w:val="en-US"/>
        </w:rPr>
        <w:t>O</w:t>
      </w:r>
      <w:r w:rsidRPr="00BE702E">
        <w:rPr>
          <w:bCs/>
          <w:vertAlign w:val="subscript"/>
          <w:lang w:val="en-US"/>
        </w:rPr>
        <w:t>2</w:t>
      </w:r>
      <w:r w:rsidRPr="00BE702E">
        <w:rPr>
          <w:bCs/>
          <w:lang w:val="en-US"/>
        </w:rPr>
        <w:t xml:space="preserve">. Negative control cells received medium alone. The DCF-test was performed as described under methods. Depicted are mean values ± </w:t>
      </w:r>
      <w:r w:rsidR="005E70C3" w:rsidRPr="00BE702E">
        <w:rPr>
          <w:bCs/>
          <w:lang w:val="en-US"/>
        </w:rPr>
        <w:t>SD</w:t>
      </w:r>
      <w:r w:rsidRPr="00BE702E">
        <w:rPr>
          <w:bCs/>
          <w:lang w:val="en-US"/>
        </w:rPr>
        <w:t xml:space="preserve"> of one representative experiment (n=2) carried out with four replicates. (B) The anti-oxidant N-acetyl cysteine (NAC) does not prevent cell death provoked by silica NPs. Cells were pre-treated or not with 5mM NAC for 30 min, exposed to silica NPs (50µg</w:t>
      </w:r>
      <w:r w:rsidR="00647D55" w:rsidRPr="00BE702E">
        <w:rPr>
          <w:bCs/>
          <w:lang w:val="en-US"/>
        </w:rPr>
        <w:t xml:space="preserve"> </w:t>
      </w:r>
      <w:r w:rsidRPr="00BE702E">
        <w:rPr>
          <w:bCs/>
          <w:lang w:val="en-US"/>
        </w:rPr>
        <w:t>mL</w:t>
      </w:r>
      <w:r w:rsidR="00647D55" w:rsidRPr="00BE702E">
        <w:rPr>
          <w:vertAlign w:val="superscript"/>
          <w:lang w:val="en-US"/>
        </w:rPr>
        <w:t>-1</w:t>
      </w:r>
      <w:r w:rsidRPr="00BE702E">
        <w:rPr>
          <w:bCs/>
          <w:lang w:val="en-US"/>
        </w:rPr>
        <w:t xml:space="preserve">) in the presence of serum and analyzed after 24h. </w:t>
      </w:r>
    </w:p>
    <w:p w14:paraId="663952F7" w14:textId="77777777" w:rsidR="00DE6F69" w:rsidRPr="00BE702E" w:rsidRDefault="00DE6F69" w:rsidP="00DE6F69">
      <w:pPr>
        <w:pStyle w:val="Standa"/>
        <w:jc w:val="both"/>
        <w:rPr>
          <w:bCs/>
          <w:lang w:val="en-US"/>
        </w:rPr>
      </w:pPr>
    </w:p>
    <w:p w14:paraId="4030C8B0" w14:textId="77777777" w:rsidR="00DE6F69" w:rsidRPr="00BE702E" w:rsidRDefault="00DE6F69" w:rsidP="00DE6F69">
      <w:pPr>
        <w:pStyle w:val="Standa"/>
        <w:jc w:val="both"/>
        <w:rPr>
          <w:bCs/>
          <w:lang w:val="en-US"/>
        </w:rPr>
      </w:pPr>
    </w:p>
    <w:p w14:paraId="2A8FE48D" w14:textId="77777777" w:rsidR="00DE6F69" w:rsidRPr="00BE702E" w:rsidRDefault="00DE6F69" w:rsidP="00DE6F69">
      <w:pPr>
        <w:pStyle w:val="Standa"/>
        <w:jc w:val="both"/>
        <w:rPr>
          <w:bCs/>
          <w:lang w:val="en-US"/>
        </w:rPr>
      </w:pPr>
    </w:p>
    <w:p w14:paraId="6D3FBC2D" w14:textId="77777777" w:rsidR="00DE6F69" w:rsidRPr="00BE702E" w:rsidRDefault="00DE6F69" w:rsidP="00DE6F69">
      <w:pPr>
        <w:pStyle w:val="Standa"/>
        <w:jc w:val="both"/>
        <w:rPr>
          <w:bCs/>
          <w:lang w:val="en-US"/>
        </w:rPr>
      </w:pPr>
    </w:p>
    <w:p w14:paraId="41230B13" w14:textId="77777777" w:rsidR="00DE6F69" w:rsidRPr="00BE702E" w:rsidRDefault="00DE6F69" w:rsidP="00DE6F69">
      <w:pPr>
        <w:pStyle w:val="Standa"/>
        <w:jc w:val="both"/>
        <w:rPr>
          <w:bCs/>
          <w:lang w:val="en-US"/>
        </w:rPr>
      </w:pPr>
    </w:p>
    <w:p w14:paraId="786CB423" w14:textId="77777777" w:rsidR="00DE6F69" w:rsidRPr="00BE702E" w:rsidRDefault="00DE6F69" w:rsidP="00DE6F69">
      <w:pPr>
        <w:pStyle w:val="Standa"/>
        <w:jc w:val="both"/>
        <w:rPr>
          <w:bCs/>
          <w:lang w:val="en-US"/>
        </w:rPr>
      </w:pPr>
    </w:p>
    <w:p w14:paraId="7D47938E" w14:textId="77777777" w:rsidR="00DE6F69" w:rsidRPr="00BE702E" w:rsidRDefault="00DE6F69" w:rsidP="00DE6F69">
      <w:pPr>
        <w:pStyle w:val="Standa"/>
        <w:jc w:val="both"/>
        <w:rPr>
          <w:bCs/>
          <w:lang w:val="en-US"/>
        </w:rPr>
      </w:pPr>
    </w:p>
    <w:p w14:paraId="3DF49DB4" w14:textId="77777777" w:rsidR="00DE6F69" w:rsidRPr="00BE702E" w:rsidRDefault="00DE6F69" w:rsidP="00DE6F69">
      <w:pPr>
        <w:pStyle w:val="Standa"/>
        <w:jc w:val="both"/>
        <w:rPr>
          <w:bCs/>
          <w:lang w:val="en-US"/>
        </w:rPr>
      </w:pPr>
    </w:p>
    <w:p w14:paraId="6C52EA9D" w14:textId="77777777" w:rsidR="00DE6F69" w:rsidRPr="00BE702E" w:rsidRDefault="00DE6F69" w:rsidP="00DE6F69">
      <w:pPr>
        <w:pStyle w:val="Standa"/>
        <w:jc w:val="both"/>
        <w:rPr>
          <w:bCs/>
          <w:lang w:val="en-US"/>
        </w:rPr>
      </w:pPr>
    </w:p>
    <w:p w14:paraId="43FF7C46" w14:textId="77777777" w:rsidR="00DE6F69" w:rsidRPr="00BE702E" w:rsidRDefault="00DE6F69" w:rsidP="00DE6F69">
      <w:pPr>
        <w:pStyle w:val="Standa"/>
        <w:jc w:val="both"/>
        <w:rPr>
          <w:bCs/>
          <w:lang w:val="en-US"/>
        </w:rPr>
      </w:pPr>
    </w:p>
    <w:p w14:paraId="3B4F715B" w14:textId="77777777" w:rsidR="00DE6F69" w:rsidRPr="00BE702E" w:rsidRDefault="00DE6F69" w:rsidP="00DE6F69">
      <w:pPr>
        <w:pStyle w:val="Standa"/>
        <w:jc w:val="both"/>
        <w:rPr>
          <w:bCs/>
          <w:lang w:val="en-US"/>
        </w:rPr>
      </w:pPr>
    </w:p>
    <w:p w14:paraId="71BC876C" w14:textId="77777777" w:rsidR="00DE6F69" w:rsidRPr="00BE702E" w:rsidRDefault="00DE6F69" w:rsidP="00DE6F69">
      <w:pPr>
        <w:pStyle w:val="Standa"/>
        <w:jc w:val="both"/>
        <w:rPr>
          <w:bCs/>
          <w:lang w:val="en-US"/>
        </w:rPr>
      </w:pPr>
    </w:p>
    <w:p w14:paraId="68A4327E" w14:textId="77777777" w:rsidR="00DE6F69" w:rsidRPr="00BE702E" w:rsidRDefault="00DE6F69" w:rsidP="00DE6F69">
      <w:pPr>
        <w:pStyle w:val="Standa"/>
        <w:jc w:val="both"/>
        <w:rPr>
          <w:bCs/>
          <w:lang w:val="en-US"/>
        </w:rPr>
      </w:pPr>
    </w:p>
    <w:p w14:paraId="7E31FA24" w14:textId="77777777" w:rsidR="00DE6F69" w:rsidRPr="00BE702E" w:rsidRDefault="00DE6F69" w:rsidP="00DE6F69">
      <w:pPr>
        <w:pStyle w:val="Standa"/>
        <w:jc w:val="both"/>
        <w:rPr>
          <w:bCs/>
          <w:lang w:val="en-US"/>
        </w:rPr>
      </w:pPr>
    </w:p>
    <w:p w14:paraId="5E562645" w14:textId="77777777" w:rsidR="00DE6F69" w:rsidRPr="00BE702E" w:rsidRDefault="00DE6F69" w:rsidP="00DE6F69">
      <w:pPr>
        <w:pStyle w:val="Standa"/>
        <w:jc w:val="both"/>
        <w:rPr>
          <w:bCs/>
          <w:lang w:val="en-US"/>
        </w:rPr>
      </w:pPr>
    </w:p>
    <w:p w14:paraId="2A071430" w14:textId="77777777" w:rsidR="00DE6F69" w:rsidRPr="00BE702E" w:rsidRDefault="00DE6F69" w:rsidP="00DE6F69">
      <w:pPr>
        <w:pStyle w:val="Standa"/>
        <w:jc w:val="both"/>
        <w:rPr>
          <w:bCs/>
          <w:lang w:val="en-US"/>
        </w:rPr>
      </w:pPr>
    </w:p>
    <w:p w14:paraId="6C9E3739" w14:textId="77777777" w:rsidR="00DE6F69" w:rsidRPr="00BE702E" w:rsidRDefault="00DE6F69" w:rsidP="00DE6F69">
      <w:pPr>
        <w:pStyle w:val="Standa"/>
        <w:jc w:val="both"/>
        <w:rPr>
          <w:bCs/>
          <w:lang w:val="en-US"/>
        </w:rPr>
      </w:pPr>
    </w:p>
    <w:p w14:paraId="0CB971FB" w14:textId="77777777" w:rsidR="00DE6F69" w:rsidRPr="00BE702E" w:rsidRDefault="00DE6F69" w:rsidP="00DE6F69">
      <w:pPr>
        <w:pStyle w:val="Standa"/>
        <w:jc w:val="both"/>
        <w:rPr>
          <w:bCs/>
          <w:lang w:val="en-US"/>
        </w:rPr>
      </w:pPr>
    </w:p>
    <w:p w14:paraId="41566FCB" w14:textId="77777777" w:rsidR="00DE6F69" w:rsidRPr="00BE702E" w:rsidRDefault="00DE6F69" w:rsidP="00DE6F69">
      <w:pPr>
        <w:pStyle w:val="Standa"/>
        <w:jc w:val="both"/>
        <w:rPr>
          <w:bCs/>
          <w:lang w:val="en-US"/>
        </w:rPr>
      </w:pPr>
    </w:p>
    <w:p w14:paraId="2C0B8EC5" w14:textId="77777777" w:rsidR="00DE6F69" w:rsidRPr="00BE702E" w:rsidRDefault="00DE6F69" w:rsidP="00DE6F69">
      <w:pPr>
        <w:pStyle w:val="Standa"/>
        <w:jc w:val="both"/>
        <w:rPr>
          <w:bCs/>
          <w:lang w:val="en-US"/>
        </w:rPr>
      </w:pPr>
    </w:p>
    <w:p w14:paraId="5270F51B" w14:textId="77777777" w:rsidR="00DE6F69" w:rsidRPr="00BE702E" w:rsidRDefault="00DE6F69" w:rsidP="00DE6F69">
      <w:pPr>
        <w:pStyle w:val="Standa"/>
        <w:jc w:val="both"/>
        <w:rPr>
          <w:bCs/>
          <w:lang w:val="en-US"/>
        </w:rPr>
      </w:pPr>
    </w:p>
    <w:p w14:paraId="5277E8F8" w14:textId="77777777" w:rsidR="00DE6F69" w:rsidRPr="00BE702E" w:rsidRDefault="00DE6F69" w:rsidP="00DE6F69">
      <w:pPr>
        <w:pStyle w:val="Standa"/>
        <w:jc w:val="both"/>
        <w:rPr>
          <w:bCs/>
          <w:lang w:val="en-US"/>
        </w:rPr>
      </w:pPr>
    </w:p>
    <w:p w14:paraId="5D315BF7" w14:textId="77777777" w:rsidR="00DE6F69" w:rsidRPr="00BE702E" w:rsidRDefault="00DE6F69" w:rsidP="00DE6F69">
      <w:pPr>
        <w:pStyle w:val="Standa"/>
        <w:jc w:val="both"/>
        <w:rPr>
          <w:bCs/>
          <w:lang w:val="en-US"/>
        </w:rPr>
      </w:pPr>
    </w:p>
    <w:p w14:paraId="49A205D2" w14:textId="77777777" w:rsidR="00DE6F69" w:rsidRPr="00BE702E" w:rsidRDefault="00DE6F69" w:rsidP="00DE6F69">
      <w:pPr>
        <w:pStyle w:val="Standa"/>
        <w:jc w:val="both"/>
        <w:rPr>
          <w:bCs/>
          <w:lang w:val="en-US"/>
        </w:rPr>
      </w:pPr>
    </w:p>
    <w:p w14:paraId="67C62320" w14:textId="77777777" w:rsidR="00DE6F69" w:rsidRPr="00BE702E" w:rsidRDefault="00DE6F69" w:rsidP="00DE6F69">
      <w:pPr>
        <w:pStyle w:val="Standa"/>
        <w:jc w:val="both"/>
        <w:rPr>
          <w:bCs/>
          <w:lang w:val="en-US"/>
        </w:rPr>
      </w:pPr>
    </w:p>
    <w:p w14:paraId="373E7AA9" w14:textId="77777777" w:rsidR="00DE6F69" w:rsidRPr="00BE702E" w:rsidRDefault="00DE6F69" w:rsidP="00DE6F69">
      <w:pPr>
        <w:pStyle w:val="Standa"/>
        <w:jc w:val="both"/>
        <w:rPr>
          <w:bCs/>
          <w:lang w:val="en-US"/>
        </w:rPr>
      </w:pPr>
    </w:p>
    <w:p w14:paraId="72F47EC8" w14:textId="77777777" w:rsidR="002A298E" w:rsidRPr="00BE702E" w:rsidRDefault="002A298E" w:rsidP="00DE6F69">
      <w:pPr>
        <w:pStyle w:val="Standa"/>
        <w:jc w:val="both"/>
        <w:rPr>
          <w:bCs/>
          <w:lang w:val="en-US"/>
        </w:rPr>
      </w:pPr>
    </w:p>
    <w:p w14:paraId="28B0B33F" w14:textId="77777777" w:rsidR="002A298E" w:rsidRPr="00BE702E" w:rsidRDefault="002A298E" w:rsidP="00DE6F69">
      <w:pPr>
        <w:pStyle w:val="Standa"/>
        <w:jc w:val="both"/>
        <w:rPr>
          <w:bCs/>
          <w:lang w:val="en-US"/>
        </w:rPr>
      </w:pPr>
    </w:p>
    <w:p w14:paraId="1DD943A4" w14:textId="77777777" w:rsidR="002A298E" w:rsidRPr="00BE702E" w:rsidRDefault="002A298E" w:rsidP="00DE6F69">
      <w:pPr>
        <w:pStyle w:val="Standa"/>
        <w:jc w:val="both"/>
        <w:rPr>
          <w:bCs/>
          <w:lang w:val="en-US"/>
        </w:rPr>
      </w:pPr>
    </w:p>
    <w:p w14:paraId="3304B68E" w14:textId="77777777" w:rsidR="002A298E" w:rsidRPr="00BE702E" w:rsidRDefault="002A298E" w:rsidP="00DE6F69">
      <w:pPr>
        <w:pStyle w:val="Standa"/>
        <w:jc w:val="both"/>
        <w:rPr>
          <w:bCs/>
          <w:lang w:val="en-US"/>
        </w:rPr>
      </w:pPr>
      <w:r w:rsidRPr="00BE702E">
        <w:rPr>
          <w:bCs/>
          <w:noProof/>
          <w:lang w:eastAsia="de-DE" w:bidi="ar-SA"/>
        </w:rPr>
        <w:lastRenderedPageBreak/>
        <mc:AlternateContent>
          <mc:Choice Requires="wpg">
            <w:drawing>
              <wp:anchor distT="0" distB="0" distL="114300" distR="114300" simplePos="0" relativeHeight="251659264" behindDoc="0" locked="0" layoutInCell="1" allowOverlap="1" wp14:anchorId="548668D9" wp14:editId="43713163">
                <wp:simplePos x="0" y="0"/>
                <wp:positionH relativeFrom="column">
                  <wp:posOffset>35083</wp:posOffset>
                </wp:positionH>
                <wp:positionV relativeFrom="paragraph">
                  <wp:posOffset>104775</wp:posOffset>
                </wp:positionV>
                <wp:extent cx="6084000" cy="2736000"/>
                <wp:effectExtent l="19050" t="0" r="0" b="7620"/>
                <wp:wrapNone/>
                <wp:docPr id="10" name="Gruppieren 23"/>
                <wp:cNvGraphicFramePr/>
                <a:graphic xmlns:a="http://schemas.openxmlformats.org/drawingml/2006/main">
                  <a:graphicData uri="http://schemas.microsoft.com/office/word/2010/wordprocessingGroup">
                    <wpg:wgp>
                      <wpg:cNvGrpSpPr/>
                      <wpg:grpSpPr>
                        <a:xfrm>
                          <a:off x="0" y="0"/>
                          <a:ext cx="6084000" cy="2736000"/>
                          <a:chOff x="0" y="0"/>
                          <a:chExt cx="6156218" cy="2815500"/>
                        </a:xfrm>
                      </wpg:grpSpPr>
                      <wps:wsp>
                        <wps:cNvPr id="13" name="TextBox 21"/>
                        <wps:cNvSpPr txBox="1">
                          <a:spLocks noChangeArrowheads="1"/>
                        </wps:cNvSpPr>
                        <wps:spPr bwMode="auto">
                          <a:xfrm>
                            <a:off x="5039628" y="302338"/>
                            <a:ext cx="720200" cy="12313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763D91" w14:textId="77777777" w:rsidR="00DC080E" w:rsidRDefault="00DC080E" w:rsidP="002A298E">
                              <w:pPr>
                                <w:pStyle w:val="StandardWeb"/>
                                <w:spacing w:before="0" w:beforeAutospacing="0" w:after="0" w:afterAutospacing="0"/>
                                <w:jc w:val="center"/>
                                <w:textAlignment w:val="baseline"/>
                              </w:pPr>
                              <w:r>
                                <w:rPr>
                                  <w:rFonts w:ascii="Arial" w:eastAsia="PMingLiU" w:hAnsi="Arial"/>
                                  <w:b/>
                                  <w:bCs/>
                                  <w:color w:val="000000" w:themeColor="text1"/>
                                  <w:kern w:val="24"/>
                                  <w:sz w:val="22"/>
                                  <w:szCs w:val="22"/>
                                </w:rPr>
                                <w:t>control</w:t>
                              </w:r>
                            </w:p>
                          </w:txbxContent>
                        </wps:txbx>
                        <wps:bodyPr vert="horz" wrap="square" lIns="91440" tIns="45720" rIns="91440" bIns="45720" numCol="1" anchor="ctr" anchorCtr="0" compatLnSpc="1">
                          <a:prstTxWarp prst="textNoShape">
                            <a:avLst/>
                          </a:prstTxWarp>
                        </wps:bodyPr>
                      </wps:wsp>
                      <wps:wsp>
                        <wps:cNvPr id="14" name="TextBox 21"/>
                        <wps:cNvSpPr txBox="1">
                          <a:spLocks noChangeArrowheads="1"/>
                        </wps:cNvSpPr>
                        <wps:spPr bwMode="auto">
                          <a:xfrm>
                            <a:off x="5039628" y="1584108"/>
                            <a:ext cx="1116590" cy="12313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669F24" w14:textId="77777777" w:rsidR="00DC080E" w:rsidRDefault="00DC080E" w:rsidP="002A298E">
                              <w:pPr>
                                <w:pStyle w:val="StandardWeb"/>
                                <w:spacing w:before="0" w:beforeAutospacing="0" w:after="0" w:afterAutospacing="0"/>
                                <w:jc w:val="center"/>
                                <w:textAlignment w:val="baseline"/>
                              </w:pPr>
                              <w:r>
                                <w:rPr>
                                  <w:rFonts w:ascii="Arial" w:eastAsia="PMingLiU" w:hAnsi="Arial"/>
                                  <w:b/>
                                  <w:bCs/>
                                  <w:color w:val="000000" w:themeColor="text1"/>
                                  <w:kern w:val="24"/>
                                  <w:sz w:val="22"/>
                                  <w:szCs w:val="22"/>
                                </w:rPr>
                                <w:t>SiO</w:t>
                              </w:r>
                              <w:r>
                                <w:rPr>
                                  <w:rFonts w:ascii="Arial" w:eastAsia="PMingLiU" w:hAnsi="Arial"/>
                                  <w:b/>
                                  <w:bCs/>
                                  <w:color w:val="000000" w:themeColor="text1"/>
                                  <w:kern w:val="24"/>
                                  <w:position w:val="-6"/>
                                  <w:sz w:val="22"/>
                                  <w:szCs w:val="22"/>
                                  <w:vertAlign w:val="subscript"/>
                                </w:rPr>
                                <w:t xml:space="preserve">2 </w:t>
                              </w:r>
                              <w:r>
                                <w:rPr>
                                  <w:rFonts w:ascii="Arial" w:eastAsia="PMingLiU" w:hAnsi="Arial"/>
                                  <w:b/>
                                  <w:bCs/>
                                  <w:color w:val="000000" w:themeColor="text1"/>
                                  <w:kern w:val="24"/>
                                  <w:sz w:val="22"/>
                                  <w:szCs w:val="22"/>
                                </w:rPr>
                                <w:t>plain (C)</w:t>
                              </w:r>
                            </w:p>
                          </w:txbxContent>
                        </wps:txbx>
                        <wps:bodyPr vert="horz" wrap="square" lIns="91440" tIns="45720" rIns="91440" bIns="45720" numCol="1" anchor="ctr" anchorCtr="0" compatLnSpc="1">
                          <a:prstTxWarp prst="textNoShape">
                            <a:avLst/>
                          </a:prstTxWarp>
                        </wps:bodyPr>
                      </wps:wsp>
                      <wps:wsp>
                        <wps:cNvPr id="18" name="TextBox 21"/>
                        <wps:cNvSpPr txBox="1">
                          <a:spLocks noChangeArrowheads="1"/>
                        </wps:cNvSpPr>
                        <wps:spPr bwMode="auto">
                          <a:xfrm>
                            <a:off x="0" y="0"/>
                            <a:ext cx="2462400" cy="2880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34BD02" w14:textId="77777777" w:rsidR="00DC080E" w:rsidRDefault="00DC080E" w:rsidP="002A298E">
                              <w:pPr>
                                <w:pStyle w:val="StandardWeb"/>
                                <w:spacing w:before="0" w:beforeAutospacing="0" w:after="0" w:afterAutospacing="0"/>
                                <w:jc w:val="center"/>
                                <w:textAlignment w:val="baseline"/>
                              </w:pPr>
                              <w:r>
                                <w:rPr>
                                  <w:rFonts w:ascii="Arial" w:eastAsia="PMingLiU" w:hAnsi="Arial"/>
                                  <w:b/>
                                  <w:bCs/>
                                  <w:color w:val="000000" w:themeColor="text1"/>
                                  <w:kern w:val="24"/>
                                  <w:sz w:val="22"/>
                                  <w:szCs w:val="22"/>
                                </w:rPr>
                                <w:t>+ serum</w:t>
                              </w:r>
                            </w:p>
                          </w:txbxContent>
                        </wps:txbx>
                        <wps:bodyPr vert="horz" wrap="square" lIns="91440" tIns="45720" rIns="91440" bIns="45720" numCol="1" anchor="ctr" anchorCtr="0" compatLnSpc="1">
                          <a:prstTxWarp prst="textNoShape">
                            <a:avLst/>
                          </a:prstTxWarp>
                        </wps:bodyPr>
                      </wps:wsp>
                      <wps:wsp>
                        <wps:cNvPr id="19" name="TextBox 21"/>
                        <wps:cNvSpPr txBox="1">
                          <a:spLocks noChangeArrowheads="1"/>
                        </wps:cNvSpPr>
                        <wps:spPr bwMode="auto">
                          <a:xfrm>
                            <a:off x="2613698" y="0"/>
                            <a:ext cx="2498404" cy="2880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70B705" w14:textId="77777777" w:rsidR="00DC080E" w:rsidRDefault="00DC080E" w:rsidP="002A298E">
                              <w:pPr>
                                <w:pStyle w:val="StandardWeb"/>
                                <w:spacing w:before="0" w:beforeAutospacing="0" w:after="0" w:afterAutospacing="0"/>
                                <w:jc w:val="center"/>
                                <w:textAlignment w:val="baseline"/>
                              </w:pPr>
                              <w:r>
                                <w:rPr>
                                  <w:rFonts w:ascii="Arial" w:eastAsia="PMingLiU" w:hAnsi="Arial"/>
                                  <w:b/>
                                  <w:bCs/>
                                  <w:color w:val="000000" w:themeColor="text1"/>
                                  <w:kern w:val="24"/>
                                  <w:sz w:val="22"/>
                                  <w:szCs w:val="22"/>
                                </w:rPr>
                                <w:t>- serum</w:t>
                              </w:r>
                            </w:p>
                          </w:txbxContent>
                        </wps:txbx>
                        <wps:bodyPr vert="horz" wrap="square" lIns="91440" tIns="45720" rIns="91440" bIns="45720" numCol="1" anchor="ctr" anchorCtr="0" compatLnSpc="1">
                          <a:prstTxWarp prst="textNoShape">
                            <a:avLst/>
                          </a:prstTxWarp>
                        </wps:bodyPr>
                      </wps:wsp>
                      <pic:pic xmlns:pic="http://schemas.openxmlformats.org/drawingml/2006/picture">
                        <pic:nvPicPr>
                          <pic:cNvPr id="20" name="Grafik 20"/>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306034"/>
                            <a:ext cx="1224000" cy="1224000"/>
                          </a:xfrm>
                          <a:prstGeom prst="rect">
                            <a:avLst/>
                          </a:prstGeom>
                          <a:ln w="9525">
                            <a:solidFill>
                              <a:schemeClr val="tx1"/>
                            </a:solidFill>
                          </a:ln>
                        </pic:spPr>
                      </pic:pic>
                      <pic:pic xmlns:pic="http://schemas.openxmlformats.org/drawingml/2006/picture">
                        <pic:nvPicPr>
                          <pic:cNvPr id="21" name="Grafik 21"/>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1587804"/>
                            <a:ext cx="1224000" cy="1224000"/>
                          </a:xfrm>
                          <a:prstGeom prst="rect">
                            <a:avLst/>
                          </a:prstGeom>
                          <a:ln w="9525">
                            <a:solidFill>
                              <a:schemeClr val="tx1"/>
                            </a:solidFill>
                          </a:ln>
                        </pic:spPr>
                      </pic:pic>
                      <pic:pic xmlns:pic="http://schemas.openxmlformats.org/drawingml/2006/picture">
                        <pic:nvPicPr>
                          <pic:cNvPr id="22" name="Grafik 22"/>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2615406" y="1587804"/>
                            <a:ext cx="1224000" cy="1224000"/>
                          </a:xfrm>
                          <a:prstGeom prst="rect">
                            <a:avLst/>
                          </a:prstGeom>
                          <a:ln w="9525">
                            <a:solidFill>
                              <a:schemeClr val="tx1"/>
                            </a:solidFill>
                          </a:ln>
                        </pic:spPr>
                      </pic:pic>
                      <pic:pic xmlns:pic="http://schemas.openxmlformats.org/drawingml/2006/picture">
                        <pic:nvPicPr>
                          <pic:cNvPr id="23" name="Grafik 23"/>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1272696" y="306034"/>
                            <a:ext cx="1224000" cy="1224000"/>
                          </a:xfrm>
                          <a:prstGeom prst="rect">
                            <a:avLst/>
                          </a:prstGeom>
                          <a:ln w="9525">
                            <a:solidFill>
                              <a:schemeClr val="tx1"/>
                            </a:solidFill>
                          </a:ln>
                        </pic:spPr>
                      </pic:pic>
                      <pic:pic xmlns:pic="http://schemas.openxmlformats.org/drawingml/2006/picture">
                        <pic:nvPicPr>
                          <pic:cNvPr id="24" name="Grafik 24"/>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2615406" y="306034"/>
                            <a:ext cx="1224000" cy="1224000"/>
                          </a:xfrm>
                          <a:prstGeom prst="rect">
                            <a:avLst/>
                          </a:prstGeom>
                          <a:ln w="9525">
                            <a:solidFill>
                              <a:schemeClr val="tx1"/>
                            </a:solidFill>
                          </a:ln>
                        </pic:spPr>
                      </pic:pic>
                      <pic:pic xmlns:pic="http://schemas.openxmlformats.org/drawingml/2006/picture">
                        <pic:nvPicPr>
                          <pic:cNvPr id="25" name="Grafik 25"/>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3888102" y="306034"/>
                            <a:ext cx="1224000" cy="1224000"/>
                          </a:xfrm>
                          <a:prstGeom prst="rect">
                            <a:avLst/>
                          </a:prstGeom>
                          <a:ln w="9525">
                            <a:solidFill>
                              <a:schemeClr val="tx1"/>
                            </a:solidFill>
                          </a:ln>
                        </pic:spPr>
                      </pic:pic>
                      <pic:pic xmlns:pic="http://schemas.openxmlformats.org/drawingml/2006/picture">
                        <pic:nvPicPr>
                          <pic:cNvPr id="26" name="Grafik 26"/>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1272696" y="1587804"/>
                            <a:ext cx="1224000" cy="1224000"/>
                          </a:xfrm>
                          <a:prstGeom prst="rect">
                            <a:avLst/>
                          </a:prstGeom>
                          <a:ln w="9525">
                            <a:solidFill>
                              <a:schemeClr val="tx1"/>
                            </a:solidFill>
                          </a:ln>
                        </pic:spPr>
                      </pic:pic>
                      <pic:pic xmlns:pic="http://schemas.openxmlformats.org/drawingml/2006/picture">
                        <pic:nvPicPr>
                          <pic:cNvPr id="27" name="Grafik 27"/>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3888102" y="1587804"/>
                            <a:ext cx="1224000" cy="1224000"/>
                          </a:xfrm>
                          <a:prstGeom prst="rect">
                            <a:avLst/>
                          </a:prstGeom>
                          <a:ln w="9525">
                            <a:solidFill>
                              <a:schemeClr val="tx1"/>
                            </a:solidFill>
                          </a:ln>
                        </pic:spPr>
                      </pic:pic>
                      <wps:wsp>
                        <wps:cNvPr id="28" name="Rechteck 28"/>
                        <wps:cNvSpPr/>
                        <wps:spPr>
                          <a:xfrm>
                            <a:off x="431606" y="972108"/>
                            <a:ext cx="252000" cy="25200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 name="Rechteck 29"/>
                        <wps:cNvSpPr/>
                        <wps:spPr>
                          <a:xfrm rot="2280000">
                            <a:off x="107546" y="1764196"/>
                            <a:ext cx="252000" cy="25200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0" name="Rechteck 30"/>
                        <wps:cNvSpPr/>
                        <wps:spPr>
                          <a:xfrm>
                            <a:off x="3002725" y="993281"/>
                            <a:ext cx="252000" cy="25200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 name="Rechteck 31"/>
                        <wps:cNvSpPr/>
                        <wps:spPr>
                          <a:xfrm>
                            <a:off x="3227406" y="1768803"/>
                            <a:ext cx="252000" cy="25200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8" name="Gleichschenkliges Dreieck 128"/>
                        <wps:cNvSpPr>
                          <a:spLocks noChangeAspect="1"/>
                        </wps:cNvSpPr>
                        <wps:spPr>
                          <a:xfrm rot="3360000">
                            <a:off x="521606" y="2163906"/>
                            <a:ext cx="72000" cy="108000"/>
                          </a:xfrm>
                          <a:prstGeom prst="triangle">
                            <a:avLst/>
                          </a:prstGeom>
                          <a:solidFill>
                            <a:schemeClr val="tx1"/>
                          </a:solidFill>
                          <a:ln w="9525" cap="sq">
                            <a:solidFill>
                              <a:schemeClr val="tx1"/>
                            </a:solidFill>
                            <a:miter lim="800000"/>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9" name="Gleichschenkliges Dreieck 129"/>
                        <wps:cNvSpPr>
                          <a:spLocks noChangeAspect="1"/>
                        </wps:cNvSpPr>
                        <wps:spPr>
                          <a:xfrm rot="-8100000">
                            <a:off x="963278" y="1862580"/>
                            <a:ext cx="72000" cy="108000"/>
                          </a:xfrm>
                          <a:prstGeom prst="triangle">
                            <a:avLst/>
                          </a:prstGeom>
                          <a:solidFill>
                            <a:schemeClr val="tx1"/>
                          </a:solidFill>
                          <a:ln w="9525" cap="sq">
                            <a:solidFill>
                              <a:schemeClr val="tx1"/>
                            </a:solidFill>
                            <a:miter lim="800000"/>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0" name="Gleichschenkliges Dreieck 130"/>
                        <wps:cNvSpPr>
                          <a:spLocks noChangeAspect="1"/>
                        </wps:cNvSpPr>
                        <wps:spPr>
                          <a:xfrm rot="-12960000">
                            <a:off x="564460" y="1631028"/>
                            <a:ext cx="72000" cy="108000"/>
                          </a:xfrm>
                          <a:prstGeom prst="triangle">
                            <a:avLst/>
                          </a:prstGeom>
                          <a:solidFill>
                            <a:schemeClr val="tx1"/>
                          </a:solidFill>
                          <a:ln w="9525" cap="sq">
                            <a:solidFill>
                              <a:schemeClr val="tx1"/>
                            </a:solidFill>
                            <a:miter lim="800000"/>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1" name="Gleichschenkliges Dreieck 131"/>
                        <wps:cNvSpPr>
                          <a:spLocks noChangeAspect="1"/>
                        </wps:cNvSpPr>
                        <wps:spPr>
                          <a:xfrm rot="-13020000">
                            <a:off x="2990261" y="1906483"/>
                            <a:ext cx="72000" cy="108000"/>
                          </a:xfrm>
                          <a:prstGeom prst="triangle">
                            <a:avLst/>
                          </a:prstGeom>
                          <a:solidFill>
                            <a:schemeClr val="tx1"/>
                          </a:solidFill>
                          <a:ln w="9525" cap="sq">
                            <a:solidFill>
                              <a:schemeClr val="tx1"/>
                            </a:solidFill>
                            <a:miter lim="800000"/>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2" name="Gleichschenkliges Dreieck 132"/>
                        <wps:cNvSpPr>
                          <a:spLocks noChangeAspect="1"/>
                        </wps:cNvSpPr>
                        <wps:spPr>
                          <a:xfrm rot="-10920000">
                            <a:off x="3553176" y="1723747"/>
                            <a:ext cx="72000" cy="108000"/>
                          </a:xfrm>
                          <a:prstGeom prst="triangle">
                            <a:avLst/>
                          </a:prstGeom>
                          <a:solidFill>
                            <a:schemeClr val="tx1"/>
                          </a:solidFill>
                          <a:ln w="9525" cap="sq">
                            <a:solidFill>
                              <a:schemeClr val="tx1"/>
                            </a:solidFill>
                            <a:miter lim="800000"/>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48668D9" id="Gruppieren 23" o:spid="_x0000_s1026" style="position:absolute;left:0;text-align:left;margin-left:2.75pt;margin-top:8.25pt;width:479.05pt;height:215.45pt;z-index:251659264;mso-width-relative:margin;mso-height-relative:margin" coordsize="61562,28155"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">
                <v:shapetype id="_x0000_t202" coordsize="21600,21600" o:spt="202" path="m,l,21600r21600,l21600,xe">
                  <v:stroke joinstyle="miter"/>
                  <v:path gradientshapeok="t" o:connecttype="rect"/>
                </v:shapetype>
                <v:shape id="TextBox 21" o:spid="_x0000_s1027" type="#_x0000_t202" style="position:absolute;left:50396;top:3023;width:7202;height:12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" filled="f" stroked="f">
                  <v:textbox>
                    <w:txbxContent>
                      <w:p w14:paraId="75763D91" w14:textId="77777777" w:rsidR="00DC080E" w:rsidRDefault="00DC080E" w:rsidP="002A298E">
                        <w:pPr>
                          <w:pStyle w:val="NormalWeb"/>
                          <w:spacing w:before="0" w:beforeAutospacing="0" w:after="0" w:afterAutospacing="0"/>
                          <w:jc w:val="center"/>
                          <w:textAlignment w:val="baseline"/>
                        </w:pPr>
                        <w:r>
                          <w:rPr>
                            <w:rFonts w:ascii="Arial" w:eastAsia="PMingLiU" w:hAnsi="Arial"/>
                            <w:b/>
                            <w:bCs/>
                            <w:color w:val="000000" w:themeColor="text1"/>
                            <w:kern w:val="24"/>
                            <w:sz w:val="22"/>
                            <w:szCs w:val="22"/>
                          </w:rPr>
                          <w:t>control</w:t>
                        </w:r>
                      </w:p>
                    </w:txbxContent>
                  </v:textbox>
                </v:shape>
                <v:shape id="TextBox 21" o:spid="_x0000_s1028" type="#_x0000_t202" style="position:absolute;left:50396;top:15841;width:11166;height:12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" filled="f" stroked="f">
                  <v:textbox>
                    <w:txbxContent>
                      <w:p w14:paraId="26669F24" w14:textId="77777777" w:rsidR="00DC080E" w:rsidRDefault="00DC080E" w:rsidP="002A298E">
                        <w:pPr>
                          <w:pStyle w:val="NormalWeb"/>
                          <w:spacing w:before="0" w:beforeAutospacing="0" w:after="0" w:afterAutospacing="0"/>
                          <w:jc w:val="center"/>
                          <w:textAlignment w:val="baseline"/>
                        </w:pPr>
                        <w:r>
                          <w:rPr>
                            <w:rFonts w:ascii="Arial" w:eastAsia="PMingLiU" w:hAnsi="Arial"/>
                            <w:b/>
                            <w:bCs/>
                            <w:color w:val="000000" w:themeColor="text1"/>
                            <w:kern w:val="24"/>
                            <w:sz w:val="22"/>
                            <w:szCs w:val="22"/>
                          </w:rPr>
                          <w:t>SiO</w:t>
                        </w:r>
                        <w:r>
                          <w:rPr>
                            <w:rFonts w:ascii="Arial" w:eastAsia="PMingLiU" w:hAnsi="Arial"/>
                            <w:b/>
                            <w:bCs/>
                            <w:color w:val="000000" w:themeColor="text1"/>
                            <w:kern w:val="24"/>
                            <w:position w:val="-6"/>
                            <w:sz w:val="22"/>
                            <w:szCs w:val="22"/>
                            <w:vertAlign w:val="subscript"/>
                          </w:rPr>
                          <w:t xml:space="preserve">2 </w:t>
                        </w:r>
                        <w:r>
                          <w:rPr>
                            <w:rFonts w:ascii="Arial" w:eastAsia="PMingLiU" w:hAnsi="Arial"/>
                            <w:b/>
                            <w:bCs/>
                            <w:color w:val="000000" w:themeColor="text1"/>
                            <w:kern w:val="24"/>
                            <w:sz w:val="22"/>
                            <w:szCs w:val="22"/>
                          </w:rPr>
                          <w:t>plain (C)</w:t>
                        </w:r>
                      </w:p>
                    </w:txbxContent>
                  </v:textbox>
                </v:shape>
                <v:shape id="TextBox 21" o:spid="_x0000_s1029" type="#_x0000_t202" style="position:absolute;width:24624;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" filled="f" stroked="f">
                  <v:textbox>
                    <w:txbxContent>
                      <w:p w14:paraId="2C34BD02" w14:textId="77777777" w:rsidR="00DC080E" w:rsidRDefault="00DC080E" w:rsidP="002A298E">
                        <w:pPr>
                          <w:pStyle w:val="NormalWeb"/>
                          <w:spacing w:before="0" w:beforeAutospacing="0" w:after="0" w:afterAutospacing="0"/>
                          <w:jc w:val="center"/>
                          <w:textAlignment w:val="baseline"/>
                        </w:pPr>
                        <w:r>
                          <w:rPr>
                            <w:rFonts w:ascii="Arial" w:eastAsia="PMingLiU" w:hAnsi="Arial"/>
                            <w:b/>
                            <w:bCs/>
                            <w:color w:val="000000" w:themeColor="text1"/>
                            <w:kern w:val="24"/>
                            <w:sz w:val="22"/>
                            <w:szCs w:val="22"/>
                          </w:rPr>
                          <w:t>+ serum</w:t>
                        </w:r>
                      </w:p>
                    </w:txbxContent>
                  </v:textbox>
                </v:shape>
                <v:shape id="TextBox 21" o:spid="_x0000_s1030" type="#_x0000_t202" style="position:absolute;left:26136;width:24985;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" filled="f" stroked="f">
                  <v:textbox>
                    <w:txbxContent>
                      <w:p w14:paraId="0870B705" w14:textId="77777777" w:rsidR="00DC080E" w:rsidRDefault="00DC080E" w:rsidP="002A298E">
                        <w:pPr>
                          <w:pStyle w:val="NormalWeb"/>
                          <w:spacing w:before="0" w:beforeAutospacing="0" w:after="0" w:afterAutospacing="0"/>
                          <w:jc w:val="center"/>
                          <w:textAlignment w:val="baseline"/>
                        </w:pPr>
                        <w:r>
                          <w:rPr>
                            <w:rFonts w:ascii="Arial" w:eastAsia="PMingLiU" w:hAnsi="Arial"/>
                            <w:b/>
                            <w:bCs/>
                            <w:color w:val="000000" w:themeColor="text1"/>
                            <w:kern w:val="24"/>
                            <w:sz w:val="22"/>
                            <w:szCs w:val="22"/>
                          </w:rPr>
                          <w:t>- serum</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0" o:spid="_x0000_s1031" type="#_x0000_t75" style="position:absolute;top:3060;width:12240;height:12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" stroked="t" strokecolor="black [3213]">
                  <v:imagedata r:id="rId37" o:title=""/>
                  <v:path arrowok="t"/>
                </v:shape>
                <v:shape id="Grafik 21" o:spid="_x0000_s1032" type="#_x0000_t75" style="position:absolute;top:15878;width:12240;height:12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" stroked="t" strokecolor="black [3213]">
                  <v:imagedata r:id="rId38" o:title=""/>
                  <v:path arrowok="t"/>
                </v:shape>
                <v:shape id="Grafik 22" o:spid="_x0000_s1033" type="#_x0000_t75" style="position:absolute;left:26154;top:15878;width:12240;height:12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" stroked="t" strokecolor="black [3213]">
                  <v:imagedata r:id="rId39" o:title=""/>
                  <v:path arrowok="t"/>
                </v:shape>
                <v:shape id="Grafik 23" o:spid="_x0000_s1034" type="#_x0000_t75" style="position:absolute;left:12726;top:3060;width:12240;height:12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" stroked="t" strokecolor="black [3213]">
                  <v:imagedata r:id="rId40" o:title=""/>
                  <v:path arrowok="t"/>
                </v:shape>
                <v:shape id="Grafik 24" o:spid="_x0000_s1035" type="#_x0000_t75" style="position:absolute;left:26154;top:3060;width:12240;height:12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" stroked="t" strokecolor="black [3213]">
                  <v:imagedata r:id="rId41" o:title=""/>
                  <v:path arrowok="t"/>
                </v:shape>
                <v:shape id="Grafik 25" o:spid="_x0000_s1036" type="#_x0000_t75" style="position:absolute;left:38881;top:3060;width:12240;height:12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" stroked="t" strokecolor="black [3213]">
                  <v:imagedata r:id="rId42" o:title=""/>
                  <v:path arrowok="t"/>
                </v:shape>
                <v:shape id="Grafik 26" o:spid="_x0000_s1037" type="#_x0000_t75" style="position:absolute;left:12726;top:15878;width:12240;height:12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" stroked="t" strokecolor="black [3213]">
                  <v:imagedata r:id="rId43" o:title=""/>
                  <v:path arrowok="t"/>
                </v:shape>
                <v:shape id="Grafik 27" o:spid="_x0000_s1038" type="#_x0000_t75" style="position:absolute;left:38881;top:15878;width:12240;height:12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" stroked="t" strokecolor="black [3213]">
                  <v:imagedata r:id="rId44" o:title=""/>
                  <v:path arrowok="t"/>
                </v:shape>
                <v:rect id="Rechteck 28" o:spid="_x0000_s1039" style="position:absolute;left:4316;top:9721;width:2520;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" filled="f" strokecolor="black [3213]"/>
                <v:rect id="Rechteck 29" o:spid="_x0000_s1040" style="position:absolute;left:1075;top:17641;width:2520;height:2520;rotation: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" filled="f" strokecolor="black [3213]"/>
                <v:rect id="Rechteck 30" o:spid="_x0000_s1041" style="position:absolute;left:30027;top:9932;width:2520;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" filled="f" strokecolor="black [3213]"/>
                <v:rect id="Rechteck 31" o:spid="_x0000_s1042" style="position:absolute;left:32274;top:17688;width:2520;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" filled="f" strokecolor="black [3213]"/>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Gleichschenkliges Dreieck 128" o:spid="_x0000_s1043" type="#_x0000_t5" style="position:absolute;left:5216;top:21639;width:720;height:1080;rotation: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" fillcolor="black [3213]" strokecolor="black [3213]">
                  <v:stroke endcap="square"/>
                  <v:path arrowok="t"/>
                  <o:lock v:ext="edit" aspectratio="t"/>
                </v:shape>
                <v:shape id="Gleichschenkliges Dreieck 129" o:spid="_x0000_s1044" type="#_x0000_t5" style="position:absolute;left:9632;top:18625;width:720;height:1080;rotation:-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" fillcolor="black [3213]" strokecolor="black [3213]">
                  <v:stroke endcap="square"/>
                  <v:path arrowok="t"/>
                  <o:lock v:ext="edit" aspectratio="t"/>
                </v:shape>
                <v:shape id="Gleichschenkliges Dreieck 130" o:spid="_x0000_s1045" type="#_x0000_t5" style="position:absolute;left:5644;top:16310;width:720;height:1080;rotation: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" fillcolor="black [3213]" strokecolor="black [3213]">
                  <v:stroke endcap="square"/>
                  <v:path arrowok="t"/>
                  <o:lock v:ext="edit" aspectratio="t"/>
                </v:shape>
                <v:shape id="Gleichschenkliges Dreieck 131" o:spid="_x0000_s1046" type="#_x0000_t5" style="position:absolute;left:29902;top:19064;width:720;height:1080;rotation: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" fillcolor="black [3213]" strokecolor="black [3213]">
                  <v:stroke endcap="square"/>
                  <v:path arrowok="t"/>
                  <o:lock v:ext="edit" aspectratio="t"/>
                </v:shape>
                <v:shape id="Gleichschenkliges Dreieck 132" o:spid="_x0000_s1047" type="#_x0000_t5" style="position:absolute;left:35531;top:17237;width:720;height:1080;rotation: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" fillcolor="black [3213]" strokecolor="black [3213]">
                  <v:stroke endcap="square"/>
                  <v:path arrowok="t"/>
                  <o:lock v:ext="edit" aspectratio="t"/>
                </v:shape>
              </v:group>
            </w:pict>
          </mc:Fallback>
        </mc:AlternateContent>
      </w:r>
    </w:p>
    <w:p w14:paraId="56DC4678" w14:textId="77777777" w:rsidR="002A298E" w:rsidRPr="00BE702E" w:rsidRDefault="002A298E" w:rsidP="00DE6F69">
      <w:pPr>
        <w:pStyle w:val="Standa"/>
        <w:jc w:val="both"/>
        <w:rPr>
          <w:bCs/>
          <w:lang w:val="en-US"/>
        </w:rPr>
      </w:pPr>
    </w:p>
    <w:p w14:paraId="5B883E1D" w14:textId="77777777" w:rsidR="002A298E" w:rsidRPr="00BE702E" w:rsidRDefault="002A298E" w:rsidP="00DE6F69">
      <w:pPr>
        <w:pStyle w:val="Standa"/>
        <w:jc w:val="both"/>
        <w:rPr>
          <w:bCs/>
          <w:lang w:val="en-US"/>
        </w:rPr>
      </w:pPr>
    </w:p>
    <w:p w14:paraId="14C3B42E" w14:textId="77777777" w:rsidR="002A298E" w:rsidRPr="00BE702E" w:rsidRDefault="002A298E" w:rsidP="00DE6F69">
      <w:pPr>
        <w:pStyle w:val="Standa"/>
        <w:jc w:val="both"/>
        <w:rPr>
          <w:bCs/>
          <w:lang w:val="en-US"/>
        </w:rPr>
      </w:pPr>
    </w:p>
    <w:p w14:paraId="32E413CA" w14:textId="77777777" w:rsidR="002A298E" w:rsidRPr="00BE702E" w:rsidRDefault="002A298E" w:rsidP="00DE6F69">
      <w:pPr>
        <w:pStyle w:val="Standa"/>
        <w:jc w:val="both"/>
        <w:rPr>
          <w:bCs/>
          <w:lang w:val="en-US"/>
        </w:rPr>
      </w:pPr>
    </w:p>
    <w:p w14:paraId="72D8065E" w14:textId="77777777" w:rsidR="002A298E" w:rsidRPr="00BE702E" w:rsidRDefault="002A298E" w:rsidP="00DE6F69">
      <w:pPr>
        <w:pStyle w:val="Standa"/>
        <w:jc w:val="both"/>
        <w:rPr>
          <w:bCs/>
          <w:lang w:val="en-US"/>
        </w:rPr>
      </w:pPr>
    </w:p>
    <w:p w14:paraId="64794A1E" w14:textId="77777777" w:rsidR="002A298E" w:rsidRPr="00BE702E" w:rsidRDefault="002A298E" w:rsidP="00DE6F69">
      <w:pPr>
        <w:pStyle w:val="Standa"/>
        <w:jc w:val="both"/>
        <w:rPr>
          <w:bCs/>
          <w:lang w:val="en-US"/>
        </w:rPr>
      </w:pPr>
    </w:p>
    <w:p w14:paraId="1C1D5869" w14:textId="77777777" w:rsidR="002A298E" w:rsidRPr="00BE702E" w:rsidRDefault="002A298E" w:rsidP="00DE6F69">
      <w:pPr>
        <w:pStyle w:val="Standa"/>
        <w:jc w:val="both"/>
        <w:rPr>
          <w:bCs/>
          <w:lang w:val="en-US"/>
        </w:rPr>
      </w:pPr>
    </w:p>
    <w:p w14:paraId="2CD5831F" w14:textId="77777777" w:rsidR="002A298E" w:rsidRPr="00BE702E" w:rsidRDefault="002A298E" w:rsidP="00DE6F69">
      <w:pPr>
        <w:pStyle w:val="Standa"/>
        <w:jc w:val="both"/>
        <w:rPr>
          <w:bCs/>
          <w:lang w:val="en-US"/>
        </w:rPr>
      </w:pPr>
    </w:p>
    <w:p w14:paraId="161400F9" w14:textId="77777777" w:rsidR="002A298E" w:rsidRPr="00BE702E" w:rsidRDefault="002A298E" w:rsidP="00DE6F69">
      <w:pPr>
        <w:pStyle w:val="Standa"/>
        <w:jc w:val="both"/>
        <w:rPr>
          <w:bCs/>
          <w:lang w:val="en-US"/>
        </w:rPr>
      </w:pPr>
    </w:p>
    <w:p w14:paraId="18761997" w14:textId="77777777" w:rsidR="002A298E" w:rsidRPr="00BE702E" w:rsidRDefault="002A298E" w:rsidP="00DE6F69">
      <w:pPr>
        <w:pStyle w:val="Standa"/>
        <w:jc w:val="both"/>
        <w:rPr>
          <w:bCs/>
          <w:lang w:val="en-US"/>
        </w:rPr>
      </w:pPr>
    </w:p>
    <w:p w14:paraId="05C07420" w14:textId="77777777" w:rsidR="002A298E" w:rsidRPr="00BE702E" w:rsidRDefault="002A298E" w:rsidP="00DE6F69">
      <w:pPr>
        <w:pStyle w:val="Standa"/>
        <w:jc w:val="both"/>
        <w:rPr>
          <w:bCs/>
          <w:lang w:val="en-US"/>
        </w:rPr>
      </w:pPr>
    </w:p>
    <w:p w14:paraId="4333A0EE" w14:textId="77777777" w:rsidR="002A298E" w:rsidRPr="00BE702E" w:rsidRDefault="002A298E" w:rsidP="00DE6F69">
      <w:pPr>
        <w:pStyle w:val="Standa"/>
        <w:jc w:val="both"/>
        <w:rPr>
          <w:bCs/>
          <w:lang w:val="en-US"/>
        </w:rPr>
      </w:pPr>
    </w:p>
    <w:p w14:paraId="2EB191DE" w14:textId="77777777" w:rsidR="002A298E" w:rsidRPr="00BE702E" w:rsidRDefault="002A298E" w:rsidP="00DE6F69">
      <w:pPr>
        <w:pStyle w:val="Standa"/>
        <w:jc w:val="both"/>
        <w:rPr>
          <w:bCs/>
          <w:lang w:val="en-US"/>
        </w:rPr>
      </w:pPr>
    </w:p>
    <w:p w14:paraId="6D35CF75" w14:textId="77777777" w:rsidR="002A298E" w:rsidRPr="00BE702E" w:rsidRDefault="002A298E" w:rsidP="00DE6F69">
      <w:pPr>
        <w:pStyle w:val="Standa"/>
        <w:jc w:val="both"/>
        <w:rPr>
          <w:bCs/>
          <w:lang w:val="en-US"/>
        </w:rPr>
      </w:pPr>
    </w:p>
    <w:p w14:paraId="4464A53A" w14:textId="77777777" w:rsidR="002A298E" w:rsidRPr="00BE702E" w:rsidRDefault="002A298E" w:rsidP="00DE6F69">
      <w:pPr>
        <w:pStyle w:val="Standa"/>
        <w:jc w:val="both"/>
        <w:rPr>
          <w:bCs/>
          <w:lang w:val="en-US"/>
        </w:rPr>
      </w:pPr>
    </w:p>
    <w:p w14:paraId="6423874C" w14:textId="77777777" w:rsidR="002A298E" w:rsidRPr="00BE702E" w:rsidRDefault="002A298E" w:rsidP="00DE6F69">
      <w:pPr>
        <w:pStyle w:val="Standa"/>
        <w:jc w:val="both"/>
        <w:rPr>
          <w:bCs/>
          <w:lang w:val="en-US"/>
        </w:rPr>
      </w:pPr>
    </w:p>
    <w:p w14:paraId="420A57A9" w14:textId="77777777" w:rsidR="002A298E" w:rsidRPr="00BE702E" w:rsidRDefault="002A298E" w:rsidP="00DE6F69">
      <w:pPr>
        <w:pStyle w:val="Standa"/>
        <w:jc w:val="both"/>
        <w:rPr>
          <w:bCs/>
          <w:lang w:val="en-US"/>
        </w:rPr>
      </w:pPr>
    </w:p>
    <w:p w14:paraId="21D1BB33" w14:textId="77777777" w:rsidR="002A298E" w:rsidRPr="00BE702E" w:rsidRDefault="002A298E" w:rsidP="00DE6F69">
      <w:pPr>
        <w:pStyle w:val="Standa"/>
        <w:jc w:val="both"/>
        <w:rPr>
          <w:bCs/>
          <w:lang w:val="en-US"/>
        </w:rPr>
      </w:pPr>
    </w:p>
    <w:p w14:paraId="06074DFA" w14:textId="77777777" w:rsidR="009D1EE8" w:rsidRPr="00BE702E" w:rsidRDefault="009D1EE8" w:rsidP="009D1EE8">
      <w:pPr>
        <w:pStyle w:val="Standa"/>
        <w:jc w:val="both"/>
        <w:rPr>
          <w:bCs/>
          <w:lang w:val="en-US"/>
        </w:rPr>
      </w:pPr>
      <w:r w:rsidRPr="00BE702E">
        <w:rPr>
          <w:b/>
          <w:bCs/>
          <w:lang w:val="en-US"/>
        </w:rPr>
        <w:t>Figure S13: Presence of serum facilitates the uptake of SiO</w:t>
      </w:r>
      <w:r w:rsidRPr="00BE702E">
        <w:rPr>
          <w:b/>
          <w:bCs/>
          <w:vertAlign w:val="subscript"/>
          <w:lang w:val="en-US"/>
        </w:rPr>
        <w:t>2</w:t>
      </w:r>
      <w:r w:rsidRPr="00BE702E">
        <w:rPr>
          <w:b/>
          <w:bCs/>
          <w:lang w:val="en-US"/>
        </w:rPr>
        <w:t xml:space="preserve"> NPs in macrophages. However, in the absence of serum SiO</w:t>
      </w:r>
      <w:r w:rsidRPr="00BE702E">
        <w:rPr>
          <w:b/>
          <w:bCs/>
          <w:vertAlign w:val="subscript"/>
          <w:lang w:val="en-US"/>
        </w:rPr>
        <w:t>2</w:t>
      </w:r>
      <w:r w:rsidRPr="00BE702E">
        <w:rPr>
          <w:b/>
          <w:bCs/>
          <w:lang w:val="en-US"/>
        </w:rPr>
        <w:t xml:space="preserve"> NPs are localized at or close to the cell membrane.  </w:t>
      </w:r>
      <w:r w:rsidRPr="00BE702E">
        <w:rPr>
          <w:bCs/>
          <w:lang w:val="en-US"/>
        </w:rPr>
        <w:t>Representative TEM images of RAW264.7 macrophages after treatment for 5 h with commercial SiO</w:t>
      </w:r>
      <w:r w:rsidRPr="00BE702E">
        <w:rPr>
          <w:bCs/>
          <w:vertAlign w:val="subscript"/>
          <w:lang w:val="en-US"/>
        </w:rPr>
        <w:t>2</w:t>
      </w:r>
      <w:r w:rsidRPr="00BE702E">
        <w:rPr>
          <w:bCs/>
          <w:lang w:val="en-US"/>
        </w:rPr>
        <w:t xml:space="preserve"> NPs (50 µg mL</w:t>
      </w:r>
      <w:r w:rsidRPr="00BE702E">
        <w:rPr>
          <w:bCs/>
          <w:vertAlign w:val="superscript"/>
          <w:lang w:val="en-US"/>
        </w:rPr>
        <w:t>-1</w:t>
      </w:r>
      <w:r w:rsidRPr="00BE702E">
        <w:rPr>
          <w:bCs/>
          <w:lang w:val="en-US"/>
        </w:rPr>
        <w:t>) either in the presence or absence of serum. White scale bars = 5 µm, black scale bars = 1 µm. Arrowheads indicate localization of NPs and black squares depict the selected region enlarged on the right.</w:t>
      </w:r>
    </w:p>
    <w:p w14:paraId="61471702" w14:textId="77777777" w:rsidR="002A298E" w:rsidRPr="00BE702E" w:rsidRDefault="002A298E" w:rsidP="009D1EE8">
      <w:pPr>
        <w:pStyle w:val="Standa"/>
        <w:jc w:val="both"/>
        <w:rPr>
          <w:bCs/>
          <w:lang w:val="en-US"/>
        </w:rPr>
      </w:pPr>
    </w:p>
    <w:p w14:paraId="7F4A817D" w14:textId="77777777" w:rsidR="002A298E" w:rsidRPr="00BE702E" w:rsidRDefault="002A298E" w:rsidP="00DE6F69">
      <w:pPr>
        <w:pStyle w:val="Standa"/>
        <w:jc w:val="both"/>
        <w:rPr>
          <w:bCs/>
          <w:lang w:val="en-US"/>
        </w:rPr>
      </w:pPr>
    </w:p>
    <w:p w14:paraId="6856897A" w14:textId="77777777" w:rsidR="002A298E" w:rsidRPr="00BE702E" w:rsidRDefault="002A298E" w:rsidP="00DE6F69">
      <w:pPr>
        <w:pStyle w:val="Standa"/>
        <w:jc w:val="both"/>
        <w:rPr>
          <w:bCs/>
          <w:lang w:val="en-US"/>
        </w:rPr>
      </w:pPr>
    </w:p>
    <w:p w14:paraId="5AE4EAE8" w14:textId="77777777" w:rsidR="002A298E" w:rsidRPr="00BE702E" w:rsidRDefault="002A298E" w:rsidP="00DE6F69">
      <w:pPr>
        <w:pStyle w:val="Standa"/>
        <w:jc w:val="both"/>
        <w:rPr>
          <w:bCs/>
          <w:lang w:val="en-US"/>
        </w:rPr>
      </w:pPr>
    </w:p>
    <w:p w14:paraId="1B149B1A" w14:textId="77777777" w:rsidR="002A298E" w:rsidRPr="00BE702E" w:rsidRDefault="002A298E" w:rsidP="00DE6F69">
      <w:pPr>
        <w:pStyle w:val="Standa"/>
        <w:jc w:val="both"/>
        <w:rPr>
          <w:bCs/>
          <w:lang w:val="en-US"/>
        </w:rPr>
      </w:pPr>
    </w:p>
    <w:p w14:paraId="008EFF9A" w14:textId="77777777" w:rsidR="002A298E" w:rsidRPr="00BE702E" w:rsidRDefault="002A298E" w:rsidP="00DE6F69">
      <w:pPr>
        <w:pStyle w:val="Standa"/>
        <w:jc w:val="both"/>
        <w:rPr>
          <w:bCs/>
          <w:lang w:val="en-US"/>
        </w:rPr>
      </w:pPr>
    </w:p>
    <w:p w14:paraId="08F0718B" w14:textId="77777777" w:rsidR="002A298E" w:rsidRPr="00BE702E" w:rsidRDefault="002A298E" w:rsidP="00DE6F69">
      <w:pPr>
        <w:pStyle w:val="Standa"/>
        <w:jc w:val="both"/>
        <w:rPr>
          <w:bCs/>
          <w:lang w:val="en-US"/>
        </w:rPr>
      </w:pPr>
    </w:p>
    <w:p w14:paraId="0B4096A0" w14:textId="77777777" w:rsidR="00DE6F69" w:rsidRPr="00BE702E" w:rsidRDefault="00DE6F69" w:rsidP="00DE6F69">
      <w:pPr>
        <w:pStyle w:val="Standa"/>
        <w:jc w:val="both"/>
        <w:rPr>
          <w:bCs/>
          <w:lang w:val="en-US"/>
        </w:rPr>
      </w:pPr>
    </w:p>
    <w:p w14:paraId="47DF2EC9" w14:textId="77777777" w:rsidR="00DE6F69" w:rsidRPr="00BE702E" w:rsidRDefault="00DE6F69" w:rsidP="00DE6F69">
      <w:pPr>
        <w:pStyle w:val="Standa"/>
        <w:jc w:val="both"/>
        <w:rPr>
          <w:bCs/>
          <w:lang w:val="en-US"/>
        </w:rPr>
      </w:pPr>
    </w:p>
    <w:p w14:paraId="5812AF1F" w14:textId="77777777" w:rsidR="00DE6F69" w:rsidRPr="00BE702E" w:rsidRDefault="00DE6F69" w:rsidP="00DE6F69">
      <w:pPr>
        <w:pStyle w:val="Standa"/>
        <w:jc w:val="both"/>
        <w:rPr>
          <w:bCs/>
          <w:lang w:val="en-US"/>
        </w:rPr>
      </w:pPr>
    </w:p>
    <w:p w14:paraId="5FD50F2D" w14:textId="77777777" w:rsidR="00DE6F69" w:rsidRPr="00BE702E" w:rsidRDefault="00DE6F69" w:rsidP="00DE6F69">
      <w:pPr>
        <w:pStyle w:val="Standa"/>
        <w:jc w:val="both"/>
        <w:rPr>
          <w:bCs/>
          <w:lang w:val="en-US"/>
        </w:rPr>
      </w:pPr>
    </w:p>
    <w:p w14:paraId="0BB4262A" w14:textId="77777777" w:rsidR="00DE6F69" w:rsidRPr="00BE702E" w:rsidRDefault="009C67FC" w:rsidP="00DE6F69">
      <w:pPr>
        <w:pStyle w:val="Standa"/>
        <w:jc w:val="both"/>
        <w:rPr>
          <w:bCs/>
          <w:lang w:val="en-US"/>
        </w:rPr>
      </w:pPr>
      <w:r w:rsidRPr="00BE702E">
        <w:rPr>
          <w:bCs/>
          <w:noProof/>
          <w:lang w:eastAsia="de-DE" w:bidi="ar-SA"/>
        </w:rPr>
        <w:lastRenderedPageBreak/>
        <w:drawing>
          <wp:inline distT="0" distB="0" distL="0" distR="0" wp14:anchorId="688073A9" wp14:editId="22E20C4A">
            <wp:extent cx="3924000" cy="37008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1.emf"/>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924000" cy="3700800"/>
                    </a:xfrm>
                    <a:prstGeom prst="rect">
                      <a:avLst/>
                    </a:prstGeom>
                  </pic:spPr>
                </pic:pic>
              </a:graphicData>
            </a:graphic>
          </wp:inline>
        </w:drawing>
      </w:r>
    </w:p>
    <w:p w14:paraId="1928D38E" w14:textId="77777777" w:rsidR="00DE6F69" w:rsidRPr="00BE702E" w:rsidRDefault="00DE6F69" w:rsidP="00DE6F69">
      <w:pPr>
        <w:pStyle w:val="Standa"/>
        <w:jc w:val="both"/>
        <w:rPr>
          <w:bCs/>
          <w:lang w:val="en-US"/>
        </w:rPr>
      </w:pPr>
    </w:p>
    <w:p w14:paraId="4E48AE33" w14:textId="77777777" w:rsidR="007647E3" w:rsidRPr="00BE702E" w:rsidRDefault="007647E3" w:rsidP="007647E3">
      <w:pPr>
        <w:pStyle w:val="Standa"/>
        <w:jc w:val="both"/>
        <w:rPr>
          <w:bCs/>
          <w:lang w:val="en-US"/>
        </w:rPr>
      </w:pPr>
      <w:r w:rsidRPr="00BE702E">
        <w:rPr>
          <w:b/>
          <w:bCs/>
          <w:lang w:val="en-US"/>
        </w:rPr>
        <w:t>Figure S1</w:t>
      </w:r>
      <w:r w:rsidR="002A298E" w:rsidRPr="00BE702E">
        <w:rPr>
          <w:b/>
          <w:bCs/>
          <w:lang w:val="en-US"/>
        </w:rPr>
        <w:t>4</w:t>
      </w:r>
      <w:r w:rsidRPr="00BE702E">
        <w:rPr>
          <w:b/>
          <w:bCs/>
          <w:lang w:val="en-US"/>
        </w:rPr>
        <w:t xml:space="preserve">: Mechanistic model to explain the impact of the protein corona and surface modification on the cytotoxicity of silica NPs. </w:t>
      </w:r>
      <w:r w:rsidRPr="00BE702E">
        <w:rPr>
          <w:bCs/>
          <w:lang w:val="en-US"/>
        </w:rPr>
        <w:t xml:space="preserve">In the presence of serum, plain but not amine-modified silica NPs lead to lysosomal damage. Inhibition of lysosomal acidification by chloroquine (CHQ) or </w:t>
      </w:r>
      <w:proofErr w:type="spellStart"/>
      <w:r w:rsidRPr="00BE702E">
        <w:rPr>
          <w:bCs/>
          <w:lang w:val="en-US"/>
        </w:rPr>
        <w:t>bafilomycin</w:t>
      </w:r>
      <w:proofErr w:type="spellEnd"/>
      <w:r w:rsidRPr="00BE702E">
        <w:rPr>
          <w:bCs/>
          <w:lang w:val="en-US"/>
        </w:rPr>
        <w:t xml:space="preserve"> (</w:t>
      </w:r>
      <w:proofErr w:type="spellStart"/>
      <w:r w:rsidRPr="00BE702E">
        <w:rPr>
          <w:bCs/>
          <w:lang w:val="en-US"/>
        </w:rPr>
        <w:t>Baf</w:t>
      </w:r>
      <w:proofErr w:type="spellEnd"/>
      <w:r w:rsidRPr="00BE702E">
        <w:rPr>
          <w:bCs/>
          <w:lang w:val="en-US"/>
        </w:rPr>
        <w:t xml:space="preserve"> A1) and of the lysosomal protease cathepsin B prevents cytotoxicity and enhances biocompatibility. However, in the absence of serum both, plain and amine-modified, silica NPs damage cells independent of the lysosomal injury pathway, presumably by direct detrimental interaction with the cellular membrane. For further details see text.</w:t>
      </w:r>
    </w:p>
    <w:p w14:paraId="554FBC88" w14:textId="77777777" w:rsidR="000C34E0" w:rsidRPr="00BE702E" w:rsidRDefault="000C34E0" w:rsidP="007647E3">
      <w:pPr>
        <w:pStyle w:val="Standa"/>
        <w:jc w:val="both"/>
        <w:rPr>
          <w:bCs/>
          <w:lang w:val="en-US"/>
        </w:rPr>
      </w:pPr>
    </w:p>
    <w:p w14:paraId="6F009DB9" w14:textId="77777777" w:rsidR="000C34E0" w:rsidRPr="00BE702E" w:rsidRDefault="000C34E0" w:rsidP="007647E3">
      <w:pPr>
        <w:pStyle w:val="Standa"/>
        <w:jc w:val="both"/>
        <w:rPr>
          <w:bCs/>
          <w:lang w:val="en-US"/>
        </w:rPr>
      </w:pPr>
    </w:p>
    <w:p w14:paraId="05AFA6C4" w14:textId="77777777" w:rsidR="00C97338" w:rsidRPr="00BE702E" w:rsidRDefault="00C97338" w:rsidP="007647E3">
      <w:pPr>
        <w:pStyle w:val="Standa"/>
        <w:jc w:val="both"/>
        <w:rPr>
          <w:bCs/>
          <w:lang w:val="en-US"/>
        </w:rPr>
      </w:pPr>
    </w:p>
    <w:p w14:paraId="3E9D57B0" w14:textId="77777777" w:rsidR="00C97338" w:rsidRPr="00BE702E" w:rsidRDefault="00C97338" w:rsidP="007647E3">
      <w:pPr>
        <w:pStyle w:val="Standa"/>
        <w:jc w:val="both"/>
        <w:rPr>
          <w:bCs/>
          <w:lang w:val="en-US"/>
        </w:rPr>
      </w:pPr>
    </w:p>
    <w:p w14:paraId="3539D467" w14:textId="77777777" w:rsidR="00C97338" w:rsidRPr="00BE702E" w:rsidRDefault="00C97338" w:rsidP="007647E3">
      <w:pPr>
        <w:pStyle w:val="Standa"/>
        <w:jc w:val="both"/>
        <w:rPr>
          <w:bCs/>
          <w:lang w:val="en-US"/>
        </w:rPr>
      </w:pPr>
    </w:p>
    <w:p w14:paraId="0696489E" w14:textId="77777777" w:rsidR="00C97338" w:rsidRPr="00BE702E" w:rsidRDefault="00C97338" w:rsidP="007647E3">
      <w:pPr>
        <w:pStyle w:val="Standa"/>
        <w:jc w:val="both"/>
        <w:rPr>
          <w:bCs/>
          <w:lang w:val="en-US"/>
        </w:rPr>
      </w:pPr>
    </w:p>
    <w:p w14:paraId="4E6C76AB" w14:textId="77777777" w:rsidR="00C97338" w:rsidRPr="00BE702E" w:rsidRDefault="00C97338" w:rsidP="007647E3">
      <w:pPr>
        <w:pStyle w:val="Standa"/>
        <w:jc w:val="both"/>
        <w:rPr>
          <w:bCs/>
          <w:lang w:val="en-US"/>
        </w:rPr>
      </w:pPr>
    </w:p>
    <w:p w14:paraId="32114A79" w14:textId="77777777" w:rsidR="00C97338" w:rsidRPr="00BE702E" w:rsidRDefault="00C97338" w:rsidP="007647E3">
      <w:pPr>
        <w:pStyle w:val="Standa"/>
        <w:jc w:val="both"/>
        <w:rPr>
          <w:bCs/>
          <w:lang w:val="en-US"/>
        </w:rPr>
      </w:pPr>
    </w:p>
    <w:p w14:paraId="5C62E151" w14:textId="77777777" w:rsidR="00C97338" w:rsidRPr="00BE702E" w:rsidRDefault="00C97338" w:rsidP="007647E3">
      <w:pPr>
        <w:pStyle w:val="Standa"/>
        <w:jc w:val="both"/>
        <w:rPr>
          <w:bCs/>
          <w:lang w:val="en-US"/>
        </w:rPr>
      </w:pPr>
    </w:p>
    <w:p w14:paraId="586AC6B4" w14:textId="77777777" w:rsidR="00C97338" w:rsidRPr="00BE702E" w:rsidRDefault="00C97338" w:rsidP="007647E3">
      <w:pPr>
        <w:pStyle w:val="Standa"/>
        <w:jc w:val="both"/>
        <w:rPr>
          <w:bCs/>
          <w:lang w:val="en-US"/>
        </w:rPr>
      </w:pPr>
    </w:p>
    <w:p w14:paraId="1355BEE9" w14:textId="77777777" w:rsidR="00C97338" w:rsidRPr="00BE702E" w:rsidRDefault="00C97338" w:rsidP="007647E3">
      <w:pPr>
        <w:pStyle w:val="Standa"/>
        <w:jc w:val="both"/>
        <w:rPr>
          <w:bCs/>
          <w:lang w:val="en-US"/>
        </w:rPr>
      </w:pPr>
    </w:p>
    <w:p w14:paraId="5B89AA1D" w14:textId="77777777" w:rsidR="00C97338" w:rsidRPr="00BE702E" w:rsidRDefault="00C97338" w:rsidP="007647E3">
      <w:pPr>
        <w:pStyle w:val="Standa"/>
        <w:jc w:val="both"/>
        <w:rPr>
          <w:bCs/>
          <w:lang w:val="en-US"/>
        </w:rPr>
      </w:pPr>
    </w:p>
    <w:p w14:paraId="4B500096" w14:textId="77777777" w:rsidR="00C97338" w:rsidRPr="00BE702E" w:rsidRDefault="00C97338" w:rsidP="007647E3">
      <w:pPr>
        <w:pStyle w:val="Standa"/>
        <w:jc w:val="both"/>
        <w:rPr>
          <w:bCs/>
          <w:lang w:val="en-US"/>
        </w:rPr>
      </w:pPr>
    </w:p>
    <w:p w14:paraId="57336377" w14:textId="77777777" w:rsidR="00C97338" w:rsidRPr="00BE702E" w:rsidRDefault="00C97338" w:rsidP="007647E3">
      <w:pPr>
        <w:pStyle w:val="Standa"/>
        <w:jc w:val="both"/>
        <w:rPr>
          <w:bCs/>
          <w:lang w:val="en-US"/>
        </w:rPr>
      </w:pPr>
    </w:p>
    <w:p w14:paraId="697BB86D" w14:textId="77777777" w:rsidR="00F47C45" w:rsidRPr="00BE702E" w:rsidRDefault="00F47C45" w:rsidP="007647E3">
      <w:pPr>
        <w:pStyle w:val="Standa"/>
        <w:jc w:val="both"/>
        <w:rPr>
          <w:bCs/>
          <w:lang w:val="en-US"/>
        </w:rPr>
      </w:pPr>
    </w:p>
    <w:p w14:paraId="4A5F1287" w14:textId="77777777" w:rsidR="00F47C45" w:rsidRPr="00BE702E" w:rsidRDefault="00F47C45" w:rsidP="007647E3">
      <w:pPr>
        <w:pStyle w:val="Standa"/>
        <w:jc w:val="both"/>
        <w:rPr>
          <w:bCs/>
          <w:lang w:val="en-US"/>
        </w:rPr>
      </w:pPr>
    </w:p>
    <w:p w14:paraId="3C569238" w14:textId="77777777" w:rsidR="00F47C45" w:rsidRPr="00BE702E" w:rsidRDefault="00F47C45" w:rsidP="007647E3">
      <w:pPr>
        <w:pStyle w:val="Standa"/>
        <w:jc w:val="both"/>
        <w:rPr>
          <w:bCs/>
          <w:lang w:val="en-US"/>
        </w:rPr>
      </w:pPr>
    </w:p>
    <w:p w14:paraId="60344BA1" w14:textId="77777777" w:rsidR="00F47C45" w:rsidRPr="00BE702E" w:rsidRDefault="00F47C45" w:rsidP="007647E3">
      <w:pPr>
        <w:pStyle w:val="Standa"/>
        <w:jc w:val="both"/>
        <w:rPr>
          <w:bCs/>
          <w:lang w:val="en-US"/>
        </w:rPr>
      </w:pPr>
    </w:p>
    <w:p w14:paraId="51463ECC" w14:textId="77777777" w:rsidR="00F47C45" w:rsidRPr="00BE702E" w:rsidRDefault="00F47C45" w:rsidP="007647E3">
      <w:pPr>
        <w:pStyle w:val="Standa"/>
        <w:jc w:val="both"/>
        <w:rPr>
          <w:bCs/>
          <w:lang w:val="en-US"/>
        </w:rPr>
      </w:pPr>
    </w:p>
    <w:p w14:paraId="0EE3F3C0" w14:textId="77777777" w:rsidR="00F47C45" w:rsidRPr="00BE702E" w:rsidRDefault="00F47C45" w:rsidP="007647E3">
      <w:pPr>
        <w:pStyle w:val="Standa"/>
        <w:jc w:val="both"/>
        <w:rPr>
          <w:bCs/>
          <w:lang w:val="en-US"/>
        </w:rPr>
      </w:pPr>
    </w:p>
    <w:p w14:paraId="5A0AC5D8" w14:textId="77777777" w:rsidR="00F47C45" w:rsidRPr="00BE702E" w:rsidRDefault="00F47C45" w:rsidP="007647E3">
      <w:pPr>
        <w:pStyle w:val="Standa"/>
        <w:jc w:val="both"/>
        <w:rPr>
          <w:bCs/>
          <w:lang w:val="en-US"/>
        </w:rPr>
      </w:pPr>
    </w:p>
    <w:p w14:paraId="6A54D90A" w14:textId="77777777" w:rsidR="00F47C45" w:rsidRPr="00BE702E" w:rsidRDefault="00F47C45" w:rsidP="00F47C45">
      <w:pPr>
        <w:pStyle w:val="Standa"/>
        <w:jc w:val="both"/>
        <w:rPr>
          <w:b/>
          <w:bCs/>
          <w:lang w:val="en-US"/>
        </w:rPr>
      </w:pPr>
      <w:r w:rsidRPr="00BE702E">
        <w:rPr>
          <w:bCs/>
          <w:noProof/>
          <w:lang w:eastAsia="de-DE" w:bidi="ar-SA"/>
        </w:rPr>
        <w:lastRenderedPageBreak/>
        <w:drawing>
          <wp:inline distT="0" distB="0" distL="0" distR="0" wp14:anchorId="54FE29F4" wp14:editId="359C62E3">
            <wp:extent cx="4055028" cy="5400000"/>
            <wp:effectExtent l="0" t="0" r="3175" b="0"/>
            <wp:docPr id="138" name="Grafik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2.tif"/>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055028" cy="5400000"/>
                    </a:xfrm>
                    <a:prstGeom prst="rect">
                      <a:avLst/>
                    </a:prstGeom>
                  </pic:spPr>
                </pic:pic>
              </a:graphicData>
            </a:graphic>
          </wp:inline>
        </w:drawing>
      </w:r>
    </w:p>
    <w:p w14:paraId="54175236" w14:textId="77777777" w:rsidR="00F47C45" w:rsidRPr="00BE702E" w:rsidRDefault="00F47C45" w:rsidP="00F47C45">
      <w:pPr>
        <w:pStyle w:val="Standa"/>
        <w:jc w:val="both"/>
        <w:rPr>
          <w:b/>
          <w:bCs/>
          <w:lang w:val="en-US"/>
        </w:rPr>
      </w:pPr>
    </w:p>
    <w:p w14:paraId="1DB9CBF1" w14:textId="77777777" w:rsidR="00F47C45" w:rsidRPr="00BE702E" w:rsidRDefault="00F47C45" w:rsidP="00F47C45">
      <w:pPr>
        <w:pStyle w:val="Standa"/>
        <w:jc w:val="both"/>
        <w:rPr>
          <w:bCs/>
          <w:lang w:val="en-US"/>
        </w:rPr>
      </w:pPr>
      <w:r w:rsidRPr="00BE702E">
        <w:rPr>
          <w:b/>
          <w:bCs/>
          <w:lang w:val="en-US"/>
        </w:rPr>
        <w:t xml:space="preserve">Figure S15: Structure analysis of silica NPs. </w:t>
      </w:r>
      <w:r w:rsidRPr="00BE702E">
        <w:rPr>
          <w:bCs/>
          <w:lang w:val="en-US"/>
        </w:rPr>
        <w:t>TEM images and SAED (selected area electron diffraction) patterns of amorphous plain (A) and amorphous APTES-11 (B) silica NPs and, for comparison, TEM image and SAED pattern of crystalline silica MIN-U-SIL</w:t>
      </w:r>
      <w:r w:rsidRPr="00BE702E">
        <w:rPr>
          <w:lang w:val="en-US"/>
        </w:rPr>
        <w:t>®</w:t>
      </w:r>
      <w:r w:rsidRPr="00BE702E">
        <w:rPr>
          <w:bCs/>
          <w:lang w:val="en-US"/>
        </w:rPr>
        <w:t xml:space="preserve"> particles (C). SAED patterns of NP ensembles and radial intensity profiles obtained by azimuthal integration of SAED patterns show diffuse rings for plain (A) and APTES-11 (B) NPs, which are characteristic for amorphous material. In contrast, the SAED pattern of crystalline silica MIN-U-SIL</w:t>
      </w:r>
      <w:r w:rsidRPr="00BE702E">
        <w:rPr>
          <w:lang w:val="en-US"/>
        </w:rPr>
        <w:t>®</w:t>
      </w:r>
      <w:r w:rsidRPr="00BE702E">
        <w:rPr>
          <w:bCs/>
          <w:lang w:val="en-US"/>
        </w:rPr>
        <w:t xml:space="preserve"> particles shows discrete Bragg reflections and sharp intensity maxima in the radial intensity profile. The black pointed object in the center of the SAED patterns is the beam stop, which prevents overexposure of the charge-coupled-device (CCD) camera used for acquisition of the SAED patterns.</w:t>
      </w:r>
    </w:p>
    <w:p w14:paraId="7BD1ACB9" w14:textId="77777777" w:rsidR="00F47C45" w:rsidRPr="00BE702E" w:rsidRDefault="00F47C45" w:rsidP="007647E3">
      <w:pPr>
        <w:pStyle w:val="Standa"/>
        <w:jc w:val="both"/>
        <w:rPr>
          <w:bCs/>
          <w:lang w:val="en-US"/>
        </w:rPr>
      </w:pPr>
    </w:p>
    <w:p w14:paraId="35DC1CAF" w14:textId="77777777" w:rsidR="00C97338" w:rsidRPr="00BE702E" w:rsidRDefault="00C97338" w:rsidP="007647E3">
      <w:pPr>
        <w:pStyle w:val="Standa"/>
        <w:jc w:val="both"/>
        <w:rPr>
          <w:bCs/>
          <w:lang w:val="en-US"/>
        </w:rPr>
      </w:pPr>
    </w:p>
    <w:p w14:paraId="58453991" w14:textId="77777777" w:rsidR="00C97338" w:rsidRPr="00BE702E" w:rsidRDefault="00C97338" w:rsidP="007647E3">
      <w:pPr>
        <w:pStyle w:val="Standa"/>
        <w:jc w:val="both"/>
        <w:rPr>
          <w:bCs/>
          <w:lang w:val="en-US"/>
        </w:rPr>
      </w:pPr>
    </w:p>
    <w:p w14:paraId="72BE6144" w14:textId="77777777" w:rsidR="00C97338" w:rsidRPr="00BE702E" w:rsidRDefault="00C97338" w:rsidP="007647E3">
      <w:pPr>
        <w:pStyle w:val="Standa"/>
        <w:jc w:val="both"/>
        <w:rPr>
          <w:bCs/>
          <w:lang w:val="en-US"/>
        </w:rPr>
      </w:pPr>
    </w:p>
    <w:p w14:paraId="0CA655A2" w14:textId="77777777" w:rsidR="00C97338" w:rsidRPr="00BE702E" w:rsidRDefault="00C97338" w:rsidP="007647E3">
      <w:pPr>
        <w:pStyle w:val="Standa"/>
        <w:jc w:val="both"/>
        <w:rPr>
          <w:bCs/>
          <w:lang w:val="en-US"/>
        </w:rPr>
      </w:pPr>
    </w:p>
    <w:p w14:paraId="642FD8ED" w14:textId="77777777" w:rsidR="00C97338" w:rsidRPr="00BE702E" w:rsidRDefault="00C97338" w:rsidP="007647E3">
      <w:pPr>
        <w:pStyle w:val="Standa"/>
        <w:jc w:val="both"/>
        <w:rPr>
          <w:bCs/>
          <w:lang w:val="en-US"/>
        </w:rPr>
      </w:pPr>
    </w:p>
    <w:p w14:paraId="1AA1FB54" w14:textId="77777777" w:rsidR="00C97338" w:rsidRPr="00BE702E" w:rsidRDefault="00C97338" w:rsidP="007647E3">
      <w:pPr>
        <w:pStyle w:val="Standa"/>
        <w:jc w:val="both"/>
        <w:rPr>
          <w:bCs/>
          <w:lang w:val="en-US"/>
        </w:rPr>
      </w:pPr>
    </w:p>
    <w:p w14:paraId="53338953" w14:textId="77777777" w:rsidR="00C97338" w:rsidRPr="00BE702E" w:rsidRDefault="00C97338" w:rsidP="007647E3">
      <w:pPr>
        <w:pStyle w:val="Standa"/>
        <w:jc w:val="both"/>
        <w:rPr>
          <w:bCs/>
          <w:lang w:val="en-US"/>
        </w:rPr>
      </w:pPr>
    </w:p>
    <w:p w14:paraId="7B281DC0" w14:textId="77777777" w:rsidR="00C97338" w:rsidRPr="00BE702E" w:rsidRDefault="00C97338" w:rsidP="00C97338">
      <w:pPr>
        <w:pStyle w:val="Standa"/>
        <w:rPr>
          <w:b/>
          <w:bCs/>
          <w:lang w:val="en-US"/>
        </w:rPr>
      </w:pPr>
    </w:p>
    <w:p w14:paraId="685D057F" w14:textId="77777777" w:rsidR="000C34E0" w:rsidRPr="00BE702E" w:rsidRDefault="000C34E0" w:rsidP="00145D25">
      <w:pPr>
        <w:pStyle w:val="Standa"/>
        <w:rPr>
          <w:rFonts w:eastAsiaTheme="minorEastAsia"/>
          <w:bCs/>
          <w:lang w:val="en-US" w:eastAsia="zh-TW"/>
        </w:rPr>
      </w:pPr>
      <w:r w:rsidRPr="00BE702E">
        <w:rPr>
          <w:rFonts w:eastAsiaTheme="minorEastAsia" w:hint="eastAsia"/>
          <w:bCs/>
          <w:lang w:val="en-US" w:eastAsia="zh-TW"/>
        </w:rPr>
        <w:lastRenderedPageBreak/>
        <w:t>R</w:t>
      </w:r>
      <w:r w:rsidRPr="00BE702E">
        <w:rPr>
          <w:rFonts w:eastAsiaTheme="minorEastAsia"/>
          <w:bCs/>
          <w:lang w:val="en-US" w:eastAsia="zh-TW"/>
        </w:rPr>
        <w:t>eference</w:t>
      </w:r>
      <w:r w:rsidR="00CB4EBC" w:rsidRPr="00BE702E">
        <w:rPr>
          <w:rFonts w:eastAsiaTheme="minorEastAsia" w:hint="eastAsia"/>
          <w:bCs/>
          <w:lang w:val="en-US" w:eastAsia="zh-TW"/>
        </w:rPr>
        <w:t>:</w:t>
      </w:r>
    </w:p>
    <w:p w14:paraId="53A8BE10" w14:textId="77777777" w:rsidR="000C34E0" w:rsidRPr="00992191" w:rsidRDefault="000C34E0" w:rsidP="00A9274C">
      <w:pPr>
        <w:pStyle w:val="Standa"/>
        <w:spacing w:line="480" w:lineRule="auto"/>
        <w:rPr>
          <w:rFonts w:eastAsiaTheme="minorEastAsia"/>
          <w:bCs/>
          <w:lang w:eastAsia="zh-TW"/>
        </w:rPr>
      </w:pPr>
      <w:r w:rsidRPr="00BE702E">
        <w:rPr>
          <w:rFonts w:eastAsiaTheme="minorEastAsia"/>
          <w:bCs/>
          <w:lang w:val="en-US" w:eastAsia="zh-TW"/>
        </w:rPr>
        <w:t xml:space="preserve">[1] </w:t>
      </w:r>
      <w:r w:rsidR="00DB7CE7" w:rsidRPr="00BE702E">
        <w:rPr>
          <w:noProof/>
          <w:lang w:val="en-US"/>
        </w:rPr>
        <w:t xml:space="preserve">L.Galluzzi, S. A.Aaronson, J.Abrams, E. S.Alnemri, D. W.Andrews, E. H.Baehrecke, N. G.Bazan, M.V.Blagosklonny, K.Blomgren, C.Borner, D. E.Bredesen, C.Brenner, M.Castedo, J. A.Cidlowski, A.Ciechanover, G. M.Cohen, V.DeLaurenzi, R.DeMaria, M.Deshmukh, B. D.Dynlacht, W. S.El-Deiry, R. A.Flavell, S.Fulda, C.Garrido, P.Golstein, M. L.Gougeon, D. R.Green, H.Gronemeyer, G.Hajnóczky, J. M.Hardwick, M. O.Hengartner, H.Ichijo, M.Jäättelä, O.Kepp, A.Kimchi, D. J.Klionsky, R. A.Knight, S.Kornbluth, S.Kumar, B.Levine, S. A.Lipton, E.Lugli, F.Madeo, W.Malorni, J. C. W.Marine, S. J.Martin, J. P.Medema, P.Mehlen, G.Melino, U. M.Moll, E.Morselli, S.Nagata, D. W.Nicholson, P.Nicotera, G.Nuñez, M.Oren, J.Penninger, S.Pervaiz, M. E.Peter, M.Piacentini, J. H. M.Prehn, H.Puthalakath, G. A.Rabinovich, R.Rizzuto, C. M. P.Rodrigues, D. C.Rubinsztein, T.Rudel, L.Scorrano, H. U.Simon, H.Steller, J.Tschopp, Y.Tsujimoto, P.Vandenabeele, I.Vitale, K. H.Vousden, R. J.Youle, J.Yuan, B.Zhivotovsky, G.Kroemer, </w:t>
      </w:r>
      <w:r w:rsidR="00DB7CE7" w:rsidRPr="00BE702E">
        <w:rPr>
          <w:i/>
          <w:iCs/>
          <w:noProof/>
          <w:lang w:val="en-US"/>
        </w:rPr>
        <w:t>Cell Death Differ.</w:t>
      </w:r>
      <w:r w:rsidR="00DB7CE7" w:rsidRPr="00BE702E">
        <w:rPr>
          <w:noProof/>
          <w:lang w:val="en-US"/>
        </w:rPr>
        <w:t xml:space="preserve"> </w:t>
      </w:r>
      <w:r w:rsidR="00DB7CE7" w:rsidRPr="00BE702E">
        <w:rPr>
          <w:b/>
          <w:bCs/>
          <w:noProof/>
        </w:rPr>
        <w:t>2009</w:t>
      </w:r>
      <w:r w:rsidR="00DB7CE7" w:rsidRPr="00BE702E">
        <w:rPr>
          <w:noProof/>
        </w:rPr>
        <w:t xml:space="preserve">, </w:t>
      </w:r>
      <w:r w:rsidR="00DB7CE7" w:rsidRPr="00BE702E">
        <w:rPr>
          <w:i/>
          <w:iCs/>
          <w:noProof/>
        </w:rPr>
        <w:t>16</w:t>
      </w:r>
      <w:r w:rsidR="00DB7CE7" w:rsidRPr="00BE702E">
        <w:rPr>
          <w:noProof/>
        </w:rPr>
        <w:t>, 1093.</w:t>
      </w:r>
    </w:p>
    <w:sectPr w:rsidR="000C34E0" w:rsidRPr="00992191" w:rsidSect="008D499E">
      <w:headerReference w:type="default" r:id="rId47"/>
      <w:footerReference w:type="default" r:id="rId4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2E3A19" w14:textId="77777777" w:rsidR="00732B99" w:rsidRDefault="00732B99">
      <w:pPr>
        <w:pStyle w:val="Standa"/>
      </w:pPr>
      <w:r>
        <w:separator/>
      </w:r>
    </w:p>
  </w:endnote>
  <w:endnote w:type="continuationSeparator" w:id="0">
    <w:p w14:paraId="3EF8E511" w14:textId="77777777" w:rsidR="00732B99" w:rsidRDefault="00732B99">
      <w:pPr>
        <w:pStyle w:val="Stand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E00002FF" w:usb1="5000205A"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Lucida Grande">
    <w:altName w:val="Arial"/>
    <w:charset w:val="00"/>
    <w:family w:val="swiss"/>
    <w:pitch w:val="variable"/>
    <w:sig w:usb0="E1000AEF" w:usb1="5000A1FF" w:usb2="00000000" w:usb3="00000000" w:csb0="000001BF" w:csb1="00000000"/>
  </w:font>
  <w:font w:name="Microsoft JhengHei">
    <w:altName w:val="微軟正黑體"/>
    <w:panose1 w:val="020B0604030504040204"/>
    <w:charset w:val="88"/>
    <w:family w:val="swiss"/>
    <w:pitch w:val="variable"/>
    <w:sig w:usb0="00000087" w:usb1="288F4000" w:usb2="00000016" w:usb3="00000000" w:csb0="00100009"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F5DE3D" w14:textId="6EA89216" w:rsidR="00DC080E" w:rsidRDefault="00DC080E">
    <w:pPr>
      <w:pStyle w:val="Fuzei"/>
      <w:jc w:val="center"/>
    </w:pPr>
    <w:r>
      <w:fldChar w:fldCharType="begin"/>
    </w:r>
    <w:r>
      <w:instrText>PAGE   \* MERGEFORMAT</w:instrText>
    </w:r>
    <w:r>
      <w:fldChar w:fldCharType="separate"/>
    </w:r>
    <w:r w:rsidR="00006172">
      <w:rPr>
        <w:noProof/>
      </w:rPr>
      <w:t>1</w:t>
    </w:r>
    <w:r>
      <w:fldChar w:fldCharType="end"/>
    </w:r>
  </w:p>
  <w:p w14:paraId="1A5BA068" w14:textId="77777777" w:rsidR="00DC080E" w:rsidRDefault="00DC080E" w:rsidP="008D499E">
    <w:pPr>
      <w:pStyle w:val="Fuzei"/>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F124EC" w14:textId="77777777" w:rsidR="00732B99" w:rsidRDefault="00732B99">
      <w:pPr>
        <w:pStyle w:val="Standa"/>
      </w:pPr>
      <w:r>
        <w:separator/>
      </w:r>
    </w:p>
  </w:footnote>
  <w:footnote w:type="continuationSeparator" w:id="0">
    <w:p w14:paraId="74159167" w14:textId="77777777" w:rsidR="00732B99" w:rsidRDefault="00732B99">
      <w:pPr>
        <w:pStyle w:val="Standa"/>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CF5161" w14:textId="77777777" w:rsidR="00DC080E" w:rsidRPr="009B44CC" w:rsidRDefault="00DC080E" w:rsidP="00E4777D">
    <w:pPr>
      <w:pStyle w:val="Kopfze"/>
      <w:tabs>
        <w:tab w:val="left" w:pos="5003"/>
      </w:tabs>
      <w:jc w:val="right"/>
      <w:rPr>
        <w:lang w:val="en-US"/>
      </w:rPr>
    </w:pPr>
    <w:r>
      <w:tab/>
      <w:t xml:space="preserve">  </w:t>
    </w:r>
    <w:r>
      <w:tab/>
    </w:r>
    <w:r>
      <w:rPr>
        <w:noProof/>
        <w:lang w:val="de-DE" w:eastAsia="de-DE" w:bidi="ar-SA"/>
      </w:rPr>
      <w:drawing>
        <wp:inline distT="0" distB="0" distL="0" distR="0" wp14:anchorId="7FC865DD" wp14:editId="45F8D0FC">
          <wp:extent cx="1478915" cy="381635"/>
          <wp:effectExtent l="0" t="0" r="6985" b="0"/>
          <wp:docPr id="15" name="Picture 1"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78915" cy="38163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CF3368"/>
    <w:multiLevelType w:val="hybridMultilevel"/>
    <w:tmpl w:val="E02C7C5A"/>
    <w:lvl w:ilvl="0" w:tplc="8FA6381C">
      <w:numFmt w:val="bullet"/>
      <w:lvlText w:val=""/>
      <w:lvlJc w:val="left"/>
      <w:pPr>
        <w:ind w:left="720" w:hanging="360"/>
      </w:pPr>
      <w:rPr>
        <w:rFonts w:ascii="Wingdings" w:eastAsia="MS Mincho"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Benutzer">
    <w15:presenceInfo w15:providerId="None" w15:userId="Microsoft Office-Benutz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36"/>
  <w:bordersDoNotSurroundHeader/>
  <w:bordersDoNotSurroundFooter/>
  <w:proofState w:spelling="clean" w:grammar="clean"/>
  <w:stylePaneFormatFilter w:val="1708" w:allStyles="0" w:customStyles="0" w:latentStyles="0" w:stylesInUse="1" w:headingStyles="0" w:numberingStyles="0" w:tableStyles="0" w:directFormattingOnRuns="1" w:directFormattingOnParagraphs="1" w:directFormattingOnNumbering="1" w:directFormattingOnTables="0" w:clearFormatting="1" w:top3HeadingStyles="0" w:visibleStyles="0" w:alternateStyleNames="0"/>
  <w:defaultTabStop w:val="708"/>
  <w:hyphenationZone w:val="425"/>
  <w:doNotHyphenateCaps/>
  <w:noPunctuationKerning/>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16A0"/>
    <w:rsid w:val="00000AAD"/>
    <w:rsid w:val="00000D0E"/>
    <w:rsid w:val="000020BE"/>
    <w:rsid w:val="0000428C"/>
    <w:rsid w:val="00006172"/>
    <w:rsid w:val="000063F6"/>
    <w:rsid w:val="00006804"/>
    <w:rsid w:val="00006F54"/>
    <w:rsid w:val="0001347D"/>
    <w:rsid w:val="0001566B"/>
    <w:rsid w:val="000157DD"/>
    <w:rsid w:val="00035427"/>
    <w:rsid w:val="0003759D"/>
    <w:rsid w:val="00044E95"/>
    <w:rsid w:val="00047DB6"/>
    <w:rsid w:val="00056136"/>
    <w:rsid w:val="00060448"/>
    <w:rsid w:val="00060808"/>
    <w:rsid w:val="00071A82"/>
    <w:rsid w:val="0008354A"/>
    <w:rsid w:val="000841E8"/>
    <w:rsid w:val="0008466F"/>
    <w:rsid w:val="0008735B"/>
    <w:rsid w:val="00087375"/>
    <w:rsid w:val="00095343"/>
    <w:rsid w:val="000A0EF7"/>
    <w:rsid w:val="000A34BD"/>
    <w:rsid w:val="000B00EF"/>
    <w:rsid w:val="000B7506"/>
    <w:rsid w:val="000C34E0"/>
    <w:rsid w:val="000C4397"/>
    <w:rsid w:val="000C564F"/>
    <w:rsid w:val="000C6402"/>
    <w:rsid w:val="000C6AB8"/>
    <w:rsid w:val="000D4995"/>
    <w:rsid w:val="000E5042"/>
    <w:rsid w:val="000F3D4A"/>
    <w:rsid w:val="000F3E7E"/>
    <w:rsid w:val="000F5A2A"/>
    <w:rsid w:val="00101E45"/>
    <w:rsid w:val="00104882"/>
    <w:rsid w:val="001118EA"/>
    <w:rsid w:val="001175B6"/>
    <w:rsid w:val="00123836"/>
    <w:rsid w:val="001252A3"/>
    <w:rsid w:val="0013521C"/>
    <w:rsid w:val="00135E68"/>
    <w:rsid w:val="00140A85"/>
    <w:rsid w:val="00145D25"/>
    <w:rsid w:val="00153A55"/>
    <w:rsid w:val="00161563"/>
    <w:rsid w:val="00161A72"/>
    <w:rsid w:val="00164D3F"/>
    <w:rsid w:val="001671FE"/>
    <w:rsid w:val="00180D84"/>
    <w:rsid w:val="00183C1A"/>
    <w:rsid w:val="00184666"/>
    <w:rsid w:val="00190644"/>
    <w:rsid w:val="00191A5A"/>
    <w:rsid w:val="001929D9"/>
    <w:rsid w:val="001969F6"/>
    <w:rsid w:val="001A212B"/>
    <w:rsid w:val="001A732A"/>
    <w:rsid w:val="001B01FA"/>
    <w:rsid w:val="001B030E"/>
    <w:rsid w:val="001B12FF"/>
    <w:rsid w:val="001B1C8B"/>
    <w:rsid w:val="001B389A"/>
    <w:rsid w:val="001B4B53"/>
    <w:rsid w:val="001B73AC"/>
    <w:rsid w:val="001C1A44"/>
    <w:rsid w:val="001C2079"/>
    <w:rsid w:val="001E48A3"/>
    <w:rsid w:val="001F07E1"/>
    <w:rsid w:val="001F1697"/>
    <w:rsid w:val="001F2928"/>
    <w:rsid w:val="001F2EBC"/>
    <w:rsid w:val="001F4AFE"/>
    <w:rsid w:val="002200E0"/>
    <w:rsid w:val="00221AD8"/>
    <w:rsid w:val="00223D3A"/>
    <w:rsid w:val="002270D3"/>
    <w:rsid w:val="0023612D"/>
    <w:rsid w:val="0024018D"/>
    <w:rsid w:val="00240AD1"/>
    <w:rsid w:val="0024165A"/>
    <w:rsid w:val="00244EE7"/>
    <w:rsid w:val="002504A5"/>
    <w:rsid w:val="00250C83"/>
    <w:rsid w:val="00257A4E"/>
    <w:rsid w:val="00261A42"/>
    <w:rsid w:val="00264DB8"/>
    <w:rsid w:val="00272CD4"/>
    <w:rsid w:val="00274902"/>
    <w:rsid w:val="00284330"/>
    <w:rsid w:val="00284AC5"/>
    <w:rsid w:val="00284B4B"/>
    <w:rsid w:val="00287D88"/>
    <w:rsid w:val="00292193"/>
    <w:rsid w:val="002924E8"/>
    <w:rsid w:val="002977E5"/>
    <w:rsid w:val="002A1789"/>
    <w:rsid w:val="002A298E"/>
    <w:rsid w:val="002B3EF6"/>
    <w:rsid w:val="002B7BD6"/>
    <w:rsid w:val="002C5570"/>
    <w:rsid w:val="002C5629"/>
    <w:rsid w:val="002D16A0"/>
    <w:rsid w:val="002D5D3E"/>
    <w:rsid w:val="002D66C1"/>
    <w:rsid w:val="002E10C0"/>
    <w:rsid w:val="002E1E44"/>
    <w:rsid w:val="002E5664"/>
    <w:rsid w:val="002E5A32"/>
    <w:rsid w:val="00301317"/>
    <w:rsid w:val="00302633"/>
    <w:rsid w:val="00303FF9"/>
    <w:rsid w:val="0031053A"/>
    <w:rsid w:val="00310715"/>
    <w:rsid w:val="00311B95"/>
    <w:rsid w:val="00311F41"/>
    <w:rsid w:val="00312EA2"/>
    <w:rsid w:val="003156E2"/>
    <w:rsid w:val="00317333"/>
    <w:rsid w:val="00324C22"/>
    <w:rsid w:val="00324FA2"/>
    <w:rsid w:val="00326845"/>
    <w:rsid w:val="003310F6"/>
    <w:rsid w:val="00337574"/>
    <w:rsid w:val="00342D21"/>
    <w:rsid w:val="003453D6"/>
    <w:rsid w:val="003458F8"/>
    <w:rsid w:val="0034752E"/>
    <w:rsid w:val="00347E13"/>
    <w:rsid w:val="0035199F"/>
    <w:rsid w:val="00356FF6"/>
    <w:rsid w:val="00364DA6"/>
    <w:rsid w:val="00364DEA"/>
    <w:rsid w:val="00366CA3"/>
    <w:rsid w:val="003751CC"/>
    <w:rsid w:val="0037796E"/>
    <w:rsid w:val="00386685"/>
    <w:rsid w:val="00397EF4"/>
    <w:rsid w:val="003A0407"/>
    <w:rsid w:val="003B085C"/>
    <w:rsid w:val="003B1BCD"/>
    <w:rsid w:val="003B2D09"/>
    <w:rsid w:val="003B426D"/>
    <w:rsid w:val="003B5E3A"/>
    <w:rsid w:val="003C1018"/>
    <w:rsid w:val="003C2078"/>
    <w:rsid w:val="003C3C26"/>
    <w:rsid w:val="003C483C"/>
    <w:rsid w:val="003C5A03"/>
    <w:rsid w:val="003C6A92"/>
    <w:rsid w:val="003C74CB"/>
    <w:rsid w:val="003D32BE"/>
    <w:rsid w:val="003D6A6C"/>
    <w:rsid w:val="003E6808"/>
    <w:rsid w:val="003E7C5E"/>
    <w:rsid w:val="003F0739"/>
    <w:rsid w:val="003F397A"/>
    <w:rsid w:val="003F5DC4"/>
    <w:rsid w:val="00407233"/>
    <w:rsid w:val="00412530"/>
    <w:rsid w:val="00413C36"/>
    <w:rsid w:val="004166BB"/>
    <w:rsid w:val="00417AC0"/>
    <w:rsid w:val="00417FBC"/>
    <w:rsid w:val="0043384C"/>
    <w:rsid w:val="00435D61"/>
    <w:rsid w:val="004401A4"/>
    <w:rsid w:val="00442E96"/>
    <w:rsid w:val="00443509"/>
    <w:rsid w:val="0044558F"/>
    <w:rsid w:val="004470EA"/>
    <w:rsid w:val="00447BFA"/>
    <w:rsid w:val="0045495A"/>
    <w:rsid w:val="00461F93"/>
    <w:rsid w:val="00465605"/>
    <w:rsid w:val="00471EC7"/>
    <w:rsid w:val="0047301F"/>
    <w:rsid w:val="004742B3"/>
    <w:rsid w:val="004808EE"/>
    <w:rsid w:val="00497438"/>
    <w:rsid w:val="004A0BE6"/>
    <w:rsid w:val="004A1A87"/>
    <w:rsid w:val="004A7740"/>
    <w:rsid w:val="004B1242"/>
    <w:rsid w:val="004B53C3"/>
    <w:rsid w:val="004B5C26"/>
    <w:rsid w:val="004B65C5"/>
    <w:rsid w:val="004B6C7C"/>
    <w:rsid w:val="004C1E75"/>
    <w:rsid w:val="004C2C06"/>
    <w:rsid w:val="004C3236"/>
    <w:rsid w:val="004C69B5"/>
    <w:rsid w:val="004D2477"/>
    <w:rsid w:val="004D3B8D"/>
    <w:rsid w:val="004D7133"/>
    <w:rsid w:val="004E4626"/>
    <w:rsid w:val="004F0F4E"/>
    <w:rsid w:val="004F2173"/>
    <w:rsid w:val="004F4FF3"/>
    <w:rsid w:val="0050028C"/>
    <w:rsid w:val="0050061B"/>
    <w:rsid w:val="005052A6"/>
    <w:rsid w:val="00505383"/>
    <w:rsid w:val="00506DF0"/>
    <w:rsid w:val="00507E64"/>
    <w:rsid w:val="00517218"/>
    <w:rsid w:val="00521B27"/>
    <w:rsid w:val="0052293E"/>
    <w:rsid w:val="0053578D"/>
    <w:rsid w:val="0053714D"/>
    <w:rsid w:val="00540BF4"/>
    <w:rsid w:val="00540D60"/>
    <w:rsid w:val="00553E4B"/>
    <w:rsid w:val="005570D3"/>
    <w:rsid w:val="00563722"/>
    <w:rsid w:val="0057151E"/>
    <w:rsid w:val="00574299"/>
    <w:rsid w:val="00580B32"/>
    <w:rsid w:val="00583068"/>
    <w:rsid w:val="00585DF9"/>
    <w:rsid w:val="00594278"/>
    <w:rsid w:val="005A1490"/>
    <w:rsid w:val="005A17EA"/>
    <w:rsid w:val="005A34DB"/>
    <w:rsid w:val="005B2F1F"/>
    <w:rsid w:val="005D4490"/>
    <w:rsid w:val="005D481D"/>
    <w:rsid w:val="005E0B04"/>
    <w:rsid w:val="005E70C3"/>
    <w:rsid w:val="006015DF"/>
    <w:rsid w:val="00602FA5"/>
    <w:rsid w:val="00604DA3"/>
    <w:rsid w:val="006058CF"/>
    <w:rsid w:val="0060609D"/>
    <w:rsid w:val="00620CA8"/>
    <w:rsid w:val="006221C5"/>
    <w:rsid w:val="00622E17"/>
    <w:rsid w:val="00623751"/>
    <w:rsid w:val="00624D25"/>
    <w:rsid w:val="00624E01"/>
    <w:rsid w:val="00625971"/>
    <w:rsid w:val="00627BE0"/>
    <w:rsid w:val="00632E69"/>
    <w:rsid w:val="00633332"/>
    <w:rsid w:val="006473A6"/>
    <w:rsid w:val="00647D55"/>
    <w:rsid w:val="0065061C"/>
    <w:rsid w:val="00650937"/>
    <w:rsid w:val="00654A8C"/>
    <w:rsid w:val="00657180"/>
    <w:rsid w:val="00660491"/>
    <w:rsid w:val="006633E6"/>
    <w:rsid w:val="00667BB0"/>
    <w:rsid w:val="0067332E"/>
    <w:rsid w:val="0067457A"/>
    <w:rsid w:val="00676131"/>
    <w:rsid w:val="0067719F"/>
    <w:rsid w:val="00680CC8"/>
    <w:rsid w:val="006A3D30"/>
    <w:rsid w:val="006A60A6"/>
    <w:rsid w:val="006A6E0E"/>
    <w:rsid w:val="006A71B6"/>
    <w:rsid w:val="006A7CBC"/>
    <w:rsid w:val="006B1C42"/>
    <w:rsid w:val="006B5E30"/>
    <w:rsid w:val="006B77E6"/>
    <w:rsid w:val="006C101F"/>
    <w:rsid w:val="006C348C"/>
    <w:rsid w:val="006C4B8C"/>
    <w:rsid w:val="006C6F18"/>
    <w:rsid w:val="006D004C"/>
    <w:rsid w:val="006D21A8"/>
    <w:rsid w:val="006D3627"/>
    <w:rsid w:val="006D37B7"/>
    <w:rsid w:val="006D7131"/>
    <w:rsid w:val="006E5E20"/>
    <w:rsid w:val="006E6268"/>
    <w:rsid w:val="006F1FBC"/>
    <w:rsid w:val="006F263B"/>
    <w:rsid w:val="006F501E"/>
    <w:rsid w:val="006F50A3"/>
    <w:rsid w:val="007008F8"/>
    <w:rsid w:val="00706116"/>
    <w:rsid w:val="007078AF"/>
    <w:rsid w:val="00711105"/>
    <w:rsid w:val="00714124"/>
    <w:rsid w:val="00714852"/>
    <w:rsid w:val="00715345"/>
    <w:rsid w:val="00716119"/>
    <w:rsid w:val="00722703"/>
    <w:rsid w:val="00722760"/>
    <w:rsid w:val="00722A89"/>
    <w:rsid w:val="007266FB"/>
    <w:rsid w:val="00726F36"/>
    <w:rsid w:val="00727FDC"/>
    <w:rsid w:val="00732B99"/>
    <w:rsid w:val="00734D52"/>
    <w:rsid w:val="00740943"/>
    <w:rsid w:val="007420BC"/>
    <w:rsid w:val="007504EB"/>
    <w:rsid w:val="007546E0"/>
    <w:rsid w:val="00763C8D"/>
    <w:rsid w:val="007647E3"/>
    <w:rsid w:val="00764B52"/>
    <w:rsid w:val="007709AB"/>
    <w:rsid w:val="007712A9"/>
    <w:rsid w:val="00772292"/>
    <w:rsid w:val="0077480F"/>
    <w:rsid w:val="00782BD0"/>
    <w:rsid w:val="00786900"/>
    <w:rsid w:val="00786A40"/>
    <w:rsid w:val="00786C79"/>
    <w:rsid w:val="00793F41"/>
    <w:rsid w:val="00794677"/>
    <w:rsid w:val="007955A1"/>
    <w:rsid w:val="0079691F"/>
    <w:rsid w:val="007A3121"/>
    <w:rsid w:val="007A453F"/>
    <w:rsid w:val="007A668C"/>
    <w:rsid w:val="007B1CEA"/>
    <w:rsid w:val="007B3D35"/>
    <w:rsid w:val="007B7796"/>
    <w:rsid w:val="007C2D2F"/>
    <w:rsid w:val="007C3D06"/>
    <w:rsid w:val="007C499A"/>
    <w:rsid w:val="007C5166"/>
    <w:rsid w:val="007C6F92"/>
    <w:rsid w:val="007D145B"/>
    <w:rsid w:val="007E17E3"/>
    <w:rsid w:val="007E1BDB"/>
    <w:rsid w:val="007E6768"/>
    <w:rsid w:val="007F1127"/>
    <w:rsid w:val="007F5371"/>
    <w:rsid w:val="007F6860"/>
    <w:rsid w:val="007F7529"/>
    <w:rsid w:val="00803E16"/>
    <w:rsid w:val="008074C1"/>
    <w:rsid w:val="00810EC3"/>
    <w:rsid w:val="00814341"/>
    <w:rsid w:val="00823D4D"/>
    <w:rsid w:val="00826A4E"/>
    <w:rsid w:val="00831EE9"/>
    <w:rsid w:val="00832198"/>
    <w:rsid w:val="00834340"/>
    <w:rsid w:val="008409AF"/>
    <w:rsid w:val="00844141"/>
    <w:rsid w:val="008460EE"/>
    <w:rsid w:val="00847236"/>
    <w:rsid w:val="00850446"/>
    <w:rsid w:val="0086164F"/>
    <w:rsid w:val="00861B2B"/>
    <w:rsid w:val="008620B1"/>
    <w:rsid w:val="0087000F"/>
    <w:rsid w:val="00870F82"/>
    <w:rsid w:val="0087375A"/>
    <w:rsid w:val="0088299B"/>
    <w:rsid w:val="008931B8"/>
    <w:rsid w:val="00893C2F"/>
    <w:rsid w:val="00897ADA"/>
    <w:rsid w:val="00897E8B"/>
    <w:rsid w:val="008A4B9F"/>
    <w:rsid w:val="008A75FE"/>
    <w:rsid w:val="008A7AEF"/>
    <w:rsid w:val="008B1CC2"/>
    <w:rsid w:val="008B44FD"/>
    <w:rsid w:val="008B467F"/>
    <w:rsid w:val="008B5830"/>
    <w:rsid w:val="008B5AB5"/>
    <w:rsid w:val="008C2202"/>
    <w:rsid w:val="008D4131"/>
    <w:rsid w:val="008D499E"/>
    <w:rsid w:val="008D7444"/>
    <w:rsid w:val="008D7931"/>
    <w:rsid w:val="008E0E5C"/>
    <w:rsid w:val="008E1493"/>
    <w:rsid w:val="008F41CA"/>
    <w:rsid w:val="008F71E4"/>
    <w:rsid w:val="00900B87"/>
    <w:rsid w:val="00901E92"/>
    <w:rsid w:val="00904A15"/>
    <w:rsid w:val="009073A1"/>
    <w:rsid w:val="00907855"/>
    <w:rsid w:val="00910554"/>
    <w:rsid w:val="00912E1A"/>
    <w:rsid w:val="00924A1C"/>
    <w:rsid w:val="00924AC5"/>
    <w:rsid w:val="00926510"/>
    <w:rsid w:val="00932D2E"/>
    <w:rsid w:val="0093449A"/>
    <w:rsid w:val="0093456E"/>
    <w:rsid w:val="00936BA1"/>
    <w:rsid w:val="0094495D"/>
    <w:rsid w:val="009507F4"/>
    <w:rsid w:val="00960346"/>
    <w:rsid w:val="00964E8E"/>
    <w:rsid w:val="009663EC"/>
    <w:rsid w:val="00981B13"/>
    <w:rsid w:val="00984DF4"/>
    <w:rsid w:val="00985695"/>
    <w:rsid w:val="0099082A"/>
    <w:rsid w:val="00992191"/>
    <w:rsid w:val="0099515C"/>
    <w:rsid w:val="00997BB7"/>
    <w:rsid w:val="009A43BE"/>
    <w:rsid w:val="009B614C"/>
    <w:rsid w:val="009C1193"/>
    <w:rsid w:val="009C67FC"/>
    <w:rsid w:val="009C6FCA"/>
    <w:rsid w:val="009D1EE8"/>
    <w:rsid w:val="009D5CF4"/>
    <w:rsid w:val="009E0E7A"/>
    <w:rsid w:val="009E18DD"/>
    <w:rsid w:val="009E7380"/>
    <w:rsid w:val="009F22E0"/>
    <w:rsid w:val="009F3AAB"/>
    <w:rsid w:val="009F5AFE"/>
    <w:rsid w:val="00A0035D"/>
    <w:rsid w:val="00A02AD4"/>
    <w:rsid w:val="00A05219"/>
    <w:rsid w:val="00A06594"/>
    <w:rsid w:val="00A102CB"/>
    <w:rsid w:val="00A10CC3"/>
    <w:rsid w:val="00A1143C"/>
    <w:rsid w:val="00A14E60"/>
    <w:rsid w:val="00A2437B"/>
    <w:rsid w:val="00A30471"/>
    <w:rsid w:val="00A3370E"/>
    <w:rsid w:val="00A340A2"/>
    <w:rsid w:val="00A34F9A"/>
    <w:rsid w:val="00A403BD"/>
    <w:rsid w:val="00A45168"/>
    <w:rsid w:val="00A55FFF"/>
    <w:rsid w:val="00A712EE"/>
    <w:rsid w:val="00A74F87"/>
    <w:rsid w:val="00A77D49"/>
    <w:rsid w:val="00A80CD9"/>
    <w:rsid w:val="00A81934"/>
    <w:rsid w:val="00A83198"/>
    <w:rsid w:val="00A84A28"/>
    <w:rsid w:val="00A867F0"/>
    <w:rsid w:val="00A86BFF"/>
    <w:rsid w:val="00A87AA1"/>
    <w:rsid w:val="00A9274C"/>
    <w:rsid w:val="00A955BF"/>
    <w:rsid w:val="00AA42DC"/>
    <w:rsid w:val="00AA468E"/>
    <w:rsid w:val="00AB0153"/>
    <w:rsid w:val="00AB283A"/>
    <w:rsid w:val="00AB2F83"/>
    <w:rsid w:val="00AC00B3"/>
    <w:rsid w:val="00AC09D6"/>
    <w:rsid w:val="00AC2A13"/>
    <w:rsid w:val="00AD1106"/>
    <w:rsid w:val="00AD7836"/>
    <w:rsid w:val="00AE125F"/>
    <w:rsid w:val="00AF1703"/>
    <w:rsid w:val="00AF3A75"/>
    <w:rsid w:val="00AF48B6"/>
    <w:rsid w:val="00AF614B"/>
    <w:rsid w:val="00AF6AA1"/>
    <w:rsid w:val="00B02926"/>
    <w:rsid w:val="00B11751"/>
    <w:rsid w:val="00B200C6"/>
    <w:rsid w:val="00B21624"/>
    <w:rsid w:val="00B3038D"/>
    <w:rsid w:val="00B344A9"/>
    <w:rsid w:val="00B41DDE"/>
    <w:rsid w:val="00B4317D"/>
    <w:rsid w:val="00B44886"/>
    <w:rsid w:val="00B51C0C"/>
    <w:rsid w:val="00B5464D"/>
    <w:rsid w:val="00B55469"/>
    <w:rsid w:val="00B6432E"/>
    <w:rsid w:val="00B76C2E"/>
    <w:rsid w:val="00B8206D"/>
    <w:rsid w:val="00B877F6"/>
    <w:rsid w:val="00BA3061"/>
    <w:rsid w:val="00BA7956"/>
    <w:rsid w:val="00BC2ACA"/>
    <w:rsid w:val="00BC3461"/>
    <w:rsid w:val="00BC5DFB"/>
    <w:rsid w:val="00BC5F35"/>
    <w:rsid w:val="00BC7413"/>
    <w:rsid w:val="00BC744E"/>
    <w:rsid w:val="00BD1ED5"/>
    <w:rsid w:val="00BD3313"/>
    <w:rsid w:val="00BD7EDA"/>
    <w:rsid w:val="00BE525C"/>
    <w:rsid w:val="00BE702E"/>
    <w:rsid w:val="00BE728A"/>
    <w:rsid w:val="00C10EB2"/>
    <w:rsid w:val="00C11533"/>
    <w:rsid w:val="00C15E19"/>
    <w:rsid w:val="00C21573"/>
    <w:rsid w:val="00C217D2"/>
    <w:rsid w:val="00C22651"/>
    <w:rsid w:val="00C25E7D"/>
    <w:rsid w:val="00C260E0"/>
    <w:rsid w:val="00C26A25"/>
    <w:rsid w:val="00C33787"/>
    <w:rsid w:val="00C36D1B"/>
    <w:rsid w:val="00C37A73"/>
    <w:rsid w:val="00C37DCD"/>
    <w:rsid w:val="00C4129C"/>
    <w:rsid w:val="00C4567F"/>
    <w:rsid w:val="00C52E4F"/>
    <w:rsid w:val="00C53183"/>
    <w:rsid w:val="00C5364C"/>
    <w:rsid w:val="00C53D56"/>
    <w:rsid w:val="00C558A6"/>
    <w:rsid w:val="00C561DC"/>
    <w:rsid w:val="00C56FA0"/>
    <w:rsid w:val="00C60155"/>
    <w:rsid w:val="00C606E6"/>
    <w:rsid w:val="00C60DFA"/>
    <w:rsid w:val="00C61CE8"/>
    <w:rsid w:val="00C6258C"/>
    <w:rsid w:val="00C634F4"/>
    <w:rsid w:val="00C63A85"/>
    <w:rsid w:val="00C668C8"/>
    <w:rsid w:val="00C67B70"/>
    <w:rsid w:val="00C71636"/>
    <w:rsid w:val="00C74749"/>
    <w:rsid w:val="00C756E5"/>
    <w:rsid w:val="00C86DE3"/>
    <w:rsid w:val="00C91819"/>
    <w:rsid w:val="00C954A3"/>
    <w:rsid w:val="00C97338"/>
    <w:rsid w:val="00CA59AA"/>
    <w:rsid w:val="00CA5B95"/>
    <w:rsid w:val="00CB01A8"/>
    <w:rsid w:val="00CB4452"/>
    <w:rsid w:val="00CB4D1B"/>
    <w:rsid w:val="00CB4EBC"/>
    <w:rsid w:val="00CB52EC"/>
    <w:rsid w:val="00CC61A0"/>
    <w:rsid w:val="00CD353D"/>
    <w:rsid w:val="00CD5063"/>
    <w:rsid w:val="00D00EF7"/>
    <w:rsid w:val="00D02006"/>
    <w:rsid w:val="00D0496E"/>
    <w:rsid w:val="00D0651A"/>
    <w:rsid w:val="00D0687C"/>
    <w:rsid w:val="00D124CE"/>
    <w:rsid w:val="00D137BC"/>
    <w:rsid w:val="00D15E15"/>
    <w:rsid w:val="00D17E4C"/>
    <w:rsid w:val="00D20B0C"/>
    <w:rsid w:val="00D21F39"/>
    <w:rsid w:val="00D22CBA"/>
    <w:rsid w:val="00D23FB2"/>
    <w:rsid w:val="00D3706F"/>
    <w:rsid w:val="00D43D07"/>
    <w:rsid w:val="00D441B6"/>
    <w:rsid w:val="00D44D84"/>
    <w:rsid w:val="00D477F3"/>
    <w:rsid w:val="00D53036"/>
    <w:rsid w:val="00D606C1"/>
    <w:rsid w:val="00D6480B"/>
    <w:rsid w:val="00D650D8"/>
    <w:rsid w:val="00D704C1"/>
    <w:rsid w:val="00D709D0"/>
    <w:rsid w:val="00D720F8"/>
    <w:rsid w:val="00D7384F"/>
    <w:rsid w:val="00D912A1"/>
    <w:rsid w:val="00D92288"/>
    <w:rsid w:val="00D93F80"/>
    <w:rsid w:val="00D95D7C"/>
    <w:rsid w:val="00D968E1"/>
    <w:rsid w:val="00D96E6A"/>
    <w:rsid w:val="00D9707E"/>
    <w:rsid w:val="00DA63C0"/>
    <w:rsid w:val="00DB7CE7"/>
    <w:rsid w:val="00DC080E"/>
    <w:rsid w:val="00DC17B3"/>
    <w:rsid w:val="00DC569E"/>
    <w:rsid w:val="00DD0BD8"/>
    <w:rsid w:val="00DD1A12"/>
    <w:rsid w:val="00DD30A3"/>
    <w:rsid w:val="00DD71D2"/>
    <w:rsid w:val="00DE039A"/>
    <w:rsid w:val="00DE6F69"/>
    <w:rsid w:val="00DF75AD"/>
    <w:rsid w:val="00E1368E"/>
    <w:rsid w:val="00E145E2"/>
    <w:rsid w:val="00E160CF"/>
    <w:rsid w:val="00E16410"/>
    <w:rsid w:val="00E200BF"/>
    <w:rsid w:val="00E21B57"/>
    <w:rsid w:val="00E27011"/>
    <w:rsid w:val="00E33CD3"/>
    <w:rsid w:val="00E35704"/>
    <w:rsid w:val="00E36B8A"/>
    <w:rsid w:val="00E43159"/>
    <w:rsid w:val="00E4777D"/>
    <w:rsid w:val="00E51A29"/>
    <w:rsid w:val="00E57542"/>
    <w:rsid w:val="00E60F61"/>
    <w:rsid w:val="00E6406D"/>
    <w:rsid w:val="00E6565C"/>
    <w:rsid w:val="00E7222B"/>
    <w:rsid w:val="00E745C4"/>
    <w:rsid w:val="00E75666"/>
    <w:rsid w:val="00E84993"/>
    <w:rsid w:val="00E86A75"/>
    <w:rsid w:val="00E92B6A"/>
    <w:rsid w:val="00E97732"/>
    <w:rsid w:val="00E97AF3"/>
    <w:rsid w:val="00EA51D3"/>
    <w:rsid w:val="00EA5C4D"/>
    <w:rsid w:val="00EC36F1"/>
    <w:rsid w:val="00ED4069"/>
    <w:rsid w:val="00ED4C0A"/>
    <w:rsid w:val="00ED528E"/>
    <w:rsid w:val="00EE18FA"/>
    <w:rsid w:val="00EE6623"/>
    <w:rsid w:val="00EE6CD9"/>
    <w:rsid w:val="00EE7E0D"/>
    <w:rsid w:val="00EF3590"/>
    <w:rsid w:val="00EF5994"/>
    <w:rsid w:val="00F00EA3"/>
    <w:rsid w:val="00F01B6B"/>
    <w:rsid w:val="00F026BB"/>
    <w:rsid w:val="00F10453"/>
    <w:rsid w:val="00F1049E"/>
    <w:rsid w:val="00F11C54"/>
    <w:rsid w:val="00F4117A"/>
    <w:rsid w:val="00F42D3E"/>
    <w:rsid w:val="00F436CC"/>
    <w:rsid w:val="00F44639"/>
    <w:rsid w:val="00F45366"/>
    <w:rsid w:val="00F46DEA"/>
    <w:rsid w:val="00F476AF"/>
    <w:rsid w:val="00F47C45"/>
    <w:rsid w:val="00F53208"/>
    <w:rsid w:val="00F54E12"/>
    <w:rsid w:val="00F5777D"/>
    <w:rsid w:val="00F605AF"/>
    <w:rsid w:val="00F63732"/>
    <w:rsid w:val="00F719A4"/>
    <w:rsid w:val="00F71A17"/>
    <w:rsid w:val="00F80653"/>
    <w:rsid w:val="00F86B25"/>
    <w:rsid w:val="00F92F55"/>
    <w:rsid w:val="00F955DC"/>
    <w:rsid w:val="00F95D6B"/>
    <w:rsid w:val="00FA65C8"/>
    <w:rsid w:val="00FA66A7"/>
    <w:rsid w:val="00FA66C5"/>
    <w:rsid w:val="00FB2426"/>
    <w:rsid w:val="00FC1548"/>
    <w:rsid w:val="00FD08F1"/>
    <w:rsid w:val="00FD2B29"/>
    <w:rsid w:val="00FD4246"/>
    <w:rsid w:val="00FD5618"/>
    <w:rsid w:val="00FD7EC3"/>
    <w:rsid w:val="00FE15FF"/>
    <w:rsid w:val="00FE6E28"/>
    <w:rsid w:val="00FF6FAB"/>
    <w:rsid w:val="00FF7AF1"/>
  </w:rsids>
  <m:mathPr>
    <m:mathFont m:val="Cambria Math"/>
    <m:brkBin m:val="before"/>
    <m:brkBinSub m:val="--"/>
    <m:smallFrac m:val="0"/>
    <m:dispDef/>
    <m:lMargin m:val="0"/>
    <m:rMargin m:val="0"/>
    <m:defJc m:val="centerGroup"/>
    <m:wrapIndent m:val="1440"/>
    <m:intLim m:val="subSup"/>
    <m:naryLim m:val="undOvr"/>
  </m:mathPr>
  <w:themeFontLang w:val="de-DE"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443FB0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Standard">
    <w:name w:val="Normal"/>
    <w:qFormat/>
    <w:rPr>
      <w:rFonts w:eastAsia="Times New Roman"/>
      <w:sz w:val="24"/>
      <w:szCs w:val="24"/>
    </w:rPr>
  </w:style>
  <w:style w:type="paragraph" w:styleId="berschrift1">
    <w:name w:val="heading 1"/>
    <w:basedOn w:val="Standard"/>
    <w:next w:val="Standard"/>
    <w:link w:val="berschrift1Zchn"/>
    <w:uiPriority w:val="9"/>
    <w:qFormat/>
    <w:rsid w:val="00786900"/>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berschrift3">
    <w:name w:val="heading 3"/>
    <w:basedOn w:val="Standard"/>
    <w:link w:val="berschrift3Zchn"/>
    <w:uiPriority w:val="9"/>
    <w:qFormat/>
    <w:rsid w:val="00604DA3"/>
    <w:pPr>
      <w:spacing w:before="100" w:beforeAutospacing="1" w:after="100" w:afterAutospacing="1"/>
      <w:outlineLvl w:val="2"/>
    </w:pPr>
    <w:rPr>
      <w:b/>
      <w:bCs/>
      <w:sz w:val="27"/>
      <w:szCs w:val="27"/>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
    <w:name w:val="Standa"/>
    <w:rsid w:val="00971180"/>
    <w:rPr>
      <w:sz w:val="24"/>
      <w:szCs w:val="24"/>
      <w:lang w:eastAsia="ja-JP" w:bidi="de-DE"/>
    </w:rPr>
  </w:style>
  <w:style w:type="character" w:customStyle="1" w:styleId="Absatz-Standardschrift">
    <w:name w:val="Absatz-Standardschrift"/>
    <w:semiHidden/>
  </w:style>
  <w:style w:type="table" w:customStyle="1" w:styleId="NormaleTabe">
    <w:name w:val="Normale Tabe"/>
    <w:semiHidden/>
    <w:rPr>
      <w:lang w:eastAsia="en-US" w:bidi="de-DE"/>
    </w:rPr>
    <w:tblPr>
      <w:tblInd w:w="0" w:type="dxa"/>
      <w:tblCellMar>
        <w:top w:w="0" w:type="dxa"/>
        <w:left w:w="108" w:type="dxa"/>
        <w:bottom w:w="0" w:type="dxa"/>
        <w:right w:w="108" w:type="dxa"/>
      </w:tblCellMar>
    </w:tblPr>
  </w:style>
  <w:style w:type="paragraph" w:customStyle="1" w:styleId="History">
    <w:name w:val="History"/>
    <w:basedOn w:val="Standa"/>
    <w:rsid w:val="005B291B"/>
    <w:pPr>
      <w:spacing w:before="230" w:after="460" w:line="180" w:lineRule="exact"/>
      <w:jc w:val="right"/>
    </w:pPr>
    <w:rPr>
      <w:rFonts w:ascii="Arial" w:hAnsi="Arial"/>
      <w:sz w:val="14"/>
      <w:szCs w:val="16"/>
    </w:rPr>
  </w:style>
  <w:style w:type="paragraph" w:customStyle="1" w:styleId="References">
    <w:name w:val="References"/>
    <w:basedOn w:val="Standa"/>
    <w:rsid w:val="005B291B"/>
    <w:pPr>
      <w:spacing w:line="200" w:lineRule="exact"/>
      <w:ind w:left="425" w:hanging="425"/>
      <w:jc w:val="both"/>
    </w:pPr>
    <w:rPr>
      <w:sz w:val="15"/>
      <w:szCs w:val="14"/>
      <w:lang w:val="en-GB"/>
    </w:rPr>
  </w:style>
  <w:style w:type="paragraph" w:customStyle="1" w:styleId="HExperimentalSection">
    <w:name w:val="HExperimental_Section"/>
    <w:basedOn w:val="Standa"/>
    <w:rsid w:val="005B291B"/>
    <w:pPr>
      <w:spacing w:before="460" w:after="230" w:line="230" w:lineRule="atLeast"/>
    </w:pPr>
    <w:rPr>
      <w:i/>
      <w:szCs w:val="20"/>
    </w:rPr>
  </w:style>
  <w:style w:type="paragraph" w:customStyle="1" w:styleId="ExperimentalSection">
    <w:name w:val="ExperimentalSection"/>
    <w:basedOn w:val="Standa"/>
    <w:rsid w:val="005B291B"/>
    <w:pPr>
      <w:spacing w:after="240" w:line="200" w:lineRule="exact"/>
      <w:ind w:firstLine="170"/>
      <w:jc w:val="both"/>
    </w:pPr>
    <w:rPr>
      <w:sz w:val="16"/>
      <w:szCs w:val="14"/>
      <w:lang w:val="en-GB"/>
    </w:rPr>
  </w:style>
  <w:style w:type="paragraph" w:customStyle="1" w:styleId="FNB">
    <w:name w:val="FNB"/>
    <w:basedOn w:val="Standa"/>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rsid w:val="005B291B"/>
    <w:rPr>
      <w:rFonts w:ascii="Times" w:hAnsi="Times"/>
      <w:sz w:val="3276"/>
      <w:lang w:val="en-GB" w:eastAsia="de-DE"/>
    </w:rPr>
  </w:style>
  <w:style w:type="paragraph" w:customStyle="1" w:styleId="Ack">
    <w:name w:val="Ack"/>
    <w:basedOn w:val="Standa"/>
    <w:rsid w:val="005B291B"/>
  </w:style>
  <w:style w:type="paragraph" w:customStyle="1" w:styleId="TableCaption">
    <w:name w:val="TableCaption"/>
    <w:basedOn w:val="Standa"/>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Standa"/>
    <w:rsid w:val="006511FB"/>
    <w:pPr>
      <w:spacing w:before="230" w:after="460" w:line="190" w:lineRule="exact"/>
      <w:jc w:val="both"/>
    </w:pPr>
    <w:rPr>
      <w:rFonts w:ascii="Arial" w:hAnsi="Arial"/>
      <w:sz w:val="16"/>
      <w:szCs w:val="14"/>
      <w:lang w:val="en-GB"/>
    </w:rPr>
  </w:style>
  <w:style w:type="paragraph" w:styleId="Funotentext">
    <w:name w:val="footnote text"/>
    <w:basedOn w:val="Standa"/>
    <w:semiHidden/>
    <w:rsid w:val="00D81375"/>
    <w:pPr>
      <w:keepLines/>
      <w:widowControl w:val="0"/>
      <w:jc w:val="both"/>
    </w:pPr>
    <w:rPr>
      <w:sz w:val="20"/>
      <w:szCs w:val="20"/>
      <w:lang w:val="en-GB" w:eastAsia="ro-RO"/>
    </w:rPr>
  </w:style>
  <w:style w:type="paragraph" w:customStyle="1" w:styleId="STOE">
    <w:name w:val="STOE"/>
    <w:basedOn w:val="Standa"/>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rsid w:val="00D81375"/>
    <w:rPr>
      <w:rFonts w:ascii="Times" w:hAnsi="Times"/>
      <w:sz w:val="3276"/>
      <w:lang w:val="en-GB" w:eastAsia="de-DE"/>
    </w:rPr>
  </w:style>
  <w:style w:type="paragraph" w:customStyle="1" w:styleId="Sprechblasen">
    <w:name w:val="Sprechblasen"/>
    <w:basedOn w:val="Standa"/>
    <w:semiHidden/>
    <w:rsid w:val="00D81375"/>
    <w:rPr>
      <w:rFonts w:ascii="Tahoma" w:hAnsi="Tahoma" w:cs="Tahoma"/>
      <w:sz w:val="16"/>
      <w:szCs w:val="16"/>
    </w:rPr>
  </w:style>
  <w:style w:type="paragraph" w:customStyle="1" w:styleId="Kopfze">
    <w:name w:val="Kopfze"/>
    <w:basedOn w:val="Standa"/>
    <w:rsid w:val="00881456"/>
    <w:pPr>
      <w:tabs>
        <w:tab w:val="center" w:pos="4536"/>
        <w:tab w:val="right" w:pos="9072"/>
      </w:tabs>
    </w:pPr>
    <w:rPr>
      <w:lang w:val="x-none"/>
    </w:rPr>
  </w:style>
  <w:style w:type="paragraph" w:customStyle="1" w:styleId="Fuzei">
    <w:name w:val="Fußzei"/>
    <w:basedOn w:val="Standa"/>
    <w:rsid w:val="00881456"/>
    <w:pPr>
      <w:tabs>
        <w:tab w:val="center" w:pos="4536"/>
        <w:tab w:val="right" w:pos="9072"/>
      </w:tabs>
    </w:pPr>
    <w:rPr>
      <w:lang w:val="x-none"/>
    </w:rPr>
  </w:style>
  <w:style w:type="paragraph" w:customStyle="1" w:styleId="Title1">
    <w:name w:val="Title1"/>
    <w:basedOn w:val="Standa"/>
    <w:rsid w:val="00004A23"/>
    <w:rPr>
      <w:b/>
      <w:lang w:val="en-US"/>
    </w:rPr>
  </w:style>
  <w:style w:type="paragraph" w:customStyle="1" w:styleId="AuthorsFull">
    <w:name w:val="Authors Full"/>
    <w:basedOn w:val="Standa"/>
    <w:rsid w:val="00004A23"/>
    <w:rPr>
      <w:i/>
      <w:lang w:val="en-US"/>
    </w:rPr>
  </w:style>
  <w:style w:type="paragraph" w:customStyle="1" w:styleId="dedication">
    <w:name w:val="dedication"/>
    <w:basedOn w:val="Standa"/>
    <w:rsid w:val="00004A23"/>
    <w:rPr>
      <w:i/>
      <w:lang w:val="en-US"/>
    </w:rPr>
  </w:style>
  <w:style w:type="paragraph" w:customStyle="1" w:styleId="Addresses">
    <w:name w:val="Addresses"/>
    <w:basedOn w:val="Standa"/>
    <w:rsid w:val="00004A23"/>
    <w:rPr>
      <w:lang w:val="en-US"/>
    </w:rPr>
  </w:style>
  <w:style w:type="paragraph" w:customStyle="1" w:styleId="Acknowledgements">
    <w:name w:val="Acknowledgements"/>
    <w:basedOn w:val="Standa"/>
    <w:rsid w:val="00004A23"/>
    <w:rPr>
      <w:lang w:val="en-US"/>
    </w:rPr>
  </w:style>
  <w:style w:type="paragraph" w:customStyle="1" w:styleId="Abstract">
    <w:name w:val="Abstract"/>
    <w:basedOn w:val="Standa"/>
    <w:rsid w:val="00351AD7"/>
    <w:pPr>
      <w:spacing w:line="480" w:lineRule="auto"/>
      <w:jc w:val="both"/>
    </w:pPr>
    <w:rPr>
      <w:lang w:val="en-US"/>
    </w:rPr>
  </w:style>
  <w:style w:type="paragraph" w:customStyle="1" w:styleId="Head1">
    <w:name w:val="Head 1"/>
    <w:basedOn w:val="Standa"/>
    <w:rsid w:val="00004A23"/>
    <w:pPr>
      <w:spacing w:line="360" w:lineRule="auto"/>
    </w:pPr>
    <w:rPr>
      <w:b/>
      <w:lang w:val="en-US"/>
    </w:rPr>
  </w:style>
  <w:style w:type="paragraph" w:customStyle="1" w:styleId="Head2">
    <w:name w:val="Head 2"/>
    <w:basedOn w:val="Standa"/>
    <w:rsid w:val="00004A23"/>
    <w:pPr>
      <w:spacing w:line="360" w:lineRule="auto"/>
    </w:pPr>
    <w:rPr>
      <w:i/>
      <w:lang w:val="en-US"/>
    </w:rPr>
  </w:style>
  <w:style w:type="paragraph" w:customStyle="1" w:styleId="dates">
    <w:name w:val="dates"/>
    <w:basedOn w:val="Standa"/>
    <w:rsid w:val="00004A23"/>
    <w:pPr>
      <w:jc w:val="right"/>
    </w:pPr>
    <w:rPr>
      <w:lang w:val="en-US"/>
    </w:rPr>
  </w:style>
  <w:style w:type="paragraph" w:customStyle="1" w:styleId="Literature">
    <w:name w:val="Literature"/>
    <w:basedOn w:val="Standa"/>
    <w:rsid w:val="00004A23"/>
    <w:pPr>
      <w:spacing w:line="480" w:lineRule="auto"/>
    </w:pPr>
  </w:style>
  <w:style w:type="paragraph" w:customStyle="1" w:styleId="Legend">
    <w:name w:val="Legend"/>
    <w:basedOn w:val="Standa"/>
    <w:rsid w:val="00004A23"/>
    <w:rPr>
      <w:lang w:val="en-US"/>
    </w:rPr>
  </w:style>
  <w:style w:type="paragraph" w:customStyle="1" w:styleId="MainText">
    <w:name w:val="Main Text"/>
    <w:basedOn w:val="Standa"/>
    <w:rsid w:val="00004A23"/>
    <w:pPr>
      <w:spacing w:line="480" w:lineRule="auto"/>
    </w:pPr>
    <w:rPr>
      <w:lang w:val="en-US"/>
    </w:rPr>
  </w:style>
  <w:style w:type="paragraph" w:customStyle="1" w:styleId="Tableofcontents">
    <w:name w:val="Table of contents"/>
    <w:basedOn w:val="Standa"/>
    <w:rsid w:val="00F571A3"/>
    <w:rPr>
      <w:b/>
      <w:bCs/>
      <w:lang w:val="en-US"/>
    </w:rPr>
  </w:style>
  <w:style w:type="paragraph" w:customStyle="1" w:styleId="ExperimentalText">
    <w:name w:val="Experimental Text"/>
    <w:basedOn w:val="Standa"/>
    <w:rsid w:val="00004A23"/>
    <w:pPr>
      <w:spacing w:line="480" w:lineRule="auto"/>
    </w:pPr>
    <w:rPr>
      <w:lang w:val="en-US"/>
    </w:rPr>
  </w:style>
  <w:style w:type="character" w:customStyle="1" w:styleId="ExperimentalTextChar">
    <w:name w:val="Experimental Text Char"/>
    <w:rsid w:val="00004A23"/>
    <w:rPr>
      <w:rFonts w:eastAsia="MS Mincho"/>
      <w:sz w:val="24"/>
      <w:lang w:val="en-US" w:eastAsia="ja-JP"/>
    </w:rPr>
  </w:style>
  <w:style w:type="character" w:customStyle="1" w:styleId="MainTextChar">
    <w:name w:val="Main Text Char"/>
    <w:rsid w:val="00004A23"/>
    <w:rPr>
      <w:rFonts w:eastAsia="MS Mincho"/>
      <w:sz w:val="24"/>
      <w:lang w:val="en-US" w:eastAsia="ja-JP"/>
    </w:rPr>
  </w:style>
  <w:style w:type="paragraph" w:customStyle="1" w:styleId="Title2">
    <w:name w:val="Title2"/>
    <w:basedOn w:val="Standa"/>
    <w:rsid w:val="002D16A0"/>
    <w:rPr>
      <w:b/>
      <w:lang w:val="en-US"/>
    </w:rPr>
  </w:style>
  <w:style w:type="paragraph" w:customStyle="1" w:styleId="Dedication0">
    <w:name w:val="Dedication"/>
    <w:basedOn w:val="Standa"/>
    <w:rsid w:val="00322D5B"/>
    <w:rPr>
      <w:lang w:val="en-US"/>
    </w:rPr>
  </w:style>
  <w:style w:type="paragraph" w:customStyle="1" w:styleId="Maintext0">
    <w:name w:val="Main text"/>
    <w:basedOn w:val="Standa"/>
    <w:rsid w:val="002D16A0"/>
    <w:pPr>
      <w:spacing w:line="480" w:lineRule="auto"/>
    </w:pPr>
    <w:rPr>
      <w:lang w:val="en-US"/>
    </w:rPr>
  </w:style>
  <w:style w:type="character" w:customStyle="1" w:styleId="MaintextChar0">
    <w:name w:val="Main text Char"/>
    <w:rsid w:val="002D16A0"/>
    <w:rPr>
      <w:sz w:val="24"/>
      <w:lang w:val="en-US" w:eastAsia="ja-JP"/>
    </w:rPr>
  </w:style>
  <w:style w:type="paragraph" w:customStyle="1" w:styleId="Biography">
    <w:name w:val="Biography"/>
    <w:basedOn w:val="Standa"/>
    <w:rsid w:val="00562E2B"/>
    <w:rPr>
      <w:i/>
      <w:lang w:val="en-US"/>
    </w:rPr>
  </w:style>
  <w:style w:type="character" w:customStyle="1" w:styleId="HeaderChar">
    <w:name w:val="Header Char"/>
    <w:rsid w:val="00414465"/>
    <w:rPr>
      <w:sz w:val="24"/>
      <w:lang w:val="x-none" w:eastAsia="ja-JP"/>
    </w:rPr>
  </w:style>
  <w:style w:type="character" w:styleId="Kommentarzeichen">
    <w:name w:val="annotation reference"/>
    <w:semiHidden/>
    <w:rsid w:val="00664F6D"/>
    <w:rPr>
      <w:sz w:val="16"/>
    </w:rPr>
  </w:style>
  <w:style w:type="paragraph" w:styleId="Kommentartext">
    <w:name w:val="annotation text"/>
    <w:basedOn w:val="Standa"/>
    <w:semiHidden/>
    <w:rsid w:val="00664F6D"/>
    <w:rPr>
      <w:sz w:val="20"/>
      <w:szCs w:val="20"/>
      <w:lang w:val="x-none"/>
    </w:rPr>
  </w:style>
  <w:style w:type="character" w:customStyle="1" w:styleId="CommentTextChar">
    <w:name w:val="Comment Text Char"/>
    <w:semiHidden/>
    <w:rsid w:val="00664F6D"/>
    <w:rPr>
      <w:lang w:val="x-none" w:eastAsia="ja-JP"/>
    </w:rPr>
  </w:style>
  <w:style w:type="paragraph" w:styleId="Kommentarthema">
    <w:name w:val="annotation subject"/>
    <w:basedOn w:val="Kommentartext"/>
    <w:next w:val="Kommentartext"/>
    <w:semiHidden/>
    <w:rsid w:val="00664F6D"/>
    <w:rPr>
      <w:b/>
      <w:bCs/>
    </w:rPr>
  </w:style>
  <w:style w:type="character" w:customStyle="1" w:styleId="CommentSubjectChar">
    <w:name w:val="Comment Subject Char"/>
    <w:semiHidden/>
    <w:rsid w:val="00664F6D"/>
    <w:rPr>
      <w:b/>
      <w:lang w:val="x-none" w:eastAsia="ja-JP"/>
    </w:rPr>
  </w:style>
  <w:style w:type="character" w:customStyle="1" w:styleId="FooterChar">
    <w:name w:val="Footer Char"/>
    <w:rsid w:val="00250F21"/>
    <w:rPr>
      <w:sz w:val="24"/>
      <w:lang w:val="x-none" w:eastAsia="ja-JP"/>
    </w:rPr>
  </w:style>
  <w:style w:type="paragraph" w:customStyle="1" w:styleId="Default">
    <w:name w:val="Default"/>
    <w:rsid w:val="003D61B8"/>
    <w:pPr>
      <w:autoSpaceDE w:val="0"/>
      <w:autoSpaceDN w:val="0"/>
      <w:adjustRightInd w:val="0"/>
    </w:pPr>
    <w:rPr>
      <w:rFonts w:eastAsia="PMingLiU"/>
      <w:color w:val="000000"/>
      <w:sz w:val="24"/>
      <w:szCs w:val="24"/>
      <w:lang w:eastAsia="zh-TW" w:bidi="de-DE"/>
    </w:rPr>
  </w:style>
  <w:style w:type="paragraph" w:customStyle="1" w:styleId="StandardWe">
    <w:name w:val="Standard (We"/>
    <w:basedOn w:val="Standa"/>
    <w:rsid w:val="00B81D18"/>
    <w:pPr>
      <w:spacing w:before="100" w:beforeAutospacing="1" w:after="100" w:afterAutospacing="1"/>
    </w:pPr>
    <w:rPr>
      <w:rFonts w:ascii="PMingLiU" w:eastAsia="PMingLiU" w:hAnsi="PMingLiU" w:cs="PMingLiU"/>
      <w:lang w:val="en-US" w:eastAsia="zh-TW"/>
    </w:rPr>
  </w:style>
  <w:style w:type="paragraph" w:styleId="Sprechblasentext">
    <w:name w:val="Balloon Text"/>
    <w:basedOn w:val="Standard"/>
    <w:semiHidden/>
    <w:rsid w:val="0051643D"/>
    <w:rPr>
      <w:rFonts w:ascii="Lucida Grande" w:hAnsi="Lucida Grande"/>
      <w:sz w:val="18"/>
      <w:szCs w:val="18"/>
    </w:rPr>
  </w:style>
  <w:style w:type="character" w:customStyle="1" w:styleId="info">
    <w:name w:val="info"/>
    <w:basedOn w:val="Absatz-Standardschriftart"/>
    <w:rsid w:val="00844141"/>
  </w:style>
  <w:style w:type="character" w:customStyle="1" w:styleId="hps">
    <w:name w:val="hps"/>
    <w:basedOn w:val="Absatz-Standardschriftart"/>
    <w:rsid w:val="00CD353D"/>
  </w:style>
  <w:style w:type="character" w:customStyle="1" w:styleId="berschrift3Zchn">
    <w:name w:val="Überschrift 3 Zchn"/>
    <w:basedOn w:val="Absatz-Standardschriftart"/>
    <w:link w:val="berschrift3"/>
    <w:uiPriority w:val="9"/>
    <w:rsid w:val="00604DA3"/>
    <w:rPr>
      <w:rFonts w:eastAsia="Times New Roman"/>
      <w:b/>
      <w:bCs/>
      <w:sz w:val="27"/>
      <w:szCs w:val="27"/>
    </w:rPr>
  </w:style>
  <w:style w:type="paragraph" w:customStyle="1" w:styleId="p">
    <w:name w:val="p"/>
    <w:basedOn w:val="Standard"/>
    <w:rsid w:val="00604DA3"/>
    <w:pPr>
      <w:spacing w:before="100" w:beforeAutospacing="1" w:after="100" w:afterAutospacing="1"/>
    </w:pPr>
  </w:style>
  <w:style w:type="paragraph" w:styleId="StandardWeb">
    <w:name w:val="Normal (Web)"/>
    <w:basedOn w:val="Standard"/>
    <w:uiPriority w:val="99"/>
    <w:unhideWhenUsed/>
    <w:rsid w:val="00786A40"/>
    <w:pPr>
      <w:spacing w:before="100" w:beforeAutospacing="1" w:after="100" w:afterAutospacing="1"/>
    </w:pPr>
  </w:style>
  <w:style w:type="character" w:customStyle="1" w:styleId="berschrift1Zchn">
    <w:name w:val="Überschrift 1 Zchn"/>
    <w:basedOn w:val="Absatz-Standardschriftart"/>
    <w:link w:val="berschrift1"/>
    <w:uiPriority w:val="9"/>
    <w:rsid w:val="00786900"/>
    <w:rPr>
      <w:rFonts w:asciiTheme="majorHAnsi" w:eastAsiaTheme="majorEastAsia" w:hAnsiTheme="majorHAnsi" w:cstheme="majorBidi"/>
      <w:b/>
      <w:bCs/>
      <w:kern w:val="52"/>
      <w:sz w:val="52"/>
      <w:szCs w:val="52"/>
    </w:rPr>
  </w:style>
  <w:style w:type="character" w:styleId="Platzhaltertext">
    <w:name w:val="Placeholder Text"/>
    <w:basedOn w:val="Absatz-Standardschriftart"/>
    <w:uiPriority w:val="99"/>
    <w:unhideWhenUsed/>
    <w:rsid w:val="00153A55"/>
    <w:rPr>
      <w:color w:val="808080"/>
    </w:rPr>
  </w:style>
  <w:style w:type="paragraph" w:styleId="Kopfzeile">
    <w:name w:val="header"/>
    <w:basedOn w:val="Standard"/>
    <w:link w:val="KopfzeileZchn"/>
    <w:uiPriority w:val="99"/>
    <w:unhideWhenUsed/>
    <w:rsid w:val="00E4777D"/>
    <w:pPr>
      <w:tabs>
        <w:tab w:val="center" w:pos="4536"/>
        <w:tab w:val="right" w:pos="9072"/>
      </w:tabs>
    </w:pPr>
  </w:style>
  <w:style w:type="character" w:customStyle="1" w:styleId="KopfzeileZchn">
    <w:name w:val="Kopfzeile Zchn"/>
    <w:basedOn w:val="Absatz-Standardschriftart"/>
    <w:link w:val="Kopfzeile"/>
    <w:uiPriority w:val="99"/>
    <w:rsid w:val="00E4777D"/>
    <w:rPr>
      <w:rFonts w:eastAsia="Times New Roman"/>
      <w:sz w:val="24"/>
      <w:szCs w:val="24"/>
    </w:rPr>
  </w:style>
  <w:style w:type="paragraph" w:styleId="Fuzeile">
    <w:name w:val="footer"/>
    <w:basedOn w:val="Standard"/>
    <w:link w:val="FuzeileZchn"/>
    <w:uiPriority w:val="99"/>
    <w:unhideWhenUsed/>
    <w:rsid w:val="00E4777D"/>
    <w:pPr>
      <w:tabs>
        <w:tab w:val="center" w:pos="4536"/>
        <w:tab w:val="right" w:pos="9072"/>
      </w:tabs>
    </w:pPr>
  </w:style>
  <w:style w:type="character" w:customStyle="1" w:styleId="FuzeileZchn">
    <w:name w:val="Fußzeile Zchn"/>
    <w:basedOn w:val="Absatz-Standardschriftart"/>
    <w:link w:val="Fuzeile"/>
    <w:uiPriority w:val="99"/>
    <w:rsid w:val="00E4777D"/>
    <w:rPr>
      <w:rFonts w:eastAsia="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Standard">
    <w:name w:val="Normal"/>
    <w:qFormat/>
    <w:rPr>
      <w:rFonts w:eastAsia="Times New Roman"/>
      <w:sz w:val="24"/>
      <w:szCs w:val="24"/>
    </w:rPr>
  </w:style>
  <w:style w:type="paragraph" w:styleId="berschrift1">
    <w:name w:val="heading 1"/>
    <w:basedOn w:val="Standard"/>
    <w:next w:val="Standard"/>
    <w:link w:val="berschrift1Zchn"/>
    <w:uiPriority w:val="9"/>
    <w:qFormat/>
    <w:rsid w:val="00786900"/>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berschrift3">
    <w:name w:val="heading 3"/>
    <w:basedOn w:val="Standard"/>
    <w:link w:val="berschrift3Zchn"/>
    <w:uiPriority w:val="9"/>
    <w:qFormat/>
    <w:rsid w:val="00604DA3"/>
    <w:pPr>
      <w:spacing w:before="100" w:beforeAutospacing="1" w:after="100" w:afterAutospacing="1"/>
      <w:outlineLvl w:val="2"/>
    </w:pPr>
    <w:rPr>
      <w:b/>
      <w:bCs/>
      <w:sz w:val="27"/>
      <w:szCs w:val="27"/>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
    <w:name w:val="Standa"/>
    <w:rsid w:val="00971180"/>
    <w:rPr>
      <w:sz w:val="24"/>
      <w:szCs w:val="24"/>
      <w:lang w:eastAsia="ja-JP" w:bidi="de-DE"/>
    </w:rPr>
  </w:style>
  <w:style w:type="character" w:customStyle="1" w:styleId="Absatz-Standardschrift">
    <w:name w:val="Absatz-Standardschrift"/>
    <w:semiHidden/>
  </w:style>
  <w:style w:type="table" w:customStyle="1" w:styleId="NormaleTabe">
    <w:name w:val="Normale Tabe"/>
    <w:semiHidden/>
    <w:rPr>
      <w:lang w:eastAsia="en-US" w:bidi="de-DE"/>
    </w:rPr>
    <w:tblPr>
      <w:tblInd w:w="0" w:type="dxa"/>
      <w:tblCellMar>
        <w:top w:w="0" w:type="dxa"/>
        <w:left w:w="108" w:type="dxa"/>
        <w:bottom w:w="0" w:type="dxa"/>
        <w:right w:w="108" w:type="dxa"/>
      </w:tblCellMar>
    </w:tblPr>
  </w:style>
  <w:style w:type="paragraph" w:customStyle="1" w:styleId="History">
    <w:name w:val="History"/>
    <w:basedOn w:val="Standa"/>
    <w:rsid w:val="005B291B"/>
    <w:pPr>
      <w:spacing w:before="230" w:after="460" w:line="180" w:lineRule="exact"/>
      <w:jc w:val="right"/>
    </w:pPr>
    <w:rPr>
      <w:rFonts w:ascii="Arial" w:hAnsi="Arial"/>
      <w:sz w:val="14"/>
      <w:szCs w:val="16"/>
    </w:rPr>
  </w:style>
  <w:style w:type="paragraph" w:customStyle="1" w:styleId="References">
    <w:name w:val="References"/>
    <w:basedOn w:val="Standa"/>
    <w:rsid w:val="005B291B"/>
    <w:pPr>
      <w:spacing w:line="200" w:lineRule="exact"/>
      <w:ind w:left="425" w:hanging="425"/>
      <w:jc w:val="both"/>
    </w:pPr>
    <w:rPr>
      <w:sz w:val="15"/>
      <w:szCs w:val="14"/>
      <w:lang w:val="en-GB"/>
    </w:rPr>
  </w:style>
  <w:style w:type="paragraph" w:customStyle="1" w:styleId="HExperimentalSection">
    <w:name w:val="HExperimental_Section"/>
    <w:basedOn w:val="Standa"/>
    <w:rsid w:val="005B291B"/>
    <w:pPr>
      <w:spacing w:before="460" w:after="230" w:line="230" w:lineRule="atLeast"/>
    </w:pPr>
    <w:rPr>
      <w:i/>
      <w:szCs w:val="20"/>
    </w:rPr>
  </w:style>
  <w:style w:type="paragraph" w:customStyle="1" w:styleId="ExperimentalSection">
    <w:name w:val="ExperimentalSection"/>
    <w:basedOn w:val="Standa"/>
    <w:rsid w:val="005B291B"/>
    <w:pPr>
      <w:spacing w:after="240" w:line="200" w:lineRule="exact"/>
      <w:ind w:firstLine="170"/>
      <w:jc w:val="both"/>
    </w:pPr>
    <w:rPr>
      <w:sz w:val="16"/>
      <w:szCs w:val="14"/>
      <w:lang w:val="en-GB"/>
    </w:rPr>
  </w:style>
  <w:style w:type="paragraph" w:customStyle="1" w:styleId="FNB">
    <w:name w:val="FNB"/>
    <w:basedOn w:val="Standa"/>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rsid w:val="005B291B"/>
    <w:rPr>
      <w:rFonts w:ascii="Times" w:hAnsi="Times"/>
      <w:sz w:val="3276"/>
      <w:lang w:val="en-GB" w:eastAsia="de-DE"/>
    </w:rPr>
  </w:style>
  <w:style w:type="paragraph" w:customStyle="1" w:styleId="Ack">
    <w:name w:val="Ack"/>
    <w:basedOn w:val="Standa"/>
    <w:rsid w:val="005B291B"/>
  </w:style>
  <w:style w:type="paragraph" w:customStyle="1" w:styleId="TableCaption">
    <w:name w:val="TableCaption"/>
    <w:basedOn w:val="Standa"/>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Standa"/>
    <w:rsid w:val="006511FB"/>
    <w:pPr>
      <w:spacing w:before="230" w:after="460" w:line="190" w:lineRule="exact"/>
      <w:jc w:val="both"/>
    </w:pPr>
    <w:rPr>
      <w:rFonts w:ascii="Arial" w:hAnsi="Arial"/>
      <w:sz w:val="16"/>
      <w:szCs w:val="14"/>
      <w:lang w:val="en-GB"/>
    </w:rPr>
  </w:style>
  <w:style w:type="paragraph" w:styleId="Funotentext">
    <w:name w:val="footnote text"/>
    <w:basedOn w:val="Standa"/>
    <w:semiHidden/>
    <w:rsid w:val="00D81375"/>
    <w:pPr>
      <w:keepLines/>
      <w:widowControl w:val="0"/>
      <w:jc w:val="both"/>
    </w:pPr>
    <w:rPr>
      <w:sz w:val="20"/>
      <w:szCs w:val="20"/>
      <w:lang w:val="en-GB" w:eastAsia="ro-RO"/>
    </w:rPr>
  </w:style>
  <w:style w:type="paragraph" w:customStyle="1" w:styleId="STOE">
    <w:name w:val="STOE"/>
    <w:basedOn w:val="Standa"/>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rsid w:val="00D81375"/>
    <w:rPr>
      <w:rFonts w:ascii="Times" w:hAnsi="Times"/>
      <w:sz w:val="3276"/>
      <w:lang w:val="en-GB" w:eastAsia="de-DE"/>
    </w:rPr>
  </w:style>
  <w:style w:type="paragraph" w:customStyle="1" w:styleId="Sprechblasen">
    <w:name w:val="Sprechblasen"/>
    <w:basedOn w:val="Standa"/>
    <w:semiHidden/>
    <w:rsid w:val="00D81375"/>
    <w:rPr>
      <w:rFonts w:ascii="Tahoma" w:hAnsi="Tahoma" w:cs="Tahoma"/>
      <w:sz w:val="16"/>
      <w:szCs w:val="16"/>
    </w:rPr>
  </w:style>
  <w:style w:type="paragraph" w:customStyle="1" w:styleId="Kopfze">
    <w:name w:val="Kopfze"/>
    <w:basedOn w:val="Standa"/>
    <w:rsid w:val="00881456"/>
    <w:pPr>
      <w:tabs>
        <w:tab w:val="center" w:pos="4536"/>
        <w:tab w:val="right" w:pos="9072"/>
      </w:tabs>
    </w:pPr>
    <w:rPr>
      <w:lang w:val="x-none"/>
    </w:rPr>
  </w:style>
  <w:style w:type="paragraph" w:customStyle="1" w:styleId="Fuzei">
    <w:name w:val="Fußzei"/>
    <w:basedOn w:val="Standa"/>
    <w:rsid w:val="00881456"/>
    <w:pPr>
      <w:tabs>
        <w:tab w:val="center" w:pos="4536"/>
        <w:tab w:val="right" w:pos="9072"/>
      </w:tabs>
    </w:pPr>
    <w:rPr>
      <w:lang w:val="x-none"/>
    </w:rPr>
  </w:style>
  <w:style w:type="paragraph" w:customStyle="1" w:styleId="Title1">
    <w:name w:val="Title1"/>
    <w:basedOn w:val="Standa"/>
    <w:rsid w:val="00004A23"/>
    <w:rPr>
      <w:b/>
      <w:lang w:val="en-US"/>
    </w:rPr>
  </w:style>
  <w:style w:type="paragraph" w:customStyle="1" w:styleId="AuthorsFull">
    <w:name w:val="Authors Full"/>
    <w:basedOn w:val="Standa"/>
    <w:rsid w:val="00004A23"/>
    <w:rPr>
      <w:i/>
      <w:lang w:val="en-US"/>
    </w:rPr>
  </w:style>
  <w:style w:type="paragraph" w:customStyle="1" w:styleId="dedication">
    <w:name w:val="dedication"/>
    <w:basedOn w:val="Standa"/>
    <w:rsid w:val="00004A23"/>
    <w:rPr>
      <w:i/>
      <w:lang w:val="en-US"/>
    </w:rPr>
  </w:style>
  <w:style w:type="paragraph" w:customStyle="1" w:styleId="Addresses">
    <w:name w:val="Addresses"/>
    <w:basedOn w:val="Standa"/>
    <w:rsid w:val="00004A23"/>
    <w:rPr>
      <w:lang w:val="en-US"/>
    </w:rPr>
  </w:style>
  <w:style w:type="paragraph" w:customStyle="1" w:styleId="Acknowledgements">
    <w:name w:val="Acknowledgements"/>
    <w:basedOn w:val="Standa"/>
    <w:rsid w:val="00004A23"/>
    <w:rPr>
      <w:lang w:val="en-US"/>
    </w:rPr>
  </w:style>
  <w:style w:type="paragraph" w:customStyle="1" w:styleId="Abstract">
    <w:name w:val="Abstract"/>
    <w:basedOn w:val="Standa"/>
    <w:rsid w:val="00351AD7"/>
    <w:pPr>
      <w:spacing w:line="480" w:lineRule="auto"/>
      <w:jc w:val="both"/>
    </w:pPr>
    <w:rPr>
      <w:lang w:val="en-US"/>
    </w:rPr>
  </w:style>
  <w:style w:type="paragraph" w:customStyle="1" w:styleId="Head1">
    <w:name w:val="Head 1"/>
    <w:basedOn w:val="Standa"/>
    <w:rsid w:val="00004A23"/>
    <w:pPr>
      <w:spacing w:line="360" w:lineRule="auto"/>
    </w:pPr>
    <w:rPr>
      <w:b/>
      <w:lang w:val="en-US"/>
    </w:rPr>
  </w:style>
  <w:style w:type="paragraph" w:customStyle="1" w:styleId="Head2">
    <w:name w:val="Head 2"/>
    <w:basedOn w:val="Standa"/>
    <w:rsid w:val="00004A23"/>
    <w:pPr>
      <w:spacing w:line="360" w:lineRule="auto"/>
    </w:pPr>
    <w:rPr>
      <w:i/>
      <w:lang w:val="en-US"/>
    </w:rPr>
  </w:style>
  <w:style w:type="paragraph" w:customStyle="1" w:styleId="dates">
    <w:name w:val="dates"/>
    <w:basedOn w:val="Standa"/>
    <w:rsid w:val="00004A23"/>
    <w:pPr>
      <w:jc w:val="right"/>
    </w:pPr>
    <w:rPr>
      <w:lang w:val="en-US"/>
    </w:rPr>
  </w:style>
  <w:style w:type="paragraph" w:customStyle="1" w:styleId="Literature">
    <w:name w:val="Literature"/>
    <w:basedOn w:val="Standa"/>
    <w:rsid w:val="00004A23"/>
    <w:pPr>
      <w:spacing w:line="480" w:lineRule="auto"/>
    </w:pPr>
  </w:style>
  <w:style w:type="paragraph" w:customStyle="1" w:styleId="Legend">
    <w:name w:val="Legend"/>
    <w:basedOn w:val="Standa"/>
    <w:rsid w:val="00004A23"/>
    <w:rPr>
      <w:lang w:val="en-US"/>
    </w:rPr>
  </w:style>
  <w:style w:type="paragraph" w:customStyle="1" w:styleId="MainText">
    <w:name w:val="Main Text"/>
    <w:basedOn w:val="Standa"/>
    <w:rsid w:val="00004A23"/>
    <w:pPr>
      <w:spacing w:line="480" w:lineRule="auto"/>
    </w:pPr>
    <w:rPr>
      <w:lang w:val="en-US"/>
    </w:rPr>
  </w:style>
  <w:style w:type="paragraph" w:customStyle="1" w:styleId="Tableofcontents">
    <w:name w:val="Table of contents"/>
    <w:basedOn w:val="Standa"/>
    <w:rsid w:val="00F571A3"/>
    <w:rPr>
      <w:b/>
      <w:bCs/>
      <w:lang w:val="en-US"/>
    </w:rPr>
  </w:style>
  <w:style w:type="paragraph" w:customStyle="1" w:styleId="ExperimentalText">
    <w:name w:val="Experimental Text"/>
    <w:basedOn w:val="Standa"/>
    <w:rsid w:val="00004A23"/>
    <w:pPr>
      <w:spacing w:line="480" w:lineRule="auto"/>
    </w:pPr>
    <w:rPr>
      <w:lang w:val="en-US"/>
    </w:rPr>
  </w:style>
  <w:style w:type="character" w:customStyle="1" w:styleId="ExperimentalTextChar">
    <w:name w:val="Experimental Text Char"/>
    <w:rsid w:val="00004A23"/>
    <w:rPr>
      <w:rFonts w:eastAsia="MS Mincho"/>
      <w:sz w:val="24"/>
      <w:lang w:val="en-US" w:eastAsia="ja-JP"/>
    </w:rPr>
  </w:style>
  <w:style w:type="character" w:customStyle="1" w:styleId="MainTextChar">
    <w:name w:val="Main Text Char"/>
    <w:rsid w:val="00004A23"/>
    <w:rPr>
      <w:rFonts w:eastAsia="MS Mincho"/>
      <w:sz w:val="24"/>
      <w:lang w:val="en-US" w:eastAsia="ja-JP"/>
    </w:rPr>
  </w:style>
  <w:style w:type="paragraph" w:customStyle="1" w:styleId="Title2">
    <w:name w:val="Title2"/>
    <w:basedOn w:val="Standa"/>
    <w:rsid w:val="002D16A0"/>
    <w:rPr>
      <w:b/>
      <w:lang w:val="en-US"/>
    </w:rPr>
  </w:style>
  <w:style w:type="paragraph" w:customStyle="1" w:styleId="Dedication0">
    <w:name w:val="Dedication"/>
    <w:basedOn w:val="Standa"/>
    <w:rsid w:val="00322D5B"/>
    <w:rPr>
      <w:lang w:val="en-US"/>
    </w:rPr>
  </w:style>
  <w:style w:type="paragraph" w:customStyle="1" w:styleId="Maintext0">
    <w:name w:val="Main text"/>
    <w:basedOn w:val="Standa"/>
    <w:rsid w:val="002D16A0"/>
    <w:pPr>
      <w:spacing w:line="480" w:lineRule="auto"/>
    </w:pPr>
    <w:rPr>
      <w:lang w:val="en-US"/>
    </w:rPr>
  </w:style>
  <w:style w:type="character" w:customStyle="1" w:styleId="MaintextChar0">
    <w:name w:val="Main text Char"/>
    <w:rsid w:val="002D16A0"/>
    <w:rPr>
      <w:sz w:val="24"/>
      <w:lang w:val="en-US" w:eastAsia="ja-JP"/>
    </w:rPr>
  </w:style>
  <w:style w:type="paragraph" w:customStyle="1" w:styleId="Biography">
    <w:name w:val="Biography"/>
    <w:basedOn w:val="Standa"/>
    <w:rsid w:val="00562E2B"/>
    <w:rPr>
      <w:i/>
      <w:lang w:val="en-US"/>
    </w:rPr>
  </w:style>
  <w:style w:type="character" w:customStyle="1" w:styleId="HeaderChar">
    <w:name w:val="Header Char"/>
    <w:rsid w:val="00414465"/>
    <w:rPr>
      <w:sz w:val="24"/>
      <w:lang w:val="x-none" w:eastAsia="ja-JP"/>
    </w:rPr>
  </w:style>
  <w:style w:type="character" w:styleId="Kommentarzeichen">
    <w:name w:val="annotation reference"/>
    <w:semiHidden/>
    <w:rsid w:val="00664F6D"/>
    <w:rPr>
      <w:sz w:val="16"/>
    </w:rPr>
  </w:style>
  <w:style w:type="paragraph" w:styleId="Kommentartext">
    <w:name w:val="annotation text"/>
    <w:basedOn w:val="Standa"/>
    <w:semiHidden/>
    <w:rsid w:val="00664F6D"/>
    <w:rPr>
      <w:sz w:val="20"/>
      <w:szCs w:val="20"/>
      <w:lang w:val="x-none"/>
    </w:rPr>
  </w:style>
  <w:style w:type="character" w:customStyle="1" w:styleId="CommentTextChar">
    <w:name w:val="Comment Text Char"/>
    <w:semiHidden/>
    <w:rsid w:val="00664F6D"/>
    <w:rPr>
      <w:lang w:val="x-none" w:eastAsia="ja-JP"/>
    </w:rPr>
  </w:style>
  <w:style w:type="paragraph" w:styleId="Kommentarthema">
    <w:name w:val="annotation subject"/>
    <w:basedOn w:val="Kommentartext"/>
    <w:next w:val="Kommentartext"/>
    <w:semiHidden/>
    <w:rsid w:val="00664F6D"/>
    <w:rPr>
      <w:b/>
      <w:bCs/>
    </w:rPr>
  </w:style>
  <w:style w:type="character" w:customStyle="1" w:styleId="CommentSubjectChar">
    <w:name w:val="Comment Subject Char"/>
    <w:semiHidden/>
    <w:rsid w:val="00664F6D"/>
    <w:rPr>
      <w:b/>
      <w:lang w:val="x-none" w:eastAsia="ja-JP"/>
    </w:rPr>
  </w:style>
  <w:style w:type="character" w:customStyle="1" w:styleId="FooterChar">
    <w:name w:val="Footer Char"/>
    <w:rsid w:val="00250F21"/>
    <w:rPr>
      <w:sz w:val="24"/>
      <w:lang w:val="x-none" w:eastAsia="ja-JP"/>
    </w:rPr>
  </w:style>
  <w:style w:type="paragraph" w:customStyle="1" w:styleId="Default">
    <w:name w:val="Default"/>
    <w:rsid w:val="003D61B8"/>
    <w:pPr>
      <w:autoSpaceDE w:val="0"/>
      <w:autoSpaceDN w:val="0"/>
      <w:adjustRightInd w:val="0"/>
    </w:pPr>
    <w:rPr>
      <w:rFonts w:eastAsia="PMingLiU"/>
      <w:color w:val="000000"/>
      <w:sz w:val="24"/>
      <w:szCs w:val="24"/>
      <w:lang w:eastAsia="zh-TW" w:bidi="de-DE"/>
    </w:rPr>
  </w:style>
  <w:style w:type="paragraph" w:customStyle="1" w:styleId="StandardWe">
    <w:name w:val="Standard (We"/>
    <w:basedOn w:val="Standa"/>
    <w:rsid w:val="00B81D18"/>
    <w:pPr>
      <w:spacing w:before="100" w:beforeAutospacing="1" w:after="100" w:afterAutospacing="1"/>
    </w:pPr>
    <w:rPr>
      <w:rFonts w:ascii="PMingLiU" w:eastAsia="PMingLiU" w:hAnsi="PMingLiU" w:cs="PMingLiU"/>
      <w:lang w:val="en-US" w:eastAsia="zh-TW"/>
    </w:rPr>
  </w:style>
  <w:style w:type="paragraph" w:styleId="Sprechblasentext">
    <w:name w:val="Balloon Text"/>
    <w:basedOn w:val="Standard"/>
    <w:semiHidden/>
    <w:rsid w:val="0051643D"/>
    <w:rPr>
      <w:rFonts w:ascii="Lucida Grande" w:hAnsi="Lucida Grande"/>
      <w:sz w:val="18"/>
      <w:szCs w:val="18"/>
    </w:rPr>
  </w:style>
  <w:style w:type="character" w:customStyle="1" w:styleId="info">
    <w:name w:val="info"/>
    <w:basedOn w:val="Absatz-Standardschriftart"/>
    <w:rsid w:val="00844141"/>
  </w:style>
  <w:style w:type="character" w:customStyle="1" w:styleId="hps">
    <w:name w:val="hps"/>
    <w:basedOn w:val="Absatz-Standardschriftart"/>
    <w:rsid w:val="00CD353D"/>
  </w:style>
  <w:style w:type="character" w:customStyle="1" w:styleId="berschrift3Zchn">
    <w:name w:val="Überschrift 3 Zchn"/>
    <w:basedOn w:val="Absatz-Standardschriftart"/>
    <w:link w:val="berschrift3"/>
    <w:uiPriority w:val="9"/>
    <w:rsid w:val="00604DA3"/>
    <w:rPr>
      <w:rFonts w:eastAsia="Times New Roman"/>
      <w:b/>
      <w:bCs/>
      <w:sz w:val="27"/>
      <w:szCs w:val="27"/>
    </w:rPr>
  </w:style>
  <w:style w:type="paragraph" w:customStyle="1" w:styleId="p">
    <w:name w:val="p"/>
    <w:basedOn w:val="Standard"/>
    <w:rsid w:val="00604DA3"/>
    <w:pPr>
      <w:spacing w:before="100" w:beforeAutospacing="1" w:after="100" w:afterAutospacing="1"/>
    </w:pPr>
  </w:style>
  <w:style w:type="paragraph" w:styleId="StandardWeb">
    <w:name w:val="Normal (Web)"/>
    <w:basedOn w:val="Standard"/>
    <w:uiPriority w:val="99"/>
    <w:unhideWhenUsed/>
    <w:rsid w:val="00786A40"/>
    <w:pPr>
      <w:spacing w:before="100" w:beforeAutospacing="1" w:after="100" w:afterAutospacing="1"/>
    </w:pPr>
  </w:style>
  <w:style w:type="character" w:customStyle="1" w:styleId="berschrift1Zchn">
    <w:name w:val="Überschrift 1 Zchn"/>
    <w:basedOn w:val="Absatz-Standardschriftart"/>
    <w:link w:val="berschrift1"/>
    <w:uiPriority w:val="9"/>
    <w:rsid w:val="00786900"/>
    <w:rPr>
      <w:rFonts w:asciiTheme="majorHAnsi" w:eastAsiaTheme="majorEastAsia" w:hAnsiTheme="majorHAnsi" w:cstheme="majorBidi"/>
      <w:b/>
      <w:bCs/>
      <w:kern w:val="52"/>
      <w:sz w:val="52"/>
      <w:szCs w:val="52"/>
    </w:rPr>
  </w:style>
  <w:style w:type="character" w:styleId="Platzhaltertext">
    <w:name w:val="Placeholder Text"/>
    <w:basedOn w:val="Absatz-Standardschriftart"/>
    <w:uiPriority w:val="99"/>
    <w:unhideWhenUsed/>
    <w:rsid w:val="00153A55"/>
    <w:rPr>
      <w:color w:val="808080"/>
    </w:rPr>
  </w:style>
  <w:style w:type="paragraph" w:styleId="Kopfzeile">
    <w:name w:val="header"/>
    <w:basedOn w:val="Standard"/>
    <w:link w:val="KopfzeileZchn"/>
    <w:uiPriority w:val="99"/>
    <w:unhideWhenUsed/>
    <w:rsid w:val="00E4777D"/>
    <w:pPr>
      <w:tabs>
        <w:tab w:val="center" w:pos="4536"/>
        <w:tab w:val="right" w:pos="9072"/>
      </w:tabs>
    </w:pPr>
  </w:style>
  <w:style w:type="character" w:customStyle="1" w:styleId="KopfzeileZchn">
    <w:name w:val="Kopfzeile Zchn"/>
    <w:basedOn w:val="Absatz-Standardschriftart"/>
    <w:link w:val="Kopfzeile"/>
    <w:uiPriority w:val="99"/>
    <w:rsid w:val="00E4777D"/>
    <w:rPr>
      <w:rFonts w:eastAsia="Times New Roman"/>
      <w:sz w:val="24"/>
      <w:szCs w:val="24"/>
    </w:rPr>
  </w:style>
  <w:style w:type="paragraph" w:styleId="Fuzeile">
    <w:name w:val="footer"/>
    <w:basedOn w:val="Standard"/>
    <w:link w:val="FuzeileZchn"/>
    <w:uiPriority w:val="99"/>
    <w:unhideWhenUsed/>
    <w:rsid w:val="00E4777D"/>
    <w:pPr>
      <w:tabs>
        <w:tab w:val="center" w:pos="4536"/>
        <w:tab w:val="right" w:pos="9072"/>
      </w:tabs>
    </w:pPr>
  </w:style>
  <w:style w:type="character" w:customStyle="1" w:styleId="FuzeileZchn">
    <w:name w:val="Fußzeile Zchn"/>
    <w:basedOn w:val="Absatz-Standardschriftart"/>
    <w:link w:val="Fuzeile"/>
    <w:uiPriority w:val="99"/>
    <w:rsid w:val="00E4777D"/>
    <w:rPr>
      <w:rFonts w:eastAsia="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3838">
      <w:bodyDiv w:val="1"/>
      <w:marLeft w:val="0"/>
      <w:marRight w:val="0"/>
      <w:marTop w:val="0"/>
      <w:marBottom w:val="0"/>
      <w:divBdr>
        <w:top w:val="none" w:sz="0" w:space="0" w:color="auto"/>
        <w:left w:val="none" w:sz="0" w:space="0" w:color="auto"/>
        <w:bottom w:val="none" w:sz="0" w:space="0" w:color="auto"/>
        <w:right w:val="none" w:sz="0" w:space="0" w:color="auto"/>
      </w:divBdr>
    </w:div>
    <w:div w:id="13001961">
      <w:bodyDiv w:val="1"/>
      <w:marLeft w:val="0"/>
      <w:marRight w:val="0"/>
      <w:marTop w:val="0"/>
      <w:marBottom w:val="0"/>
      <w:divBdr>
        <w:top w:val="none" w:sz="0" w:space="0" w:color="auto"/>
        <w:left w:val="none" w:sz="0" w:space="0" w:color="auto"/>
        <w:bottom w:val="none" w:sz="0" w:space="0" w:color="auto"/>
        <w:right w:val="none" w:sz="0" w:space="0" w:color="auto"/>
      </w:divBdr>
    </w:div>
    <w:div w:id="49429755">
      <w:bodyDiv w:val="1"/>
      <w:marLeft w:val="0"/>
      <w:marRight w:val="0"/>
      <w:marTop w:val="0"/>
      <w:marBottom w:val="0"/>
      <w:divBdr>
        <w:top w:val="none" w:sz="0" w:space="0" w:color="auto"/>
        <w:left w:val="none" w:sz="0" w:space="0" w:color="auto"/>
        <w:bottom w:val="none" w:sz="0" w:space="0" w:color="auto"/>
        <w:right w:val="none" w:sz="0" w:space="0" w:color="auto"/>
      </w:divBdr>
    </w:div>
    <w:div w:id="153764181">
      <w:bodyDiv w:val="1"/>
      <w:marLeft w:val="0"/>
      <w:marRight w:val="0"/>
      <w:marTop w:val="0"/>
      <w:marBottom w:val="0"/>
      <w:divBdr>
        <w:top w:val="none" w:sz="0" w:space="0" w:color="auto"/>
        <w:left w:val="none" w:sz="0" w:space="0" w:color="auto"/>
        <w:bottom w:val="none" w:sz="0" w:space="0" w:color="auto"/>
        <w:right w:val="none" w:sz="0" w:space="0" w:color="auto"/>
      </w:divBdr>
    </w:div>
    <w:div w:id="231307362">
      <w:bodyDiv w:val="1"/>
      <w:marLeft w:val="0"/>
      <w:marRight w:val="0"/>
      <w:marTop w:val="0"/>
      <w:marBottom w:val="0"/>
      <w:divBdr>
        <w:top w:val="none" w:sz="0" w:space="0" w:color="auto"/>
        <w:left w:val="none" w:sz="0" w:space="0" w:color="auto"/>
        <w:bottom w:val="none" w:sz="0" w:space="0" w:color="auto"/>
        <w:right w:val="none" w:sz="0" w:space="0" w:color="auto"/>
      </w:divBdr>
    </w:div>
    <w:div w:id="244267126">
      <w:bodyDiv w:val="1"/>
      <w:marLeft w:val="0"/>
      <w:marRight w:val="0"/>
      <w:marTop w:val="0"/>
      <w:marBottom w:val="0"/>
      <w:divBdr>
        <w:top w:val="none" w:sz="0" w:space="0" w:color="auto"/>
        <w:left w:val="none" w:sz="0" w:space="0" w:color="auto"/>
        <w:bottom w:val="none" w:sz="0" w:space="0" w:color="auto"/>
        <w:right w:val="none" w:sz="0" w:space="0" w:color="auto"/>
      </w:divBdr>
    </w:div>
    <w:div w:id="251285778">
      <w:bodyDiv w:val="1"/>
      <w:marLeft w:val="0"/>
      <w:marRight w:val="0"/>
      <w:marTop w:val="0"/>
      <w:marBottom w:val="0"/>
      <w:divBdr>
        <w:top w:val="none" w:sz="0" w:space="0" w:color="auto"/>
        <w:left w:val="none" w:sz="0" w:space="0" w:color="auto"/>
        <w:bottom w:val="none" w:sz="0" w:space="0" w:color="auto"/>
        <w:right w:val="none" w:sz="0" w:space="0" w:color="auto"/>
      </w:divBdr>
    </w:div>
    <w:div w:id="335035330">
      <w:bodyDiv w:val="1"/>
      <w:marLeft w:val="0"/>
      <w:marRight w:val="0"/>
      <w:marTop w:val="0"/>
      <w:marBottom w:val="0"/>
      <w:divBdr>
        <w:top w:val="none" w:sz="0" w:space="0" w:color="auto"/>
        <w:left w:val="none" w:sz="0" w:space="0" w:color="auto"/>
        <w:bottom w:val="none" w:sz="0" w:space="0" w:color="auto"/>
        <w:right w:val="none" w:sz="0" w:space="0" w:color="auto"/>
      </w:divBdr>
    </w:div>
    <w:div w:id="415638806">
      <w:bodyDiv w:val="1"/>
      <w:marLeft w:val="0"/>
      <w:marRight w:val="0"/>
      <w:marTop w:val="0"/>
      <w:marBottom w:val="0"/>
      <w:divBdr>
        <w:top w:val="none" w:sz="0" w:space="0" w:color="auto"/>
        <w:left w:val="none" w:sz="0" w:space="0" w:color="auto"/>
        <w:bottom w:val="none" w:sz="0" w:space="0" w:color="auto"/>
        <w:right w:val="none" w:sz="0" w:space="0" w:color="auto"/>
      </w:divBdr>
    </w:div>
    <w:div w:id="464157432">
      <w:bodyDiv w:val="1"/>
      <w:marLeft w:val="0"/>
      <w:marRight w:val="0"/>
      <w:marTop w:val="0"/>
      <w:marBottom w:val="0"/>
      <w:divBdr>
        <w:top w:val="none" w:sz="0" w:space="0" w:color="auto"/>
        <w:left w:val="none" w:sz="0" w:space="0" w:color="auto"/>
        <w:bottom w:val="none" w:sz="0" w:space="0" w:color="auto"/>
        <w:right w:val="none" w:sz="0" w:space="0" w:color="auto"/>
      </w:divBdr>
    </w:div>
    <w:div w:id="566302414">
      <w:bodyDiv w:val="1"/>
      <w:marLeft w:val="0"/>
      <w:marRight w:val="0"/>
      <w:marTop w:val="0"/>
      <w:marBottom w:val="0"/>
      <w:divBdr>
        <w:top w:val="none" w:sz="0" w:space="0" w:color="auto"/>
        <w:left w:val="none" w:sz="0" w:space="0" w:color="auto"/>
        <w:bottom w:val="none" w:sz="0" w:space="0" w:color="auto"/>
        <w:right w:val="none" w:sz="0" w:space="0" w:color="auto"/>
      </w:divBdr>
    </w:div>
    <w:div w:id="628051545">
      <w:bodyDiv w:val="1"/>
      <w:marLeft w:val="0"/>
      <w:marRight w:val="0"/>
      <w:marTop w:val="0"/>
      <w:marBottom w:val="0"/>
      <w:divBdr>
        <w:top w:val="none" w:sz="0" w:space="0" w:color="auto"/>
        <w:left w:val="none" w:sz="0" w:space="0" w:color="auto"/>
        <w:bottom w:val="none" w:sz="0" w:space="0" w:color="auto"/>
        <w:right w:val="none" w:sz="0" w:space="0" w:color="auto"/>
      </w:divBdr>
    </w:div>
    <w:div w:id="825822704">
      <w:bodyDiv w:val="1"/>
      <w:marLeft w:val="0"/>
      <w:marRight w:val="0"/>
      <w:marTop w:val="0"/>
      <w:marBottom w:val="0"/>
      <w:divBdr>
        <w:top w:val="none" w:sz="0" w:space="0" w:color="auto"/>
        <w:left w:val="none" w:sz="0" w:space="0" w:color="auto"/>
        <w:bottom w:val="none" w:sz="0" w:space="0" w:color="auto"/>
        <w:right w:val="none" w:sz="0" w:space="0" w:color="auto"/>
      </w:divBdr>
    </w:div>
    <w:div w:id="948780621">
      <w:bodyDiv w:val="1"/>
      <w:marLeft w:val="0"/>
      <w:marRight w:val="0"/>
      <w:marTop w:val="0"/>
      <w:marBottom w:val="0"/>
      <w:divBdr>
        <w:top w:val="none" w:sz="0" w:space="0" w:color="auto"/>
        <w:left w:val="none" w:sz="0" w:space="0" w:color="auto"/>
        <w:bottom w:val="none" w:sz="0" w:space="0" w:color="auto"/>
        <w:right w:val="none" w:sz="0" w:space="0" w:color="auto"/>
      </w:divBdr>
    </w:div>
    <w:div w:id="1025204910">
      <w:bodyDiv w:val="1"/>
      <w:marLeft w:val="0"/>
      <w:marRight w:val="0"/>
      <w:marTop w:val="0"/>
      <w:marBottom w:val="0"/>
      <w:divBdr>
        <w:top w:val="none" w:sz="0" w:space="0" w:color="auto"/>
        <w:left w:val="none" w:sz="0" w:space="0" w:color="auto"/>
        <w:bottom w:val="none" w:sz="0" w:space="0" w:color="auto"/>
        <w:right w:val="none" w:sz="0" w:space="0" w:color="auto"/>
      </w:divBdr>
    </w:div>
    <w:div w:id="1058941784">
      <w:bodyDiv w:val="1"/>
      <w:marLeft w:val="0"/>
      <w:marRight w:val="0"/>
      <w:marTop w:val="0"/>
      <w:marBottom w:val="0"/>
      <w:divBdr>
        <w:top w:val="none" w:sz="0" w:space="0" w:color="auto"/>
        <w:left w:val="none" w:sz="0" w:space="0" w:color="auto"/>
        <w:bottom w:val="none" w:sz="0" w:space="0" w:color="auto"/>
        <w:right w:val="none" w:sz="0" w:space="0" w:color="auto"/>
      </w:divBdr>
    </w:div>
    <w:div w:id="1106774810">
      <w:bodyDiv w:val="1"/>
      <w:marLeft w:val="0"/>
      <w:marRight w:val="0"/>
      <w:marTop w:val="0"/>
      <w:marBottom w:val="0"/>
      <w:divBdr>
        <w:top w:val="none" w:sz="0" w:space="0" w:color="auto"/>
        <w:left w:val="none" w:sz="0" w:space="0" w:color="auto"/>
        <w:bottom w:val="none" w:sz="0" w:space="0" w:color="auto"/>
        <w:right w:val="none" w:sz="0" w:space="0" w:color="auto"/>
      </w:divBdr>
    </w:div>
    <w:div w:id="1171260627">
      <w:bodyDiv w:val="1"/>
      <w:marLeft w:val="0"/>
      <w:marRight w:val="0"/>
      <w:marTop w:val="0"/>
      <w:marBottom w:val="0"/>
      <w:divBdr>
        <w:top w:val="none" w:sz="0" w:space="0" w:color="auto"/>
        <w:left w:val="none" w:sz="0" w:space="0" w:color="auto"/>
        <w:bottom w:val="none" w:sz="0" w:space="0" w:color="auto"/>
        <w:right w:val="none" w:sz="0" w:space="0" w:color="auto"/>
      </w:divBdr>
    </w:div>
    <w:div w:id="1433743785">
      <w:bodyDiv w:val="1"/>
      <w:marLeft w:val="0"/>
      <w:marRight w:val="0"/>
      <w:marTop w:val="0"/>
      <w:marBottom w:val="0"/>
      <w:divBdr>
        <w:top w:val="none" w:sz="0" w:space="0" w:color="auto"/>
        <w:left w:val="none" w:sz="0" w:space="0" w:color="auto"/>
        <w:bottom w:val="none" w:sz="0" w:space="0" w:color="auto"/>
        <w:right w:val="none" w:sz="0" w:space="0" w:color="auto"/>
      </w:divBdr>
    </w:div>
    <w:div w:id="1546603529">
      <w:bodyDiv w:val="1"/>
      <w:marLeft w:val="0"/>
      <w:marRight w:val="0"/>
      <w:marTop w:val="0"/>
      <w:marBottom w:val="0"/>
      <w:divBdr>
        <w:top w:val="none" w:sz="0" w:space="0" w:color="auto"/>
        <w:left w:val="none" w:sz="0" w:space="0" w:color="auto"/>
        <w:bottom w:val="none" w:sz="0" w:space="0" w:color="auto"/>
        <w:right w:val="none" w:sz="0" w:space="0" w:color="auto"/>
      </w:divBdr>
    </w:div>
    <w:div w:id="1589001765">
      <w:bodyDiv w:val="1"/>
      <w:marLeft w:val="0"/>
      <w:marRight w:val="0"/>
      <w:marTop w:val="0"/>
      <w:marBottom w:val="0"/>
      <w:divBdr>
        <w:top w:val="none" w:sz="0" w:space="0" w:color="auto"/>
        <w:left w:val="none" w:sz="0" w:space="0" w:color="auto"/>
        <w:bottom w:val="none" w:sz="0" w:space="0" w:color="auto"/>
        <w:right w:val="none" w:sz="0" w:space="0" w:color="auto"/>
      </w:divBdr>
    </w:div>
    <w:div w:id="1813668397">
      <w:bodyDiv w:val="1"/>
      <w:marLeft w:val="0"/>
      <w:marRight w:val="0"/>
      <w:marTop w:val="0"/>
      <w:marBottom w:val="0"/>
      <w:divBdr>
        <w:top w:val="none" w:sz="0" w:space="0" w:color="auto"/>
        <w:left w:val="none" w:sz="0" w:space="0" w:color="auto"/>
        <w:bottom w:val="none" w:sz="0" w:space="0" w:color="auto"/>
        <w:right w:val="none" w:sz="0" w:space="0" w:color="auto"/>
      </w:divBdr>
    </w:div>
    <w:div w:id="1864050359">
      <w:bodyDiv w:val="1"/>
      <w:marLeft w:val="0"/>
      <w:marRight w:val="0"/>
      <w:marTop w:val="0"/>
      <w:marBottom w:val="0"/>
      <w:divBdr>
        <w:top w:val="none" w:sz="0" w:space="0" w:color="auto"/>
        <w:left w:val="none" w:sz="0" w:space="0" w:color="auto"/>
        <w:bottom w:val="none" w:sz="0" w:space="0" w:color="auto"/>
        <w:right w:val="none" w:sz="0" w:space="0" w:color="auto"/>
      </w:divBdr>
    </w:div>
    <w:div w:id="1905294955">
      <w:bodyDiv w:val="1"/>
      <w:marLeft w:val="0"/>
      <w:marRight w:val="0"/>
      <w:marTop w:val="0"/>
      <w:marBottom w:val="0"/>
      <w:divBdr>
        <w:top w:val="none" w:sz="0" w:space="0" w:color="auto"/>
        <w:left w:val="none" w:sz="0" w:space="0" w:color="auto"/>
        <w:bottom w:val="none" w:sz="0" w:space="0" w:color="auto"/>
        <w:right w:val="none" w:sz="0" w:space="0" w:color="auto"/>
      </w:divBdr>
    </w:div>
    <w:div w:id="2009403155">
      <w:bodyDiv w:val="1"/>
      <w:marLeft w:val="0"/>
      <w:marRight w:val="0"/>
      <w:marTop w:val="0"/>
      <w:marBottom w:val="0"/>
      <w:divBdr>
        <w:top w:val="none" w:sz="0" w:space="0" w:color="auto"/>
        <w:left w:val="none" w:sz="0" w:space="0" w:color="auto"/>
        <w:bottom w:val="none" w:sz="0" w:space="0" w:color="auto"/>
        <w:right w:val="none" w:sz="0" w:space="0" w:color="auto"/>
      </w:divBdr>
    </w:div>
    <w:div w:id="2017998559">
      <w:bodyDiv w:val="1"/>
      <w:marLeft w:val="0"/>
      <w:marRight w:val="0"/>
      <w:marTop w:val="0"/>
      <w:marBottom w:val="0"/>
      <w:divBdr>
        <w:top w:val="none" w:sz="0" w:space="0" w:color="auto"/>
        <w:left w:val="none" w:sz="0" w:space="0" w:color="auto"/>
        <w:bottom w:val="none" w:sz="0" w:space="0" w:color="auto"/>
        <w:right w:val="none" w:sz="0" w:space="0" w:color="auto"/>
      </w:divBdr>
    </w:div>
    <w:div w:id="2051832644">
      <w:bodyDiv w:val="1"/>
      <w:marLeft w:val="0"/>
      <w:marRight w:val="0"/>
      <w:marTop w:val="0"/>
      <w:marBottom w:val="0"/>
      <w:divBdr>
        <w:top w:val="none" w:sz="0" w:space="0" w:color="auto"/>
        <w:left w:val="none" w:sz="0" w:space="0" w:color="auto"/>
        <w:bottom w:val="none" w:sz="0" w:space="0" w:color="auto"/>
        <w:right w:val="none" w:sz="0" w:space="0" w:color="auto"/>
      </w:divBdr>
    </w:div>
    <w:div w:id="2098355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image" Target="media/image10.tif"/><Relationship Id="rId26" Type="http://schemas.openxmlformats.org/officeDocument/2006/relationships/image" Target="media/image18.jp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image" Target="media/image26.tiff"/><Relationship Id="rId42" Type="http://schemas.openxmlformats.org/officeDocument/2006/relationships/image" Target="media/image34.png"/><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7.tif"/><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0.tif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tif"/><Relationship Id="rId29" Type="http://schemas.openxmlformats.org/officeDocument/2006/relationships/image" Target="media/image21.tiff"/><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tif"/><Relationship Id="rId32" Type="http://schemas.openxmlformats.org/officeDocument/2006/relationships/image" Target="media/image24.tiff"/><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29.emf"/><Relationship Id="rId5" Type="http://schemas.openxmlformats.org/officeDocument/2006/relationships/settings" Target="settings.xml"/><Relationship Id="rId15" Type="http://schemas.openxmlformats.org/officeDocument/2006/relationships/image" Target="media/image7.tif"/><Relationship Id="rId23" Type="http://schemas.openxmlformats.org/officeDocument/2006/relationships/image" Target="media/image15.tif"/><Relationship Id="rId28" Type="http://schemas.openxmlformats.org/officeDocument/2006/relationships/image" Target="media/image20.tif"/><Relationship Id="rId36" Type="http://schemas.openxmlformats.org/officeDocument/2006/relationships/image" Target="media/image28.tiff"/><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image" Target="media/image23.tiff"/><Relationship Id="rId44" Type="http://schemas.openxmlformats.org/officeDocument/2006/relationships/image" Target="media/image36.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tif"/><Relationship Id="rId27" Type="http://schemas.openxmlformats.org/officeDocument/2006/relationships/image" Target="media/image19.tif"/><Relationship Id="rId30" Type="http://schemas.openxmlformats.org/officeDocument/2006/relationships/image" Target="media/image22.tiff"/><Relationship Id="rId35" Type="http://schemas.openxmlformats.org/officeDocument/2006/relationships/image" Target="media/image27.tiff"/><Relationship Id="rId43" Type="http://schemas.openxmlformats.org/officeDocument/2006/relationships/image" Target="media/image35.png"/><Relationship Id="rId48" Type="http://schemas.openxmlformats.org/officeDocument/2006/relationships/footer" Target="footer1.xml"/><Relationship Id="rId8" Type="http://schemas.openxmlformats.org/officeDocument/2006/relationships/endnotes" Target="endnotes.xml"/><Relationship Id="rId51"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31.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2B333B-B2FB-4318-BA21-42C54F7CC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10025</Words>
  <Characters>213323</Characters>
  <Application>Microsoft Office Word</Application>
  <DocSecurity>4</DocSecurity>
  <Lines>1777</Lines>
  <Paragraphs>44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DOI: 10</vt:lpstr>
      <vt:lpstr>DOI: 10</vt:lpstr>
    </vt:vector>
  </TitlesOfParts>
  <Company>WILEY-VCH Verlag GmbH &amp; Co. KGaA</Company>
  <LinksUpToDate>false</LinksUpToDate>
  <CharactersWithSpaces>222903</CharactersWithSpaces>
  <SharedDoc>false</SharedDoc>
  <HLinks>
    <vt:vector size="24" baseType="variant">
      <vt:variant>
        <vt:i4>3276921</vt:i4>
      </vt:variant>
      <vt:variant>
        <vt:i4>37512</vt:i4>
      </vt:variant>
      <vt:variant>
        <vt:i4>1031</vt:i4>
      </vt:variant>
      <vt:variant>
        <vt:i4>1</vt:i4>
      </vt:variant>
      <vt:variant>
        <vt:lpwstr>ToC_graph</vt:lpwstr>
      </vt:variant>
      <vt:variant>
        <vt:lpwstr/>
      </vt:variant>
      <vt:variant>
        <vt:i4>5177344</vt:i4>
      </vt:variant>
      <vt:variant>
        <vt:i4>116904</vt:i4>
      </vt:variant>
      <vt:variant>
        <vt:i4>1037</vt:i4>
      </vt:variant>
      <vt:variant>
        <vt:i4>1</vt:i4>
      </vt:variant>
      <vt:variant>
        <vt:lpwstr>FigureS6</vt:lpwstr>
      </vt:variant>
      <vt:variant>
        <vt:lpwstr/>
      </vt:variant>
      <vt:variant>
        <vt:i4>5111808</vt:i4>
      </vt:variant>
      <vt:variant>
        <vt:i4>117858</vt:i4>
      </vt:variant>
      <vt:variant>
        <vt:i4>1038</vt:i4>
      </vt:variant>
      <vt:variant>
        <vt:i4>1</vt:i4>
      </vt:variant>
      <vt:variant>
        <vt:lpwstr>FigureS7</vt:lpwstr>
      </vt:variant>
      <vt:variant>
        <vt:lpwstr/>
      </vt:variant>
      <vt:variant>
        <vt:i4>4259840</vt:i4>
      </vt:variant>
      <vt:variant>
        <vt:i4>118874</vt:i4>
      </vt:variant>
      <vt:variant>
        <vt:i4>1039</vt:i4>
      </vt:variant>
      <vt:variant>
        <vt:i4>1</vt:i4>
      </vt:variant>
      <vt:variant>
        <vt:lpwstr>FigureS8</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10</dc:title>
  <dc:creator>ABoeer</dc:creator>
  <cp:lastModifiedBy>katrin.rauner</cp:lastModifiedBy>
  <cp:revision>2</cp:revision>
  <cp:lastPrinted>2018-10-16T09:29:00Z</cp:lastPrinted>
  <dcterms:created xsi:type="dcterms:W3CDTF">2019-03-15T07:32:00Z</dcterms:created>
  <dcterms:modified xsi:type="dcterms:W3CDTF">2019-03-15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fullnote-bibliography</vt:lpwstr>
  </property>
  <property fmtid="{D5CDD505-2E9C-101B-9397-08002B2CF9AE}" pid="3" name="Mendeley Recent Style Name 0_1">
    <vt:lpwstr>Chicago Manual of Style 16th edition (full no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modern-humanities-research-association</vt:lpwstr>
  </property>
  <property fmtid="{D5CDD505-2E9C-101B-9397-08002B2CF9AE}" pid="7" name="Mendeley Recent Style Name 2_1">
    <vt:lpwstr>Modern Humanities Research Association 3rd edition (note with bibliography)</vt:lpwstr>
  </property>
  <property fmtid="{D5CDD505-2E9C-101B-9397-08002B2CF9AE}" pid="8" name="Mendeley Recent Style Id 3_1">
    <vt:lpwstr>http://www.zotero.org/styles/modern-language-association</vt:lpwstr>
  </property>
  <property fmtid="{D5CDD505-2E9C-101B-9397-08002B2CF9AE}" pid="9" name="Mendeley Recent Style Name 3_1">
    <vt:lpwstr>Modern Language Association 7th edition</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nutrition</vt:lpwstr>
  </property>
  <property fmtid="{D5CDD505-2E9C-101B-9397-08002B2CF9AE}" pid="13" name="Mendeley Recent Style Name 5_1">
    <vt:lpwstr>Nutrition</vt:lpwstr>
  </property>
  <property fmtid="{D5CDD505-2E9C-101B-9397-08002B2CF9AE}" pid="14" name="Mendeley Recent Style Id 6_1">
    <vt:lpwstr>http://www.zotero.org/styles/science-of-the-total-environment</vt:lpwstr>
  </property>
  <property fmtid="{D5CDD505-2E9C-101B-9397-08002B2CF9AE}" pid="15" name="Mendeley Recent Style Name 6_1">
    <vt:lpwstr>Science of the Total Environment</vt:lpwstr>
  </property>
  <property fmtid="{D5CDD505-2E9C-101B-9397-08002B2CF9AE}" pid="16" name="Mendeley Recent Style Id 7_1">
    <vt:lpwstr>http://www.zotero.org/styles/small</vt:lpwstr>
  </property>
  <property fmtid="{D5CDD505-2E9C-101B-9397-08002B2CF9AE}" pid="17" name="Mendeley Recent Style Name 7_1">
    <vt:lpwstr>Small</vt:lpwstr>
  </property>
  <property fmtid="{D5CDD505-2E9C-101B-9397-08002B2CF9AE}" pid="18" name="Mendeley Recent Style Id 8_1">
    <vt:lpwstr>http://www.zotero.org/styles/taylor-and-francis-apa</vt:lpwstr>
  </property>
  <property fmtid="{D5CDD505-2E9C-101B-9397-08002B2CF9AE}" pid="19" name="Mendeley Recent Style Name 8_1">
    <vt:lpwstr>Taylor &amp; Francis - APA</vt:lpwstr>
  </property>
  <property fmtid="{D5CDD505-2E9C-101B-9397-08002B2CF9AE}" pid="20" name="Mendeley Recent Style Id 9_1">
    <vt:lpwstr>http://www.zotero.org/styles/wiley-vch-books</vt:lpwstr>
  </property>
  <property fmtid="{D5CDD505-2E9C-101B-9397-08002B2CF9AE}" pid="21" name="Mendeley Recent Style Name 9_1">
    <vt:lpwstr>Wiley-VCH books</vt:lpwstr>
  </property>
  <property fmtid="{D5CDD505-2E9C-101B-9397-08002B2CF9AE}" pid="22" name="Mendeley Document_1">
    <vt:lpwstr>True</vt:lpwstr>
  </property>
  <property fmtid="{D5CDD505-2E9C-101B-9397-08002B2CF9AE}" pid="23" name="Mendeley Unique User Id_1">
    <vt:lpwstr>475ee4b5-ff48-35c7-a960-0a6219bceae9</vt:lpwstr>
  </property>
  <property fmtid="{D5CDD505-2E9C-101B-9397-08002B2CF9AE}" pid="24" name="Mendeley Citation Style_1">
    <vt:lpwstr>http://www.zotero.org/styles/small</vt:lpwstr>
  </property>
</Properties>
</file>